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D7DDCC" w14:textId="77777777" w:rsidR="00C16517" w:rsidRPr="002612F4" w:rsidRDefault="00C16517" w:rsidP="00407275">
      <w:pPr>
        <w:spacing w:line="480" w:lineRule="auto"/>
        <w:rPr>
          <w:b/>
          <w:sz w:val="22"/>
          <w:szCs w:val="22"/>
        </w:rPr>
      </w:pPr>
      <w:bookmarkStart w:id="0" w:name="_GoBack"/>
      <w:bookmarkEnd w:id="0"/>
    </w:p>
    <w:p w14:paraId="34EC4741" w14:textId="50F03E86" w:rsidR="0048623B" w:rsidRPr="009D10D4" w:rsidRDefault="0048623B" w:rsidP="009D10D4">
      <w:pPr>
        <w:spacing w:line="480" w:lineRule="auto"/>
        <w:jc w:val="center"/>
      </w:pPr>
    </w:p>
    <w:p w14:paraId="23CB3F00" w14:textId="2B9B7B6A" w:rsidR="00407275" w:rsidRPr="002612F4" w:rsidRDefault="00407275" w:rsidP="009D10D4">
      <w:pPr>
        <w:spacing w:line="480" w:lineRule="auto"/>
        <w:jc w:val="center"/>
      </w:pPr>
    </w:p>
    <w:p w14:paraId="2F5637C7" w14:textId="77777777" w:rsidR="00407275" w:rsidRPr="002612F4" w:rsidRDefault="00407275" w:rsidP="00407275">
      <w:pPr>
        <w:spacing w:line="480" w:lineRule="auto"/>
        <w:jc w:val="center"/>
        <w:rPr>
          <w:b/>
          <w:sz w:val="28"/>
          <w:szCs w:val="28"/>
        </w:rPr>
      </w:pPr>
    </w:p>
    <w:p w14:paraId="7AEB939D" w14:textId="77777777" w:rsidR="002612F4" w:rsidRPr="002612F4" w:rsidRDefault="002612F4" w:rsidP="00407275">
      <w:pPr>
        <w:spacing w:line="480" w:lineRule="auto"/>
        <w:jc w:val="center"/>
        <w:rPr>
          <w:b/>
          <w:sz w:val="28"/>
          <w:szCs w:val="28"/>
        </w:rPr>
      </w:pPr>
    </w:p>
    <w:p w14:paraId="403FCC25" w14:textId="62B3EB01" w:rsidR="00603233" w:rsidRPr="002612F4" w:rsidRDefault="00556428" w:rsidP="00407275">
      <w:pPr>
        <w:spacing w:line="480" w:lineRule="auto"/>
        <w:jc w:val="center"/>
        <w:rPr>
          <w:b/>
          <w:sz w:val="28"/>
          <w:szCs w:val="28"/>
        </w:rPr>
      </w:pPr>
      <w:r w:rsidRPr="002612F4">
        <w:rPr>
          <w:b/>
          <w:sz w:val="28"/>
          <w:szCs w:val="28"/>
        </w:rPr>
        <w:t xml:space="preserve">The role of telomeres in </w:t>
      </w:r>
      <w:r w:rsidR="00781594" w:rsidRPr="002612F4">
        <w:rPr>
          <w:b/>
          <w:sz w:val="28"/>
          <w:szCs w:val="28"/>
        </w:rPr>
        <w:t xml:space="preserve">the </w:t>
      </w:r>
      <w:r w:rsidR="005D48BB" w:rsidRPr="002612F4">
        <w:rPr>
          <w:b/>
          <w:sz w:val="28"/>
          <w:szCs w:val="28"/>
        </w:rPr>
        <w:t>mechanisms</w:t>
      </w:r>
      <w:r w:rsidR="00783034">
        <w:rPr>
          <w:b/>
          <w:sz w:val="28"/>
          <w:szCs w:val="28"/>
        </w:rPr>
        <w:t xml:space="preserve"> and evolution</w:t>
      </w:r>
      <w:r w:rsidR="00781594" w:rsidRPr="002612F4">
        <w:rPr>
          <w:b/>
          <w:sz w:val="28"/>
          <w:szCs w:val="28"/>
        </w:rPr>
        <w:br/>
        <w:t xml:space="preserve">of </w:t>
      </w:r>
      <w:r w:rsidR="002E279A" w:rsidRPr="002612F4">
        <w:rPr>
          <w:b/>
          <w:sz w:val="28"/>
          <w:szCs w:val="28"/>
        </w:rPr>
        <w:t>life-history trade-offs</w:t>
      </w:r>
      <w:r w:rsidR="00603233" w:rsidRPr="002612F4">
        <w:rPr>
          <w:b/>
          <w:sz w:val="28"/>
          <w:szCs w:val="28"/>
        </w:rPr>
        <w:t xml:space="preserve"> and ageing</w:t>
      </w:r>
    </w:p>
    <w:p w14:paraId="68BFD81F" w14:textId="77777777" w:rsidR="00DF65ED" w:rsidRPr="002612F4" w:rsidRDefault="00DF65ED" w:rsidP="00407275">
      <w:pPr>
        <w:spacing w:line="480" w:lineRule="auto"/>
        <w:rPr>
          <w:b/>
          <w:color w:val="76923C" w:themeColor="accent3" w:themeShade="BF"/>
          <w:sz w:val="22"/>
          <w:szCs w:val="22"/>
        </w:rPr>
      </w:pPr>
    </w:p>
    <w:p w14:paraId="46AEAD9B" w14:textId="6F370BDE" w:rsidR="001B163E" w:rsidRPr="002612F4" w:rsidRDefault="001B163E" w:rsidP="00407275">
      <w:pPr>
        <w:spacing w:line="480" w:lineRule="auto"/>
        <w:rPr>
          <w:b/>
          <w:color w:val="76923C" w:themeColor="accent3" w:themeShade="BF"/>
          <w:sz w:val="22"/>
          <w:szCs w:val="22"/>
        </w:rPr>
      </w:pPr>
    </w:p>
    <w:p w14:paraId="27617835" w14:textId="77777777" w:rsidR="001B163E" w:rsidRPr="002612F4" w:rsidRDefault="001B163E" w:rsidP="00407275">
      <w:pPr>
        <w:pStyle w:val="Drafting15line-space"/>
        <w:contextualSpacing/>
        <w:jc w:val="center"/>
        <w:rPr>
          <w:rFonts w:asciiTheme="minorHAnsi" w:hAnsiTheme="minorHAnsi"/>
          <w:sz w:val="22"/>
          <w:szCs w:val="22"/>
        </w:rPr>
      </w:pPr>
      <w:r w:rsidRPr="002612F4">
        <w:rPr>
          <w:rFonts w:asciiTheme="minorHAnsi" w:hAnsiTheme="minorHAnsi"/>
          <w:sz w:val="22"/>
          <w:szCs w:val="22"/>
        </w:rPr>
        <w:t>Andrew J. Young</w:t>
      </w:r>
      <w:r w:rsidRPr="002612F4">
        <w:rPr>
          <w:rFonts w:asciiTheme="minorHAnsi" w:hAnsiTheme="minorHAnsi"/>
          <w:sz w:val="22"/>
          <w:szCs w:val="22"/>
        </w:rPr>
        <w:br/>
      </w:r>
    </w:p>
    <w:p w14:paraId="614D61D1" w14:textId="77777777" w:rsidR="001B163E" w:rsidRPr="002612F4" w:rsidRDefault="001B163E" w:rsidP="00407275">
      <w:pPr>
        <w:pStyle w:val="Drafting15line-space"/>
        <w:contextualSpacing/>
        <w:rPr>
          <w:rFonts w:asciiTheme="minorHAnsi" w:hAnsiTheme="minorHAnsi"/>
          <w:sz w:val="22"/>
          <w:szCs w:val="22"/>
        </w:rPr>
      </w:pPr>
      <w:r w:rsidRPr="002612F4">
        <w:rPr>
          <w:rFonts w:asciiTheme="minorHAnsi" w:hAnsiTheme="minorHAnsi"/>
          <w:sz w:val="22"/>
          <w:szCs w:val="22"/>
        </w:rPr>
        <w:t>School of Biosciences, University of Exeter Penryn campus, Penryn, Cornwall TR10 9FE, UK</w:t>
      </w:r>
    </w:p>
    <w:p w14:paraId="70AE8396" w14:textId="77777777" w:rsidR="001B163E" w:rsidRPr="002612F4" w:rsidRDefault="001B163E" w:rsidP="00407275">
      <w:pPr>
        <w:pStyle w:val="Drafting15line-space"/>
        <w:contextualSpacing/>
        <w:rPr>
          <w:rFonts w:asciiTheme="minorHAnsi" w:hAnsiTheme="minorHAnsi"/>
          <w:sz w:val="22"/>
          <w:szCs w:val="22"/>
        </w:rPr>
      </w:pPr>
      <w:r w:rsidRPr="002612F4">
        <w:rPr>
          <w:rFonts w:asciiTheme="minorHAnsi" w:hAnsiTheme="minorHAnsi"/>
          <w:sz w:val="22"/>
          <w:szCs w:val="22"/>
        </w:rPr>
        <w:t>Email: a.j.young@exeter.ac.uk    Telephone: +44 (0)1326 254241</w:t>
      </w:r>
    </w:p>
    <w:p w14:paraId="71FB0A93" w14:textId="77777777" w:rsidR="001B163E" w:rsidRPr="002612F4" w:rsidRDefault="001B163E" w:rsidP="00407275">
      <w:pPr>
        <w:pStyle w:val="Drafting15line-space"/>
        <w:contextualSpacing/>
        <w:rPr>
          <w:rFonts w:asciiTheme="minorHAnsi" w:hAnsiTheme="minorHAnsi"/>
          <w:sz w:val="22"/>
          <w:szCs w:val="22"/>
        </w:rPr>
      </w:pPr>
    </w:p>
    <w:p w14:paraId="04A9235D" w14:textId="77777777" w:rsidR="00407275" w:rsidRPr="002612F4" w:rsidRDefault="00407275" w:rsidP="00407275">
      <w:pPr>
        <w:pStyle w:val="Drafting15line-space"/>
        <w:contextualSpacing/>
        <w:rPr>
          <w:rFonts w:asciiTheme="minorHAnsi" w:hAnsiTheme="minorHAnsi"/>
          <w:sz w:val="22"/>
          <w:szCs w:val="22"/>
        </w:rPr>
      </w:pPr>
    </w:p>
    <w:p w14:paraId="0C2072D1" w14:textId="77777777" w:rsidR="00407275" w:rsidRPr="002612F4" w:rsidRDefault="00407275" w:rsidP="00407275">
      <w:pPr>
        <w:pStyle w:val="Drafting15line-space"/>
        <w:contextualSpacing/>
        <w:rPr>
          <w:rFonts w:asciiTheme="minorHAnsi" w:hAnsiTheme="minorHAnsi"/>
          <w:sz w:val="22"/>
          <w:szCs w:val="22"/>
        </w:rPr>
      </w:pPr>
    </w:p>
    <w:p w14:paraId="5FF24DEF" w14:textId="77777777" w:rsidR="00277D79" w:rsidRDefault="00407275" w:rsidP="002612F4">
      <w:pPr>
        <w:pStyle w:val="Drafting15line-space"/>
        <w:contextualSpacing/>
        <w:rPr>
          <w:rFonts w:asciiTheme="minorHAnsi" w:hAnsiTheme="minorHAnsi"/>
          <w:sz w:val="22"/>
          <w:lang w:val="en-GB"/>
        </w:rPr>
      </w:pPr>
      <w:r w:rsidRPr="002612F4">
        <w:rPr>
          <w:rFonts w:asciiTheme="minorHAnsi" w:hAnsiTheme="minorHAnsi"/>
          <w:sz w:val="22"/>
          <w:lang w:val="en-GB"/>
        </w:rPr>
        <w:t xml:space="preserve">Running title: </w:t>
      </w:r>
      <w:r w:rsidR="00A719C4">
        <w:rPr>
          <w:rFonts w:asciiTheme="minorHAnsi" w:hAnsiTheme="minorHAnsi"/>
          <w:sz w:val="22"/>
          <w:lang w:val="en-GB"/>
        </w:rPr>
        <w:t>Telomeres, life-histories and ageing</w:t>
      </w:r>
    </w:p>
    <w:p w14:paraId="1CA25B77" w14:textId="77777777" w:rsidR="00277D79" w:rsidRDefault="00277D79" w:rsidP="002612F4">
      <w:pPr>
        <w:pStyle w:val="Drafting15line-space"/>
        <w:contextualSpacing/>
        <w:rPr>
          <w:rFonts w:asciiTheme="minorHAnsi" w:hAnsiTheme="minorHAnsi"/>
          <w:sz w:val="22"/>
          <w:lang w:val="en-GB"/>
        </w:rPr>
      </w:pPr>
    </w:p>
    <w:p w14:paraId="72B84FF6" w14:textId="32C74F33" w:rsidR="00277D79" w:rsidRDefault="007C70BD" w:rsidP="002612F4">
      <w:pPr>
        <w:pStyle w:val="Drafting15line-space"/>
        <w:contextualSpacing/>
        <w:rPr>
          <w:rFonts w:asciiTheme="minorHAnsi" w:hAnsiTheme="minorHAnsi"/>
          <w:sz w:val="22"/>
          <w:lang w:val="en-GB"/>
        </w:rPr>
      </w:pPr>
      <w:r>
        <w:rPr>
          <w:rFonts w:asciiTheme="minorHAnsi" w:hAnsiTheme="minorHAnsi"/>
          <w:sz w:val="22"/>
          <w:lang w:val="en-GB"/>
        </w:rPr>
        <w:t>Key words: telomere, senescence, oxidative stress, cancer, constraint, adaptation</w:t>
      </w:r>
    </w:p>
    <w:p w14:paraId="23D094E3" w14:textId="77777777" w:rsidR="00277D79" w:rsidRDefault="00277D79" w:rsidP="002612F4">
      <w:pPr>
        <w:pStyle w:val="Drafting15line-space"/>
        <w:contextualSpacing/>
        <w:rPr>
          <w:rFonts w:asciiTheme="minorHAnsi" w:hAnsiTheme="minorHAnsi"/>
          <w:sz w:val="22"/>
          <w:lang w:val="en-GB"/>
        </w:rPr>
      </w:pPr>
    </w:p>
    <w:p w14:paraId="335EE765" w14:textId="6DA4BAF7" w:rsidR="002612F4" w:rsidRPr="002612F4" w:rsidRDefault="00407275" w:rsidP="002612F4">
      <w:pPr>
        <w:pStyle w:val="Drafting15line-space"/>
        <w:contextualSpacing/>
        <w:rPr>
          <w:rFonts w:asciiTheme="minorHAnsi" w:hAnsiTheme="minorHAnsi"/>
          <w:sz w:val="22"/>
          <w:lang w:val="en-GB"/>
        </w:rPr>
      </w:pPr>
      <w:r w:rsidRPr="002612F4">
        <w:rPr>
          <w:rFonts w:asciiTheme="minorHAnsi" w:hAnsiTheme="minorHAnsi"/>
          <w:sz w:val="22"/>
          <w:lang w:val="en-GB"/>
        </w:rPr>
        <w:br w:type="page"/>
      </w:r>
    </w:p>
    <w:p w14:paraId="4428D773" w14:textId="77777777" w:rsidR="00D35070" w:rsidRDefault="002612F4">
      <w:pPr>
        <w:pStyle w:val="Drafting15line-space"/>
        <w:rPr>
          <w:rFonts w:asciiTheme="minorHAnsi" w:hAnsiTheme="minorHAnsi"/>
          <w:b/>
          <w:color w:val="76923C" w:themeColor="accent3" w:themeShade="BF"/>
          <w:sz w:val="26"/>
          <w:szCs w:val="26"/>
        </w:rPr>
      </w:pPr>
      <w:r>
        <w:rPr>
          <w:rFonts w:asciiTheme="minorHAnsi" w:hAnsiTheme="minorHAnsi"/>
          <w:b/>
          <w:color w:val="76923C" w:themeColor="accent3" w:themeShade="BF"/>
          <w:sz w:val="26"/>
          <w:szCs w:val="26"/>
        </w:rPr>
        <w:lastRenderedPageBreak/>
        <w:t>Abstract</w:t>
      </w:r>
      <w:r w:rsidR="00D35070">
        <w:rPr>
          <w:rFonts w:asciiTheme="minorHAnsi" w:hAnsiTheme="minorHAnsi"/>
          <w:b/>
          <w:color w:val="76923C" w:themeColor="accent3" w:themeShade="BF"/>
          <w:sz w:val="26"/>
          <w:szCs w:val="26"/>
        </w:rPr>
        <w:br/>
      </w:r>
    </w:p>
    <w:p w14:paraId="0CAD680B" w14:textId="3BC5CAB9" w:rsidR="00822681" w:rsidRDefault="00D35070">
      <w:pPr>
        <w:pStyle w:val="Drafting15line-space"/>
        <w:rPr>
          <w:sz w:val="22"/>
          <w:szCs w:val="22"/>
        </w:rPr>
      </w:pPr>
      <w:r>
        <w:rPr>
          <w:rFonts w:asciiTheme="minorHAnsi" w:hAnsiTheme="minorHAnsi"/>
          <w:sz w:val="22"/>
          <w:szCs w:val="22"/>
        </w:rPr>
        <w:t xml:space="preserve">Evolutionary biology and biomedicine have seen a surge of </w:t>
      </w:r>
      <w:r w:rsidR="007A14AA">
        <w:rPr>
          <w:rFonts w:asciiTheme="minorHAnsi" w:hAnsiTheme="minorHAnsi"/>
          <w:sz w:val="22"/>
          <w:szCs w:val="22"/>
        </w:rPr>
        <w:t xml:space="preserve">recent </w:t>
      </w:r>
      <w:r>
        <w:rPr>
          <w:rFonts w:asciiTheme="minorHAnsi" w:hAnsiTheme="minorHAnsi"/>
          <w:sz w:val="22"/>
          <w:szCs w:val="22"/>
        </w:rPr>
        <w:t xml:space="preserve">interest in </w:t>
      </w:r>
      <w:r w:rsidR="00232810">
        <w:rPr>
          <w:rFonts w:asciiTheme="minorHAnsi" w:hAnsiTheme="minorHAnsi"/>
          <w:sz w:val="22"/>
          <w:szCs w:val="22"/>
        </w:rPr>
        <w:t xml:space="preserve">the possibility that telomeres play a role in </w:t>
      </w:r>
      <w:r>
        <w:rPr>
          <w:rFonts w:asciiTheme="minorHAnsi" w:hAnsiTheme="minorHAnsi"/>
          <w:sz w:val="22"/>
          <w:szCs w:val="22"/>
        </w:rPr>
        <w:t xml:space="preserve">life-history trade-offs and ageing. </w:t>
      </w:r>
      <w:r w:rsidR="003C1381">
        <w:rPr>
          <w:rFonts w:asciiTheme="minorHAnsi" w:hAnsiTheme="minorHAnsi"/>
          <w:sz w:val="22"/>
          <w:szCs w:val="22"/>
        </w:rPr>
        <w:t xml:space="preserve">Here </w:t>
      </w:r>
      <w:r w:rsidR="000C55A5">
        <w:rPr>
          <w:rFonts w:asciiTheme="minorHAnsi" w:hAnsiTheme="minorHAnsi"/>
          <w:sz w:val="22"/>
          <w:szCs w:val="22"/>
        </w:rPr>
        <w:t xml:space="preserve">I </w:t>
      </w:r>
      <w:r w:rsidR="00232810">
        <w:rPr>
          <w:rFonts w:asciiTheme="minorHAnsi" w:hAnsiTheme="minorHAnsi"/>
          <w:sz w:val="22"/>
          <w:szCs w:val="22"/>
        </w:rPr>
        <w:t>evaluate</w:t>
      </w:r>
      <w:r w:rsidR="004758A4">
        <w:rPr>
          <w:rFonts w:asciiTheme="minorHAnsi" w:hAnsiTheme="minorHAnsi"/>
          <w:sz w:val="22"/>
          <w:szCs w:val="22"/>
        </w:rPr>
        <w:t xml:space="preserve"> </w:t>
      </w:r>
      <w:r w:rsidR="000C55A5">
        <w:rPr>
          <w:rFonts w:asciiTheme="minorHAnsi" w:hAnsiTheme="minorHAnsi"/>
          <w:sz w:val="22"/>
          <w:szCs w:val="22"/>
        </w:rPr>
        <w:t>alternative hypotheses for the role of telomeres in the mechanisms and evolution of life-history trade-offs and ageing</w:t>
      </w:r>
      <w:r w:rsidR="00B33D4C">
        <w:rPr>
          <w:rFonts w:asciiTheme="minorHAnsi" w:hAnsiTheme="minorHAnsi"/>
          <w:sz w:val="22"/>
          <w:szCs w:val="22"/>
        </w:rPr>
        <w:t>,</w:t>
      </w:r>
      <w:r w:rsidR="006527F5">
        <w:rPr>
          <w:rFonts w:asciiTheme="minorHAnsi" w:hAnsiTheme="minorHAnsi"/>
          <w:sz w:val="22"/>
          <w:szCs w:val="22"/>
        </w:rPr>
        <w:t xml:space="preserve"> and highlight</w:t>
      </w:r>
      <w:r w:rsidR="00B33D4C">
        <w:rPr>
          <w:rFonts w:asciiTheme="minorHAnsi" w:hAnsiTheme="minorHAnsi"/>
          <w:sz w:val="22"/>
          <w:szCs w:val="22"/>
        </w:rPr>
        <w:t xml:space="preserve"> outstanding challenges</w:t>
      </w:r>
      <w:r w:rsidR="000C55A5">
        <w:rPr>
          <w:rFonts w:asciiTheme="minorHAnsi" w:hAnsiTheme="minorHAnsi"/>
          <w:sz w:val="22"/>
          <w:szCs w:val="22"/>
        </w:rPr>
        <w:t xml:space="preserve">. First, </w:t>
      </w:r>
      <w:r w:rsidR="00590043">
        <w:rPr>
          <w:rFonts w:asciiTheme="minorHAnsi" w:hAnsiTheme="minorHAnsi"/>
          <w:sz w:val="22"/>
          <w:szCs w:val="22"/>
        </w:rPr>
        <w:t xml:space="preserve">while </w:t>
      </w:r>
      <w:r w:rsidR="00EE2213">
        <w:rPr>
          <w:rFonts w:asciiTheme="minorHAnsi" w:hAnsiTheme="minorHAnsi"/>
          <w:sz w:val="22"/>
          <w:szCs w:val="22"/>
        </w:rPr>
        <w:t xml:space="preserve">recent findings underscore the </w:t>
      </w:r>
      <w:r w:rsidR="003123A7">
        <w:rPr>
          <w:rFonts w:asciiTheme="minorHAnsi" w:hAnsiTheme="minorHAnsi"/>
          <w:sz w:val="22"/>
          <w:szCs w:val="22"/>
        </w:rPr>
        <w:t xml:space="preserve">possibility </w:t>
      </w:r>
      <w:r w:rsidR="00EE2213">
        <w:rPr>
          <w:rFonts w:asciiTheme="minorHAnsi" w:hAnsiTheme="minorHAnsi"/>
          <w:sz w:val="22"/>
          <w:szCs w:val="22"/>
        </w:rPr>
        <w:t xml:space="preserve">of a </w:t>
      </w:r>
      <w:r w:rsidR="00767718">
        <w:rPr>
          <w:rFonts w:asciiTheme="minorHAnsi" w:hAnsiTheme="minorHAnsi"/>
          <w:sz w:val="22"/>
          <w:szCs w:val="22"/>
        </w:rPr>
        <w:t xml:space="preserve">proximate </w:t>
      </w:r>
      <w:r w:rsidR="00EE2213">
        <w:rPr>
          <w:rFonts w:asciiTheme="minorHAnsi" w:hAnsiTheme="minorHAnsi"/>
          <w:sz w:val="22"/>
          <w:szCs w:val="22"/>
        </w:rPr>
        <w:t xml:space="preserve">causal role for </w:t>
      </w:r>
      <w:r w:rsidR="00D95E69">
        <w:rPr>
          <w:rFonts w:asciiTheme="minorHAnsi" w:hAnsiTheme="minorHAnsi"/>
          <w:sz w:val="22"/>
          <w:szCs w:val="22"/>
        </w:rPr>
        <w:t xml:space="preserve">telomeres in </w:t>
      </w:r>
      <w:r w:rsidR="00B403C3">
        <w:rPr>
          <w:rFonts w:asciiTheme="minorHAnsi" w:hAnsiTheme="minorHAnsi"/>
          <w:sz w:val="22"/>
          <w:szCs w:val="22"/>
        </w:rPr>
        <w:t xml:space="preserve">current-future trade-offs and ageing, </w:t>
      </w:r>
      <w:r w:rsidR="005E551D">
        <w:rPr>
          <w:rFonts w:asciiTheme="minorHAnsi" w:hAnsiTheme="minorHAnsi"/>
          <w:sz w:val="22"/>
          <w:szCs w:val="22"/>
        </w:rPr>
        <w:t xml:space="preserve">it </w:t>
      </w:r>
      <w:r w:rsidR="0057383A">
        <w:rPr>
          <w:rFonts w:asciiTheme="minorHAnsi" w:hAnsiTheme="minorHAnsi"/>
          <w:sz w:val="22"/>
          <w:szCs w:val="22"/>
        </w:rPr>
        <w:t xml:space="preserve">is currently </w:t>
      </w:r>
      <w:r w:rsidR="008260C3">
        <w:rPr>
          <w:rFonts w:asciiTheme="minorHAnsi" w:hAnsiTheme="minorHAnsi"/>
          <w:sz w:val="22"/>
          <w:szCs w:val="22"/>
        </w:rPr>
        <w:t>un</w:t>
      </w:r>
      <w:r w:rsidR="005E551D">
        <w:rPr>
          <w:rFonts w:asciiTheme="minorHAnsi" w:hAnsiTheme="minorHAnsi"/>
          <w:sz w:val="22"/>
          <w:szCs w:val="22"/>
        </w:rPr>
        <w:t xml:space="preserve">clear </w:t>
      </w:r>
      <w:r w:rsidR="00055BAD">
        <w:rPr>
          <w:rFonts w:asciiTheme="minorHAnsi" w:hAnsiTheme="minorHAnsi"/>
          <w:sz w:val="22"/>
          <w:szCs w:val="22"/>
        </w:rPr>
        <w:t xml:space="preserve">(i) </w:t>
      </w:r>
      <w:r w:rsidR="002436BD">
        <w:rPr>
          <w:rFonts w:asciiTheme="minorHAnsi" w:hAnsiTheme="minorHAnsi"/>
          <w:sz w:val="22"/>
          <w:szCs w:val="22"/>
        </w:rPr>
        <w:t xml:space="preserve">whether </w:t>
      </w:r>
      <w:r w:rsidR="0047454D">
        <w:rPr>
          <w:rFonts w:asciiTheme="minorHAnsi" w:hAnsiTheme="minorHAnsi"/>
          <w:sz w:val="22"/>
          <w:szCs w:val="22"/>
        </w:rPr>
        <w:t xml:space="preserve">telomeres </w:t>
      </w:r>
      <w:r w:rsidR="00767718">
        <w:rPr>
          <w:rFonts w:asciiTheme="minorHAnsi" w:hAnsiTheme="minorHAnsi"/>
          <w:sz w:val="22"/>
          <w:szCs w:val="22"/>
        </w:rPr>
        <w:t xml:space="preserve">ever </w:t>
      </w:r>
      <w:r w:rsidR="0047454D">
        <w:rPr>
          <w:rFonts w:asciiTheme="minorHAnsi" w:hAnsiTheme="minorHAnsi"/>
          <w:sz w:val="22"/>
          <w:szCs w:val="22"/>
        </w:rPr>
        <w:t xml:space="preserve">play a causal role in </w:t>
      </w:r>
      <w:r w:rsidR="00D64DF2">
        <w:rPr>
          <w:rFonts w:asciiTheme="minorHAnsi" w:hAnsiTheme="minorHAnsi"/>
          <w:sz w:val="22"/>
          <w:szCs w:val="22"/>
        </w:rPr>
        <w:t xml:space="preserve">either, </w:t>
      </w:r>
      <w:r w:rsidR="00590043">
        <w:rPr>
          <w:rFonts w:asciiTheme="minorHAnsi" w:hAnsiTheme="minorHAnsi"/>
          <w:sz w:val="22"/>
          <w:szCs w:val="22"/>
        </w:rPr>
        <w:t xml:space="preserve">and </w:t>
      </w:r>
      <w:r w:rsidR="00055BAD">
        <w:rPr>
          <w:rFonts w:asciiTheme="minorHAnsi" w:hAnsiTheme="minorHAnsi"/>
          <w:sz w:val="22"/>
          <w:szCs w:val="22"/>
        </w:rPr>
        <w:t xml:space="preserve">(ii) </w:t>
      </w:r>
      <w:r w:rsidR="0057383A">
        <w:rPr>
          <w:rFonts w:asciiTheme="minorHAnsi" w:hAnsiTheme="minorHAnsi"/>
          <w:sz w:val="22"/>
          <w:szCs w:val="22"/>
        </w:rPr>
        <w:t xml:space="preserve">whether </w:t>
      </w:r>
      <w:r w:rsidR="00C16EE3">
        <w:rPr>
          <w:rFonts w:asciiTheme="minorHAnsi" w:hAnsiTheme="minorHAnsi"/>
          <w:sz w:val="22"/>
          <w:szCs w:val="22"/>
        </w:rPr>
        <w:t xml:space="preserve">any </w:t>
      </w:r>
      <w:r w:rsidR="00055BAD">
        <w:rPr>
          <w:rFonts w:asciiTheme="minorHAnsi" w:hAnsiTheme="minorHAnsi"/>
          <w:sz w:val="22"/>
          <w:szCs w:val="22"/>
        </w:rPr>
        <w:t xml:space="preserve">causal role </w:t>
      </w:r>
      <w:r w:rsidR="00B33D4C">
        <w:rPr>
          <w:rFonts w:asciiTheme="minorHAnsi" w:hAnsiTheme="minorHAnsi"/>
          <w:sz w:val="22"/>
          <w:szCs w:val="22"/>
        </w:rPr>
        <w:t xml:space="preserve">for telomeres </w:t>
      </w:r>
      <w:r w:rsidR="00482C6D">
        <w:rPr>
          <w:rFonts w:asciiTheme="minorHAnsi" w:hAnsiTheme="minorHAnsi"/>
          <w:sz w:val="22"/>
          <w:szCs w:val="22"/>
        </w:rPr>
        <w:t>arise</w:t>
      </w:r>
      <w:r w:rsidR="00055BAD">
        <w:rPr>
          <w:rFonts w:asciiTheme="minorHAnsi" w:hAnsiTheme="minorHAnsi"/>
          <w:sz w:val="22"/>
          <w:szCs w:val="22"/>
        </w:rPr>
        <w:t>s</w:t>
      </w:r>
      <w:r w:rsidR="00482C6D">
        <w:rPr>
          <w:rFonts w:asciiTheme="minorHAnsi" w:hAnsiTheme="minorHAnsi"/>
          <w:sz w:val="22"/>
          <w:szCs w:val="22"/>
        </w:rPr>
        <w:t xml:space="preserve"> via shortening or length-independent mechanisms. </w:t>
      </w:r>
      <w:r w:rsidR="00B403C3">
        <w:rPr>
          <w:rFonts w:asciiTheme="minorHAnsi" w:hAnsiTheme="minorHAnsi"/>
          <w:sz w:val="22"/>
          <w:szCs w:val="22"/>
        </w:rPr>
        <w:t>Second</w:t>
      </w:r>
      <w:r w:rsidR="00B403C3" w:rsidRPr="000C55A5">
        <w:rPr>
          <w:rFonts w:asciiTheme="minorHAnsi" w:hAnsiTheme="minorHAnsi"/>
          <w:sz w:val="22"/>
          <w:szCs w:val="22"/>
        </w:rPr>
        <w:t xml:space="preserve">, I consider why, if telomeres </w:t>
      </w:r>
      <w:r w:rsidR="00345CD1">
        <w:rPr>
          <w:rFonts w:asciiTheme="minorHAnsi" w:hAnsiTheme="minorHAnsi"/>
          <w:sz w:val="22"/>
          <w:szCs w:val="22"/>
        </w:rPr>
        <w:t>do</w:t>
      </w:r>
      <w:r w:rsidR="00B403C3" w:rsidRPr="000C55A5">
        <w:rPr>
          <w:rFonts w:asciiTheme="minorHAnsi" w:hAnsiTheme="minorHAnsi"/>
          <w:sz w:val="22"/>
          <w:szCs w:val="22"/>
        </w:rPr>
        <w:t xml:space="preserve"> play a </w:t>
      </w:r>
      <w:r w:rsidR="007A14AA">
        <w:rPr>
          <w:rFonts w:asciiTheme="minorHAnsi" w:hAnsiTheme="minorHAnsi"/>
          <w:sz w:val="22"/>
          <w:szCs w:val="22"/>
        </w:rPr>
        <w:t xml:space="preserve">proximate </w:t>
      </w:r>
      <w:r w:rsidR="00B403C3" w:rsidRPr="000C55A5">
        <w:rPr>
          <w:rFonts w:asciiTheme="minorHAnsi" w:hAnsiTheme="minorHAnsi"/>
          <w:sz w:val="22"/>
          <w:szCs w:val="22"/>
        </w:rPr>
        <w:t xml:space="preserve">causal role, selection </w:t>
      </w:r>
      <w:r w:rsidR="00345CD1">
        <w:rPr>
          <w:rFonts w:asciiTheme="minorHAnsi" w:hAnsiTheme="minorHAnsi"/>
          <w:sz w:val="22"/>
          <w:szCs w:val="22"/>
        </w:rPr>
        <w:t xml:space="preserve">has </w:t>
      </w:r>
      <w:r w:rsidR="001F0CD2">
        <w:rPr>
          <w:rFonts w:asciiTheme="minorHAnsi" w:hAnsiTheme="minorHAnsi"/>
          <w:sz w:val="22"/>
          <w:szCs w:val="22"/>
        </w:rPr>
        <w:t xml:space="preserve">not </w:t>
      </w:r>
      <w:r w:rsidR="00B403C3" w:rsidRPr="000C55A5">
        <w:rPr>
          <w:rFonts w:asciiTheme="minorHAnsi" w:hAnsiTheme="minorHAnsi"/>
          <w:sz w:val="22"/>
          <w:szCs w:val="22"/>
        </w:rPr>
        <w:t xml:space="preserve">decoupled </w:t>
      </w:r>
      <w:r w:rsidR="0024111A">
        <w:rPr>
          <w:rFonts w:asciiTheme="minorHAnsi" w:hAnsiTheme="minorHAnsi"/>
          <w:sz w:val="22"/>
          <w:szCs w:val="22"/>
        </w:rPr>
        <w:t xml:space="preserve">such </w:t>
      </w:r>
      <w:r w:rsidR="00B403C3" w:rsidRPr="000C55A5">
        <w:rPr>
          <w:rFonts w:asciiTheme="minorHAnsi" w:hAnsiTheme="minorHAnsi"/>
          <w:sz w:val="22"/>
          <w:szCs w:val="22"/>
        </w:rPr>
        <w:t>a telomere-mediated trade-off</w:t>
      </w:r>
      <w:r w:rsidR="00F31C56">
        <w:rPr>
          <w:rFonts w:asciiTheme="minorHAnsi" w:hAnsiTheme="minorHAnsi"/>
          <w:sz w:val="22"/>
          <w:szCs w:val="22"/>
        </w:rPr>
        <w:t xml:space="preserve"> between current and future performance</w:t>
      </w:r>
      <w:r w:rsidR="00B403C3" w:rsidRPr="000C55A5">
        <w:rPr>
          <w:rFonts w:asciiTheme="minorHAnsi" w:hAnsiTheme="minorHAnsi"/>
          <w:sz w:val="22"/>
          <w:szCs w:val="22"/>
        </w:rPr>
        <w:t>.</w:t>
      </w:r>
      <w:r w:rsidR="004758A4">
        <w:rPr>
          <w:rFonts w:asciiTheme="minorHAnsi" w:hAnsiTheme="minorHAnsi"/>
          <w:sz w:val="22"/>
          <w:szCs w:val="22"/>
        </w:rPr>
        <w:t xml:space="preserve"> </w:t>
      </w:r>
      <w:r w:rsidR="00F31C56">
        <w:rPr>
          <w:rFonts w:asciiTheme="minorHAnsi" w:hAnsiTheme="minorHAnsi"/>
          <w:sz w:val="22"/>
          <w:szCs w:val="22"/>
        </w:rPr>
        <w:t xml:space="preserve">Evidence </w:t>
      </w:r>
      <w:r w:rsidR="006527F5">
        <w:rPr>
          <w:rFonts w:asciiTheme="minorHAnsi" w:hAnsiTheme="minorHAnsi"/>
          <w:sz w:val="22"/>
          <w:szCs w:val="22"/>
        </w:rPr>
        <w:t xml:space="preserve">suggests that </w:t>
      </w:r>
      <w:r w:rsidR="00AB2A74" w:rsidRPr="000C55A5">
        <w:rPr>
          <w:rFonts w:asciiTheme="minorHAnsi" w:hAnsiTheme="minorHAnsi"/>
          <w:sz w:val="22"/>
          <w:szCs w:val="22"/>
        </w:rPr>
        <w:t xml:space="preserve">evolutionary constraints </w:t>
      </w:r>
      <w:r w:rsidR="00C70EFB">
        <w:rPr>
          <w:rFonts w:asciiTheme="minorHAnsi" w:hAnsiTheme="minorHAnsi"/>
          <w:sz w:val="22"/>
          <w:szCs w:val="22"/>
        </w:rPr>
        <w:t xml:space="preserve">have not </w:t>
      </w:r>
      <w:r w:rsidR="00AB2A74" w:rsidRPr="000C55A5">
        <w:rPr>
          <w:rFonts w:asciiTheme="minorHAnsi" w:hAnsiTheme="minorHAnsi"/>
          <w:sz w:val="22"/>
          <w:szCs w:val="22"/>
        </w:rPr>
        <w:t>render</w:t>
      </w:r>
      <w:r w:rsidR="00EB2AE2">
        <w:rPr>
          <w:rFonts w:asciiTheme="minorHAnsi" w:hAnsiTheme="minorHAnsi"/>
          <w:sz w:val="22"/>
          <w:szCs w:val="22"/>
        </w:rPr>
        <w:t>ed</w:t>
      </w:r>
      <w:r w:rsidR="00AB2A74" w:rsidRPr="000C55A5">
        <w:rPr>
          <w:rFonts w:asciiTheme="minorHAnsi" w:hAnsiTheme="minorHAnsi"/>
          <w:sz w:val="22"/>
          <w:szCs w:val="22"/>
        </w:rPr>
        <w:t xml:space="preserve"> such decoupling impossible. Instead, a causal role for telomeres </w:t>
      </w:r>
      <w:r w:rsidR="006527F5">
        <w:rPr>
          <w:rFonts w:asciiTheme="minorHAnsi" w:hAnsiTheme="minorHAnsi"/>
          <w:sz w:val="22"/>
          <w:szCs w:val="22"/>
        </w:rPr>
        <w:t xml:space="preserve">would </w:t>
      </w:r>
      <w:r w:rsidR="00AB2A74" w:rsidRPr="000C55A5">
        <w:rPr>
          <w:rFonts w:asciiTheme="minorHAnsi" w:hAnsiTheme="minorHAnsi"/>
          <w:sz w:val="22"/>
          <w:szCs w:val="22"/>
        </w:rPr>
        <w:t>more</w:t>
      </w:r>
      <w:r w:rsidR="003E583E">
        <w:rPr>
          <w:rFonts w:asciiTheme="minorHAnsi" w:hAnsiTheme="minorHAnsi"/>
          <w:sz w:val="22"/>
          <w:szCs w:val="22"/>
        </w:rPr>
        <w:t xml:space="preserve"> </w:t>
      </w:r>
      <w:r w:rsidR="006527F5">
        <w:rPr>
          <w:rFonts w:asciiTheme="minorHAnsi" w:hAnsiTheme="minorHAnsi"/>
          <w:sz w:val="22"/>
          <w:szCs w:val="22"/>
        </w:rPr>
        <w:t>plausibly reflect</w:t>
      </w:r>
      <w:r w:rsidR="00AB2A74" w:rsidRPr="000C55A5">
        <w:rPr>
          <w:rFonts w:asciiTheme="minorHAnsi" w:hAnsiTheme="minorHAnsi"/>
          <w:sz w:val="22"/>
          <w:szCs w:val="22"/>
        </w:rPr>
        <w:t xml:space="preserve"> an adaptive strategy</w:t>
      </w:r>
      <w:r w:rsidR="0015258D">
        <w:rPr>
          <w:rFonts w:asciiTheme="minorHAnsi" w:hAnsiTheme="minorHAnsi"/>
          <w:sz w:val="22"/>
          <w:szCs w:val="22"/>
        </w:rPr>
        <w:t xml:space="preserve">, born of telomere maintenance costs and/or a function for telomere attrition </w:t>
      </w:r>
      <w:r w:rsidR="00DC6A76">
        <w:rPr>
          <w:rFonts w:asciiTheme="minorHAnsi" w:hAnsiTheme="minorHAnsi"/>
          <w:sz w:val="22"/>
          <w:szCs w:val="22"/>
        </w:rPr>
        <w:t>(</w:t>
      </w:r>
      <w:r w:rsidR="009028A5">
        <w:rPr>
          <w:rFonts w:asciiTheme="minorHAnsi" w:hAnsiTheme="minorHAnsi"/>
          <w:sz w:val="22"/>
          <w:szCs w:val="22"/>
        </w:rPr>
        <w:t xml:space="preserve">e.g. </w:t>
      </w:r>
      <w:r w:rsidR="007A14AA">
        <w:rPr>
          <w:rFonts w:asciiTheme="minorHAnsi" w:hAnsiTheme="minorHAnsi"/>
          <w:sz w:val="22"/>
          <w:szCs w:val="22"/>
        </w:rPr>
        <w:t xml:space="preserve">in countering </w:t>
      </w:r>
      <w:r w:rsidR="00827503">
        <w:rPr>
          <w:rFonts w:asciiTheme="minorHAnsi" w:hAnsiTheme="minorHAnsi"/>
          <w:sz w:val="22"/>
          <w:szCs w:val="22"/>
        </w:rPr>
        <w:t>cancer</w:t>
      </w:r>
      <w:r w:rsidR="0015258D">
        <w:rPr>
          <w:rFonts w:asciiTheme="minorHAnsi" w:hAnsiTheme="minorHAnsi"/>
          <w:sz w:val="22"/>
          <w:szCs w:val="22"/>
        </w:rPr>
        <w:t>)</w:t>
      </w:r>
      <w:r w:rsidR="00DC6A76">
        <w:rPr>
          <w:rFonts w:asciiTheme="minorHAnsi" w:hAnsiTheme="minorHAnsi"/>
          <w:sz w:val="22"/>
          <w:szCs w:val="22"/>
        </w:rPr>
        <w:t xml:space="preserve">, </w:t>
      </w:r>
      <w:r w:rsidR="00232810">
        <w:rPr>
          <w:rFonts w:asciiTheme="minorHAnsi" w:hAnsiTheme="minorHAnsi"/>
          <w:sz w:val="22"/>
          <w:szCs w:val="22"/>
        </w:rPr>
        <w:t xml:space="preserve">the relative importance of which </w:t>
      </w:r>
      <w:r w:rsidR="003C1381">
        <w:rPr>
          <w:rFonts w:asciiTheme="minorHAnsi" w:hAnsiTheme="minorHAnsi"/>
          <w:sz w:val="22"/>
          <w:szCs w:val="22"/>
        </w:rPr>
        <w:t xml:space="preserve">is currently </w:t>
      </w:r>
      <w:r w:rsidR="00232810">
        <w:rPr>
          <w:rFonts w:asciiTheme="minorHAnsi" w:hAnsiTheme="minorHAnsi"/>
          <w:sz w:val="22"/>
          <w:szCs w:val="22"/>
        </w:rPr>
        <w:t>unclear</w:t>
      </w:r>
      <w:r w:rsidR="006527F5">
        <w:rPr>
          <w:rFonts w:asciiTheme="minorHAnsi" w:hAnsiTheme="minorHAnsi"/>
          <w:sz w:val="22"/>
          <w:szCs w:val="22"/>
        </w:rPr>
        <w:t xml:space="preserve">. </w:t>
      </w:r>
      <w:r w:rsidR="00006135">
        <w:rPr>
          <w:rFonts w:asciiTheme="minorHAnsi" w:hAnsiTheme="minorHAnsi"/>
          <w:sz w:val="22"/>
          <w:szCs w:val="22"/>
        </w:rPr>
        <w:t xml:space="preserve">Finally, I </w:t>
      </w:r>
      <w:r w:rsidR="006527F5">
        <w:rPr>
          <w:rFonts w:asciiTheme="minorHAnsi" w:hAnsiTheme="minorHAnsi"/>
          <w:sz w:val="22"/>
          <w:szCs w:val="22"/>
        </w:rPr>
        <w:t xml:space="preserve">consider the potential for telomere biology </w:t>
      </w:r>
      <w:r w:rsidR="00B109E8">
        <w:rPr>
          <w:rFonts w:asciiTheme="minorHAnsi" w:hAnsiTheme="minorHAnsi"/>
          <w:sz w:val="22"/>
          <w:szCs w:val="22"/>
        </w:rPr>
        <w:t xml:space="preserve">to </w:t>
      </w:r>
      <w:r w:rsidR="006527F5">
        <w:rPr>
          <w:rFonts w:asciiTheme="minorHAnsi" w:hAnsiTheme="minorHAnsi"/>
          <w:sz w:val="22"/>
          <w:szCs w:val="22"/>
        </w:rPr>
        <w:t>clarify</w:t>
      </w:r>
      <w:r w:rsidR="00B109E8">
        <w:rPr>
          <w:rFonts w:asciiTheme="minorHAnsi" w:hAnsiTheme="minorHAnsi"/>
          <w:sz w:val="22"/>
          <w:szCs w:val="22"/>
        </w:rPr>
        <w:t xml:space="preserve"> </w:t>
      </w:r>
      <w:r w:rsidR="00775DED">
        <w:rPr>
          <w:rFonts w:asciiTheme="minorHAnsi" w:hAnsiTheme="minorHAnsi"/>
          <w:sz w:val="22"/>
          <w:szCs w:val="22"/>
        </w:rPr>
        <w:t xml:space="preserve">the constraints </w:t>
      </w:r>
      <w:r w:rsidR="006527F5">
        <w:rPr>
          <w:rFonts w:asciiTheme="minorHAnsi" w:hAnsiTheme="minorHAnsi"/>
          <w:sz w:val="22"/>
          <w:szCs w:val="22"/>
        </w:rPr>
        <w:t>at play in life-history evolution</w:t>
      </w:r>
      <w:r w:rsidR="003C1381">
        <w:rPr>
          <w:rFonts w:asciiTheme="minorHAnsi" w:hAnsiTheme="minorHAnsi"/>
          <w:sz w:val="22"/>
          <w:szCs w:val="22"/>
        </w:rPr>
        <w:t>,</w:t>
      </w:r>
      <w:r w:rsidR="006527F5">
        <w:rPr>
          <w:rFonts w:asciiTheme="minorHAnsi" w:hAnsiTheme="minorHAnsi"/>
          <w:sz w:val="22"/>
          <w:szCs w:val="22"/>
        </w:rPr>
        <w:t xml:space="preserve"> </w:t>
      </w:r>
      <w:r w:rsidR="00775DED">
        <w:rPr>
          <w:rFonts w:asciiTheme="minorHAnsi" w:hAnsiTheme="minorHAnsi"/>
          <w:sz w:val="22"/>
          <w:szCs w:val="22"/>
        </w:rPr>
        <w:t xml:space="preserve">and </w:t>
      </w:r>
      <w:r w:rsidR="003C1381">
        <w:rPr>
          <w:rFonts w:asciiTheme="minorHAnsi" w:hAnsiTheme="minorHAnsi"/>
          <w:sz w:val="22"/>
          <w:szCs w:val="22"/>
        </w:rPr>
        <w:t xml:space="preserve">to </w:t>
      </w:r>
      <w:r w:rsidR="006527F5">
        <w:rPr>
          <w:rFonts w:asciiTheme="minorHAnsi" w:hAnsiTheme="minorHAnsi"/>
          <w:sz w:val="22"/>
          <w:szCs w:val="22"/>
        </w:rPr>
        <w:t>explain</w:t>
      </w:r>
      <w:r w:rsidR="00B109E8">
        <w:rPr>
          <w:rFonts w:asciiTheme="minorHAnsi" w:hAnsiTheme="minorHAnsi"/>
          <w:sz w:val="22"/>
          <w:szCs w:val="22"/>
        </w:rPr>
        <w:t xml:space="preserve"> </w:t>
      </w:r>
      <w:r w:rsidR="00775DED">
        <w:rPr>
          <w:rFonts w:asciiTheme="minorHAnsi" w:hAnsiTheme="minorHAnsi"/>
          <w:sz w:val="22"/>
          <w:szCs w:val="22"/>
        </w:rPr>
        <w:t xml:space="preserve">the form </w:t>
      </w:r>
      <w:r w:rsidR="00D8191C">
        <w:rPr>
          <w:rFonts w:asciiTheme="minorHAnsi" w:hAnsiTheme="minorHAnsi"/>
          <w:sz w:val="22"/>
          <w:szCs w:val="22"/>
        </w:rPr>
        <w:t xml:space="preserve">of the </w:t>
      </w:r>
      <w:r w:rsidR="003300FF">
        <w:rPr>
          <w:rFonts w:asciiTheme="minorHAnsi" w:hAnsiTheme="minorHAnsi"/>
          <w:sz w:val="22"/>
          <w:szCs w:val="22"/>
        </w:rPr>
        <w:t>current-future trade-offs and ageing trajectories that we observe today.</w:t>
      </w:r>
      <w:r w:rsidR="00822681">
        <w:rPr>
          <w:sz w:val="22"/>
          <w:szCs w:val="22"/>
        </w:rPr>
        <w:br w:type="page"/>
      </w:r>
    </w:p>
    <w:p w14:paraId="5647BF32" w14:textId="3FCE9A41" w:rsidR="00AC522E" w:rsidRPr="002612F4" w:rsidRDefault="008736A8" w:rsidP="00407275">
      <w:pPr>
        <w:spacing w:line="480" w:lineRule="auto"/>
        <w:rPr>
          <w:sz w:val="22"/>
          <w:szCs w:val="22"/>
        </w:rPr>
      </w:pPr>
      <w:r w:rsidRPr="002612F4">
        <w:rPr>
          <w:b/>
          <w:color w:val="76923C" w:themeColor="accent3" w:themeShade="BF"/>
          <w:sz w:val="26"/>
          <w:szCs w:val="26"/>
        </w:rPr>
        <w:t xml:space="preserve">1. </w:t>
      </w:r>
      <w:r w:rsidR="003F7051" w:rsidRPr="002612F4">
        <w:rPr>
          <w:b/>
          <w:color w:val="76923C" w:themeColor="accent3" w:themeShade="BF"/>
          <w:sz w:val="26"/>
          <w:szCs w:val="26"/>
        </w:rPr>
        <w:t>The problem: the role of telomeres in life-history trade-offs and ageing</w:t>
      </w:r>
      <w:r w:rsidR="003F7051" w:rsidRPr="002612F4">
        <w:rPr>
          <w:b/>
          <w:color w:val="76923C" w:themeColor="accent3" w:themeShade="BF"/>
          <w:sz w:val="26"/>
          <w:szCs w:val="26"/>
        </w:rPr>
        <w:br/>
      </w:r>
      <w:r w:rsidR="00E47DB6" w:rsidRPr="002612F4">
        <w:rPr>
          <w:sz w:val="22"/>
          <w:szCs w:val="22"/>
        </w:rPr>
        <w:t xml:space="preserve">A </w:t>
      </w:r>
      <w:r w:rsidR="00AB4F21" w:rsidRPr="002612F4">
        <w:rPr>
          <w:sz w:val="22"/>
          <w:szCs w:val="22"/>
        </w:rPr>
        <w:t xml:space="preserve">core </w:t>
      </w:r>
      <w:r w:rsidR="00E47DB6" w:rsidRPr="002612F4">
        <w:rPr>
          <w:sz w:val="22"/>
          <w:szCs w:val="22"/>
        </w:rPr>
        <w:t xml:space="preserve">goal of evolutionary </w:t>
      </w:r>
      <w:r w:rsidR="00AB4F21" w:rsidRPr="002612F4">
        <w:rPr>
          <w:sz w:val="22"/>
          <w:szCs w:val="22"/>
        </w:rPr>
        <w:t xml:space="preserve">biology </w:t>
      </w:r>
      <w:r w:rsidR="00E47DB6" w:rsidRPr="002612F4">
        <w:rPr>
          <w:sz w:val="22"/>
          <w:szCs w:val="22"/>
        </w:rPr>
        <w:t xml:space="preserve">is </w:t>
      </w:r>
      <w:r w:rsidR="00217879">
        <w:rPr>
          <w:sz w:val="22"/>
          <w:szCs w:val="22"/>
        </w:rPr>
        <w:t xml:space="preserve">to </w:t>
      </w:r>
      <w:r w:rsidR="00E47DB6" w:rsidRPr="002612F4">
        <w:rPr>
          <w:sz w:val="22"/>
          <w:szCs w:val="22"/>
        </w:rPr>
        <w:t xml:space="preserve">explain </w:t>
      </w:r>
      <w:r w:rsidR="00AC522E" w:rsidRPr="002612F4">
        <w:rPr>
          <w:sz w:val="22"/>
          <w:szCs w:val="22"/>
        </w:rPr>
        <w:t xml:space="preserve">the </w:t>
      </w:r>
      <w:r w:rsidR="00242763">
        <w:rPr>
          <w:sz w:val="22"/>
          <w:szCs w:val="22"/>
        </w:rPr>
        <w:t xml:space="preserve">remarkable </w:t>
      </w:r>
      <w:r w:rsidR="00E47DB6" w:rsidRPr="002612F4">
        <w:rPr>
          <w:sz w:val="22"/>
          <w:szCs w:val="22"/>
        </w:rPr>
        <w:t xml:space="preserve">diversity </w:t>
      </w:r>
      <w:r w:rsidR="009834A3" w:rsidRPr="002612F4">
        <w:rPr>
          <w:sz w:val="22"/>
          <w:szCs w:val="22"/>
        </w:rPr>
        <w:t xml:space="preserve">among organisms </w:t>
      </w:r>
      <w:r w:rsidR="00E47DB6" w:rsidRPr="002612F4">
        <w:rPr>
          <w:sz w:val="22"/>
          <w:szCs w:val="22"/>
        </w:rPr>
        <w:t xml:space="preserve">in </w:t>
      </w:r>
      <w:r w:rsidR="00AC522E" w:rsidRPr="002612F4">
        <w:rPr>
          <w:sz w:val="22"/>
          <w:szCs w:val="22"/>
        </w:rPr>
        <w:t xml:space="preserve">the </w:t>
      </w:r>
    </w:p>
    <w:p w14:paraId="3B727996" w14:textId="7F6FD2DC" w:rsidR="00350DB1" w:rsidRPr="004850F3" w:rsidRDefault="00E47DB6" w:rsidP="00BD143C">
      <w:pPr>
        <w:spacing w:line="480" w:lineRule="auto"/>
        <w:rPr>
          <w:i/>
          <w:sz w:val="22"/>
          <w:szCs w:val="22"/>
        </w:rPr>
      </w:pPr>
      <w:r w:rsidRPr="002612F4">
        <w:rPr>
          <w:sz w:val="22"/>
          <w:szCs w:val="22"/>
        </w:rPr>
        <w:t xml:space="preserve">patterns of growth, reproduction and </w:t>
      </w:r>
      <w:r w:rsidR="005573C8">
        <w:rPr>
          <w:sz w:val="22"/>
          <w:szCs w:val="22"/>
        </w:rPr>
        <w:t>senescence</w:t>
      </w:r>
      <w:r w:rsidR="005573C8" w:rsidRPr="002612F4">
        <w:rPr>
          <w:sz w:val="22"/>
          <w:szCs w:val="22"/>
        </w:rPr>
        <w:t xml:space="preserve"> </w:t>
      </w:r>
      <w:r w:rsidRPr="002612F4">
        <w:rPr>
          <w:sz w:val="22"/>
          <w:szCs w:val="22"/>
        </w:rPr>
        <w:t>that characterise life-histories</w:t>
      </w:r>
      <w:r w:rsidR="002B45F2" w:rsidRPr="002612F4">
        <w:rPr>
          <w:sz w:val="22"/>
          <w:szCs w:val="22"/>
        </w:rPr>
        <w:t xml:space="preserve"> </w:t>
      </w:r>
      <w:r w:rsidR="007277A5">
        <w:rPr>
          <w:sz w:val="22"/>
          <w:szCs w:val="22"/>
        </w:rPr>
        <w:fldChar w:fldCharType="begin">
          <w:fldData xml:space="preserve">PEVuZE5vdGU+PENpdGU+PEF1dGhvcj5TdGVhcm5zPC9BdXRob3I+PFllYXI+MTk5MjwvWWVhcj48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AxLTMwNDwv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zOTgtNDExPC9wYWdlcz48dm9sdW1lPjExPC92b2x1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lM3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</w:fldData>
        </w:fldChar>
      </w:r>
      <w:r w:rsidR="00B2413F">
        <w:rPr>
          <w:sz w:val="22"/>
          <w:szCs w:val="22"/>
        </w:rPr>
        <w:instrText xml:space="preserve"> ADDIN EN.CITE </w:instrText>
      </w:r>
      <w:r w:rsidR="00B2413F">
        <w:rPr>
          <w:sz w:val="22"/>
          <w:szCs w:val="22"/>
        </w:rPr>
        <w:fldChar w:fldCharType="begin">
          <w:fldData xml:space="preserve">PEVuZE5vdGU+PENpdGU+PEF1dGhvcj5TdGVhcm5zPC9BdXRob3I+PFllYXI+MTk5MjwvWWVhcj48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AxLTMwNDwv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zOTgtNDExPC9wYWdlcz48dm9sdW1lPjExPC92b2x1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lM3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7277A5">
        <w:rPr>
          <w:sz w:val="22"/>
          <w:szCs w:val="22"/>
        </w:rPr>
      </w:r>
      <w:r w:rsidR="007277A5">
        <w:rPr>
          <w:sz w:val="22"/>
          <w:szCs w:val="22"/>
        </w:rPr>
        <w:fldChar w:fldCharType="separate"/>
      </w:r>
      <w:r w:rsidR="00B2413F">
        <w:rPr>
          <w:noProof/>
          <w:sz w:val="22"/>
          <w:szCs w:val="22"/>
        </w:rPr>
        <w:t>[1-16]</w:t>
      </w:r>
      <w:r w:rsidR="007277A5">
        <w:rPr>
          <w:sz w:val="22"/>
          <w:szCs w:val="22"/>
        </w:rPr>
        <w:fldChar w:fldCharType="end"/>
      </w:r>
      <w:r w:rsidRPr="002612F4">
        <w:rPr>
          <w:sz w:val="22"/>
          <w:szCs w:val="22"/>
        </w:rPr>
        <w:t>.</w:t>
      </w:r>
      <w:r w:rsidR="002B45F2" w:rsidRPr="002612F4">
        <w:rPr>
          <w:sz w:val="22"/>
          <w:szCs w:val="22"/>
        </w:rPr>
        <w:t xml:space="preserve"> Examining variation in life-history traits</w:t>
      </w:r>
      <w:r w:rsidR="00B4321A" w:rsidRPr="002612F4">
        <w:rPr>
          <w:sz w:val="22"/>
          <w:szCs w:val="22"/>
        </w:rPr>
        <w:t>,</w:t>
      </w:r>
      <w:r w:rsidR="002B45F2" w:rsidRPr="002612F4">
        <w:rPr>
          <w:sz w:val="22"/>
          <w:szCs w:val="22"/>
        </w:rPr>
        <w:t xml:space="preserve"> such as fecundity and lifespan</w:t>
      </w:r>
      <w:r w:rsidR="00B4321A" w:rsidRPr="002612F4">
        <w:rPr>
          <w:sz w:val="22"/>
          <w:szCs w:val="22"/>
        </w:rPr>
        <w:t>,</w:t>
      </w:r>
      <w:r w:rsidR="002B45F2" w:rsidRPr="002612F4">
        <w:rPr>
          <w:sz w:val="22"/>
          <w:szCs w:val="22"/>
        </w:rPr>
        <w:t xml:space="preserve"> frequently reveals negative correlations </w:t>
      </w:r>
      <w:r w:rsidR="00CE49E7">
        <w:rPr>
          <w:sz w:val="22"/>
          <w:szCs w:val="22"/>
        </w:rPr>
        <w:t xml:space="preserve">between </w:t>
      </w:r>
      <w:r w:rsidR="002B45F2" w:rsidRPr="002612F4">
        <w:rPr>
          <w:sz w:val="22"/>
          <w:szCs w:val="22"/>
        </w:rPr>
        <w:t xml:space="preserve">them, termed </w:t>
      </w:r>
      <w:r w:rsidR="002B45F2" w:rsidRPr="005E2656">
        <w:rPr>
          <w:sz w:val="22"/>
          <w:szCs w:val="22"/>
        </w:rPr>
        <w:t>life-history trade-offs</w:t>
      </w:r>
      <w:r w:rsidR="00B4321A" w:rsidRPr="002612F4">
        <w:rPr>
          <w:sz w:val="22"/>
          <w:szCs w:val="22"/>
        </w:rPr>
        <w:t xml:space="preserve"> </w:t>
      </w:r>
      <w:r w:rsidR="008634D8">
        <w:rPr>
          <w:sz w:val="22"/>
          <w:szCs w:val="22"/>
        </w:rPr>
        <w:fldChar w:fldCharType="begin"/>
      </w:r>
      <w:r w:rsidR="00D739D5">
        <w:rPr>
          <w:sz w:val="22"/>
          <w:szCs w:val="22"/>
        </w:rPr>
        <w:instrText xml:space="preserve"> ADDIN EN.CITE &lt;EndNote&gt;&lt;Cite&gt;&lt;Author&gt;Stearns&lt;/Author&gt;&lt;Year&gt;1992&lt;/Year&gt;&lt;RecNum&gt;13008&lt;/RecNum&gt;&lt;DisplayText&gt;[1-3]&lt;/DisplayText&gt;&lt;record&gt;&lt;rec-number&gt;13008&lt;/rec-number&gt;&lt;foreign-keys&gt;&lt;key app="EN" db-id="99we5205z59tpfe5dftpafsxe0s209r5ftdw"&gt;13008&lt;/key&gt;&lt;/foreign-keys&gt;&lt;ref-type name="Book"&gt;6&lt;/ref-type&gt;&lt;contributors&gt;&lt;authors&gt;&lt;author&gt;Stearns, S. C.&lt;/author&gt;&lt;/authors&gt;&lt;/contributors&gt;&lt;titles&gt;&lt;title&gt;The Evolution of Life-Histories&lt;/title&gt;&lt;/titles&gt;&lt;dates&gt;&lt;year&gt;1992&lt;/year&gt;&lt;/dates&gt;&lt;publisher&gt;Oxford University Press&lt;/publisher&gt;&lt;urls&gt;&lt;/urls&gt;&lt;/record&gt;&lt;/Cite&gt;&lt;Cite&gt;&lt;Author&gt;Roff&lt;/Author&gt;&lt;Year&gt;2002&lt;/Year&gt;&lt;RecNum&gt;13071&lt;/RecNum&gt;&lt;record&gt;&lt;rec-number&gt;13071&lt;/rec-number&gt;&lt;foreign-keys&gt;&lt;key app="EN" db-id="99we5205z59tpfe5dftpafsxe0s209r5ftdw"&gt;13071&lt;/key&gt;&lt;/foreign-keys&gt;&lt;ref-type name="Book"&gt;6&lt;/ref-type&gt;&lt;contributors&gt;&lt;authors&gt;&lt;author&gt;Roff, D. A.&lt;/author&gt;&lt;/authors&gt;&lt;/contributors&gt;&lt;titles&gt;&lt;title&gt;Life History Evolution&lt;/title&gt;&lt;/titles&gt;&lt;dates&gt;&lt;year&gt;2002&lt;/year&gt;&lt;/dates&gt;&lt;pub-location&gt;Sunderland, MA&lt;/pub-location&gt;&lt;publisher&gt;Sinauer Associates&lt;/publisher&gt;&lt;urls&gt;&lt;/urls&gt;&lt;/record&gt;&lt;/Cite&gt;&lt;Cite&gt;&lt;Author&gt;Bennett&lt;/Author&gt;&lt;Year&gt;2002&lt;/Year&gt;&lt;RecNum&gt;13009&lt;/RecNum&gt;&lt;record&gt;&lt;rec-number&gt;13009&lt;/rec-number&gt;&lt;foreign-keys&gt;&lt;key app="EN" db-id="99we5205z59tpfe5dftpafsxe0s209r5ftdw"&gt;13009&lt;/key&gt;&lt;/foreign-keys&gt;&lt;ref-type name="Book"&gt;6&lt;/ref-type&gt;&lt;contributors&gt;&lt;authors&gt;&lt;author&gt;Bennett, P. M.&lt;/author&gt;&lt;author&gt;Owens, I. P. F.&lt;/author&gt;&lt;/authors&gt;&lt;/contributors&gt;&lt;titles&gt;&lt;title&gt;Evolutionary Ecology of Birds. Life-histories, Mating Systems and Extinction&lt;/title&gt;&lt;/titles&gt;&lt;dates&gt;&lt;year&gt;2002&lt;/year&gt;&lt;/dates&gt;&lt;publisher&gt;Oxford University Press&lt;/publisher&gt;&lt;urls&gt;&lt;/urls&gt;&lt;/record&gt;&lt;/Cite&gt;&lt;/EndNote&gt;</w:instrText>
      </w:r>
      <w:r w:rsidR="008634D8">
        <w:rPr>
          <w:sz w:val="22"/>
          <w:szCs w:val="22"/>
        </w:rPr>
        <w:fldChar w:fldCharType="separate"/>
      </w:r>
      <w:r w:rsidR="00D739D5">
        <w:rPr>
          <w:noProof/>
          <w:sz w:val="22"/>
          <w:szCs w:val="22"/>
        </w:rPr>
        <w:t>[1-3]</w:t>
      </w:r>
      <w:r w:rsidR="008634D8">
        <w:rPr>
          <w:sz w:val="22"/>
          <w:szCs w:val="22"/>
        </w:rPr>
        <w:fldChar w:fldCharType="end"/>
      </w:r>
      <w:r w:rsidR="002B45F2" w:rsidRPr="002612F4">
        <w:rPr>
          <w:sz w:val="22"/>
          <w:szCs w:val="22"/>
        </w:rPr>
        <w:t xml:space="preserve">. Such trade-offs </w:t>
      </w:r>
      <w:r w:rsidR="00B4321A" w:rsidRPr="002612F4">
        <w:rPr>
          <w:sz w:val="22"/>
          <w:szCs w:val="22"/>
        </w:rPr>
        <w:t xml:space="preserve">can be </w:t>
      </w:r>
      <w:r w:rsidR="002B45F2" w:rsidRPr="002612F4">
        <w:rPr>
          <w:sz w:val="22"/>
          <w:szCs w:val="22"/>
        </w:rPr>
        <w:t xml:space="preserve">apparent </w:t>
      </w:r>
      <w:r w:rsidR="00B4321A" w:rsidRPr="002612F4">
        <w:rPr>
          <w:sz w:val="22"/>
          <w:szCs w:val="22"/>
        </w:rPr>
        <w:t xml:space="preserve">in </w:t>
      </w:r>
      <w:r w:rsidR="00FF7C55" w:rsidRPr="002612F4">
        <w:rPr>
          <w:sz w:val="22"/>
          <w:szCs w:val="22"/>
        </w:rPr>
        <w:t xml:space="preserve">comparisons among </w:t>
      </w:r>
      <w:r w:rsidR="002B45F2" w:rsidRPr="002612F4">
        <w:rPr>
          <w:sz w:val="22"/>
          <w:szCs w:val="22"/>
        </w:rPr>
        <w:t>species</w:t>
      </w:r>
      <w:r w:rsidR="00F52F61" w:rsidRPr="002612F4">
        <w:rPr>
          <w:sz w:val="22"/>
          <w:szCs w:val="22"/>
        </w:rPr>
        <w:t xml:space="preserve"> </w:t>
      </w:r>
      <w:r w:rsidR="008634D8">
        <w:rPr>
          <w:sz w:val="22"/>
          <w:szCs w:val="22"/>
        </w:rPr>
        <w:fldChar w:fldCharType="begin"/>
      </w:r>
      <w:r w:rsidR="00D739D5">
        <w:rPr>
          <w:sz w:val="22"/>
          <w:szCs w:val="22"/>
        </w:rPr>
        <w:instrText xml:space="preserve"> ADDIN EN.CITE &lt;EndNote&gt;&lt;Cite&gt;&lt;Author&gt;Stearns&lt;/Author&gt;&lt;Year&gt;1992&lt;/Year&gt;&lt;RecNum&gt;13008&lt;/RecNum&gt;&lt;Prefix&gt;e.g. species with higher fecundity may have shorter lifespans`; &lt;/Prefix&gt;&lt;DisplayText&gt;[e.g. species with higher fecundity may have shorter lifespans; 1,2,3]&lt;/DisplayText&gt;&lt;record&gt;&lt;rec-number&gt;13008&lt;/rec-number&gt;&lt;foreign-keys&gt;&lt;key app="EN" db-id="99we5205z59tpfe5dftpafsxe0s209r5ftdw"&gt;13008&lt;/key&gt;&lt;/foreign-keys&gt;&lt;ref-type name="Book"&gt;6&lt;/ref-type&gt;&lt;contributors&gt;&lt;authors&gt;&lt;author&gt;Stearns, S. C.&lt;/author&gt;&lt;/authors&gt;&lt;/contributors&gt;&lt;titles&gt;&lt;title&gt;The Evolution of Life-Histories&lt;/title&gt;&lt;/titles&gt;&lt;dates&gt;&lt;year&gt;1992&lt;/year&gt;&lt;/dates&gt;&lt;publisher&gt;Oxford University Press&lt;/publisher&gt;&lt;urls&gt;&lt;/urls&gt;&lt;/record&gt;&lt;/Cite&gt;&lt;Cite&gt;&lt;Author&gt;Roff&lt;/Author&gt;&lt;Year&gt;2002&lt;/Year&gt;&lt;RecNum&gt;13071&lt;/RecNum&gt;&lt;record&gt;&lt;rec-number&gt;13071&lt;/rec-number&gt;&lt;foreign-keys&gt;&lt;key app="EN" db-id="99we5205z59tpfe5dftpafsxe0s209r5ftdw"&gt;13071&lt;/key&gt;&lt;/foreign-keys&gt;&lt;ref-type name="Book"&gt;6&lt;/ref-type&gt;&lt;contributors&gt;&lt;authors&gt;&lt;author&gt;Roff, D. A.&lt;/author&gt;&lt;/authors&gt;&lt;/contributors&gt;&lt;titles&gt;&lt;title&gt;Life History Evolution&lt;/title&gt;&lt;/titles&gt;&lt;dates&gt;&lt;year&gt;2002&lt;/year&gt;&lt;/dates&gt;&lt;pub-location&gt;Sunderland, MA&lt;/pub-location&gt;&lt;publisher&gt;Sinauer Associates&lt;/publisher&gt;&lt;urls&gt;&lt;/urls&gt;&lt;/record&gt;&lt;/Cite&gt;&lt;Cite&gt;&lt;Author&gt;Bennett&lt;/Author&gt;&lt;Year&gt;2002&lt;/Year&gt;&lt;RecNum&gt;13009&lt;/RecNum&gt;&lt;record&gt;&lt;rec-number&gt;13009&lt;/rec-number&gt;&lt;foreign-keys&gt;&lt;key app="EN" db-id="99we5205z59tpfe5dftpafsxe0s209r5ftdw"&gt;13009&lt;/key&gt;&lt;/foreign-keys&gt;&lt;ref-type name="Book"&gt;6&lt;/ref-type&gt;&lt;contributors&gt;&lt;authors&gt;&lt;author&gt;Bennett, P. M.&lt;/author&gt;&lt;author&gt;Owens, I. P. F.&lt;/author&gt;&lt;/authors&gt;&lt;/contributors&gt;&lt;titles&gt;&lt;title&gt;Evolutionary Ecology of Birds. Life-histories, Mating Systems and Extinction&lt;/title&gt;&lt;/titles&gt;&lt;dates&gt;&lt;year&gt;2002&lt;/year&gt;&lt;/dates&gt;&lt;publisher&gt;Oxford University Press&lt;/publisher&gt;&lt;urls&gt;&lt;/urls&gt;&lt;/record&gt;&lt;/Cite&gt;&lt;/EndNote&gt;</w:instrText>
      </w:r>
      <w:r w:rsidR="008634D8">
        <w:rPr>
          <w:sz w:val="22"/>
          <w:szCs w:val="22"/>
        </w:rPr>
        <w:fldChar w:fldCharType="separate"/>
      </w:r>
      <w:r w:rsidR="00D739D5">
        <w:rPr>
          <w:noProof/>
          <w:sz w:val="22"/>
          <w:szCs w:val="22"/>
        </w:rPr>
        <w:t>[e.g. species with higher fecundity may have shorter lifespans; 1,2,3]</w:t>
      </w:r>
      <w:r w:rsidR="008634D8">
        <w:rPr>
          <w:sz w:val="22"/>
          <w:szCs w:val="22"/>
        </w:rPr>
        <w:fldChar w:fldCharType="end"/>
      </w:r>
      <w:r w:rsidR="00F52F61" w:rsidRPr="002612F4">
        <w:rPr>
          <w:sz w:val="22"/>
          <w:szCs w:val="22"/>
        </w:rPr>
        <w:t xml:space="preserve"> and </w:t>
      </w:r>
      <w:r w:rsidR="00FF7C55" w:rsidRPr="002612F4">
        <w:rPr>
          <w:sz w:val="22"/>
          <w:szCs w:val="22"/>
        </w:rPr>
        <w:t xml:space="preserve">among individuals of the </w:t>
      </w:r>
      <w:r w:rsidR="00AC522E" w:rsidRPr="002612F4">
        <w:rPr>
          <w:sz w:val="22"/>
          <w:szCs w:val="22"/>
        </w:rPr>
        <w:t xml:space="preserve">same </w:t>
      </w:r>
      <w:r w:rsidR="002B45F2" w:rsidRPr="002612F4">
        <w:rPr>
          <w:sz w:val="22"/>
          <w:szCs w:val="22"/>
        </w:rPr>
        <w:t>species</w:t>
      </w:r>
      <w:r w:rsidR="00F52F61" w:rsidRPr="002612F4">
        <w:rPr>
          <w:sz w:val="22"/>
          <w:szCs w:val="22"/>
        </w:rPr>
        <w:t xml:space="preserve"> </w:t>
      </w:r>
      <w:r w:rsidR="009834A3" w:rsidRPr="002612F4">
        <w:rPr>
          <w:sz w:val="22"/>
          <w:szCs w:val="22"/>
        </w:rPr>
        <w:fldChar w:fldCharType="begin">
          <w:fldData xml:space="preserve">PEVuZE5vdGU+PENpdGU+PEF1dGhvcj5OdXNzZXk8L0F1dGhvcj48WWVhcj4yMDA2PC9ZZWFyPjxS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</w:fldData>
        </w:fldChar>
      </w:r>
      <w:r w:rsidR="00B2413F">
        <w:rPr>
          <w:sz w:val="22"/>
          <w:szCs w:val="22"/>
        </w:rPr>
        <w:instrText xml:space="preserve"> ADDIN EN.CITE </w:instrText>
      </w:r>
      <w:r w:rsidR="00B2413F">
        <w:rPr>
          <w:sz w:val="22"/>
          <w:szCs w:val="22"/>
        </w:rPr>
        <w:fldChar w:fldCharType="begin">
          <w:fldData xml:space="preserve">PEVuZE5vdGU+PENpdGU+PEF1dGhvcj5OdXNzZXk8L0F1dGhvcj48WWVhcj4yMDA2PC9ZZWFyPjxS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9834A3" w:rsidRPr="002612F4">
        <w:rPr>
          <w:sz w:val="22"/>
          <w:szCs w:val="22"/>
        </w:rPr>
      </w:r>
      <w:r w:rsidR="009834A3" w:rsidRPr="002612F4">
        <w:rPr>
          <w:sz w:val="22"/>
          <w:szCs w:val="22"/>
        </w:rPr>
        <w:fldChar w:fldCharType="separate"/>
      </w:r>
      <w:r w:rsidR="00B2413F">
        <w:rPr>
          <w:noProof/>
          <w:sz w:val="22"/>
          <w:szCs w:val="22"/>
        </w:rPr>
        <w:t>[e.g. individuals that invest more heavily in reproduction may age more quickly; 17,18]</w:t>
      </w:r>
      <w:r w:rsidR="009834A3" w:rsidRPr="002612F4">
        <w:rPr>
          <w:sz w:val="22"/>
          <w:szCs w:val="22"/>
        </w:rPr>
        <w:fldChar w:fldCharType="end"/>
      </w:r>
      <w:r w:rsidR="002B45F2" w:rsidRPr="002612F4">
        <w:rPr>
          <w:sz w:val="22"/>
          <w:szCs w:val="22"/>
        </w:rPr>
        <w:t>.</w:t>
      </w:r>
      <w:r w:rsidR="009834A3" w:rsidRPr="002612F4">
        <w:rPr>
          <w:sz w:val="22"/>
          <w:szCs w:val="22"/>
        </w:rPr>
        <w:t xml:space="preserve"> </w:t>
      </w:r>
      <w:r w:rsidR="004B2BA8" w:rsidRPr="002612F4">
        <w:rPr>
          <w:sz w:val="22"/>
          <w:szCs w:val="22"/>
        </w:rPr>
        <w:t>L</w:t>
      </w:r>
      <w:r w:rsidR="00FF7C55" w:rsidRPr="002612F4">
        <w:rPr>
          <w:sz w:val="22"/>
          <w:szCs w:val="22"/>
        </w:rPr>
        <w:t xml:space="preserve">ife-history </w:t>
      </w:r>
      <w:r w:rsidR="00891A4A" w:rsidRPr="002612F4">
        <w:rPr>
          <w:sz w:val="22"/>
          <w:szCs w:val="22"/>
        </w:rPr>
        <w:t xml:space="preserve">trade-offs </w:t>
      </w:r>
      <w:r w:rsidR="00E334F8">
        <w:rPr>
          <w:sz w:val="22"/>
          <w:szCs w:val="22"/>
        </w:rPr>
        <w:t xml:space="preserve">have </w:t>
      </w:r>
      <w:r w:rsidR="00F517E8">
        <w:rPr>
          <w:sz w:val="22"/>
          <w:szCs w:val="22"/>
        </w:rPr>
        <w:t xml:space="preserve">attracted particular </w:t>
      </w:r>
      <w:r w:rsidR="00E334F8">
        <w:rPr>
          <w:sz w:val="22"/>
          <w:szCs w:val="22"/>
        </w:rPr>
        <w:t xml:space="preserve">interest in </w:t>
      </w:r>
      <w:r w:rsidR="00F517E8">
        <w:rPr>
          <w:sz w:val="22"/>
          <w:szCs w:val="22"/>
        </w:rPr>
        <w:t xml:space="preserve">part </w:t>
      </w:r>
      <w:r w:rsidR="00C53490">
        <w:rPr>
          <w:sz w:val="22"/>
          <w:szCs w:val="22"/>
        </w:rPr>
        <w:t xml:space="preserve">because </w:t>
      </w:r>
      <w:r w:rsidR="00891A4A" w:rsidRPr="002612F4">
        <w:rPr>
          <w:sz w:val="22"/>
          <w:szCs w:val="22"/>
        </w:rPr>
        <w:t xml:space="preserve">they pose a fundamental problem: </w:t>
      </w:r>
      <w:r w:rsidR="00356488" w:rsidRPr="002612F4">
        <w:rPr>
          <w:sz w:val="22"/>
          <w:szCs w:val="22"/>
        </w:rPr>
        <w:t>why has selection not simultaneously maximised all life-history traits, leading to the evolution of a</w:t>
      </w:r>
      <w:r w:rsidR="007410A3" w:rsidRPr="002612F4">
        <w:rPr>
          <w:sz w:val="22"/>
          <w:szCs w:val="22"/>
        </w:rPr>
        <w:t xml:space="preserve">n organism with infinite fecundity and lifespan; a </w:t>
      </w:r>
      <w:r w:rsidR="005D4571">
        <w:rPr>
          <w:sz w:val="22"/>
          <w:szCs w:val="22"/>
        </w:rPr>
        <w:t xml:space="preserve">so-called </w:t>
      </w:r>
      <w:r w:rsidR="00356488" w:rsidRPr="002612F4">
        <w:rPr>
          <w:sz w:val="22"/>
          <w:szCs w:val="22"/>
        </w:rPr>
        <w:t xml:space="preserve">‘Darwinian </w:t>
      </w:r>
      <w:r w:rsidR="00356488" w:rsidRPr="00505E34">
        <w:rPr>
          <w:sz w:val="22"/>
          <w:szCs w:val="22"/>
        </w:rPr>
        <w:t>demon’</w:t>
      </w:r>
      <w:r w:rsidR="005D4571">
        <w:rPr>
          <w:sz w:val="22"/>
          <w:szCs w:val="22"/>
        </w:rPr>
        <w:t xml:space="preserve"> </w:t>
      </w:r>
      <w:r w:rsidR="009C6DED">
        <w:rPr>
          <w:sz w:val="22"/>
          <w:szCs w:val="22"/>
        </w:rPr>
        <w:fldChar w:fldCharType="begin"/>
      </w:r>
      <w:r w:rsidR="00B2413F">
        <w:rPr>
          <w:sz w:val="22"/>
          <w:szCs w:val="22"/>
        </w:rPr>
        <w:instrText xml:space="preserve"> ADDIN EN.CITE &lt;EndNote&gt;&lt;Cite&gt;&lt;Author&gt;Law&lt;/Author&gt;&lt;Year&gt;1979&lt;/Year&gt;&lt;RecNum&gt;13132&lt;/RecNum&gt;&lt;DisplayText&gt;[19]&lt;/DisplayText&gt;&lt;record&gt;&lt;rec-number&gt;13132&lt;/rec-number&gt;&lt;foreign-keys&gt;&lt;key app="EN" db-id="99we5205z59tpfe5dftpafsxe0s209r5ftdw"&gt;13132&lt;/key&gt;&lt;/foreign-keys&gt;&lt;ref-type name="Journal Article"&gt;17&lt;/ref-type&gt;&lt;contributors&gt;&lt;authors&gt;&lt;author&gt;Law, R.&lt;/author&gt;&lt;/authors&gt;&lt;/contributors&gt;&lt;titles&gt;&lt;title&gt;Optimal Life Histories under Age-Specific Predation&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99-417&lt;/pages&gt;&lt;volume&gt;114&lt;/volume&gt;&lt;number&gt;3&lt;/number&gt;&lt;dates&gt;&lt;year&gt;1979&lt;/year&gt;&lt;/dates&gt;&lt;isbn&gt;0003-0147&lt;/isbn&gt;&lt;accession-num&gt;WOS:A1979HQ59300009&lt;/accession-num&gt;&lt;urls&gt;&lt;related-urls&gt;&lt;url&gt;&amp;lt;Go to ISI&amp;gt;://WOS:A1979HQ59300009&lt;/url&gt;&lt;/related-urls&gt;&lt;/urls&gt;&lt;electronic-resource-num&gt;Doi 10.1086/283488&lt;/electronic-resource-num&gt;&lt;language&gt;English&lt;/language&gt;&lt;/record&gt;&lt;/Cite&gt;&lt;/EndNote&gt;</w:instrText>
      </w:r>
      <w:r w:rsidR="009C6DED">
        <w:rPr>
          <w:sz w:val="22"/>
          <w:szCs w:val="22"/>
        </w:rPr>
        <w:fldChar w:fldCharType="separate"/>
      </w:r>
      <w:r w:rsidR="00B2413F">
        <w:rPr>
          <w:noProof/>
          <w:sz w:val="22"/>
          <w:szCs w:val="22"/>
        </w:rPr>
        <w:t>[19]</w:t>
      </w:r>
      <w:r w:rsidR="009C6DED">
        <w:rPr>
          <w:sz w:val="22"/>
          <w:szCs w:val="22"/>
        </w:rPr>
        <w:fldChar w:fldCharType="end"/>
      </w:r>
      <w:r w:rsidR="00356488" w:rsidRPr="00505E34">
        <w:rPr>
          <w:sz w:val="22"/>
          <w:szCs w:val="22"/>
        </w:rPr>
        <w:t>?</w:t>
      </w:r>
      <w:r w:rsidR="00664CEF" w:rsidRPr="005B3018">
        <w:rPr>
          <w:sz w:val="22"/>
          <w:szCs w:val="22"/>
        </w:rPr>
        <w:t xml:space="preserve"> </w:t>
      </w:r>
      <w:r w:rsidR="000A715E" w:rsidRPr="005B3018">
        <w:rPr>
          <w:sz w:val="22"/>
          <w:szCs w:val="22"/>
        </w:rPr>
        <w:t>E</w:t>
      </w:r>
      <w:r w:rsidR="00356488" w:rsidRPr="005B3018">
        <w:rPr>
          <w:sz w:val="22"/>
          <w:szCs w:val="22"/>
        </w:rPr>
        <w:t>xplanations</w:t>
      </w:r>
      <w:r w:rsidR="00356488" w:rsidRPr="002612F4">
        <w:rPr>
          <w:sz w:val="22"/>
          <w:szCs w:val="22"/>
        </w:rPr>
        <w:t xml:space="preserve"> for the existence of </w:t>
      </w:r>
      <w:r w:rsidR="00FF7C55" w:rsidRPr="002612F4">
        <w:rPr>
          <w:sz w:val="22"/>
          <w:szCs w:val="22"/>
        </w:rPr>
        <w:t xml:space="preserve">life-history </w:t>
      </w:r>
      <w:r w:rsidR="00356488" w:rsidRPr="002612F4">
        <w:rPr>
          <w:sz w:val="22"/>
          <w:szCs w:val="22"/>
        </w:rPr>
        <w:t xml:space="preserve">trade-offs hinge upon the invocation of </w:t>
      </w:r>
      <w:r w:rsidR="000A715E" w:rsidRPr="00242763">
        <w:rPr>
          <w:sz w:val="22"/>
          <w:szCs w:val="22"/>
        </w:rPr>
        <w:t xml:space="preserve">evolutionary </w:t>
      </w:r>
      <w:r w:rsidR="00356488" w:rsidRPr="00242763">
        <w:rPr>
          <w:sz w:val="22"/>
          <w:szCs w:val="22"/>
        </w:rPr>
        <w:t>constraints</w:t>
      </w:r>
      <w:r w:rsidR="00ED6987">
        <w:rPr>
          <w:sz w:val="22"/>
          <w:szCs w:val="22"/>
        </w:rPr>
        <w:t xml:space="preserve"> </w:t>
      </w:r>
      <w:r w:rsidR="0043353C">
        <w:rPr>
          <w:sz w:val="22"/>
          <w:szCs w:val="22"/>
        </w:rPr>
        <w:t>(</w:t>
      </w:r>
      <w:r w:rsidR="00D271EA">
        <w:rPr>
          <w:sz w:val="22"/>
          <w:szCs w:val="22"/>
        </w:rPr>
        <w:t xml:space="preserve">defined in their broadest sense as </w:t>
      </w:r>
      <w:r w:rsidR="00F04A87">
        <w:rPr>
          <w:sz w:val="22"/>
          <w:szCs w:val="22"/>
        </w:rPr>
        <w:t>restrictions o</w:t>
      </w:r>
      <w:r w:rsidR="0005565B">
        <w:rPr>
          <w:sz w:val="22"/>
          <w:szCs w:val="22"/>
        </w:rPr>
        <w:t>r</w:t>
      </w:r>
      <w:r w:rsidR="00F04A87">
        <w:rPr>
          <w:sz w:val="22"/>
          <w:szCs w:val="22"/>
        </w:rPr>
        <w:t xml:space="preserve"> limitations on the course o</w:t>
      </w:r>
      <w:r w:rsidR="0005565B">
        <w:rPr>
          <w:sz w:val="22"/>
          <w:szCs w:val="22"/>
        </w:rPr>
        <w:t>r</w:t>
      </w:r>
      <w:r w:rsidR="003E65A8">
        <w:rPr>
          <w:sz w:val="22"/>
          <w:szCs w:val="22"/>
        </w:rPr>
        <w:t xml:space="preserve"> outcome of evolution </w:t>
      </w:r>
      <w:r w:rsidR="003E65A8">
        <w:rPr>
          <w:sz w:val="22"/>
          <w:szCs w:val="22"/>
        </w:rPr>
        <w:fldChar w:fldCharType="begin"/>
      </w:r>
      <w:r w:rsidR="00B2413F">
        <w:rPr>
          <w:sz w:val="22"/>
          <w:szCs w:val="22"/>
        </w:rPr>
        <w:instrText xml:space="preserve"> ADDIN EN.CITE &lt;EndNote&gt;&lt;Cite&gt;&lt;Author&gt;Arnold&lt;/Author&gt;&lt;Year&gt;1992&lt;/Year&gt;&lt;RecNum&gt;12716&lt;/RecNum&gt;&lt;DisplayText&gt;[20]&lt;/DisplayText&gt;&lt;record&gt;&lt;rec-number&gt;12716&lt;/rec-number&gt;&lt;foreign-keys&gt;&lt;key app="EN" db-id="99we5205z59tpfe5dftpafsxe0s209r5ftdw"&gt;12716&lt;/key&gt;&lt;/foreign-keys&gt;&lt;ref-type name="Journal Article"&gt;17&lt;/ref-type&gt;&lt;contributors&gt;&lt;authors&gt;&lt;author&gt;Arnold, S. J.&lt;/author&gt;&lt;/authors&gt;&lt;/contributors&gt;&lt;titles&gt;&lt;title&gt;Constraints on Phenotypic Evolution&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S85-S107&lt;/pages&gt;&lt;volume&gt;140&lt;/volume&gt;&lt;keywords&gt;&lt;keyword&gt;mutation-selection balance&lt;/keyword&gt;&lt;keyword&gt;genotype-environment interaction&lt;/keyword&gt;&lt;keyword&gt;quantitative genetics&lt;/keyword&gt;&lt;keyword&gt;natural-selection&lt;/keyword&gt;&lt;keyword&gt;sexual dimorphism&lt;/keyword&gt;&lt;keyword&gt;morphological-differentiation&lt;/keyword&gt;&lt;keyword&gt;developmental constraints&lt;/keyword&gt;&lt;keyword&gt;covariance structure&lt;/keyword&gt;&lt;keyword&gt;ontogenetic changes&lt;/keyword&gt;&lt;keyword&gt;polygenic traits&lt;/keyword&gt;&lt;/keywords&gt;&lt;dates&gt;&lt;year&gt;1992&lt;/year&gt;&lt;pub-dates&gt;&lt;date&gt;Nov&lt;/date&gt;&lt;/pub-dates&gt;&lt;/dates&gt;&lt;isbn&gt;0003-0147&lt;/isbn&gt;&lt;accession-num&gt;WOS:A1992JU30700005&lt;/accession-num&gt;&lt;urls&gt;&lt;related-urls&gt;&lt;url&gt;&amp;lt;Go to ISI&amp;gt;://WOS:A1992JU30700005&lt;/url&gt;&lt;/related-urls&gt;&lt;/urls&gt;&lt;electronic-resource-num&gt;Doi 10.1086/285398&lt;/electronic-resource-num&gt;&lt;language&gt;English&lt;/language&gt;&lt;/record&gt;&lt;/Cite&gt;&lt;/EndNote&gt;</w:instrText>
      </w:r>
      <w:r w:rsidR="003E65A8">
        <w:rPr>
          <w:sz w:val="22"/>
          <w:szCs w:val="22"/>
        </w:rPr>
        <w:fldChar w:fldCharType="separate"/>
      </w:r>
      <w:r w:rsidR="00B2413F">
        <w:rPr>
          <w:noProof/>
          <w:sz w:val="22"/>
          <w:szCs w:val="22"/>
        </w:rPr>
        <w:t>[20]</w:t>
      </w:r>
      <w:r w:rsidR="003E65A8">
        <w:rPr>
          <w:sz w:val="22"/>
          <w:szCs w:val="22"/>
        </w:rPr>
        <w:fldChar w:fldCharType="end"/>
      </w:r>
      <w:r w:rsidR="00F04A87">
        <w:rPr>
          <w:sz w:val="22"/>
          <w:szCs w:val="22"/>
        </w:rPr>
        <w:t>)</w:t>
      </w:r>
      <w:r w:rsidR="00F35086" w:rsidRPr="002612F4">
        <w:rPr>
          <w:sz w:val="22"/>
          <w:szCs w:val="22"/>
        </w:rPr>
        <w:t xml:space="preserve">, which </w:t>
      </w:r>
      <w:r w:rsidR="00384098" w:rsidRPr="002612F4">
        <w:rPr>
          <w:sz w:val="22"/>
          <w:szCs w:val="22"/>
        </w:rPr>
        <w:t xml:space="preserve">bound </w:t>
      </w:r>
      <w:r w:rsidR="00356488" w:rsidRPr="002612F4">
        <w:rPr>
          <w:sz w:val="22"/>
          <w:szCs w:val="22"/>
        </w:rPr>
        <w:t xml:space="preserve">evolutionary </w:t>
      </w:r>
      <w:r w:rsidR="00DE38FA">
        <w:rPr>
          <w:sz w:val="22"/>
          <w:szCs w:val="22"/>
        </w:rPr>
        <w:t xml:space="preserve">potential </w:t>
      </w:r>
      <w:r w:rsidR="00356488" w:rsidRPr="002612F4">
        <w:rPr>
          <w:sz w:val="22"/>
          <w:szCs w:val="22"/>
        </w:rPr>
        <w:t xml:space="preserve">such that all life-history traits </w:t>
      </w:r>
      <w:r w:rsidR="00104336">
        <w:rPr>
          <w:sz w:val="22"/>
          <w:szCs w:val="22"/>
        </w:rPr>
        <w:t>a</w:t>
      </w:r>
      <w:r w:rsidR="00465926">
        <w:rPr>
          <w:sz w:val="22"/>
          <w:szCs w:val="22"/>
        </w:rPr>
        <w:t>re not</w:t>
      </w:r>
      <w:r w:rsidR="00356488" w:rsidRPr="002612F4">
        <w:rPr>
          <w:sz w:val="22"/>
          <w:szCs w:val="22"/>
        </w:rPr>
        <w:t xml:space="preserve"> simultaneously maximised</w:t>
      </w:r>
      <w:r w:rsidR="003B79AC">
        <w:rPr>
          <w:sz w:val="22"/>
          <w:szCs w:val="22"/>
        </w:rPr>
        <w:t xml:space="preserve"> </w:t>
      </w:r>
      <w:r w:rsidR="003B79AC" w:rsidRPr="002612F4">
        <w:rPr>
          <w:sz w:val="22"/>
          <w:szCs w:val="22"/>
        </w:rPr>
        <w:fldChar w:fldCharType="begin">
          <w:fldData xml:space="preserve">PEVuZE5vdGU+PENpdGU+PEF1dGhvcj5TdGVhcm5zPC9BdXRob3I+PFllYXI+MTk5MjwvWWVhcj48
UmVjTnVtPjEzMDA4PC9SZWNOdW0+PERpc3BsYXlUZXh0PlsxLDIsMTksMjB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TGF3PC9BdXRob3I+PFllYXI+MTk3
OTwvWWVhcj48UmVjTnVtPjEzMTMyPC9SZWNOdW0+PHJlY29yZD48cmVjLW51bWJlcj4xMzEzMjwv
cmVjLW51bWJlcj48Zm9yZWlnbi1rZXlzPjxrZXkgYXBwPSJFTiIgZGItaWQ9Ijk5d2U1MjA1ejU5
dHBmZTVkZnRwYWZzeGUwczIwOXI1ZnRkdyI+MTMxMzI8L2tleT48L2ZvcmVpZ24ta2V5cz48cmVm
LXR5cGUgbmFtZT0iSm91cm5hbCBBcnRpY2xlIj4xNzwvcmVmLXR5cGU+PGNvbnRyaWJ1dG9ycz48
YXV0aG9ycz48YXV0aG9yPkxhdywgUi48L2F1dGhvcj48L2F1dGhvcnM+PC9jb250cmlidXRvcnM+
PHRpdGxlcz48dGl0bGU+T3B0aW1hbCBMaWZlIEhpc3RvcmllcyB1bmRlciBBZ2UtU3BlY2lmaWMg
UHJlZGF0aW9u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zOTktNDE3PC9wYWdlcz48dm9sdW1lPjExNDwvdm9sdW1l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</w:fldData>
        </w:fldChar>
      </w:r>
      <w:r w:rsidR="00B2413F">
        <w:rPr>
          <w:sz w:val="22"/>
          <w:szCs w:val="22"/>
        </w:rPr>
        <w:instrText xml:space="preserve"> ADDIN EN.CITE </w:instrText>
      </w:r>
      <w:r w:rsidR="00B2413F">
        <w:rPr>
          <w:sz w:val="22"/>
          <w:szCs w:val="22"/>
        </w:rPr>
        <w:fldChar w:fldCharType="begin">
          <w:fldData xml:space="preserve">PEVuZE5vdGU+PENpdGU+PEF1dGhvcj5TdGVhcm5zPC9BdXRob3I+PFllYXI+MTk5MjwvWWVhcj48
UmVjTnVtPjEzMDA4PC9SZWNOdW0+PERpc3BsYXlUZXh0PlsxLDIsMTksMjB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TGF3PC9BdXRob3I+PFllYXI+MTk3
OTwvWWVhcj48UmVjTnVtPjEzMTMyPC9SZWNOdW0+PHJlY29yZD48cmVjLW51bWJlcj4xMzEzMjwv
cmVjLW51bWJlcj48Zm9yZWlnbi1rZXlzPjxrZXkgYXBwPSJFTiIgZGItaWQ9Ijk5d2U1MjA1ejU5
dHBmZTVkZnRwYWZzeGUwczIwOXI1ZnRkdyI+MTMxMzI8L2tleT48L2ZvcmVpZ24ta2V5cz48cmVm
LXR5cGUgbmFtZT0iSm91cm5hbCBBcnRpY2xlIj4xNzwvcmVmLXR5cGU+PGNvbnRyaWJ1dG9ycz48
YXV0aG9ycz48YXV0aG9yPkxhdywgUi48L2F1dGhvcj48L2F1dGhvcnM+PC9jb250cmlidXRvcnM+
PHRpdGxlcz48dGl0bGU+T3B0aW1hbCBMaWZlIEhpc3RvcmllcyB1bmRlciBBZ2UtU3BlY2lmaWMg
UHJlZGF0aW9u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zOTktNDE3PC9wYWdlcz48dm9sdW1lPjExNDwvdm9sdW1l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</w:fldData>
        </w:fldChar>
      </w:r>
      <w:r w:rsidR="00B2413F">
        <w:rPr>
          <w:sz w:val="22"/>
          <w:szCs w:val="22"/>
        </w:rPr>
        <w:instrText xml:space="preserve"> ADDIN EN.CITE.DATA </w:instrText>
      </w:r>
      <w:r w:rsidR="00B2413F">
        <w:rPr>
          <w:sz w:val="22"/>
          <w:szCs w:val="22"/>
        </w:rPr>
      </w:r>
      <w:r w:rsidR="00B2413F">
        <w:rPr>
          <w:sz w:val="22"/>
          <w:szCs w:val="22"/>
        </w:rPr>
        <w:fldChar w:fldCharType="end"/>
      </w:r>
      <w:r w:rsidR="003B79AC" w:rsidRPr="002612F4">
        <w:rPr>
          <w:sz w:val="22"/>
          <w:szCs w:val="22"/>
        </w:rPr>
      </w:r>
      <w:r w:rsidR="003B79AC" w:rsidRPr="002612F4">
        <w:rPr>
          <w:sz w:val="22"/>
          <w:szCs w:val="22"/>
        </w:rPr>
        <w:fldChar w:fldCharType="separate"/>
      </w:r>
      <w:r w:rsidR="00B2413F">
        <w:rPr>
          <w:noProof/>
          <w:sz w:val="22"/>
          <w:szCs w:val="22"/>
        </w:rPr>
        <w:t>[1,2,19,20]</w:t>
      </w:r>
      <w:r w:rsidR="003B79AC" w:rsidRPr="002612F4">
        <w:rPr>
          <w:sz w:val="22"/>
          <w:szCs w:val="22"/>
        </w:rPr>
        <w:fldChar w:fldCharType="end"/>
      </w:r>
      <w:r w:rsidR="00356488" w:rsidRPr="002612F4">
        <w:rPr>
          <w:sz w:val="22"/>
          <w:szCs w:val="22"/>
        </w:rPr>
        <w:t>.</w:t>
      </w:r>
      <w:r w:rsidR="0005565B">
        <w:rPr>
          <w:sz w:val="22"/>
          <w:szCs w:val="22"/>
        </w:rPr>
        <w:t xml:space="preserve"> </w:t>
      </w:r>
      <w:r w:rsidR="00772382" w:rsidRPr="002612F4">
        <w:rPr>
          <w:sz w:val="22"/>
          <w:szCs w:val="22"/>
        </w:rPr>
        <w:t>Elucidating the nature of the</w:t>
      </w:r>
      <w:r w:rsidR="00B64774">
        <w:rPr>
          <w:sz w:val="22"/>
          <w:szCs w:val="22"/>
        </w:rPr>
        <w:t xml:space="preserve"> evolutionary </w:t>
      </w:r>
      <w:r w:rsidR="00772382" w:rsidRPr="002612F4">
        <w:rPr>
          <w:sz w:val="22"/>
          <w:szCs w:val="22"/>
        </w:rPr>
        <w:t>constraints</w:t>
      </w:r>
      <w:r w:rsidR="00313102">
        <w:rPr>
          <w:sz w:val="22"/>
          <w:szCs w:val="22"/>
        </w:rPr>
        <w:t xml:space="preserve"> </w:t>
      </w:r>
      <w:r w:rsidR="00B64774">
        <w:rPr>
          <w:sz w:val="22"/>
          <w:szCs w:val="22"/>
        </w:rPr>
        <w:t xml:space="preserve">at play in life-history evolution </w:t>
      </w:r>
      <w:r w:rsidR="00E954D1" w:rsidRPr="002612F4">
        <w:rPr>
          <w:sz w:val="22"/>
          <w:szCs w:val="22"/>
        </w:rPr>
        <w:t xml:space="preserve">has </w:t>
      </w:r>
      <w:r w:rsidR="00772382" w:rsidRPr="002612F4">
        <w:rPr>
          <w:sz w:val="22"/>
          <w:szCs w:val="22"/>
        </w:rPr>
        <w:t xml:space="preserve">therefore </w:t>
      </w:r>
      <w:r w:rsidR="00E954D1" w:rsidRPr="002612F4">
        <w:rPr>
          <w:sz w:val="22"/>
          <w:szCs w:val="22"/>
        </w:rPr>
        <w:t xml:space="preserve">been </w:t>
      </w:r>
      <w:r w:rsidR="00772382" w:rsidRPr="002612F4">
        <w:rPr>
          <w:sz w:val="22"/>
          <w:szCs w:val="22"/>
        </w:rPr>
        <w:t xml:space="preserve">a long-standing focus of </w:t>
      </w:r>
      <w:r w:rsidR="005626CB">
        <w:rPr>
          <w:sz w:val="22"/>
          <w:szCs w:val="22"/>
        </w:rPr>
        <w:t xml:space="preserve">mechanistic </w:t>
      </w:r>
      <w:r w:rsidR="00772382" w:rsidRPr="002612F4">
        <w:rPr>
          <w:sz w:val="22"/>
          <w:szCs w:val="22"/>
        </w:rPr>
        <w:t xml:space="preserve">research </w:t>
      </w:r>
      <w:r w:rsidR="005626CB">
        <w:rPr>
          <w:sz w:val="22"/>
          <w:szCs w:val="22"/>
        </w:rPr>
        <w:t xml:space="preserve">in </w:t>
      </w:r>
      <w:r w:rsidR="00356488" w:rsidRPr="002612F4">
        <w:rPr>
          <w:sz w:val="22"/>
          <w:szCs w:val="22"/>
        </w:rPr>
        <w:t>evolutionary biology</w:t>
      </w:r>
      <w:r w:rsidR="005626CB">
        <w:rPr>
          <w:sz w:val="22"/>
          <w:szCs w:val="22"/>
        </w:rPr>
        <w:t xml:space="preserve"> </w:t>
      </w:r>
      <w:r w:rsidR="005626CB">
        <w:rPr>
          <w:sz w:val="22"/>
          <w:szCs w:val="22"/>
        </w:rPr>
        <w:fldChar w:fldCharType="begin">
          <w:fldData xml:space="preserve">PEVuZE5vdGU+PENpdGU+PEF1dGhvcj5IYXJzaG1hbjwvQXV0aG9yPjxZZWFyPjIwMDc8L1llYXI+
PFJlY051bT4xMjI3MTwvUmVjTnVtPjxEaXNwbGF5VGV4dD5bOS0xNiwyMSwyMl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WmVyYTwvQXV0aG9yPjxZZWFyPjIwMDE8L1llYXI+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TcGVha21hbjwvQXV0aG9yPjxZZWFyPjIwMTU8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MZXNzZWxsczwvQXV0aG9yPjxZZWFyPjIwMDE8L1llYXI+PFJlY051bT4xMzA4NzwvUmVjTnVt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I4NC0yODU8L3BhZ2VzPjx2b2x1bWU+MTY8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</w:fldData>
        </w:fldChar>
      </w:r>
      <w:r w:rsidR="00F12A22">
        <w:rPr>
          <w:sz w:val="22"/>
          <w:szCs w:val="22"/>
        </w:rPr>
        <w:instrText xml:space="preserve"> ADDIN EN.CITE </w:instrText>
      </w:r>
      <w:r w:rsidR="00F12A22">
        <w:rPr>
          <w:sz w:val="22"/>
          <w:szCs w:val="22"/>
        </w:rPr>
        <w:fldChar w:fldCharType="begin">
          <w:fldData xml:space="preserve">PEVuZE5vdGU+PENpdGU+PEF1dGhvcj5IYXJzaG1hbjwvQXV0aG9yPjxZZWFyPjIwMDc8L1llYXI+
PFJlY051bT4xMjI3MTwvUmVjTnVtPjxEaXNwbGF5VGV4dD5bOS0xNiwyMSwyMl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WmVyYTwvQXV0aG9yPjxZZWFyPjIwMDE8L1llYXI+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TcGVha21hbjwvQXV0aG9yPjxZZWFyPjIwMTU8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MZXNzZWxsczwvQXV0aG9yPjxZZWFyPjIwMDE8L1llYXI+PFJlY051bT4xMzA4NzwvUmVjTnVt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I4NC0yODU8L3BhZ2VzPjx2b2x1bWU+MTY8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</w:fldData>
        </w:fldChar>
      </w:r>
      <w:r w:rsidR="00F12A22">
        <w:rPr>
          <w:sz w:val="22"/>
          <w:szCs w:val="22"/>
        </w:rPr>
        <w:instrText xml:space="preserve"> ADDIN EN.CITE.DATA </w:instrText>
      </w:r>
      <w:r w:rsidR="00F12A22">
        <w:rPr>
          <w:sz w:val="22"/>
          <w:szCs w:val="22"/>
        </w:rPr>
      </w:r>
      <w:r w:rsidR="00F12A22">
        <w:rPr>
          <w:sz w:val="22"/>
          <w:szCs w:val="22"/>
        </w:rPr>
        <w:fldChar w:fldCharType="end"/>
      </w:r>
      <w:r w:rsidR="005626CB">
        <w:rPr>
          <w:sz w:val="22"/>
          <w:szCs w:val="22"/>
        </w:rPr>
      </w:r>
      <w:r w:rsidR="005626CB">
        <w:rPr>
          <w:sz w:val="22"/>
          <w:szCs w:val="22"/>
        </w:rPr>
        <w:fldChar w:fldCharType="separate"/>
      </w:r>
      <w:r w:rsidR="00F12A22">
        <w:rPr>
          <w:noProof/>
          <w:sz w:val="22"/>
          <w:szCs w:val="22"/>
        </w:rPr>
        <w:t>[9-16,21,22]</w:t>
      </w:r>
      <w:r w:rsidR="005626CB">
        <w:rPr>
          <w:sz w:val="22"/>
          <w:szCs w:val="22"/>
        </w:rPr>
        <w:fldChar w:fldCharType="end"/>
      </w:r>
      <w:r w:rsidR="00530E52" w:rsidRPr="002612F4">
        <w:rPr>
          <w:sz w:val="22"/>
          <w:szCs w:val="22"/>
        </w:rPr>
        <w:t>.</w:t>
      </w:r>
      <w:r w:rsidR="00356488" w:rsidRPr="002612F4">
        <w:rPr>
          <w:sz w:val="22"/>
          <w:szCs w:val="22"/>
        </w:rPr>
        <w:t xml:space="preserve"> Recent years have seen increasing congruence too with the research goals of biomedicine, where identification of the </w:t>
      </w:r>
      <w:r w:rsidR="00934D51">
        <w:rPr>
          <w:sz w:val="22"/>
          <w:szCs w:val="22"/>
        </w:rPr>
        <w:t xml:space="preserve">proximate </w:t>
      </w:r>
      <w:r w:rsidR="00356488" w:rsidRPr="002612F4">
        <w:rPr>
          <w:sz w:val="22"/>
          <w:szCs w:val="22"/>
        </w:rPr>
        <w:t xml:space="preserve">mechanisms that </w:t>
      </w:r>
      <w:r w:rsidR="00602D20">
        <w:rPr>
          <w:sz w:val="22"/>
          <w:szCs w:val="22"/>
        </w:rPr>
        <w:t xml:space="preserve">underpin </w:t>
      </w:r>
      <w:r w:rsidR="00B40E92">
        <w:rPr>
          <w:sz w:val="22"/>
          <w:szCs w:val="22"/>
        </w:rPr>
        <w:t xml:space="preserve">the life-history </w:t>
      </w:r>
      <w:r w:rsidR="00356488" w:rsidRPr="002612F4">
        <w:rPr>
          <w:sz w:val="22"/>
          <w:szCs w:val="22"/>
        </w:rPr>
        <w:t xml:space="preserve">trade-offs </w:t>
      </w:r>
      <w:r w:rsidR="00B40E92">
        <w:rPr>
          <w:sz w:val="22"/>
          <w:szCs w:val="22"/>
        </w:rPr>
        <w:t xml:space="preserve">that shape senescence </w:t>
      </w:r>
      <w:r w:rsidR="00356488" w:rsidRPr="002612F4">
        <w:rPr>
          <w:sz w:val="22"/>
          <w:szCs w:val="22"/>
        </w:rPr>
        <w:t xml:space="preserve">holds the promise of interventions to </w:t>
      </w:r>
      <w:r w:rsidR="0056613A" w:rsidRPr="002612F4">
        <w:rPr>
          <w:sz w:val="22"/>
          <w:szCs w:val="22"/>
        </w:rPr>
        <w:t>alleviate natural limits on healthspan and lifespan.</w:t>
      </w:r>
      <w:r w:rsidR="00C258F6" w:rsidRPr="002612F4">
        <w:rPr>
          <w:sz w:val="22"/>
          <w:szCs w:val="22"/>
        </w:rPr>
        <w:t xml:space="preserve"> It is in this context that both evolutionary biology and biomedicine have seen a surge of recent interest in the role that telomeres may play in life-history trade-offs and </w:t>
      </w:r>
      <w:r w:rsidR="004B14FA">
        <w:rPr>
          <w:sz w:val="22"/>
          <w:szCs w:val="22"/>
        </w:rPr>
        <w:t>senescence (hereafter ‘ageing’)</w:t>
      </w:r>
      <w:r w:rsidR="00C258F6" w:rsidRPr="002612F4">
        <w:rPr>
          <w:sz w:val="22"/>
          <w:szCs w:val="22"/>
        </w:rPr>
        <w:t>.</w:t>
      </w:r>
    </w:p>
    <w:p w14:paraId="2B949F73" w14:textId="5F48DBF9" w:rsidR="00350DB1" w:rsidRPr="002612F4" w:rsidRDefault="00350DB1" w:rsidP="00407275">
      <w:pPr>
        <w:spacing w:line="480" w:lineRule="auto"/>
        <w:rPr>
          <w:sz w:val="22"/>
          <w:szCs w:val="22"/>
        </w:rPr>
      </w:pPr>
    </w:p>
    <w:p w14:paraId="5051E283" w14:textId="13A209DC" w:rsidR="00507B2E" w:rsidRPr="002612F4" w:rsidDel="005F4F8F" w:rsidRDefault="004D0DDA" w:rsidP="00407275">
      <w:pPr>
        <w:spacing w:line="480" w:lineRule="auto"/>
        <w:rPr>
          <w:b/>
          <w:color w:val="76923C" w:themeColor="accent3" w:themeShade="BF"/>
          <w:sz w:val="22"/>
          <w:szCs w:val="22"/>
        </w:rPr>
      </w:pPr>
      <w:r w:rsidRPr="002612F4" w:rsidDel="005F4F8F">
        <w:rPr>
          <w:b/>
          <w:color w:val="76923C" w:themeColor="accent3" w:themeShade="BF"/>
          <w:sz w:val="22"/>
          <w:szCs w:val="22"/>
        </w:rPr>
        <w:t>(</w:t>
      </w:r>
      <w:r w:rsidR="007C04E2" w:rsidRPr="002612F4" w:rsidDel="005F4F8F">
        <w:rPr>
          <w:b/>
          <w:color w:val="76923C" w:themeColor="accent3" w:themeShade="BF"/>
          <w:sz w:val="22"/>
          <w:szCs w:val="22"/>
        </w:rPr>
        <w:t>a</w:t>
      </w:r>
      <w:r w:rsidRPr="002612F4" w:rsidDel="005F4F8F">
        <w:rPr>
          <w:b/>
          <w:color w:val="76923C" w:themeColor="accent3" w:themeShade="BF"/>
          <w:sz w:val="22"/>
          <w:szCs w:val="22"/>
        </w:rPr>
        <w:t xml:space="preserve">) </w:t>
      </w:r>
      <w:r w:rsidR="00776127" w:rsidDel="005F4F8F">
        <w:rPr>
          <w:b/>
          <w:color w:val="76923C" w:themeColor="accent3" w:themeShade="BF"/>
          <w:sz w:val="22"/>
          <w:szCs w:val="22"/>
        </w:rPr>
        <w:t xml:space="preserve">Life-history evolution and </w:t>
      </w:r>
      <w:r w:rsidR="00507B2E" w:rsidRPr="002612F4" w:rsidDel="005F4F8F">
        <w:rPr>
          <w:b/>
          <w:color w:val="76923C" w:themeColor="accent3" w:themeShade="BF"/>
          <w:sz w:val="22"/>
          <w:szCs w:val="22"/>
        </w:rPr>
        <w:t xml:space="preserve">the </w:t>
      </w:r>
      <w:r w:rsidR="00791C55" w:rsidRPr="002612F4" w:rsidDel="005F4F8F">
        <w:rPr>
          <w:b/>
          <w:color w:val="76923C" w:themeColor="accent3" w:themeShade="BF"/>
          <w:sz w:val="22"/>
          <w:szCs w:val="22"/>
        </w:rPr>
        <w:t xml:space="preserve">search </w:t>
      </w:r>
      <w:r w:rsidR="00507B2E" w:rsidRPr="002612F4" w:rsidDel="005F4F8F">
        <w:rPr>
          <w:b/>
          <w:color w:val="76923C" w:themeColor="accent3" w:themeShade="BF"/>
          <w:sz w:val="22"/>
          <w:szCs w:val="22"/>
        </w:rPr>
        <w:t xml:space="preserve">for underlying </w:t>
      </w:r>
      <w:r w:rsidR="00791C55" w:rsidRPr="002612F4" w:rsidDel="005F4F8F">
        <w:rPr>
          <w:b/>
          <w:color w:val="76923C" w:themeColor="accent3" w:themeShade="BF"/>
          <w:sz w:val="22"/>
          <w:szCs w:val="22"/>
        </w:rPr>
        <w:t>mechanisms</w:t>
      </w:r>
    </w:p>
    <w:p w14:paraId="2D266EC8" w14:textId="0FCD3677" w:rsidR="008A59AD" w:rsidRPr="002612F4" w:rsidRDefault="005C0772" w:rsidP="00907F54">
      <w:pPr>
        <w:spacing w:line="480" w:lineRule="auto"/>
        <w:rPr>
          <w:sz w:val="22"/>
          <w:szCs w:val="22"/>
        </w:rPr>
      </w:pPr>
      <w:r w:rsidRPr="002612F4">
        <w:rPr>
          <w:sz w:val="22"/>
          <w:szCs w:val="22"/>
        </w:rPr>
        <w:t xml:space="preserve">Discussions of the </w:t>
      </w:r>
      <w:r w:rsidR="007A739F" w:rsidRPr="002612F4">
        <w:rPr>
          <w:sz w:val="22"/>
          <w:szCs w:val="22"/>
        </w:rPr>
        <w:t xml:space="preserve">role that telomeres </w:t>
      </w:r>
      <w:r w:rsidR="00560728">
        <w:rPr>
          <w:sz w:val="22"/>
          <w:szCs w:val="22"/>
        </w:rPr>
        <w:t xml:space="preserve">may </w:t>
      </w:r>
      <w:r w:rsidR="007A739F" w:rsidRPr="002612F4">
        <w:rPr>
          <w:sz w:val="22"/>
          <w:szCs w:val="22"/>
        </w:rPr>
        <w:t xml:space="preserve">play in </w:t>
      </w:r>
      <w:r w:rsidR="001E50B0" w:rsidRPr="002612F4">
        <w:rPr>
          <w:sz w:val="22"/>
          <w:szCs w:val="22"/>
        </w:rPr>
        <w:t xml:space="preserve">the mechanisms and evolution of </w:t>
      </w:r>
      <w:r w:rsidR="009E17F5" w:rsidRPr="002612F4">
        <w:rPr>
          <w:sz w:val="22"/>
          <w:szCs w:val="22"/>
        </w:rPr>
        <w:t xml:space="preserve">life-history trade-offs and ageing </w:t>
      </w:r>
      <w:r w:rsidR="007A739F" w:rsidRPr="002612F4">
        <w:rPr>
          <w:sz w:val="22"/>
          <w:szCs w:val="22"/>
        </w:rPr>
        <w:t xml:space="preserve">can </w:t>
      </w:r>
      <w:r w:rsidR="009E17F5" w:rsidRPr="002612F4">
        <w:rPr>
          <w:sz w:val="22"/>
          <w:szCs w:val="22"/>
        </w:rPr>
        <w:t xml:space="preserve">be usefully grounded </w:t>
      </w:r>
      <w:r w:rsidR="00F302C7">
        <w:rPr>
          <w:sz w:val="22"/>
          <w:szCs w:val="22"/>
        </w:rPr>
        <w:t xml:space="preserve">in life-history theory </w:t>
      </w:r>
      <w:r w:rsidR="00F302C7">
        <w:rPr>
          <w:sz w:val="22"/>
          <w:szCs w:val="22"/>
        </w:rPr>
        <w:fldChar w:fldCharType="begin"/>
      </w:r>
      <w:r w:rsidR="00D739D5">
        <w:rPr>
          <w:sz w:val="22"/>
          <w:szCs w:val="22"/>
        </w:rPr>
        <w:instrText xml:space="preserve"> ADDIN EN.CITE &lt;EndNote&gt;&lt;Cite&gt;&lt;Author&gt;Stearns&lt;/Author&gt;&lt;Year&gt;1992&lt;/Year&gt;&lt;RecNum&gt;13008&lt;/RecNum&gt;&lt;DisplayText&gt;[1,2]&lt;/DisplayText&gt;&lt;record&gt;&lt;rec-number&gt;13008&lt;/rec-number&gt;&lt;foreign-keys&gt;&lt;key app="EN" db-id="99we5205z59tpfe5dftpafsxe0s209r5ftdw"&gt;13008&lt;/key&gt;&lt;/foreign-keys&gt;&lt;ref-type name="Book"&gt;6&lt;/ref-type&gt;&lt;contributors&gt;&lt;authors&gt;&lt;author&gt;Stearns, S. C.&lt;/author&gt;&lt;/authors&gt;&lt;/contributors&gt;&lt;titles&gt;&lt;title&gt;The Evolution of Life-Histories&lt;/title&gt;&lt;/titles&gt;&lt;dates&gt;&lt;year&gt;1992&lt;/year&gt;&lt;/dates&gt;&lt;publisher&gt;Oxford University Press&lt;/publisher&gt;&lt;urls&gt;&lt;/urls&gt;&lt;/record&gt;&lt;/Cite&gt;&lt;Cite&gt;&lt;Author&gt;Roff&lt;/Author&gt;&lt;Year&gt;2002&lt;/Year&gt;&lt;RecNum&gt;13071&lt;/RecNum&gt;&lt;record&gt;&lt;rec-number&gt;13071&lt;/rec-number&gt;&lt;foreign-keys&gt;&lt;key app="EN" db-id="99we5205z59tpfe5dftpafsxe0s209r5ftdw"&gt;13071&lt;/key&gt;&lt;/foreign-keys&gt;&lt;ref-type name="Book"&gt;6&lt;/ref-type&gt;&lt;contributors&gt;&lt;authors&gt;&lt;author&gt;Roff, D. A.&lt;/author&gt;&lt;/authors&gt;&lt;/contributors&gt;&lt;titles&gt;&lt;title&gt;Life History Evolution&lt;/title&gt;&lt;/titles&gt;&lt;dates&gt;&lt;year&gt;2002&lt;/year&gt;&lt;/dates&gt;&lt;pub-location&gt;Sunderland, MA&lt;/pub-location&gt;&lt;publisher&gt;Sinauer Associates&lt;/publisher&gt;&lt;urls&gt;&lt;/urls&gt;&lt;/record&gt;&lt;/Cite&gt;&lt;/EndNote&gt;</w:instrText>
      </w:r>
      <w:r w:rsidR="00F302C7">
        <w:rPr>
          <w:sz w:val="22"/>
          <w:szCs w:val="22"/>
        </w:rPr>
        <w:fldChar w:fldCharType="separate"/>
      </w:r>
      <w:r w:rsidR="00D739D5">
        <w:rPr>
          <w:noProof/>
          <w:sz w:val="22"/>
          <w:szCs w:val="22"/>
        </w:rPr>
        <w:t>[1,2]</w:t>
      </w:r>
      <w:r w:rsidR="00F302C7">
        <w:rPr>
          <w:sz w:val="22"/>
          <w:szCs w:val="22"/>
        </w:rPr>
        <w:fldChar w:fldCharType="end"/>
      </w:r>
      <w:r w:rsidR="00F302C7">
        <w:rPr>
          <w:sz w:val="22"/>
          <w:szCs w:val="22"/>
        </w:rPr>
        <w:t xml:space="preserve">, whose logic is paralleled by </w:t>
      </w:r>
      <w:r w:rsidR="00B66516">
        <w:rPr>
          <w:sz w:val="22"/>
          <w:szCs w:val="22"/>
        </w:rPr>
        <w:t xml:space="preserve">that of </w:t>
      </w:r>
      <w:r w:rsidR="00F302C7">
        <w:rPr>
          <w:sz w:val="22"/>
          <w:szCs w:val="22"/>
        </w:rPr>
        <w:t>the disposable som</w:t>
      </w:r>
      <w:r w:rsidR="004027CB">
        <w:rPr>
          <w:sz w:val="22"/>
          <w:szCs w:val="22"/>
        </w:rPr>
        <w:t>a</w:t>
      </w:r>
      <w:r w:rsidR="00F302C7">
        <w:rPr>
          <w:sz w:val="22"/>
          <w:szCs w:val="22"/>
        </w:rPr>
        <w:t xml:space="preserve"> </w:t>
      </w:r>
      <w:r w:rsidR="00907F54">
        <w:rPr>
          <w:sz w:val="22"/>
          <w:szCs w:val="22"/>
        </w:rPr>
        <w:t xml:space="preserve">theory </w:t>
      </w:r>
      <w:r w:rsidR="00F302C7">
        <w:rPr>
          <w:sz w:val="22"/>
          <w:szCs w:val="22"/>
        </w:rPr>
        <w:t xml:space="preserve">of ageing </w:t>
      </w:r>
      <w:r w:rsidR="002D697F">
        <w:rPr>
          <w:sz w:val="22"/>
          <w:szCs w:val="22"/>
        </w:rPr>
        <w:t>(</w:t>
      </w:r>
      <w:r w:rsidR="00F302C7">
        <w:rPr>
          <w:sz w:val="22"/>
          <w:szCs w:val="22"/>
        </w:rPr>
        <w:fldChar w:fldCharType="begin">
          <w:fldData xml:space="preserve">PEVuZE5vdGU+PENpdGU+PEF1dGhvcj5LaXJrd29vZDwvQXV0aG9yPjxZZWFyPjE5Nzc8L1llYXI+
PFJlY051bT4xMzEzMzwvUmVjTnVtPjxEaXNwbGF5VGV4dD5bNC02XTwvRGlzcGxheVRleHQ+PHJl
Y29yZD48cmVjLW51bWJlcj4xMzEzMzwvcmVjLW51bWJlcj48Zm9yZWlnbi1rZXlzPjxrZXkgYXBw
PSJFTiIgZGItaWQ9Ijk5d2U1MjA1ejU5dHBmZTVkZnRwYWZzeGUwczIwOXI1ZnRkdyI+MTMxMzM8
L2tleT48L2ZvcmVpZ24ta2V5cz48cmVmLXR5cGUgbmFtZT0iSm91cm5hbCBBcnRpY2xlIj4xNzwv
cmVmLXR5cGU+PGNvbnRyaWJ1dG9ycz48YXV0aG9ycz48YXV0aG9yPktpcmt3b29kLCBULiBCLiBM
LjwvYXV0aG9yPjwvYXV0aG9ycz48L2NvbnRyaWJ1dG9ycz48YXV0aC1hZGRyZXNzPk5hdGwgSW5z
dCBCaW9sIFN0YW5kYXJkcyAmYW1wOyBDb250cm9sLExvbmRvbiBOdzMgNnJiLEVuZ2xhbmQ8L2F1
dGgtYWRkcmVzcz48dGl0bGVzPjx0aXRsZT5Fdm9sdXRpb24gb2YgQWd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wMS0zMDQ8L3BhZ2VzPjx2b2x1bWU+MjcwPC92b2x1bWU+PG51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</w:fldData>
        </w:fldChar>
      </w:r>
      <w:r w:rsidR="00530E52">
        <w:rPr>
          <w:sz w:val="22"/>
          <w:szCs w:val="22"/>
        </w:rPr>
        <w:instrText xml:space="preserve"> ADDIN EN.CITE </w:instrText>
      </w:r>
      <w:r w:rsidR="00530E52">
        <w:rPr>
          <w:sz w:val="22"/>
          <w:szCs w:val="22"/>
        </w:rPr>
        <w:fldChar w:fldCharType="begin">
          <w:fldData xml:space="preserve">PEVuZE5vdGU+PENpdGU+PEF1dGhvcj5LaXJrd29vZDwvQXV0aG9yPjxZZWFyPjE5Nzc8L1llYXI+
PFJlY051bT4xMzEzMzwvUmVjTnVtPjxEaXNwbGF5VGV4dD5bNC02XTwvRGlzcGxheVRleHQ+PHJl
Y29yZD48cmVjLW51bWJlcj4xMzEzMzwvcmVjLW51bWJlcj48Zm9yZWlnbi1rZXlzPjxrZXkgYXBw
PSJFTiIgZGItaWQ9Ijk5d2U1MjA1ejU5dHBmZTVkZnRwYWZzeGUwczIwOXI1ZnRkdyI+MTMxMzM8
L2tleT48L2ZvcmVpZ24ta2V5cz48cmVmLXR5cGUgbmFtZT0iSm91cm5hbCBBcnRpY2xlIj4xNzwv
cmVmLXR5cGU+PGNvbnRyaWJ1dG9ycz48YXV0aG9ycz48YXV0aG9yPktpcmt3b29kLCBULiBCLiBM
LjwvYXV0aG9yPjwvYXV0aG9ycz48L2NvbnRyaWJ1dG9ycz48YXV0aC1hZGRyZXNzPk5hdGwgSW5z
dCBCaW9sIFN0YW5kYXJkcyAmYW1wOyBDb250cm9sLExvbmRvbiBOdzMgNnJiLEVuZ2xhbmQ8L2F1
dGgtYWRkcmVzcz48dGl0bGVzPjx0aXRsZT5Fdm9sdXRpb24gb2YgQWd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wMS0zMDQ8L3BhZ2VzPjx2b2x1bWU+MjcwPC92b2x1bWU+PG51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</w:fldData>
        </w:fldChar>
      </w:r>
      <w:r w:rsidR="00530E52">
        <w:rPr>
          <w:sz w:val="22"/>
          <w:szCs w:val="22"/>
        </w:rPr>
        <w:instrText xml:space="preserve"> ADDIN EN.CITE.DATA </w:instrText>
      </w:r>
      <w:r w:rsidR="00530E52">
        <w:rPr>
          <w:sz w:val="22"/>
          <w:szCs w:val="22"/>
        </w:rPr>
      </w:r>
      <w:r w:rsidR="00530E52">
        <w:rPr>
          <w:sz w:val="22"/>
          <w:szCs w:val="22"/>
        </w:rPr>
        <w:fldChar w:fldCharType="end"/>
      </w:r>
      <w:r w:rsidR="00F302C7">
        <w:rPr>
          <w:sz w:val="22"/>
          <w:szCs w:val="22"/>
        </w:rPr>
      </w:r>
      <w:r w:rsidR="00F302C7">
        <w:rPr>
          <w:sz w:val="22"/>
          <w:szCs w:val="22"/>
        </w:rPr>
        <w:fldChar w:fldCharType="separate"/>
      </w:r>
      <w:r w:rsidR="00530E52">
        <w:rPr>
          <w:noProof/>
          <w:sz w:val="22"/>
          <w:szCs w:val="22"/>
        </w:rPr>
        <w:t>[4-6]</w:t>
      </w:r>
      <w:r w:rsidR="00F302C7">
        <w:rPr>
          <w:sz w:val="22"/>
          <w:szCs w:val="22"/>
        </w:rPr>
        <w:fldChar w:fldCharType="end"/>
      </w:r>
      <w:r w:rsidR="002D697F">
        <w:rPr>
          <w:sz w:val="22"/>
          <w:szCs w:val="22"/>
        </w:rPr>
        <w:t xml:space="preserve">; </w:t>
      </w:r>
      <w:r w:rsidR="00907F54">
        <w:rPr>
          <w:sz w:val="22"/>
          <w:szCs w:val="22"/>
        </w:rPr>
        <w:t xml:space="preserve">itself compatible with </w:t>
      </w:r>
      <w:r w:rsidR="002D697F">
        <w:rPr>
          <w:sz w:val="22"/>
          <w:szCs w:val="22"/>
        </w:rPr>
        <w:t xml:space="preserve">the antagonistic pleiotropy </w:t>
      </w:r>
      <w:r w:rsidR="00B66516">
        <w:rPr>
          <w:sz w:val="22"/>
          <w:szCs w:val="22"/>
        </w:rPr>
        <w:t xml:space="preserve">theory </w:t>
      </w:r>
      <w:r w:rsidR="002D697F">
        <w:rPr>
          <w:sz w:val="22"/>
          <w:szCs w:val="22"/>
        </w:rPr>
        <w:t>of ageing</w:t>
      </w:r>
      <w:r w:rsidR="00B66516">
        <w:rPr>
          <w:sz w:val="22"/>
          <w:szCs w:val="22"/>
        </w:rPr>
        <w:t xml:space="preserve"> </w:t>
      </w:r>
      <w:r w:rsidR="00AA35E2">
        <w:rPr>
          <w:sz w:val="22"/>
          <w:szCs w:val="22"/>
        </w:rPr>
        <w:fldChar w:fldCharType="begin">
          <w:fldData xml:space="preserve">PEVuZE5vdGU+PENpdGU+PEF1dGhvcj5LaXJrd29vZDwvQXV0aG9yPjxZZWFyPjE5OTE8L1llYXI+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</w:fldData>
        </w:fldChar>
      </w:r>
      <w:r w:rsidR="00530E52">
        <w:rPr>
          <w:sz w:val="22"/>
          <w:szCs w:val="22"/>
        </w:rPr>
        <w:instrText xml:space="preserve"> ADDIN EN.CITE </w:instrText>
      </w:r>
      <w:r w:rsidR="00530E52">
        <w:rPr>
          <w:sz w:val="22"/>
          <w:szCs w:val="22"/>
        </w:rPr>
        <w:fldChar w:fldCharType="begin">
          <w:fldData xml:space="preserve">PEVuZE5vdGU+PENpdGU+PEF1dGhvcj5LaXJrd29vZDwvQXV0aG9yPjxZZWFyPjE5OTE8L1llYXI+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</w:fldData>
        </w:fldChar>
      </w:r>
      <w:r w:rsidR="00530E52">
        <w:rPr>
          <w:sz w:val="22"/>
          <w:szCs w:val="22"/>
        </w:rPr>
        <w:instrText xml:space="preserve"> ADDIN EN.CITE.DATA </w:instrText>
      </w:r>
      <w:r w:rsidR="00530E52">
        <w:rPr>
          <w:sz w:val="22"/>
          <w:szCs w:val="22"/>
        </w:rPr>
      </w:r>
      <w:r w:rsidR="00530E52">
        <w:rPr>
          <w:sz w:val="22"/>
          <w:szCs w:val="22"/>
        </w:rPr>
        <w:fldChar w:fldCharType="end"/>
      </w:r>
      <w:r w:rsidR="00AA35E2">
        <w:rPr>
          <w:sz w:val="22"/>
          <w:szCs w:val="22"/>
        </w:rPr>
      </w:r>
      <w:r w:rsidR="00AA35E2">
        <w:rPr>
          <w:sz w:val="22"/>
          <w:szCs w:val="22"/>
        </w:rPr>
        <w:fldChar w:fldCharType="separate"/>
      </w:r>
      <w:r w:rsidR="00530E52">
        <w:rPr>
          <w:noProof/>
          <w:sz w:val="22"/>
          <w:szCs w:val="22"/>
        </w:rPr>
        <w:t>[5-7]</w:t>
      </w:r>
      <w:r w:rsidR="00AA35E2">
        <w:rPr>
          <w:sz w:val="22"/>
          <w:szCs w:val="22"/>
        </w:rPr>
        <w:fldChar w:fldCharType="end"/>
      </w:r>
      <w:r w:rsidR="002D697F">
        <w:rPr>
          <w:sz w:val="22"/>
          <w:szCs w:val="22"/>
        </w:rPr>
        <w:t>)</w:t>
      </w:r>
      <w:r w:rsidR="00F302C7">
        <w:rPr>
          <w:sz w:val="22"/>
          <w:szCs w:val="22"/>
        </w:rPr>
        <w:t xml:space="preserve">. Life-history theory recognises that the range of attainable evolutionary outcomes will be bounded by </w:t>
      </w:r>
      <w:r w:rsidR="0070204A">
        <w:rPr>
          <w:sz w:val="22"/>
          <w:szCs w:val="22"/>
        </w:rPr>
        <w:t xml:space="preserve">so-called </w:t>
      </w:r>
      <w:r w:rsidR="00F302C7">
        <w:rPr>
          <w:sz w:val="22"/>
          <w:szCs w:val="22"/>
        </w:rPr>
        <w:t>‘absolute’ evolutionary constraints (</w:t>
      </w:r>
      <w:r w:rsidR="0070204A">
        <w:rPr>
          <w:sz w:val="22"/>
          <w:szCs w:val="22"/>
        </w:rPr>
        <w:t xml:space="preserve">inescapable constraints </w:t>
      </w:r>
      <w:r w:rsidR="00F302C7">
        <w:rPr>
          <w:sz w:val="22"/>
          <w:szCs w:val="22"/>
        </w:rPr>
        <w:t xml:space="preserve">born of the laws of physics), such as the need to allocate limited resources across </w:t>
      </w:r>
      <w:r w:rsidR="00F517E8" w:rsidRPr="002612F4">
        <w:rPr>
          <w:sz w:val="22"/>
          <w:szCs w:val="22"/>
        </w:rPr>
        <w:t xml:space="preserve">multiple competing traits, including growth, reproduction and ‘somatic maintenance’ (the suite of </w:t>
      </w:r>
      <w:r w:rsidR="00933071">
        <w:rPr>
          <w:sz w:val="22"/>
          <w:szCs w:val="22"/>
        </w:rPr>
        <w:t xml:space="preserve">molecular proof-reading and damage mitigation </w:t>
      </w:r>
      <w:r w:rsidR="00F517E8" w:rsidRPr="002612F4">
        <w:rPr>
          <w:sz w:val="22"/>
          <w:szCs w:val="22"/>
        </w:rPr>
        <w:t xml:space="preserve">mechanisms that </w:t>
      </w:r>
      <w:r w:rsidR="00933071">
        <w:rPr>
          <w:sz w:val="22"/>
          <w:szCs w:val="22"/>
        </w:rPr>
        <w:t xml:space="preserve">slow </w:t>
      </w:r>
      <w:r w:rsidR="00F517E8" w:rsidRPr="002612F4">
        <w:rPr>
          <w:sz w:val="22"/>
          <w:szCs w:val="22"/>
        </w:rPr>
        <w:t xml:space="preserve">the progressive </w:t>
      </w:r>
      <w:r w:rsidR="00933071">
        <w:rPr>
          <w:sz w:val="22"/>
          <w:szCs w:val="22"/>
        </w:rPr>
        <w:t xml:space="preserve">accumulation of </w:t>
      </w:r>
      <w:r w:rsidR="0062776F">
        <w:rPr>
          <w:sz w:val="22"/>
          <w:szCs w:val="22"/>
        </w:rPr>
        <w:t xml:space="preserve">errors and damage </w:t>
      </w:r>
      <w:r w:rsidR="00933071">
        <w:rPr>
          <w:sz w:val="22"/>
          <w:szCs w:val="22"/>
        </w:rPr>
        <w:t xml:space="preserve">in </w:t>
      </w:r>
      <w:r w:rsidR="00F517E8">
        <w:rPr>
          <w:sz w:val="22"/>
          <w:szCs w:val="22"/>
        </w:rPr>
        <w:t xml:space="preserve">the body’s tissues; </w:t>
      </w:r>
      <w:r w:rsidR="0011209D">
        <w:rPr>
          <w:sz w:val="22"/>
          <w:szCs w:val="22"/>
        </w:rPr>
        <w:fldChar w:fldCharType="begin">
          <w:fldData xml:space="preserve">PEVuZE5vdGU+PENpdGU+PEF1dGhvcj5LaXJrd29vZDwvQXV0aG9yPjxZZWFyPjE5Nzc8L1llYXI+
PFJlY051bT4xMzEzMzwvUmVjTnVtPjxEaXNwbGF5VGV4dD5bNC02XTwvRGlzcGxheVRleHQ+PHJl
Y29yZD48cmVjLW51bWJlcj4xMzEzMzwvcmVjLW51bWJlcj48Zm9yZWlnbi1rZXlzPjxrZXkgYXBw
PSJFTiIgZGItaWQ9Ijk5d2U1MjA1ejU5dHBmZTVkZnRwYWZzeGUwczIwOXI1ZnRkdyI+MTMxMzM8
L2tleT48L2ZvcmVpZ24ta2V5cz48cmVmLXR5cGUgbmFtZT0iSm91cm5hbCBBcnRpY2xlIj4xNzwv
cmVmLXR5cGU+PGNvbnRyaWJ1dG9ycz48YXV0aG9ycz48YXV0aG9yPktpcmt3b29kLCBULiBCLiBM
LjwvYXV0aG9yPjwvYXV0aG9ycz48L2NvbnRyaWJ1dG9ycz48YXV0aC1hZGRyZXNzPk5hdGwgSW5z
dCBCaW9sIFN0YW5kYXJkcyAmYW1wOyBDb250cm9sLExvbmRvbiBOdzMgNnJiLEVuZ2xhbmQ8L2F1
dGgtYWRkcmVzcz48dGl0bGVzPjx0aXRsZT5Fdm9sdXRpb24gb2YgQWd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wMS0zMDQ8L3BhZ2VzPjx2b2x1bWU+MjcwPC92b2x1bWU+PG51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</w:fldData>
        </w:fldChar>
      </w:r>
      <w:r w:rsidR="00530E52">
        <w:rPr>
          <w:sz w:val="22"/>
          <w:szCs w:val="22"/>
        </w:rPr>
        <w:instrText xml:space="preserve"> ADDIN EN.CITE </w:instrText>
      </w:r>
      <w:r w:rsidR="00530E52">
        <w:rPr>
          <w:sz w:val="22"/>
          <w:szCs w:val="22"/>
        </w:rPr>
        <w:fldChar w:fldCharType="begin">
          <w:fldData xml:space="preserve">PEVuZE5vdGU+PENpdGU+PEF1dGhvcj5LaXJrd29vZDwvQXV0aG9yPjxZZWFyPjE5Nzc8L1llYXI+
PFJlY051bT4xMzEzMzwvUmVjTnVtPjxEaXNwbGF5VGV4dD5bNC02XTwvRGlzcGxheVRleHQ+PHJl
Y29yZD48cmVjLW51bWJlcj4xMzEzMzwvcmVjLW51bWJlcj48Zm9yZWlnbi1rZXlzPjxrZXkgYXBw
PSJFTiIgZGItaWQ9Ijk5d2U1MjA1ejU5dHBmZTVkZnRwYWZzeGUwczIwOXI1ZnRkdyI+MTMxMzM8
L2tleT48L2ZvcmVpZ24ta2V5cz48cmVmLXR5cGUgbmFtZT0iSm91cm5hbCBBcnRpY2xlIj4xNzwv
cmVmLXR5cGU+PGNvbnRyaWJ1dG9ycz48YXV0aG9ycz48YXV0aG9yPktpcmt3b29kLCBULiBCLiBM
LjwvYXV0aG9yPjwvYXV0aG9ycz48L2NvbnRyaWJ1dG9ycz48YXV0aC1hZGRyZXNzPk5hdGwgSW5z
dCBCaW9sIFN0YW5kYXJkcyAmYW1wOyBDb250cm9sLExvbmRvbiBOdzMgNnJiLEVuZ2xhbmQ8L2F1
dGgtYWRkcmVzcz48dGl0bGVzPjx0aXRsZT5Fdm9sdXRpb24gb2YgQWd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wMS0zMDQ8L3BhZ2VzPjx2b2x1bWU+MjcwPC92b2x1bWU+PG51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</w:fldData>
        </w:fldChar>
      </w:r>
      <w:r w:rsidR="00530E52">
        <w:rPr>
          <w:sz w:val="22"/>
          <w:szCs w:val="22"/>
        </w:rPr>
        <w:instrText xml:space="preserve"> ADDIN EN.CITE.DATA </w:instrText>
      </w:r>
      <w:r w:rsidR="00530E52">
        <w:rPr>
          <w:sz w:val="22"/>
          <w:szCs w:val="22"/>
        </w:rPr>
      </w:r>
      <w:r w:rsidR="00530E52">
        <w:rPr>
          <w:sz w:val="22"/>
          <w:szCs w:val="22"/>
        </w:rPr>
        <w:fldChar w:fldCharType="end"/>
      </w:r>
      <w:r w:rsidR="0011209D">
        <w:rPr>
          <w:sz w:val="22"/>
          <w:szCs w:val="22"/>
        </w:rPr>
      </w:r>
      <w:r w:rsidR="0011209D">
        <w:rPr>
          <w:sz w:val="22"/>
          <w:szCs w:val="22"/>
        </w:rPr>
        <w:fldChar w:fldCharType="separate"/>
      </w:r>
      <w:r w:rsidR="00530E52">
        <w:rPr>
          <w:noProof/>
          <w:sz w:val="22"/>
          <w:szCs w:val="22"/>
        </w:rPr>
        <w:t>[4-6]</w:t>
      </w:r>
      <w:r w:rsidR="0011209D">
        <w:rPr>
          <w:sz w:val="22"/>
          <w:szCs w:val="22"/>
        </w:rPr>
        <w:fldChar w:fldCharType="end"/>
      </w:r>
      <w:r w:rsidR="00F517E8">
        <w:rPr>
          <w:sz w:val="22"/>
          <w:szCs w:val="22"/>
        </w:rPr>
        <w:t>)</w:t>
      </w:r>
      <w:r w:rsidR="0011209D">
        <w:rPr>
          <w:sz w:val="22"/>
          <w:szCs w:val="22"/>
        </w:rPr>
        <w:t xml:space="preserve"> </w:t>
      </w:r>
      <w:r w:rsidR="0011209D">
        <w:rPr>
          <w:sz w:val="22"/>
          <w:szCs w:val="22"/>
        </w:rPr>
        <w:fldChar w:fldCharType="begin">
          <w:fldData xml:space="preserve">PEVuZE5vdGU+PENpdGU+PEF1dGhvcj5TdGVhcm5zPC9BdXRob3I+PFllYXI+MTk5MjwvWWVhcj48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TdGVhcm5zPC9BdXRob3I+PFllYXI+MTk5MjwvWWVhcj48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11209D">
        <w:rPr>
          <w:sz w:val="22"/>
          <w:szCs w:val="22"/>
        </w:rPr>
      </w:r>
      <w:r w:rsidR="0011209D">
        <w:rPr>
          <w:sz w:val="22"/>
          <w:szCs w:val="22"/>
        </w:rPr>
        <w:fldChar w:fldCharType="separate"/>
      </w:r>
      <w:r w:rsidR="00B2413F">
        <w:rPr>
          <w:noProof/>
          <w:sz w:val="22"/>
          <w:szCs w:val="22"/>
        </w:rPr>
        <w:t>[1,2,9-11,20]</w:t>
      </w:r>
      <w:r w:rsidR="0011209D">
        <w:rPr>
          <w:sz w:val="22"/>
          <w:szCs w:val="22"/>
        </w:rPr>
        <w:fldChar w:fldCharType="end"/>
      </w:r>
      <w:r w:rsidR="00F302C7">
        <w:rPr>
          <w:sz w:val="22"/>
          <w:szCs w:val="22"/>
        </w:rPr>
        <w:t xml:space="preserve">. </w:t>
      </w:r>
      <w:r w:rsidR="003E0450" w:rsidRPr="00B05E68">
        <w:rPr>
          <w:sz w:val="22"/>
          <w:szCs w:val="22"/>
        </w:rPr>
        <w:t>Selection</w:t>
      </w:r>
      <w:r w:rsidR="003E0450">
        <w:rPr>
          <w:sz w:val="22"/>
          <w:szCs w:val="22"/>
        </w:rPr>
        <w:t xml:space="preserve"> for optimal resource utilisation strategies</w:t>
      </w:r>
      <w:r w:rsidR="00F517E8">
        <w:rPr>
          <w:sz w:val="22"/>
          <w:szCs w:val="22"/>
        </w:rPr>
        <w:t>, for example,</w:t>
      </w:r>
      <w:r w:rsidR="003E0450">
        <w:rPr>
          <w:sz w:val="22"/>
          <w:szCs w:val="22"/>
        </w:rPr>
        <w:t xml:space="preserve"> </w:t>
      </w:r>
      <w:r w:rsidR="00315FF4">
        <w:rPr>
          <w:sz w:val="22"/>
          <w:szCs w:val="22"/>
        </w:rPr>
        <w:t xml:space="preserve">might </w:t>
      </w:r>
      <w:r w:rsidR="003E0450">
        <w:rPr>
          <w:sz w:val="22"/>
          <w:szCs w:val="22"/>
        </w:rPr>
        <w:t xml:space="preserve">then </w:t>
      </w:r>
      <w:r w:rsidR="00F517E8">
        <w:rPr>
          <w:sz w:val="22"/>
          <w:szCs w:val="22"/>
        </w:rPr>
        <w:t xml:space="preserve">be </w:t>
      </w:r>
      <w:r w:rsidR="003E0450">
        <w:rPr>
          <w:sz w:val="22"/>
          <w:szCs w:val="22"/>
        </w:rPr>
        <w:t xml:space="preserve">expected to give rise to negative </w:t>
      </w:r>
      <w:r w:rsidR="00F61CD9">
        <w:rPr>
          <w:sz w:val="22"/>
          <w:szCs w:val="22"/>
        </w:rPr>
        <w:t xml:space="preserve">phenotypic and </w:t>
      </w:r>
      <w:r w:rsidR="003E0450">
        <w:rPr>
          <w:sz w:val="22"/>
          <w:szCs w:val="22"/>
        </w:rPr>
        <w:t xml:space="preserve">genetic correlations between some pairs of </w:t>
      </w:r>
      <w:r w:rsidR="003F4C20">
        <w:rPr>
          <w:sz w:val="22"/>
          <w:szCs w:val="22"/>
        </w:rPr>
        <w:t xml:space="preserve">life-history </w:t>
      </w:r>
      <w:r w:rsidR="003E0450">
        <w:rPr>
          <w:sz w:val="22"/>
          <w:szCs w:val="22"/>
        </w:rPr>
        <w:t xml:space="preserve">traits (i.e. trade-offs; </w:t>
      </w:r>
      <w:r w:rsidR="00991B53">
        <w:rPr>
          <w:sz w:val="22"/>
          <w:szCs w:val="22"/>
        </w:rPr>
        <w:t xml:space="preserve">trade-offs </w:t>
      </w:r>
      <w:r w:rsidR="003E0450">
        <w:rPr>
          <w:sz w:val="22"/>
          <w:szCs w:val="22"/>
        </w:rPr>
        <w:t xml:space="preserve">need not be apparent between </w:t>
      </w:r>
      <w:r w:rsidR="003E0450" w:rsidRPr="00447FF2">
        <w:rPr>
          <w:i/>
          <w:sz w:val="22"/>
          <w:szCs w:val="22"/>
        </w:rPr>
        <w:t xml:space="preserve">all </w:t>
      </w:r>
      <w:r w:rsidR="003E0450">
        <w:rPr>
          <w:sz w:val="22"/>
          <w:szCs w:val="22"/>
        </w:rPr>
        <w:t xml:space="preserve">pairs of traits as the optimal strategy may be to co-express a given pair </w:t>
      </w:r>
      <w:r w:rsidR="003F4C20">
        <w:rPr>
          <w:sz w:val="22"/>
          <w:szCs w:val="22"/>
        </w:rPr>
        <w:t>while trading</w:t>
      </w:r>
      <w:r w:rsidR="003E0450">
        <w:rPr>
          <w:sz w:val="22"/>
          <w:szCs w:val="22"/>
        </w:rPr>
        <w:t xml:space="preserve"> them off against others). </w:t>
      </w:r>
      <w:r w:rsidR="001D6508" w:rsidRPr="002612F4">
        <w:rPr>
          <w:sz w:val="22"/>
          <w:szCs w:val="22"/>
        </w:rPr>
        <w:t xml:space="preserve">This </w:t>
      </w:r>
      <w:r w:rsidR="003B694C">
        <w:rPr>
          <w:sz w:val="22"/>
          <w:szCs w:val="22"/>
        </w:rPr>
        <w:t xml:space="preserve">approach </w:t>
      </w:r>
      <w:r w:rsidR="001D6508" w:rsidRPr="002612F4">
        <w:rPr>
          <w:sz w:val="22"/>
          <w:szCs w:val="22"/>
        </w:rPr>
        <w:t xml:space="preserve">can </w:t>
      </w:r>
      <w:r w:rsidR="00D80A79" w:rsidRPr="002612F4">
        <w:rPr>
          <w:sz w:val="22"/>
          <w:szCs w:val="22"/>
        </w:rPr>
        <w:t xml:space="preserve">intuitively </w:t>
      </w:r>
      <w:r w:rsidR="00356488" w:rsidRPr="002612F4">
        <w:rPr>
          <w:sz w:val="22"/>
          <w:szCs w:val="22"/>
        </w:rPr>
        <w:t xml:space="preserve">account for </w:t>
      </w:r>
      <w:r w:rsidR="000C2D4D">
        <w:rPr>
          <w:sz w:val="22"/>
          <w:szCs w:val="22"/>
        </w:rPr>
        <w:t xml:space="preserve">the existence of </w:t>
      </w:r>
      <w:r w:rsidR="00356488" w:rsidRPr="002612F4">
        <w:rPr>
          <w:sz w:val="22"/>
          <w:szCs w:val="22"/>
        </w:rPr>
        <w:t>trade-offs between traits that are simultaneously expressed</w:t>
      </w:r>
      <w:r w:rsidR="0051677F" w:rsidRPr="002612F4">
        <w:rPr>
          <w:sz w:val="22"/>
          <w:szCs w:val="22"/>
        </w:rPr>
        <w:t xml:space="preserve">, such as clutch size and egg size, </w:t>
      </w:r>
      <w:r w:rsidR="00356488" w:rsidRPr="002612F4">
        <w:rPr>
          <w:sz w:val="22"/>
          <w:szCs w:val="22"/>
        </w:rPr>
        <w:t>as resource invested in one trait cannot be invested in other</w:t>
      </w:r>
      <w:r w:rsidR="00023B28" w:rsidRPr="002612F4">
        <w:rPr>
          <w:sz w:val="22"/>
          <w:szCs w:val="22"/>
        </w:rPr>
        <w:t>s</w:t>
      </w:r>
      <w:r w:rsidR="00356488" w:rsidRPr="002612F4">
        <w:rPr>
          <w:sz w:val="22"/>
          <w:szCs w:val="22"/>
        </w:rPr>
        <w:t>.</w:t>
      </w:r>
      <w:r w:rsidR="00C258F6" w:rsidRPr="002612F4">
        <w:rPr>
          <w:sz w:val="22"/>
          <w:szCs w:val="22"/>
        </w:rPr>
        <w:t xml:space="preserve"> </w:t>
      </w:r>
      <w:r w:rsidR="00336E26" w:rsidRPr="002612F4">
        <w:rPr>
          <w:sz w:val="22"/>
          <w:szCs w:val="22"/>
        </w:rPr>
        <w:t xml:space="preserve">And </w:t>
      </w:r>
      <w:r w:rsidR="0051677F" w:rsidRPr="002612F4">
        <w:rPr>
          <w:sz w:val="22"/>
          <w:szCs w:val="22"/>
        </w:rPr>
        <w:t>i</w:t>
      </w:r>
      <w:r w:rsidR="00F242DC" w:rsidRPr="002612F4">
        <w:rPr>
          <w:sz w:val="22"/>
          <w:szCs w:val="22"/>
        </w:rPr>
        <w:t xml:space="preserve">t can </w:t>
      </w:r>
      <w:r w:rsidR="00D80A79" w:rsidRPr="002612F4">
        <w:rPr>
          <w:sz w:val="22"/>
          <w:szCs w:val="22"/>
        </w:rPr>
        <w:t xml:space="preserve">also </w:t>
      </w:r>
      <w:r w:rsidR="00F242DC" w:rsidRPr="002612F4">
        <w:rPr>
          <w:sz w:val="22"/>
          <w:szCs w:val="22"/>
        </w:rPr>
        <w:t xml:space="preserve">account </w:t>
      </w:r>
      <w:r w:rsidR="004E54D1" w:rsidRPr="002612F4">
        <w:rPr>
          <w:sz w:val="22"/>
          <w:szCs w:val="22"/>
        </w:rPr>
        <w:t xml:space="preserve">for </w:t>
      </w:r>
      <w:r w:rsidR="00356488" w:rsidRPr="002612F4">
        <w:rPr>
          <w:sz w:val="22"/>
          <w:szCs w:val="22"/>
        </w:rPr>
        <w:t>‘current</w:t>
      </w:r>
      <w:r w:rsidR="00F242DC" w:rsidRPr="002612F4">
        <w:rPr>
          <w:sz w:val="22"/>
          <w:szCs w:val="22"/>
        </w:rPr>
        <w:t>-</w:t>
      </w:r>
      <w:r w:rsidR="00356488" w:rsidRPr="002612F4">
        <w:rPr>
          <w:sz w:val="22"/>
          <w:szCs w:val="22"/>
        </w:rPr>
        <w:t xml:space="preserve">future’ </w:t>
      </w:r>
      <w:r w:rsidR="00336E26" w:rsidRPr="002612F4">
        <w:rPr>
          <w:sz w:val="22"/>
          <w:szCs w:val="22"/>
        </w:rPr>
        <w:t xml:space="preserve">life-history </w:t>
      </w:r>
      <w:r w:rsidR="0051677F" w:rsidRPr="002612F4">
        <w:rPr>
          <w:sz w:val="22"/>
          <w:szCs w:val="22"/>
        </w:rPr>
        <w:t xml:space="preserve">trade-offs, such as those between </w:t>
      </w:r>
      <w:r w:rsidR="00F242DC" w:rsidRPr="002612F4">
        <w:rPr>
          <w:i/>
          <w:sz w:val="22"/>
          <w:szCs w:val="22"/>
        </w:rPr>
        <w:t xml:space="preserve">current </w:t>
      </w:r>
      <w:r w:rsidR="00F242DC" w:rsidRPr="002612F4">
        <w:rPr>
          <w:sz w:val="22"/>
          <w:szCs w:val="22"/>
        </w:rPr>
        <w:t xml:space="preserve">reproduction or </w:t>
      </w:r>
      <w:r w:rsidR="00356488" w:rsidRPr="002612F4">
        <w:rPr>
          <w:sz w:val="22"/>
          <w:szCs w:val="22"/>
        </w:rPr>
        <w:t xml:space="preserve">growth </w:t>
      </w:r>
      <w:r w:rsidR="00F242DC" w:rsidRPr="002612F4">
        <w:rPr>
          <w:sz w:val="22"/>
          <w:szCs w:val="22"/>
        </w:rPr>
        <w:t xml:space="preserve">and </w:t>
      </w:r>
      <w:r w:rsidR="00F242DC" w:rsidRPr="002612F4">
        <w:rPr>
          <w:i/>
          <w:sz w:val="22"/>
          <w:szCs w:val="22"/>
        </w:rPr>
        <w:t xml:space="preserve">future </w:t>
      </w:r>
      <w:r w:rsidR="00D80A79" w:rsidRPr="002612F4">
        <w:rPr>
          <w:sz w:val="22"/>
          <w:szCs w:val="22"/>
        </w:rPr>
        <w:t xml:space="preserve">reproduction </w:t>
      </w:r>
      <w:r w:rsidR="0051677F" w:rsidRPr="002612F4">
        <w:rPr>
          <w:sz w:val="22"/>
          <w:szCs w:val="22"/>
        </w:rPr>
        <w:t>or</w:t>
      </w:r>
      <w:r w:rsidR="00D80A79" w:rsidRPr="002612F4">
        <w:rPr>
          <w:sz w:val="22"/>
          <w:szCs w:val="22"/>
        </w:rPr>
        <w:t xml:space="preserve"> </w:t>
      </w:r>
      <w:r w:rsidR="00356488" w:rsidRPr="002612F4">
        <w:rPr>
          <w:sz w:val="22"/>
          <w:szCs w:val="22"/>
        </w:rPr>
        <w:t xml:space="preserve">survival. </w:t>
      </w:r>
      <w:r w:rsidR="00B05E68">
        <w:rPr>
          <w:sz w:val="22"/>
          <w:szCs w:val="22"/>
        </w:rPr>
        <w:t>For example, c</w:t>
      </w:r>
      <w:r w:rsidR="00B05E68" w:rsidRPr="002612F4">
        <w:rPr>
          <w:sz w:val="22"/>
          <w:szCs w:val="22"/>
        </w:rPr>
        <w:t>urrent</w:t>
      </w:r>
      <w:r w:rsidR="0015376F" w:rsidRPr="002612F4">
        <w:rPr>
          <w:sz w:val="22"/>
          <w:szCs w:val="22"/>
        </w:rPr>
        <w:t xml:space="preserve">-future trade-offs </w:t>
      </w:r>
      <w:r w:rsidR="0051677F" w:rsidRPr="002612F4">
        <w:rPr>
          <w:sz w:val="22"/>
          <w:szCs w:val="22"/>
        </w:rPr>
        <w:t xml:space="preserve">are </w:t>
      </w:r>
      <w:r w:rsidR="00DE18A2">
        <w:rPr>
          <w:sz w:val="22"/>
          <w:szCs w:val="22"/>
        </w:rPr>
        <w:t xml:space="preserve">often </w:t>
      </w:r>
      <w:r w:rsidR="0051677F" w:rsidRPr="002612F4">
        <w:rPr>
          <w:sz w:val="22"/>
          <w:szCs w:val="22"/>
        </w:rPr>
        <w:t xml:space="preserve">envisaged to </w:t>
      </w:r>
      <w:r w:rsidR="0015376F" w:rsidRPr="002612F4">
        <w:rPr>
          <w:sz w:val="22"/>
          <w:szCs w:val="22"/>
        </w:rPr>
        <w:t xml:space="preserve">arise because </w:t>
      </w:r>
      <w:r w:rsidR="001E50B0" w:rsidRPr="002612F4">
        <w:rPr>
          <w:sz w:val="22"/>
          <w:szCs w:val="22"/>
        </w:rPr>
        <w:t xml:space="preserve">current </w:t>
      </w:r>
      <w:r w:rsidR="00336E26" w:rsidRPr="002612F4">
        <w:rPr>
          <w:sz w:val="22"/>
          <w:szCs w:val="22"/>
        </w:rPr>
        <w:t xml:space="preserve">investment </w:t>
      </w:r>
      <w:r w:rsidR="0015376F" w:rsidRPr="002612F4">
        <w:rPr>
          <w:sz w:val="22"/>
          <w:szCs w:val="22"/>
        </w:rPr>
        <w:t xml:space="preserve">in reproduction can entail shortfalls in </w:t>
      </w:r>
      <w:r w:rsidR="00B5211A">
        <w:rPr>
          <w:sz w:val="22"/>
          <w:szCs w:val="22"/>
        </w:rPr>
        <w:t xml:space="preserve">investment in </w:t>
      </w:r>
      <w:r w:rsidR="0015376F" w:rsidRPr="002612F4">
        <w:rPr>
          <w:sz w:val="22"/>
          <w:szCs w:val="22"/>
        </w:rPr>
        <w:t xml:space="preserve">somatic </w:t>
      </w:r>
      <w:r w:rsidR="00356488" w:rsidRPr="002612F4">
        <w:rPr>
          <w:sz w:val="22"/>
          <w:szCs w:val="22"/>
        </w:rPr>
        <w:t>maintenance</w:t>
      </w:r>
      <w:r w:rsidR="00E97123">
        <w:rPr>
          <w:sz w:val="22"/>
          <w:szCs w:val="22"/>
        </w:rPr>
        <w:t xml:space="preserve"> that</w:t>
      </w:r>
      <w:r w:rsidR="006A415A">
        <w:rPr>
          <w:sz w:val="22"/>
          <w:szCs w:val="22"/>
        </w:rPr>
        <w:t xml:space="preserve"> </w:t>
      </w:r>
      <w:r w:rsidR="00E97123">
        <w:rPr>
          <w:sz w:val="22"/>
          <w:szCs w:val="22"/>
        </w:rPr>
        <w:t xml:space="preserve">will </w:t>
      </w:r>
      <w:r w:rsidR="00AC0A4F" w:rsidRPr="002612F4">
        <w:rPr>
          <w:sz w:val="22"/>
          <w:szCs w:val="22"/>
        </w:rPr>
        <w:t>accelerat</w:t>
      </w:r>
      <w:r w:rsidR="00E97123">
        <w:rPr>
          <w:sz w:val="22"/>
          <w:szCs w:val="22"/>
        </w:rPr>
        <w:t>e</w:t>
      </w:r>
      <w:r w:rsidR="00D80A79" w:rsidRPr="002612F4">
        <w:rPr>
          <w:sz w:val="22"/>
          <w:szCs w:val="22"/>
        </w:rPr>
        <w:t xml:space="preserve"> </w:t>
      </w:r>
      <w:r w:rsidR="00336E26" w:rsidRPr="002612F4">
        <w:rPr>
          <w:sz w:val="22"/>
          <w:szCs w:val="22"/>
        </w:rPr>
        <w:t xml:space="preserve">age-related </w:t>
      </w:r>
      <w:r w:rsidR="00D80A79" w:rsidRPr="002612F4">
        <w:rPr>
          <w:sz w:val="22"/>
          <w:szCs w:val="22"/>
        </w:rPr>
        <w:t xml:space="preserve">declines in </w:t>
      </w:r>
      <w:r w:rsidR="0007776E">
        <w:rPr>
          <w:sz w:val="22"/>
          <w:szCs w:val="22"/>
        </w:rPr>
        <w:t>somatic integrity</w:t>
      </w:r>
      <w:r w:rsidR="00356488" w:rsidRPr="002612F4">
        <w:rPr>
          <w:sz w:val="22"/>
          <w:szCs w:val="22"/>
        </w:rPr>
        <w:t xml:space="preserve"> (the extent to which the body</w:t>
      </w:r>
      <w:r w:rsidR="00D80A79" w:rsidRPr="002612F4">
        <w:rPr>
          <w:sz w:val="22"/>
          <w:szCs w:val="22"/>
        </w:rPr>
        <w:t>’s tissues</w:t>
      </w:r>
      <w:r w:rsidR="00356488" w:rsidRPr="002612F4">
        <w:rPr>
          <w:sz w:val="22"/>
          <w:szCs w:val="22"/>
        </w:rPr>
        <w:t xml:space="preserve"> </w:t>
      </w:r>
      <w:r w:rsidR="00D80A79" w:rsidRPr="002612F4">
        <w:rPr>
          <w:sz w:val="22"/>
          <w:szCs w:val="22"/>
        </w:rPr>
        <w:t xml:space="preserve">are </w:t>
      </w:r>
      <w:r w:rsidR="00356488" w:rsidRPr="002612F4">
        <w:rPr>
          <w:sz w:val="22"/>
          <w:szCs w:val="22"/>
        </w:rPr>
        <w:t xml:space="preserve">free from </w:t>
      </w:r>
      <w:r w:rsidR="00821C8B">
        <w:rPr>
          <w:sz w:val="22"/>
          <w:szCs w:val="22"/>
        </w:rPr>
        <w:t xml:space="preserve">errors and </w:t>
      </w:r>
      <w:r w:rsidR="00356488" w:rsidRPr="002612F4">
        <w:rPr>
          <w:sz w:val="22"/>
          <w:szCs w:val="22"/>
        </w:rPr>
        <w:t>damage</w:t>
      </w:r>
      <w:r w:rsidR="0015376F" w:rsidRPr="002612F4">
        <w:rPr>
          <w:sz w:val="22"/>
          <w:szCs w:val="22"/>
        </w:rPr>
        <w:t>)</w:t>
      </w:r>
      <w:r w:rsidR="001E50B0" w:rsidRPr="002612F4">
        <w:rPr>
          <w:sz w:val="22"/>
          <w:szCs w:val="22"/>
        </w:rPr>
        <w:t xml:space="preserve"> </w:t>
      </w:r>
      <w:r w:rsidR="00E97123">
        <w:rPr>
          <w:sz w:val="22"/>
          <w:szCs w:val="22"/>
        </w:rPr>
        <w:t>that</w:t>
      </w:r>
      <w:r w:rsidR="006A415A">
        <w:rPr>
          <w:sz w:val="22"/>
          <w:szCs w:val="22"/>
        </w:rPr>
        <w:t>, unless recovered,</w:t>
      </w:r>
      <w:r w:rsidR="00E97123">
        <w:rPr>
          <w:sz w:val="22"/>
          <w:szCs w:val="22"/>
        </w:rPr>
        <w:t xml:space="preserve"> are </w:t>
      </w:r>
      <w:r w:rsidR="00356488" w:rsidRPr="002612F4">
        <w:rPr>
          <w:sz w:val="22"/>
          <w:szCs w:val="22"/>
        </w:rPr>
        <w:t xml:space="preserve">carried </w:t>
      </w:r>
      <w:r w:rsidR="00356488" w:rsidRPr="00165B26">
        <w:rPr>
          <w:sz w:val="22"/>
          <w:szCs w:val="22"/>
        </w:rPr>
        <w:t>forward to future time steps</w:t>
      </w:r>
      <w:r w:rsidR="00BA468E" w:rsidRPr="00165B26">
        <w:rPr>
          <w:sz w:val="22"/>
          <w:szCs w:val="22"/>
        </w:rPr>
        <w:t>,</w:t>
      </w:r>
      <w:r w:rsidR="00831171" w:rsidRPr="00165B26">
        <w:rPr>
          <w:sz w:val="22"/>
          <w:szCs w:val="22"/>
        </w:rPr>
        <w:t xml:space="preserve"> </w:t>
      </w:r>
      <w:r w:rsidR="005E258E" w:rsidRPr="00165B26">
        <w:rPr>
          <w:sz w:val="22"/>
          <w:szCs w:val="22"/>
        </w:rPr>
        <w:t xml:space="preserve">with </w:t>
      </w:r>
      <w:r w:rsidR="00D80A79" w:rsidRPr="00165B26">
        <w:rPr>
          <w:sz w:val="22"/>
          <w:szCs w:val="22"/>
        </w:rPr>
        <w:t xml:space="preserve">detrimental effects on future </w:t>
      </w:r>
      <w:r w:rsidR="001F6221" w:rsidRPr="00165B26">
        <w:rPr>
          <w:sz w:val="22"/>
          <w:szCs w:val="22"/>
        </w:rPr>
        <w:t xml:space="preserve">reproduction and </w:t>
      </w:r>
      <w:r w:rsidR="00AC0A4F" w:rsidRPr="00165B26">
        <w:rPr>
          <w:sz w:val="22"/>
          <w:szCs w:val="22"/>
        </w:rPr>
        <w:t>survival</w:t>
      </w:r>
      <w:r w:rsidR="00356488" w:rsidRPr="00165B26">
        <w:rPr>
          <w:sz w:val="22"/>
          <w:szCs w:val="22"/>
        </w:rPr>
        <w:t>.</w:t>
      </w:r>
      <w:r w:rsidR="009D78EC" w:rsidRPr="00165B26">
        <w:rPr>
          <w:sz w:val="22"/>
          <w:szCs w:val="22"/>
        </w:rPr>
        <w:t xml:space="preserve"> </w:t>
      </w:r>
      <w:r w:rsidR="008A38FD" w:rsidRPr="00165B26">
        <w:rPr>
          <w:sz w:val="22"/>
          <w:szCs w:val="22"/>
        </w:rPr>
        <w:t xml:space="preserve">In this </w:t>
      </w:r>
      <w:r w:rsidR="00A135F1" w:rsidRPr="00BB3DD1">
        <w:rPr>
          <w:sz w:val="22"/>
          <w:szCs w:val="22"/>
        </w:rPr>
        <w:t>way</w:t>
      </w:r>
      <w:r w:rsidR="008A38FD" w:rsidRPr="00165B26">
        <w:rPr>
          <w:sz w:val="22"/>
          <w:szCs w:val="22"/>
        </w:rPr>
        <w:t xml:space="preserve">, current-future trade-offs </w:t>
      </w:r>
      <w:r w:rsidR="003660A8" w:rsidRPr="00BB3DD1">
        <w:rPr>
          <w:sz w:val="22"/>
          <w:szCs w:val="22"/>
        </w:rPr>
        <w:t>have</w:t>
      </w:r>
      <w:r w:rsidR="001405E2" w:rsidRPr="00165B26">
        <w:rPr>
          <w:sz w:val="22"/>
          <w:szCs w:val="22"/>
        </w:rPr>
        <w:t xml:space="preserve"> the potential to </w:t>
      </w:r>
      <w:r w:rsidR="00D449B6" w:rsidRPr="00165B26">
        <w:rPr>
          <w:sz w:val="22"/>
          <w:szCs w:val="22"/>
        </w:rPr>
        <w:t xml:space="preserve">deflect </w:t>
      </w:r>
      <w:r w:rsidR="00402CA6" w:rsidRPr="00165B26">
        <w:rPr>
          <w:sz w:val="22"/>
          <w:szCs w:val="22"/>
        </w:rPr>
        <w:t xml:space="preserve">an organism’s senescence </w:t>
      </w:r>
      <w:r w:rsidR="00D449B6" w:rsidRPr="00165B26">
        <w:rPr>
          <w:sz w:val="22"/>
          <w:szCs w:val="22"/>
        </w:rPr>
        <w:t>trajectory</w:t>
      </w:r>
      <w:r w:rsidR="00664CEF" w:rsidRPr="00165B26">
        <w:rPr>
          <w:sz w:val="22"/>
          <w:szCs w:val="22"/>
        </w:rPr>
        <w:t xml:space="preserve"> (characterised</w:t>
      </w:r>
      <w:r w:rsidR="00CE7367" w:rsidRPr="00165B26">
        <w:rPr>
          <w:sz w:val="22"/>
          <w:szCs w:val="22"/>
        </w:rPr>
        <w:t xml:space="preserve"> by</w:t>
      </w:r>
      <w:r w:rsidR="00664CEF" w:rsidRPr="00165B26">
        <w:rPr>
          <w:sz w:val="22"/>
          <w:szCs w:val="22"/>
        </w:rPr>
        <w:t xml:space="preserve"> the onse</w:t>
      </w:r>
      <w:r w:rsidR="00CE7367" w:rsidRPr="00165B26">
        <w:rPr>
          <w:sz w:val="22"/>
          <w:szCs w:val="22"/>
        </w:rPr>
        <w:t>t and rate of late-life decline</w:t>
      </w:r>
      <w:r w:rsidR="00664CEF" w:rsidRPr="00165B26">
        <w:rPr>
          <w:sz w:val="22"/>
          <w:szCs w:val="22"/>
        </w:rPr>
        <w:t>s</w:t>
      </w:r>
      <w:r w:rsidR="00CE7367" w:rsidRPr="00165B26">
        <w:rPr>
          <w:sz w:val="22"/>
          <w:szCs w:val="22"/>
        </w:rPr>
        <w:t xml:space="preserve"> </w:t>
      </w:r>
      <w:r w:rsidR="00664CEF" w:rsidRPr="00165B26">
        <w:rPr>
          <w:sz w:val="22"/>
          <w:szCs w:val="22"/>
        </w:rPr>
        <w:t>in components of fitness)</w:t>
      </w:r>
      <w:r w:rsidR="008A38FD" w:rsidRPr="00165B26">
        <w:rPr>
          <w:sz w:val="22"/>
          <w:szCs w:val="22"/>
        </w:rPr>
        <w:t xml:space="preserve">, </w:t>
      </w:r>
      <w:r w:rsidR="001405E2" w:rsidRPr="00165B26">
        <w:rPr>
          <w:sz w:val="22"/>
          <w:szCs w:val="22"/>
        </w:rPr>
        <w:t xml:space="preserve">due to </w:t>
      </w:r>
      <w:r w:rsidR="008A38FD" w:rsidRPr="00165B26">
        <w:rPr>
          <w:sz w:val="22"/>
          <w:szCs w:val="22"/>
        </w:rPr>
        <w:t xml:space="preserve">impacts of current actions on the </w:t>
      </w:r>
      <w:r w:rsidR="004D7FF9" w:rsidRPr="00165B26">
        <w:rPr>
          <w:sz w:val="22"/>
          <w:szCs w:val="22"/>
        </w:rPr>
        <w:t>rate of age-related decline</w:t>
      </w:r>
      <w:r w:rsidR="008A38FD" w:rsidRPr="00165B26">
        <w:rPr>
          <w:sz w:val="22"/>
          <w:szCs w:val="22"/>
        </w:rPr>
        <w:t xml:space="preserve"> in somatic integrity</w:t>
      </w:r>
      <w:r w:rsidR="001603F1" w:rsidRPr="00165B26">
        <w:rPr>
          <w:sz w:val="22"/>
          <w:szCs w:val="22"/>
        </w:rPr>
        <w:t xml:space="preserve"> </w:t>
      </w:r>
      <w:r w:rsidR="00F35374" w:rsidRPr="00165B26">
        <w:rPr>
          <w:sz w:val="22"/>
          <w:szCs w:val="22"/>
        </w:rPr>
        <w:fldChar w:fldCharType="begin">
          <w:fldData xml:space="preserve">PEVuZE5vdGU+PENpdGU+PEF1dGhvcj5MZW1haXRyZTwvQXV0aG9yPjxZZWFyPjIwMTU8L1llYXI+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</w:fldData>
        </w:fldChar>
      </w:r>
      <w:r w:rsidR="00B2413F">
        <w:rPr>
          <w:sz w:val="22"/>
          <w:szCs w:val="22"/>
        </w:rPr>
        <w:instrText xml:space="preserve"> ADDIN EN.CITE </w:instrText>
      </w:r>
      <w:r w:rsidR="00B2413F">
        <w:rPr>
          <w:sz w:val="22"/>
          <w:szCs w:val="22"/>
        </w:rPr>
        <w:fldChar w:fldCharType="begin">
          <w:fldData xml:space="preserve">PEVuZE5vdGU+PENpdGU+PEF1dGhvcj5MZW1haXRyZTwvQXV0aG9yPjxZZWFyPjIwMTU8L1llYXI+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F35374" w:rsidRPr="00165B26">
        <w:rPr>
          <w:sz w:val="22"/>
          <w:szCs w:val="22"/>
        </w:rPr>
      </w:r>
      <w:r w:rsidR="00F35374" w:rsidRPr="00165B26">
        <w:rPr>
          <w:sz w:val="22"/>
          <w:szCs w:val="22"/>
        </w:rPr>
        <w:fldChar w:fldCharType="separate"/>
      </w:r>
      <w:r w:rsidR="00B2413F">
        <w:rPr>
          <w:noProof/>
          <w:sz w:val="22"/>
          <w:szCs w:val="22"/>
        </w:rPr>
        <w:t>[8,17,18]</w:t>
      </w:r>
      <w:r w:rsidR="00F35374" w:rsidRPr="00165B26">
        <w:rPr>
          <w:sz w:val="22"/>
          <w:szCs w:val="22"/>
        </w:rPr>
        <w:fldChar w:fldCharType="end"/>
      </w:r>
      <w:r w:rsidR="008A38FD" w:rsidRPr="00165B26">
        <w:rPr>
          <w:sz w:val="22"/>
          <w:szCs w:val="22"/>
        </w:rPr>
        <w:t>.</w:t>
      </w:r>
    </w:p>
    <w:p w14:paraId="3684B31A" w14:textId="77777777" w:rsidR="008A59AD" w:rsidRDefault="008A59AD" w:rsidP="00407275">
      <w:pPr>
        <w:spacing w:line="480" w:lineRule="auto"/>
        <w:rPr>
          <w:sz w:val="22"/>
          <w:szCs w:val="22"/>
        </w:rPr>
      </w:pPr>
    </w:p>
    <w:p w14:paraId="7DCECE93" w14:textId="0F5FDB20" w:rsidR="001630F4" w:rsidRPr="00BB3DD1" w:rsidRDefault="00851D23" w:rsidP="00407275">
      <w:pPr>
        <w:spacing w:line="480" w:lineRule="auto"/>
        <w:rPr>
          <w:sz w:val="22"/>
          <w:szCs w:val="22"/>
        </w:rPr>
      </w:pPr>
      <w:r>
        <w:rPr>
          <w:sz w:val="22"/>
          <w:szCs w:val="22"/>
        </w:rPr>
        <w:t xml:space="preserve">This </w:t>
      </w:r>
      <w:r w:rsidR="00B22F84">
        <w:rPr>
          <w:sz w:val="22"/>
          <w:szCs w:val="22"/>
        </w:rPr>
        <w:t xml:space="preserve">resource allocation </w:t>
      </w:r>
      <w:r>
        <w:rPr>
          <w:sz w:val="22"/>
          <w:szCs w:val="22"/>
        </w:rPr>
        <w:t xml:space="preserve">model </w:t>
      </w:r>
      <w:r w:rsidR="00E37DDF" w:rsidRPr="002612F4">
        <w:rPr>
          <w:sz w:val="22"/>
          <w:szCs w:val="22"/>
        </w:rPr>
        <w:t>has proven</w:t>
      </w:r>
      <w:r w:rsidR="00D1319B" w:rsidRPr="002612F4">
        <w:rPr>
          <w:sz w:val="22"/>
          <w:szCs w:val="22"/>
        </w:rPr>
        <w:t xml:space="preserve"> a </w:t>
      </w:r>
      <w:r w:rsidR="004878F3">
        <w:rPr>
          <w:sz w:val="22"/>
          <w:szCs w:val="22"/>
        </w:rPr>
        <w:t>useful</w:t>
      </w:r>
      <w:r w:rsidR="004878F3" w:rsidRPr="002612F4">
        <w:rPr>
          <w:sz w:val="22"/>
          <w:szCs w:val="22"/>
        </w:rPr>
        <w:t xml:space="preserve"> </w:t>
      </w:r>
      <w:r w:rsidR="00CC191C">
        <w:rPr>
          <w:sz w:val="22"/>
          <w:szCs w:val="22"/>
        </w:rPr>
        <w:t xml:space="preserve">heuristic </w:t>
      </w:r>
      <w:r w:rsidR="00D1319B" w:rsidRPr="002612F4">
        <w:rPr>
          <w:sz w:val="22"/>
          <w:szCs w:val="22"/>
        </w:rPr>
        <w:t xml:space="preserve">for </w:t>
      </w:r>
      <w:r w:rsidR="008A59AD" w:rsidRPr="002612F4">
        <w:rPr>
          <w:sz w:val="22"/>
          <w:szCs w:val="22"/>
        </w:rPr>
        <w:t>study</w:t>
      </w:r>
      <w:r w:rsidR="00D1319B" w:rsidRPr="002612F4">
        <w:rPr>
          <w:sz w:val="22"/>
          <w:szCs w:val="22"/>
        </w:rPr>
        <w:t>ing</w:t>
      </w:r>
      <w:r w:rsidR="008A59AD" w:rsidRPr="002612F4">
        <w:rPr>
          <w:sz w:val="22"/>
          <w:szCs w:val="22"/>
        </w:rPr>
        <w:t xml:space="preserve"> the evolution of </w:t>
      </w:r>
      <w:r w:rsidR="00CC191C">
        <w:rPr>
          <w:sz w:val="22"/>
          <w:szCs w:val="22"/>
        </w:rPr>
        <w:t>life-histories</w:t>
      </w:r>
      <w:r w:rsidR="008A59AD" w:rsidRPr="002612F4">
        <w:rPr>
          <w:sz w:val="22"/>
          <w:szCs w:val="22"/>
        </w:rPr>
        <w:t>,</w:t>
      </w:r>
      <w:r w:rsidR="00D1319B" w:rsidRPr="002612F4">
        <w:rPr>
          <w:sz w:val="22"/>
          <w:szCs w:val="22"/>
        </w:rPr>
        <w:t xml:space="preserve"> </w:t>
      </w:r>
      <w:r w:rsidR="00507B2E" w:rsidRPr="002612F4">
        <w:rPr>
          <w:sz w:val="22"/>
          <w:szCs w:val="22"/>
        </w:rPr>
        <w:t xml:space="preserve">but </w:t>
      </w:r>
      <w:r w:rsidR="006D5EEC">
        <w:rPr>
          <w:sz w:val="22"/>
          <w:szCs w:val="22"/>
        </w:rPr>
        <w:t xml:space="preserve">the extent to which </w:t>
      </w:r>
      <w:r w:rsidR="00DA4EED" w:rsidRPr="002612F4">
        <w:rPr>
          <w:sz w:val="22"/>
          <w:szCs w:val="22"/>
        </w:rPr>
        <w:t xml:space="preserve">the </w:t>
      </w:r>
      <w:r w:rsidR="00CC191C">
        <w:rPr>
          <w:sz w:val="22"/>
          <w:szCs w:val="22"/>
        </w:rPr>
        <w:t xml:space="preserve">relevant </w:t>
      </w:r>
      <w:r w:rsidR="00F61C99">
        <w:rPr>
          <w:sz w:val="22"/>
          <w:szCs w:val="22"/>
        </w:rPr>
        <w:t xml:space="preserve">evolutionary </w:t>
      </w:r>
      <w:r w:rsidR="00417E9F" w:rsidRPr="002612F4">
        <w:rPr>
          <w:sz w:val="22"/>
          <w:szCs w:val="22"/>
        </w:rPr>
        <w:t xml:space="preserve">constraints </w:t>
      </w:r>
      <w:r w:rsidR="007C0CB7" w:rsidRPr="002612F4">
        <w:rPr>
          <w:sz w:val="22"/>
          <w:szCs w:val="22"/>
        </w:rPr>
        <w:t xml:space="preserve">in reality </w:t>
      </w:r>
      <w:r w:rsidR="00E37DDF" w:rsidRPr="002612F4">
        <w:rPr>
          <w:sz w:val="22"/>
          <w:szCs w:val="22"/>
        </w:rPr>
        <w:t xml:space="preserve">conform </w:t>
      </w:r>
      <w:r w:rsidR="00DA4EED" w:rsidRPr="002612F4">
        <w:rPr>
          <w:sz w:val="22"/>
          <w:szCs w:val="22"/>
        </w:rPr>
        <w:t xml:space="preserve">to the </w:t>
      </w:r>
      <w:r w:rsidR="00A81AD3" w:rsidRPr="002612F4">
        <w:rPr>
          <w:sz w:val="22"/>
          <w:szCs w:val="22"/>
        </w:rPr>
        <w:t xml:space="preserve">model’s </w:t>
      </w:r>
      <w:r w:rsidR="003D04A9" w:rsidRPr="002612F4">
        <w:rPr>
          <w:sz w:val="22"/>
          <w:szCs w:val="22"/>
        </w:rPr>
        <w:t xml:space="preserve">assumptions </w:t>
      </w:r>
      <w:r w:rsidR="00DA4EED" w:rsidRPr="002612F4">
        <w:rPr>
          <w:sz w:val="22"/>
          <w:szCs w:val="22"/>
        </w:rPr>
        <w:t xml:space="preserve">is </w:t>
      </w:r>
      <w:r w:rsidR="006D5EEC">
        <w:rPr>
          <w:sz w:val="22"/>
          <w:szCs w:val="22"/>
        </w:rPr>
        <w:t xml:space="preserve">currently far </w:t>
      </w:r>
      <w:r w:rsidR="006D5EEC" w:rsidRPr="006D5EEC">
        <w:rPr>
          <w:sz w:val="22"/>
          <w:szCs w:val="22"/>
        </w:rPr>
        <w:t xml:space="preserve">from </w:t>
      </w:r>
      <w:r w:rsidR="00F61C99" w:rsidRPr="005E2656">
        <w:rPr>
          <w:sz w:val="22"/>
          <w:szCs w:val="22"/>
        </w:rPr>
        <w:t xml:space="preserve">clear </w:t>
      </w:r>
      <w:r w:rsidR="003F3D0C" w:rsidRPr="00DC6AE4">
        <w:rPr>
          <w:sz w:val="22"/>
          <w:szCs w:val="22"/>
        </w:rPr>
        <w:fldChar w:fldCharType="begin">
          <w:fldData xml:space="preserve">PEVuZE5vdGU+PENpdGU+PEF1dGhvcj5TdGVhcm5zPC9BdXRob3I+PFllYXI+MTk5MjwvWWVhcj48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</w:fldData>
        </w:fldChar>
      </w:r>
      <w:r w:rsidR="00B2413F">
        <w:rPr>
          <w:sz w:val="22"/>
          <w:szCs w:val="22"/>
        </w:rPr>
        <w:instrText xml:space="preserve"> ADDIN EN.CITE </w:instrText>
      </w:r>
      <w:r w:rsidR="00B2413F">
        <w:rPr>
          <w:sz w:val="22"/>
          <w:szCs w:val="22"/>
        </w:rPr>
        <w:fldChar w:fldCharType="begin">
          <w:fldData xml:space="preserve">PEVuZE5vdGU+PENpdGU+PEF1dGhvcj5TdGVhcm5zPC9BdXRob3I+PFllYXI+MTk5MjwvWWVhcj48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</w:fldData>
        </w:fldChar>
      </w:r>
      <w:r w:rsidR="00B2413F">
        <w:rPr>
          <w:sz w:val="22"/>
          <w:szCs w:val="22"/>
        </w:rPr>
        <w:instrText xml:space="preserve"> ADDIN EN.CITE.DATA </w:instrText>
      </w:r>
      <w:r w:rsidR="00B2413F">
        <w:rPr>
          <w:sz w:val="22"/>
          <w:szCs w:val="22"/>
        </w:rPr>
      </w:r>
      <w:r w:rsidR="00B2413F">
        <w:rPr>
          <w:sz w:val="22"/>
          <w:szCs w:val="22"/>
        </w:rPr>
        <w:fldChar w:fldCharType="end"/>
      </w:r>
      <w:r w:rsidR="003F3D0C" w:rsidRPr="00DC6AE4">
        <w:rPr>
          <w:sz w:val="22"/>
          <w:szCs w:val="22"/>
        </w:rPr>
      </w:r>
      <w:r w:rsidR="003F3D0C" w:rsidRPr="00DC6AE4">
        <w:rPr>
          <w:sz w:val="22"/>
          <w:szCs w:val="22"/>
        </w:rPr>
        <w:fldChar w:fldCharType="separate"/>
      </w:r>
      <w:r w:rsidR="00B2413F">
        <w:rPr>
          <w:noProof/>
          <w:sz w:val="22"/>
          <w:szCs w:val="22"/>
        </w:rPr>
        <w:t>[1-3,9-12,20-23]</w:t>
      </w:r>
      <w:r w:rsidR="003F3D0C" w:rsidRPr="00DC6AE4">
        <w:rPr>
          <w:sz w:val="22"/>
          <w:szCs w:val="22"/>
        </w:rPr>
        <w:fldChar w:fldCharType="end"/>
      </w:r>
      <w:r w:rsidR="00DA4EED" w:rsidRPr="005E2656">
        <w:rPr>
          <w:sz w:val="22"/>
          <w:szCs w:val="22"/>
        </w:rPr>
        <w:t xml:space="preserve">. </w:t>
      </w:r>
      <w:r w:rsidR="007F6163" w:rsidRPr="005E2656">
        <w:rPr>
          <w:sz w:val="22"/>
          <w:szCs w:val="22"/>
        </w:rPr>
        <w:t>W</w:t>
      </w:r>
      <w:r w:rsidR="00F61C99" w:rsidRPr="005E2656">
        <w:rPr>
          <w:sz w:val="22"/>
          <w:szCs w:val="22"/>
        </w:rPr>
        <w:t>hile</w:t>
      </w:r>
      <w:r w:rsidR="00F61C99">
        <w:rPr>
          <w:sz w:val="22"/>
          <w:szCs w:val="22"/>
        </w:rPr>
        <w:t xml:space="preserve"> </w:t>
      </w:r>
      <w:r w:rsidR="00CC191C">
        <w:rPr>
          <w:sz w:val="22"/>
          <w:szCs w:val="22"/>
        </w:rPr>
        <w:t>‘</w:t>
      </w:r>
      <w:r w:rsidR="00F61C99">
        <w:rPr>
          <w:sz w:val="22"/>
          <w:szCs w:val="22"/>
        </w:rPr>
        <w:t>absolute</w:t>
      </w:r>
      <w:r w:rsidR="00CC191C">
        <w:rPr>
          <w:sz w:val="22"/>
          <w:szCs w:val="22"/>
        </w:rPr>
        <w:t>’</w:t>
      </w:r>
      <w:r w:rsidR="00F61C99">
        <w:rPr>
          <w:sz w:val="22"/>
          <w:szCs w:val="22"/>
        </w:rPr>
        <w:t xml:space="preserve"> constraints </w:t>
      </w:r>
      <w:r w:rsidR="00DE5497">
        <w:rPr>
          <w:sz w:val="22"/>
          <w:szCs w:val="22"/>
        </w:rPr>
        <w:t xml:space="preserve">of various kinds </w:t>
      </w:r>
      <w:r w:rsidR="00CC191C">
        <w:rPr>
          <w:sz w:val="22"/>
          <w:szCs w:val="22"/>
        </w:rPr>
        <w:t xml:space="preserve">clearly </w:t>
      </w:r>
      <w:r w:rsidR="00D6521F">
        <w:rPr>
          <w:sz w:val="22"/>
          <w:szCs w:val="22"/>
        </w:rPr>
        <w:t xml:space="preserve">will </w:t>
      </w:r>
      <w:r w:rsidR="00543C11">
        <w:rPr>
          <w:sz w:val="22"/>
          <w:szCs w:val="22"/>
        </w:rPr>
        <w:t xml:space="preserve">shape </w:t>
      </w:r>
      <w:r w:rsidR="00CC191C">
        <w:rPr>
          <w:sz w:val="22"/>
          <w:szCs w:val="22"/>
        </w:rPr>
        <w:t xml:space="preserve">life-history </w:t>
      </w:r>
      <w:r w:rsidR="00F61C99">
        <w:rPr>
          <w:sz w:val="22"/>
          <w:szCs w:val="22"/>
        </w:rPr>
        <w:t>evolution, the nature of the</w:t>
      </w:r>
      <w:r w:rsidR="008D22C9">
        <w:rPr>
          <w:sz w:val="22"/>
          <w:szCs w:val="22"/>
        </w:rPr>
        <w:t xml:space="preserve"> absolute</w:t>
      </w:r>
      <w:r w:rsidR="00DE5497">
        <w:rPr>
          <w:sz w:val="22"/>
          <w:szCs w:val="22"/>
        </w:rPr>
        <w:t xml:space="preserve"> </w:t>
      </w:r>
      <w:r w:rsidR="00BD1A0D">
        <w:rPr>
          <w:sz w:val="22"/>
          <w:szCs w:val="22"/>
        </w:rPr>
        <w:t xml:space="preserve">constraints </w:t>
      </w:r>
      <w:r w:rsidR="008D22C9">
        <w:rPr>
          <w:sz w:val="22"/>
          <w:szCs w:val="22"/>
        </w:rPr>
        <w:t xml:space="preserve">at play </w:t>
      </w:r>
      <w:r w:rsidR="00DC6AE4">
        <w:rPr>
          <w:sz w:val="22"/>
          <w:szCs w:val="22"/>
        </w:rPr>
        <w:t xml:space="preserve">and their relative importance </w:t>
      </w:r>
      <w:r w:rsidR="00F61C99">
        <w:rPr>
          <w:sz w:val="22"/>
          <w:szCs w:val="22"/>
        </w:rPr>
        <w:t xml:space="preserve">is </w:t>
      </w:r>
      <w:r w:rsidR="00D6521F">
        <w:rPr>
          <w:sz w:val="22"/>
          <w:szCs w:val="22"/>
        </w:rPr>
        <w:t xml:space="preserve">less </w:t>
      </w:r>
      <w:r w:rsidR="00F61C99">
        <w:rPr>
          <w:sz w:val="22"/>
          <w:szCs w:val="22"/>
        </w:rPr>
        <w:t>clear</w:t>
      </w:r>
      <w:r w:rsidR="00624A2F">
        <w:rPr>
          <w:sz w:val="22"/>
          <w:szCs w:val="22"/>
        </w:rPr>
        <w:t xml:space="preserve"> </w:t>
      </w:r>
      <w:r w:rsidR="00624A2F">
        <w:rPr>
          <w:sz w:val="22"/>
          <w:szCs w:val="22"/>
        </w:rPr>
        <w:fldChar w:fldCharType="begin"/>
      </w:r>
      <w:r w:rsidR="00D739D5">
        <w:rPr>
          <w:sz w:val="22"/>
          <w:szCs w:val="22"/>
        </w:rPr>
        <w:instrText xml:space="preserve"> ADDIN EN.CITE &lt;EndNote&gt;&lt;Cite&gt;&lt;Author&gt;Stearns&lt;/Author&gt;&lt;Year&gt;1992&lt;/Year&gt;&lt;RecNum&gt;13008&lt;/RecNum&gt;&lt;DisplayText&gt;[1,2]&lt;/DisplayText&gt;&lt;record&gt;&lt;rec-number&gt;13008&lt;/rec-number&gt;&lt;foreign-keys&gt;&lt;key app="EN" db-id="99we5205z59tpfe5dftpafsxe0s209r5ftdw"&gt;13008&lt;/key&gt;&lt;/foreign-keys&gt;&lt;ref-type name="Book"&gt;6&lt;/ref-type&gt;&lt;contributors&gt;&lt;authors&gt;&lt;author&gt;Stearns, S. C.&lt;/author&gt;&lt;/authors&gt;&lt;/contributors&gt;&lt;titles&gt;&lt;title&gt;The Evolution of Life-Histories&lt;/title&gt;&lt;/titles&gt;&lt;dates&gt;&lt;year&gt;1992&lt;/year&gt;&lt;/dates&gt;&lt;publisher&gt;Oxford University Press&lt;/publisher&gt;&lt;urls&gt;&lt;/urls&gt;&lt;/record&gt;&lt;/Cite&gt;&lt;Cite&gt;&lt;Author&gt;Roff&lt;/Author&gt;&lt;Year&gt;2002&lt;/Year&gt;&lt;RecNum&gt;13071&lt;/RecNum&gt;&lt;record&gt;&lt;rec-number&gt;13071&lt;/rec-number&gt;&lt;foreign-keys&gt;&lt;key app="EN" db-id="99we5205z59tpfe5dftpafsxe0s209r5ftdw"&gt;13071&lt;/key&gt;&lt;/foreign-keys&gt;&lt;ref-type name="Book"&gt;6&lt;/ref-type&gt;&lt;contributors&gt;&lt;authors&gt;&lt;author&gt;Roff, D. A.&lt;/author&gt;&lt;/authors&gt;&lt;/contributors&gt;&lt;titles&gt;&lt;title&gt;Life History Evolution&lt;/title&gt;&lt;/titles&gt;&lt;dates&gt;&lt;year&gt;2002&lt;/year&gt;&lt;/dates&gt;&lt;pub-location&gt;Sunderland, MA&lt;/pub-location&gt;&lt;publisher&gt;Sinauer Associates&lt;/publisher&gt;&lt;urls&gt;&lt;/urls&gt;&lt;/record&gt;&lt;/Cite&gt;&lt;/EndNote&gt;</w:instrText>
      </w:r>
      <w:r w:rsidR="00624A2F">
        <w:rPr>
          <w:sz w:val="22"/>
          <w:szCs w:val="22"/>
        </w:rPr>
        <w:fldChar w:fldCharType="separate"/>
      </w:r>
      <w:r w:rsidR="00D739D5">
        <w:rPr>
          <w:noProof/>
          <w:sz w:val="22"/>
          <w:szCs w:val="22"/>
        </w:rPr>
        <w:t>[1,2]</w:t>
      </w:r>
      <w:r w:rsidR="00624A2F">
        <w:rPr>
          <w:sz w:val="22"/>
          <w:szCs w:val="22"/>
        </w:rPr>
        <w:fldChar w:fldCharType="end"/>
      </w:r>
      <w:r w:rsidR="00543C11">
        <w:rPr>
          <w:sz w:val="22"/>
          <w:szCs w:val="22"/>
        </w:rPr>
        <w:t xml:space="preserve">. </w:t>
      </w:r>
      <w:r w:rsidR="007F6163">
        <w:rPr>
          <w:sz w:val="22"/>
          <w:szCs w:val="22"/>
        </w:rPr>
        <w:t>Moreover</w:t>
      </w:r>
      <w:r w:rsidR="00017056">
        <w:rPr>
          <w:sz w:val="22"/>
          <w:szCs w:val="22"/>
        </w:rPr>
        <w:t xml:space="preserve">, </w:t>
      </w:r>
      <w:r w:rsidR="007A50EE">
        <w:rPr>
          <w:sz w:val="22"/>
          <w:szCs w:val="22"/>
        </w:rPr>
        <w:t>the importance of what I shall collectively term ‘mechanistic constraints’ (i.e. evolutionary constraints born of aspects of an organism’s existing genetic, developmental and physiological mechanisms</w:t>
      </w:r>
      <w:r w:rsidR="00D72D76">
        <w:rPr>
          <w:sz w:val="22"/>
          <w:szCs w:val="22"/>
        </w:rPr>
        <w:t>, themselves a product in part of phylogenetic history</w:t>
      </w:r>
      <w:r w:rsidR="007A50EE">
        <w:rPr>
          <w:sz w:val="22"/>
          <w:szCs w:val="22"/>
        </w:rPr>
        <w:t xml:space="preserve">) in life-history evolution </w:t>
      </w:r>
      <w:r w:rsidR="008209E0">
        <w:rPr>
          <w:sz w:val="22"/>
          <w:szCs w:val="22"/>
        </w:rPr>
        <w:t xml:space="preserve">remains a matter for debate </w:t>
      </w:r>
      <w:r w:rsidR="00624A2F">
        <w:rPr>
          <w:sz w:val="22"/>
          <w:szCs w:val="22"/>
        </w:rPr>
        <w:fldChar w:fldCharType="begin">
          <w:fldData xml:space="preserve">PEVuZE5vdGU+PENpdGU+PEF1dGhvcj5IYXJzaG1hbjwvQXV0aG9yPjxZZWFyPjIwMDc8L1llYXI+
PFJlY051bT4xMjI3MTwvUmVjTnVtPjxEaXNwbGF5VGV4dD5bOSwxMiwyMC0yM1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RmxhdHQ8L0F1dGhvcj48WWVhcj4yMDExPC9ZZWFy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I4NC0yODU8L3BhZ2VzPjx2b2x1bWU+MTY8L3ZvbHVtZT48bnVtYmVyPjY8L251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</w:fldData>
        </w:fldChar>
      </w:r>
      <w:r w:rsidR="00B2413F">
        <w:rPr>
          <w:sz w:val="22"/>
          <w:szCs w:val="22"/>
        </w:rPr>
        <w:instrText xml:space="preserve"> ADDIN EN.CITE </w:instrText>
      </w:r>
      <w:r w:rsidR="00B2413F">
        <w:rPr>
          <w:sz w:val="22"/>
          <w:szCs w:val="22"/>
        </w:rPr>
        <w:fldChar w:fldCharType="begin">
          <w:fldData xml:space="preserve">PEVuZE5vdGU+PENpdGU+PEF1dGhvcj5IYXJzaG1hbjwvQXV0aG9yPjxZZWFyPjIwMDc8L1llYXI+
PFJlY051bT4xMjI3MTwvUmVjTnVtPjxEaXNwbGF5VGV4dD5bOSwxMiwyMC0yM1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RmxhdHQ8L0F1dGhvcj48WWVhcj4yMDExPC9ZZWFy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I4NC0yODU8L3BhZ2VzPjx2b2x1bWU+MTY8L3ZvbHVtZT48bnVtYmVyPjY8L251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624A2F">
        <w:rPr>
          <w:sz w:val="22"/>
          <w:szCs w:val="22"/>
        </w:rPr>
      </w:r>
      <w:r w:rsidR="00624A2F">
        <w:rPr>
          <w:sz w:val="22"/>
          <w:szCs w:val="22"/>
        </w:rPr>
        <w:fldChar w:fldCharType="separate"/>
      </w:r>
      <w:r w:rsidR="00B2413F">
        <w:rPr>
          <w:noProof/>
          <w:sz w:val="22"/>
          <w:szCs w:val="22"/>
        </w:rPr>
        <w:t>[9,12,20-23]</w:t>
      </w:r>
      <w:r w:rsidR="00624A2F">
        <w:rPr>
          <w:sz w:val="22"/>
          <w:szCs w:val="22"/>
        </w:rPr>
        <w:fldChar w:fldCharType="end"/>
      </w:r>
      <w:r w:rsidR="006D479A">
        <w:rPr>
          <w:sz w:val="22"/>
          <w:szCs w:val="22"/>
        </w:rPr>
        <w:t xml:space="preserve">. </w:t>
      </w:r>
      <w:r w:rsidR="00DA4EED" w:rsidRPr="002612F4">
        <w:rPr>
          <w:sz w:val="22"/>
          <w:szCs w:val="22"/>
        </w:rPr>
        <w:t xml:space="preserve">For </w:t>
      </w:r>
      <w:r w:rsidR="007C0CB7" w:rsidRPr="002612F4">
        <w:rPr>
          <w:sz w:val="22"/>
          <w:szCs w:val="22"/>
        </w:rPr>
        <w:t>th</w:t>
      </w:r>
      <w:r w:rsidR="007F6163">
        <w:rPr>
          <w:sz w:val="22"/>
          <w:szCs w:val="22"/>
        </w:rPr>
        <w:t>e</w:t>
      </w:r>
      <w:r w:rsidR="007C0CB7" w:rsidRPr="002612F4">
        <w:rPr>
          <w:sz w:val="22"/>
          <w:szCs w:val="22"/>
        </w:rPr>
        <w:t>s</w:t>
      </w:r>
      <w:r w:rsidR="007F6163">
        <w:rPr>
          <w:sz w:val="22"/>
          <w:szCs w:val="22"/>
        </w:rPr>
        <w:t>e</w:t>
      </w:r>
      <w:r w:rsidR="007C0CB7" w:rsidRPr="002612F4">
        <w:rPr>
          <w:sz w:val="22"/>
          <w:szCs w:val="22"/>
        </w:rPr>
        <w:t xml:space="preserve"> reason</w:t>
      </w:r>
      <w:r w:rsidR="007F6163">
        <w:rPr>
          <w:sz w:val="22"/>
          <w:szCs w:val="22"/>
        </w:rPr>
        <w:t>s</w:t>
      </w:r>
      <w:r w:rsidR="007C0CB7" w:rsidRPr="002612F4">
        <w:rPr>
          <w:sz w:val="22"/>
          <w:szCs w:val="22"/>
        </w:rPr>
        <w:t xml:space="preserve"> evolutionary biologists</w:t>
      </w:r>
      <w:r w:rsidR="00DA4EED" w:rsidRPr="002612F4">
        <w:rPr>
          <w:sz w:val="22"/>
          <w:szCs w:val="22"/>
        </w:rPr>
        <w:t xml:space="preserve"> have become increasing</w:t>
      </w:r>
      <w:r w:rsidR="00663EDE" w:rsidRPr="002612F4">
        <w:rPr>
          <w:sz w:val="22"/>
          <w:szCs w:val="22"/>
        </w:rPr>
        <w:t>ly</w:t>
      </w:r>
      <w:r w:rsidR="00DA4EED" w:rsidRPr="002612F4">
        <w:rPr>
          <w:sz w:val="22"/>
          <w:szCs w:val="22"/>
        </w:rPr>
        <w:t xml:space="preserve"> concerned with elucidating the mec</w:t>
      </w:r>
      <w:r w:rsidR="009E7514" w:rsidRPr="002612F4">
        <w:rPr>
          <w:sz w:val="22"/>
          <w:szCs w:val="22"/>
        </w:rPr>
        <w:t xml:space="preserve">hanisms </w:t>
      </w:r>
      <w:r w:rsidR="007F6163">
        <w:rPr>
          <w:sz w:val="22"/>
          <w:szCs w:val="22"/>
        </w:rPr>
        <w:t xml:space="preserve">that underpin life-history trade-offs, with a view to shedding light on the constraints </w:t>
      </w:r>
      <w:r w:rsidR="009E7514" w:rsidRPr="002612F4">
        <w:rPr>
          <w:sz w:val="22"/>
          <w:szCs w:val="22"/>
        </w:rPr>
        <w:t>at play</w:t>
      </w:r>
      <w:r w:rsidR="00107F9C">
        <w:rPr>
          <w:sz w:val="22"/>
          <w:szCs w:val="22"/>
        </w:rPr>
        <w:t xml:space="preserve"> </w:t>
      </w:r>
      <w:r w:rsidR="00530E52">
        <w:rPr>
          <w:sz w:val="22"/>
          <w:szCs w:val="22"/>
        </w:rPr>
        <w:fldChar w:fldCharType="begin">
          <w:fldData xml:space="preserve">PEVuZE5vdGU+PENpdGU+PEF1dGhvcj5IYXJzaG1hbjwvQXV0aG9yPjxZZWFyPjIwMDc8L1llYXI+
PFJlY051bT4xMjI3MTwvUmVjTnVtPjxEaXNwbGF5VGV4dD5bOS0xNiwyMSwyMl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WmVyYTwvQXV0aG9yPjxZZWFyPjIwMDE8L1llYXI+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TcGVha21hbjwvQXV0aG9yPjxZZWFyPjIwMTU8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MZXNzZWxsczwvQXV0aG9yPjxZZWFyPjIwMDE8L1llYXI+PFJlY051bT4xMzA4NzwvUmVjTnVt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I4NC0yODU8L3BhZ2VzPjx2b2x1bWU+MTY8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</w:fldData>
        </w:fldChar>
      </w:r>
      <w:r w:rsidR="00F12A22">
        <w:rPr>
          <w:sz w:val="22"/>
          <w:szCs w:val="22"/>
        </w:rPr>
        <w:instrText xml:space="preserve"> ADDIN EN.CITE </w:instrText>
      </w:r>
      <w:r w:rsidR="00F12A22">
        <w:rPr>
          <w:sz w:val="22"/>
          <w:szCs w:val="22"/>
        </w:rPr>
        <w:fldChar w:fldCharType="begin">
          <w:fldData xml:space="preserve">PEVuZE5vdGU+PENpdGU+PEF1dGhvcj5IYXJzaG1hbjwvQXV0aG9yPjxZZWFyPjIwMDc8L1llYXI+
PFJlY051bT4xMjI3MTwvUmVjTnVtPjxEaXNwbGF5VGV4dD5bOS0xNiwyMSwyMl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WmVyYTwvQXV0aG9yPjxZZWFyPjIwMDE8L1llYXI+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TcGVha21hbjwvQXV0aG9yPjxZZWFyPjIwMTU8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MZXNzZWxsczwvQXV0aG9yPjxZZWFyPjIwMDE8L1llYXI+PFJlY051bT4xMzA4NzwvUmVjTnVt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I4NC0yODU8L3BhZ2VzPjx2b2x1bWU+MTY8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</w:fldData>
        </w:fldChar>
      </w:r>
      <w:r w:rsidR="00F12A22">
        <w:rPr>
          <w:sz w:val="22"/>
          <w:szCs w:val="22"/>
        </w:rPr>
        <w:instrText xml:space="preserve"> ADDIN EN.CITE.DATA </w:instrText>
      </w:r>
      <w:r w:rsidR="00F12A22">
        <w:rPr>
          <w:sz w:val="22"/>
          <w:szCs w:val="22"/>
        </w:rPr>
      </w:r>
      <w:r w:rsidR="00F12A22">
        <w:rPr>
          <w:sz w:val="22"/>
          <w:szCs w:val="22"/>
        </w:rPr>
        <w:fldChar w:fldCharType="end"/>
      </w:r>
      <w:r w:rsidR="00530E52">
        <w:rPr>
          <w:sz w:val="22"/>
          <w:szCs w:val="22"/>
        </w:rPr>
      </w:r>
      <w:r w:rsidR="00530E52">
        <w:rPr>
          <w:sz w:val="22"/>
          <w:szCs w:val="22"/>
        </w:rPr>
        <w:fldChar w:fldCharType="separate"/>
      </w:r>
      <w:r w:rsidR="00F12A22">
        <w:rPr>
          <w:noProof/>
          <w:sz w:val="22"/>
          <w:szCs w:val="22"/>
        </w:rPr>
        <w:t>[9-16,21,22]</w:t>
      </w:r>
      <w:r w:rsidR="00530E52">
        <w:rPr>
          <w:sz w:val="22"/>
          <w:szCs w:val="22"/>
        </w:rPr>
        <w:fldChar w:fldCharType="end"/>
      </w:r>
      <w:r w:rsidR="009E7514" w:rsidRPr="002612F4">
        <w:rPr>
          <w:sz w:val="22"/>
          <w:szCs w:val="22"/>
        </w:rPr>
        <w:t>.</w:t>
      </w:r>
      <w:r w:rsidR="00DA4EED" w:rsidRPr="002612F4">
        <w:rPr>
          <w:sz w:val="22"/>
          <w:szCs w:val="22"/>
        </w:rPr>
        <w:t xml:space="preserve"> </w:t>
      </w:r>
      <w:r w:rsidR="005F6BA1">
        <w:rPr>
          <w:sz w:val="22"/>
          <w:szCs w:val="22"/>
        </w:rPr>
        <w:t>O</w:t>
      </w:r>
      <w:r w:rsidR="00722B99" w:rsidRPr="002612F4">
        <w:rPr>
          <w:sz w:val="22"/>
          <w:szCs w:val="22"/>
        </w:rPr>
        <w:t>ne</w:t>
      </w:r>
      <w:r w:rsidR="00A81AD3" w:rsidRPr="002612F4">
        <w:rPr>
          <w:sz w:val="22"/>
          <w:szCs w:val="22"/>
        </w:rPr>
        <w:t xml:space="preserve"> major focus is </w:t>
      </w:r>
      <w:r w:rsidR="00663EDE" w:rsidRPr="002612F4">
        <w:rPr>
          <w:sz w:val="22"/>
          <w:szCs w:val="22"/>
        </w:rPr>
        <w:t xml:space="preserve">the role that oxidative stress may play, given the potential for </w:t>
      </w:r>
      <w:r w:rsidR="00A81AD3" w:rsidRPr="002612F4">
        <w:rPr>
          <w:sz w:val="22"/>
          <w:szCs w:val="22"/>
        </w:rPr>
        <w:t xml:space="preserve">energetically demanding current activities </w:t>
      </w:r>
      <w:r w:rsidR="00663EDE" w:rsidRPr="002612F4">
        <w:rPr>
          <w:sz w:val="22"/>
          <w:szCs w:val="22"/>
        </w:rPr>
        <w:t xml:space="preserve">to cause oxidative damage to </w:t>
      </w:r>
      <w:r w:rsidR="00462EA5" w:rsidRPr="002612F4">
        <w:rPr>
          <w:sz w:val="22"/>
          <w:szCs w:val="22"/>
        </w:rPr>
        <w:t xml:space="preserve">diverse </w:t>
      </w:r>
      <w:r w:rsidR="00663EDE" w:rsidRPr="002612F4">
        <w:rPr>
          <w:sz w:val="22"/>
          <w:szCs w:val="22"/>
        </w:rPr>
        <w:t>biomolecules</w:t>
      </w:r>
      <w:r w:rsidR="00462EA5" w:rsidRPr="002612F4">
        <w:rPr>
          <w:sz w:val="22"/>
          <w:szCs w:val="22"/>
        </w:rPr>
        <w:t>,</w:t>
      </w:r>
      <w:r w:rsidR="00663EDE" w:rsidRPr="002612F4">
        <w:rPr>
          <w:sz w:val="22"/>
          <w:szCs w:val="22"/>
        </w:rPr>
        <w:t xml:space="preserve"> </w:t>
      </w:r>
      <w:r w:rsidR="00232FB0" w:rsidRPr="002612F4">
        <w:rPr>
          <w:sz w:val="22"/>
          <w:szCs w:val="22"/>
        </w:rPr>
        <w:t xml:space="preserve">thereby compromising somatic integrity and </w:t>
      </w:r>
      <w:r w:rsidR="00A01996">
        <w:rPr>
          <w:sz w:val="22"/>
          <w:szCs w:val="22"/>
        </w:rPr>
        <w:t>f</w:t>
      </w:r>
      <w:r w:rsidR="00A81AD3" w:rsidRPr="002612F4">
        <w:rPr>
          <w:sz w:val="22"/>
          <w:szCs w:val="22"/>
        </w:rPr>
        <w:t>uture</w:t>
      </w:r>
      <w:r w:rsidR="00663EDE" w:rsidRPr="002612F4">
        <w:rPr>
          <w:sz w:val="22"/>
          <w:szCs w:val="22"/>
        </w:rPr>
        <w:t xml:space="preserve"> performance</w:t>
      </w:r>
      <w:r w:rsidR="00DD31C5" w:rsidRPr="002612F4">
        <w:rPr>
          <w:sz w:val="22"/>
          <w:szCs w:val="22"/>
        </w:rPr>
        <w:t xml:space="preserve"> </w:t>
      </w:r>
      <w:r w:rsidR="00C16964" w:rsidRPr="002612F4">
        <w:rPr>
          <w:sz w:val="22"/>
          <w:szCs w:val="22"/>
        </w:rPr>
        <w:fldChar w:fldCharType="begin">
          <w:fldData xml:space="preserve">PEVuZE5vdGU+PENpdGU+PEF1dGhvcj5TZWxtYW48L0F1dGhvcj48WWVhcj4yMDEyPC9ZZWFyPjxS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TZWxtYW48L0F1dGhvcj48WWVhcj4yMDEyPC9ZZWFyPjxS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C16964" w:rsidRPr="002612F4">
        <w:rPr>
          <w:sz w:val="22"/>
          <w:szCs w:val="22"/>
        </w:rPr>
      </w:r>
      <w:r w:rsidR="00C16964" w:rsidRPr="002612F4">
        <w:rPr>
          <w:sz w:val="22"/>
          <w:szCs w:val="22"/>
        </w:rPr>
        <w:fldChar w:fldCharType="separate"/>
      </w:r>
      <w:r w:rsidR="00B2413F">
        <w:rPr>
          <w:noProof/>
          <w:sz w:val="22"/>
          <w:szCs w:val="22"/>
        </w:rPr>
        <w:t>[13-15]</w:t>
      </w:r>
      <w:r w:rsidR="00C16964" w:rsidRPr="002612F4">
        <w:rPr>
          <w:sz w:val="22"/>
          <w:szCs w:val="22"/>
        </w:rPr>
        <w:fldChar w:fldCharType="end"/>
      </w:r>
      <w:r w:rsidR="00663EDE" w:rsidRPr="002612F4">
        <w:rPr>
          <w:sz w:val="22"/>
          <w:szCs w:val="22"/>
        </w:rPr>
        <w:t xml:space="preserve">. </w:t>
      </w:r>
      <w:r w:rsidR="00E6241F" w:rsidRPr="002612F4">
        <w:rPr>
          <w:sz w:val="22"/>
          <w:szCs w:val="22"/>
        </w:rPr>
        <w:t xml:space="preserve">However, uncertainty regarding the </w:t>
      </w:r>
      <w:r w:rsidR="008F5607" w:rsidRPr="002612F4">
        <w:rPr>
          <w:sz w:val="22"/>
          <w:szCs w:val="22"/>
        </w:rPr>
        <w:t xml:space="preserve">central </w:t>
      </w:r>
      <w:r w:rsidR="00E6241F" w:rsidRPr="002612F4">
        <w:rPr>
          <w:sz w:val="22"/>
          <w:szCs w:val="22"/>
        </w:rPr>
        <w:t>importance of oxidative stress</w:t>
      </w:r>
      <w:r w:rsidR="00DD31C5" w:rsidRPr="002612F4">
        <w:rPr>
          <w:sz w:val="22"/>
          <w:szCs w:val="22"/>
        </w:rPr>
        <w:t xml:space="preserve"> </w:t>
      </w:r>
      <w:r w:rsidR="00C16964" w:rsidRPr="002612F4">
        <w:rPr>
          <w:sz w:val="22"/>
          <w:szCs w:val="22"/>
        </w:rPr>
        <w:fldChar w:fldCharType="begin">
          <w:fldData xml:space="preserve">PEVuZE5vdGU+PENpdGU+PEF1dGhvcj5TZWxtYW48L0F1dGhvcj48WWVhcj4yMDEyPC9ZZWFyPjxS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TZWxtYW48L0F1dGhvcj48WWVhcj4yMDEyPC9ZZWFyPjxS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C16964" w:rsidRPr="002612F4">
        <w:rPr>
          <w:sz w:val="22"/>
          <w:szCs w:val="22"/>
        </w:rPr>
      </w:r>
      <w:r w:rsidR="00C16964" w:rsidRPr="002612F4">
        <w:rPr>
          <w:sz w:val="22"/>
          <w:szCs w:val="22"/>
        </w:rPr>
        <w:fldChar w:fldCharType="separate"/>
      </w:r>
      <w:r w:rsidR="00B2413F">
        <w:rPr>
          <w:noProof/>
          <w:sz w:val="22"/>
          <w:szCs w:val="22"/>
        </w:rPr>
        <w:t>[13-15]</w:t>
      </w:r>
      <w:r w:rsidR="00C16964" w:rsidRPr="002612F4">
        <w:rPr>
          <w:sz w:val="22"/>
          <w:szCs w:val="22"/>
        </w:rPr>
        <w:fldChar w:fldCharType="end"/>
      </w:r>
      <w:r w:rsidR="00E6241F" w:rsidRPr="002612F4">
        <w:rPr>
          <w:sz w:val="22"/>
          <w:szCs w:val="22"/>
        </w:rPr>
        <w:t xml:space="preserve">, coupled with the </w:t>
      </w:r>
      <w:r w:rsidR="008F5607" w:rsidRPr="002612F4">
        <w:rPr>
          <w:sz w:val="22"/>
          <w:szCs w:val="22"/>
        </w:rPr>
        <w:t xml:space="preserve">expectation </w:t>
      </w:r>
      <w:r w:rsidR="00E6241F" w:rsidRPr="002612F4">
        <w:rPr>
          <w:sz w:val="22"/>
          <w:szCs w:val="22"/>
        </w:rPr>
        <w:t xml:space="preserve">that multiple mechanisms </w:t>
      </w:r>
      <w:r w:rsidR="00A01996">
        <w:rPr>
          <w:sz w:val="22"/>
          <w:szCs w:val="22"/>
        </w:rPr>
        <w:t xml:space="preserve">of somatic deterioration </w:t>
      </w:r>
      <w:r w:rsidR="00287601">
        <w:rPr>
          <w:sz w:val="22"/>
          <w:szCs w:val="22"/>
        </w:rPr>
        <w:t>are likely to</w:t>
      </w:r>
      <w:r w:rsidR="00287601" w:rsidRPr="002612F4">
        <w:rPr>
          <w:sz w:val="22"/>
          <w:szCs w:val="22"/>
        </w:rPr>
        <w:t xml:space="preserve"> </w:t>
      </w:r>
      <w:r w:rsidR="00E6241F" w:rsidRPr="002612F4">
        <w:rPr>
          <w:sz w:val="22"/>
          <w:szCs w:val="22"/>
        </w:rPr>
        <w:t>act in concert</w:t>
      </w:r>
      <w:r w:rsidR="00A01996">
        <w:rPr>
          <w:sz w:val="22"/>
          <w:szCs w:val="22"/>
        </w:rPr>
        <w:t xml:space="preserve"> </w:t>
      </w:r>
      <w:r w:rsidR="00902EC3">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902EC3">
        <w:rPr>
          <w:sz w:val="22"/>
          <w:szCs w:val="22"/>
        </w:rPr>
      </w:r>
      <w:r w:rsidR="00902EC3">
        <w:rPr>
          <w:sz w:val="22"/>
          <w:szCs w:val="22"/>
        </w:rPr>
        <w:fldChar w:fldCharType="separate"/>
      </w:r>
      <w:r w:rsidR="00B2413F">
        <w:rPr>
          <w:noProof/>
          <w:sz w:val="22"/>
          <w:szCs w:val="22"/>
        </w:rPr>
        <w:t>[24,25]</w:t>
      </w:r>
      <w:r w:rsidR="00902EC3">
        <w:rPr>
          <w:sz w:val="22"/>
          <w:szCs w:val="22"/>
        </w:rPr>
        <w:fldChar w:fldCharType="end"/>
      </w:r>
      <w:r w:rsidR="00E00792" w:rsidRPr="002612F4">
        <w:rPr>
          <w:sz w:val="22"/>
          <w:szCs w:val="22"/>
        </w:rPr>
        <w:t>,</w:t>
      </w:r>
      <w:r w:rsidR="00E6241F" w:rsidRPr="002612F4">
        <w:rPr>
          <w:sz w:val="22"/>
          <w:szCs w:val="22"/>
        </w:rPr>
        <w:t xml:space="preserve"> motivates </w:t>
      </w:r>
      <w:r w:rsidR="00502A2B">
        <w:rPr>
          <w:sz w:val="22"/>
          <w:szCs w:val="22"/>
        </w:rPr>
        <w:t xml:space="preserve">continued </w:t>
      </w:r>
      <w:r w:rsidR="008F5607" w:rsidRPr="002612F4">
        <w:rPr>
          <w:sz w:val="22"/>
          <w:szCs w:val="22"/>
        </w:rPr>
        <w:t xml:space="preserve">attention to </w:t>
      </w:r>
      <w:r w:rsidR="00D47514">
        <w:rPr>
          <w:sz w:val="22"/>
          <w:szCs w:val="22"/>
        </w:rPr>
        <w:t xml:space="preserve">the </w:t>
      </w:r>
      <w:r w:rsidR="00502A2B">
        <w:rPr>
          <w:sz w:val="22"/>
          <w:szCs w:val="22"/>
        </w:rPr>
        <w:t xml:space="preserve">roles of other </w:t>
      </w:r>
      <w:r w:rsidR="00E6241F" w:rsidRPr="002612F4">
        <w:rPr>
          <w:sz w:val="22"/>
          <w:szCs w:val="22"/>
        </w:rPr>
        <w:t xml:space="preserve">pathways. </w:t>
      </w:r>
      <w:r w:rsidR="009E7514" w:rsidRPr="002612F4">
        <w:rPr>
          <w:sz w:val="22"/>
          <w:szCs w:val="22"/>
        </w:rPr>
        <w:t>Intuitively</w:t>
      </w:r>
      <w:r w:rsidR="00DD31C5" w:rsidRPr="002612F4">
        <w:rPr>
          <w:sz w:val="22"/>
          <w:szCs w:val="22"/>
        </w:rPr>
        <w:t>,</w:t>
      </w:r>
      <w:r w:rsidR="009E7514" w:rsidRPr="002612F4">
        <w:rPr>
          <w:sz w:val="22"/>
          <w:szCs w:val="22"/>
        </w:rPr>
        <w:t xml:space="preserve"> </w:t>
      </w:r>
      <w:r w:rsidR="000333B7">
        <w:rPr>
          <w:sz w:val="22"/>
          <w:szCs w:val="22"/>
        </w:rPr>
        <w:t xml:space="preserve">in seeking a proximate mechanism that underpins current-future trade-offs </w:t>
      </w:r>
      <w:r w:rsidR="009E7514" w:rsidRPr="002612F4">
        <w:rPr>
          <w:sz w:val="22"/>
          <w:szCs w:val="22"/>
        </w:rPr>
        <w:t xml:space="preserve">one might seek a broadly conserved </w:t>
      </w:r>
      <w:r w:rsidR="00F776C0" w:rsidRPr="002612F4">
        <w:rPr>
          <w:sz w:val="22"/>
          <w:szCs w:val="22"/>
        </w:rPr>
        <w:t xml:space="preserve">biological </w:t>
      </w:r>
      <w:r w:rsidR="009E7514" w:rsidRPr="002612F4">
        <w:rPr>
          <w:sz w:val="22"/>
          <w:szCs w:val="22"/>
        </w:rPr>
        <w:t xml:space="preserve">structure that can be damaged by </w:t>
      </w:r>
      <w:r w:rsidR="00DD31C5" w:rsidRPr="002612F4">
        <w:rPr>
          <w:sz w:val="22"/>
          <w:szCs w:val="22"/>
        </w:rPr>
        <w:t>‘</w:t>
      </w:r>
      <w:r w:rsidR="009E7514" w:rsidRPr="002612F4">
        <w:rPr>
          <w:sz w:val="22"/>
          <w:szCs w:val="22"/>
        </w:rPr>
        <w:t>current</w:t>
      </w:r>
      <w:r w:rsidR="00DD31C5" w:rsidRPr="002612F4">
        <w:rPr>
          <w:sz w:val="22"/>
          <w:szCs w:val="22"/>
        </w:rPr>
        <w:t>’</w:t>
      </w:r>
      <w:r w:rsidR="005D09A0" w:rsidRPr="002612F4">
        <w:rPr>
          <w:sz w:val="22"/>
          <w:szCs w:val="22"/>
        </w:rPr>
        <w:t xml:space="preserve"> actions, and </w:t>
      </w:r>
      <w:r w:rsidR="009E7514" w:rsidRPr="002612F4">
        <w:rPr>
          <w:sz w:val="22"/>
          <w:szCs w:val="22"/>
        </w:rPr>
        <w:t>whose deficits pas</w:t>
      </w:r>
      <w:r w:rsidR="00020403" w:rsidRPr="002612F4">
        <w:rPr>
          <w:sz w:val="22"/>
          <w:szCs w:val="22"/>
        </w:rPr>
        <w:t xml:space="preserve">s forward to </w:t>
      </w:r>
      <w:r w:rsidR="00DD31C5" w:rsidRPr="002612F4">
        <w:rPr>
          <w:sz w:val="22"/>
          <w:szCs w:val="22"/>
        </w:rPr>
        <w:t>‘</w:t>
      </w:r>
      <w:r w:rsidR="00020403" w:rsidRPr="002612F4">
        <w:rPr>
          <w:sz w:val="22"/>
          <w:szCs w:val="22"/>
        </w:rPr>
        <w:t>future</w:t>
      </w:r>
      <w:r w:rsidR="00DD31C5" w:rsidRPr="002612F4">
        <w:rPr>
          <w:sz w:val="22"/>
          <w:szCs w:val="22"/>
        </w:rPr>
        <w:t>’</w:t>
      </w:r>
      <w:r w:rsidR="00C57484" w:rsidRPr="002612F4">
        <w:rPr>
          <w:sz w:val="22"/>
          <w:szCs w:val="22"/>
        </w:rPr>
        <w:t xml:space="preserve"> time steps with the potential for </w:t>
      </w:r>
      <w:r w:rsidR="00287601">
        <w:rPr>
          <w:sz w:val="22"/>
          <w:szCs w:val="22"/>
        </w:rPr>
        <w:t xml:space="preserve">causal </w:t>
      </w:r>
      <w:r w:rsidR="00020403" w:rsidRPr="002612F4">
        <w:rPr>
          <w:sz w:val="22"/>
          <w:szCs w:val="22"/>
        </w:rPr>
        <w:t>detrimental effects on</w:t>
      </w:r>
      <w:r w:rsidR="00BC5BF1">
        <w:rPr>
          <w:sz w:val="22"/>
          <w:szCs w:val="22"/>
        </w:rPr>
        <w:t xml:space="preserve"> future </w:t>
      </w:r>
      <w:r w:rsidR="009E7514" w:rsidRPr="002612F4">
        <w:rPr>
          <w:sz w:val="22"/>
          <w:szCs w:val="22"/>
        </w:rPr>
        <w:t>performance</w:t>
      </w:r>
      <w:r w:rsidR="00DD31C5" w:rsidRPr="002612F4">
        <w:rPr>
          <w:sz w:val="22"/>
          <w:szCs w:val="22"/>
        </w:rPr>
        <w:t xml:space="preserve">. A wealth of evidence from biomedical </w:t>
      </w:r>
      <w:r w:rsidR="00C57484" w:rsidRPr="002612F4">
        <w:rPr>
          <w:sz w:val="22"/>
          <w:szCs w:val="22"/>
        </w:rPr>
        <w:t xml:space="preserve">and </w:t>
      </w:r>
      <w:r w:rsidR="005D09A0" w:rsidRPr="002612F4">
        <w:rPr>
          <w:sz w:val="22"/>
          <w:szCs w:val="22"/>
        </w:rPr>
        <w:t xml:space="preserve">ecological </w:t>
      </w:r>
      <w:r w:rsidR="005F6BA1">
        <w:rPr>
          <w:sz w:val="22"/>
          <w:szCs w:val="22"/>
        </w:rPr>
        <w:t xml:space="preserve">research </w:t>
      </w:r>
      <w:r w:rsidR="005D09A0" w:rsidRPr="002612F4">
        <w:rPr>
          <w:sz w:val="22"/>
          <w:szCs w:val="22"/>
        </w:rPr>
        <w:t xml:space="preserve">now </w:t>
      </w:r>
      <w:r w:rsidR="00425DCE" w:rsidRPr="002612F4">
        <w:rPr>
          <w:sz w:val="22"/>
          <w:szCs w:val="22"/>
        </w:rPr>
        <w:t>highlight</w:t>
      </w:r>
      <w:r w:rsidR="008E1FB1" w:rsidRPr="002612F4">
        <w:rPr>
          <w:sz w:val="22"/>
          <w:szCs w:val="22"/>
        </w:rPr>
        <w:t>s</w:t>
      </w:r>
      <w:r w:rsidR="005D09A0" w:rsidRPr="002612F4">
        <w:rPr>
          <w:sz w:val="22"/>
          <w:szCs w:val="22"/>
        </w:rPr>
        <w:t xml:space="preserve"> that </w:t>
      </w:r>
      <w:r w:rsidR="001F1ECF" w:rsidRPr="002612F4">
        <w:rPr>
          <w:sz w:val="22"/>
          <w:szCs w:val="22"/>
        </w:rPr>
        <w:t xml:space="preserve">telomeres </w:t>
      </w:r>
      <w:r w:rsidR="00BC5BF1">
        <w:rPr>
          <w:sz w:val="22"/>
          <w:szCs w:val="22"/>
        </w:rPr>
        <w:t xml:space="preserve">may </w:t>
      </w:r>
      <w:r w:rsidR="001F1ECF" w:rsidRPr="002612F4">
        <w:rPr>
          <w:sz w:val="22"/>
          <w:szCs w:val="22"/>
        </w:rPr>
        <w:t>constitute just such a structure</w:t>
      </w:r>
      <w:r w:rsidR="00203C54">
        <w:rPr>
          <w:sz w:val="22"/>
          <w:szCs w:val="22"/>
        </w:rPr>
        <w:t xml:space="preserve"> </w:t>
      </w:r>
      <w:r w:rsidR="00203C54" w:rsidRPr="002612F4">
        <w:rPr>
          <w:sz w:val="22"/>
          <w:szCs w:val="22"/>
        </w:rPr>
        <w:fldChar w:fldCharType="begin"/>
      </w:r>
      <w:r w:rsidR="00B2413F">
        <w:rPr>
          <w:sz w:val="22"/>
          <w:szCs w:val="22"/>
        </w:rPr>
        <w:instrText xml:space="preserve"> ADDIN EN.CITE &lt;EndNote&gt;&lt;Cite&gt;&lt;Author&gt;Monaghan&lt;/Author&gt;&lt;Year&gt;2006&lt;/Year&gt;&lt;RecNum&gt;9518&lt;/RecNum&gt;&lt;DisplayText&gt;[16]&lt;/DisplayText&gt;&lt;record&gt;&lt;rec-number&gt;9518&lt;/rec-number&gt;&lt;foreign-keys&gt;&lt;key app="EN" db-id="99we5205z59tpfe5dftpafsxe0s209r5ftdw"&gt;9518&lt;/key&gt;&lt;/foreign-keys&gt;&lt;ref-type name="Journal Article"&gt;17&lt;/ref-type&gt;&lt;contributors&gt;&lt;authors&gt;&lt;author&gt;Monaghan, P.&lt;/author&gt;&lt;author&gt;Haussmann, M. F.&lt;/author&gt;&lt;/authors&gt;&lt;/contributors&gt;&lt;auth-address&gt;Univ Glasgow, Div Environm &amp;amp; Evolutionary Biol, Inst Biomed &amp;amp; Life Sci, Glasgow G12 8QQ, Lanark, Scotland&amp;#xD;Swarthmore Coll, Dept Biol, Swarthmore, PA 19081 USA&lt;/auth-address&gt;&lt;titles&gt;&lt;title&gt;Do telomere dynamics link lifestyle and lifespan?&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47-53&lt;/pages&gt;&lt;volume&gt;21&lt;/volume&gt;&lt;number&gt;1&lt;/number&gt;&lt;keywords&gt;&lt;keyword&gt;long-lived birds&lt;/keyword&gt;&lt;keyword&gt;replicative senescence&lt;/keyword&gt;&lt;keyword&gt;tumor suppression&lt;/keyword&gt;&lt;keyword&gt;aging animals&lt;/keyword&gt;&lt;keyword&gt;in-vivo&lt;/keyword&gt;&lt;keyword&gt;length&lt;/keyword&gt;&lt;keyword&gt;stress&lt;/keyword&gt;&lt;keyword&gt;cancer&lt;/keyword&gt;&lt;keyword&gt;cells&lt;/keyword&gt;&lt;keyword&gt;age&lt;/keyword&gt;&lt;/keywords&gt;&lt;dates&gt;&lt;year&gt;2006&lt;/year&gt;&lt;pub-dates&gt;&lt;date&gt;Jan&lt;/date&gt;&lt;/pub-dates&gt;&lt;/dates&gt;&lt;isbn&gt;0169-5347&lt;/isbn&gt;&lt;accession-num&gt;WOS:000234814000012&lt;/accession-num&gt;&lt;urls&gt;&lt;related-urls&gt;&lt;url&gt;&amp;lt;Go to ISI&amp;gt;://WOS:000234814000012&lt;/url&gt;&lt;/related-urls&gt;&lt;/urls&gt;&lt;electronic-resource-num&gt;10.1016/j.tree.2005.11.007&lt;/electronic-resource-num&gt;&lt;language&gt;English&lt;/language&gt;&lt;/record&gt;&lt;/Cite&gt;&lt;/EndNote&gt;</w:instrText>
      </w:r>
      <w:r w:rsidR="00203C54" w:rsidRPr="002612F4">
        <w:rPr>
          <w:sz w:val="22"/>
          <w:szCs w:val="22"/>
        </w:rPr>
        <w:fldChar w:fldCharType="separate"/>
      </w:r>
      <w:r w:rsidR="00B2413F">
        <w:rPr>
          <w:noProof/>
          <w:sz w:val="22"/>
          <w:szCs w:val="22"/>
        </w:rPr>
        <w:t>[16]</w:t>
      </w:r>
      <w:r w:rsidR="00203C54" w:rsidRPr="002612F4">
        <w:rPr>
          <w:sz w:val="22"/>
          <w:szCs w:val="22"/>
        </w:rPr>
        <w:fldChar w:fldCharType="end"/>
      </w:r>
      <w:r w:rsidR="001F1ECF" w:rsidRPr="002612F4">
        <w:rPr>
          <w:sz w:val="22"/>
          <w:szCs w:val="22"/>
        </w:rPr>
        <w:t>.</w:t>
      </w:r>
      <w:r w:rsidR="005D09A0" w:rsidRPr="002612F4">
        <w:rPr>
          <w:sz w:val="22"/>
          <w:szCs w:val="22"/>
        </w:rPr>
        <w:br/>
      </w:r>
    </w:p>
    <w:p w14:paraId="664376F7" w14:textId="550239CE" w:rsidR="00123D52" w:rsidRPr="002612F4" w:rsidRDefault="006C0EEA" w:rsidP="00407275">
      <w:pPr>
        <w:spacing w:line="480" w:lineRule="auto"/>
        <w:rPr>
          <w:b/>
          <w:color w:val="76923C" w:themeColor="accent3" w:themeShade="BF"/>
          <w:sz w:val="22"/>
          <w:szCs w:val="22"/>
        </w:rPr>
      </w:pPr>
      <w:r w:rsidRPr="002612F4">
        <w:rPr>
          <w:b/>
          <w:color w:val="76923C" w:themeColor="accent3" w:themeShade="BF"/>
          <w:sz w:val="22"/>
          <w:szCs w:val="22"/>
        </w:rPr>
        <w:t>(</w:t>
      </w:r>
      <w:r w:rsidR="00200D32" w:rsidRPr="002612F4">
        <w:rPr>
          <w:b/>
          <w:color w:val="76923C" w:themeColor="accent3" w:themeShade="BF"/>
          <w:sz w:val="22"/>
          <w:szCs w:val="22"/>
        </w:rPr>
        <w:t>b</w:t>
      </w:r>
      <w:r w:rsidRPr="002612F4">
        <w:rPr>
          <w:b/>
          <w:color w:val="76923C" w:themeColor="accent3" w:themeShade="BF"/>
          <w:sz w:val="22"/>
          <w:szCs w:val="22"/>
        </w:rPr>
        <w:t xml:space="preserve">) </w:t>
      </w:r>
      <w:r w:rsidR="004649AC" w:rsidRPr="002612F4">
        <w:rPr>
          <w:b/>
          <w:color w:val="76923C" w:themeColor="accent3" w:themeShade="BF"/>
          <w:sz w:val="22"/>
          <w:szCs w:val="22"/>
        </w:rPr>
        <w:t xml:space="preserve">What role </w:t>
      </w:r>
      <w:r w:rsidR="00243CA5" w:rsidRPr="002612F4">
        <w:rPr>
          <w:b/>
          <w:color w:val="76923C" w:themeColor="accent3" w:themeShade="BF"/>
          <w:sz w:val="22"/>
          <w:szCs w:val="22"/>
        </w:rPr>
        <w:t>might</w:t>
      </w:r>
      <w:r w:rsidR="004649AC" w:rsidRPr="002612F4">
        <w:rPr>
          <w:b/>
          <w:color w:val="76923C" w:themeColor="accent3" w:themeShade="BF"/>
          <w:sz w:val="22"/>
          <w:szCs w:val="22"/>
        </w:rPr>
        <w:t xml:space="preserve"> telomeres play?</w:t>
      </w:r>
    </w:p>
    <w:p w14:paraId="2056EBD6" w14:textId="56E58BE7" w:rsidR="00E67ED0" w:rsidRPr="002612F4" w:rsidRDefault="001630F4" w:rsidP="00407275">
      <w:pPr>
        <w:spacing w:line="480" w:lineRule="auto"/>
        <w:rPr>
          <w:sz w:val="22"/>
          <w:szCs w:val="22"/>
        </w:rPr>
      </w:pPr>
      <w:r w:rsidRPr="002612F4">
        <w:rPr>
          <w:sz w:val="22"/>
          <w:szCs w:val="22"/>
        </w:rPr>
        <w:t>Telomeres are nucleoprotein complexes</w:t>
      </w:r>
      <w:r w:rsidRPr="002612F4">
        <w:rPr>
          <w:b/>
          <w:sz w:val="22"/>
          <w:szCs w:val="22"/>
        </w:rPr>
        <w:t xml:space="preserve"> </w:t>
      </w:r>
      <w:r w:rsidRPr="002612F4">
        <w:rPr>
          <w:sz w:val="22"/>
          <w:szCs w:val="22"/>
        </w:rPr>
        <w:t xml:space="preserve">that cap the ends of </w:t>
      </w:r>
      <w:r w:rsidR="0003512A" w:rsidRPr="002612F4">
        <w:rPr>
          <w:sz w:val="22"/>
          <w:szCs w:val="22"/>
        </w:rPr>
        <w:t xml:space="preserve">the </w:t>
      </w:r>
      <w:r w:rsidRPr="002612F4">
        <w:rPr>
          <w:sz w:val="22"/>
          <w:szCs w:val="22"/>
        </w:rPr>
        <w:t>linear chromosomes</w:t>
      </w:r>
      <w:r w:rsidR="0003512A" w:rsidRPr="002612F4">
        <w:rPr>
          <w:sz w:val="22"/>
          <w:szCs w:val="22"/>
        </w:rPr>
        <w:t xml:space="preserve"> of eukaryotes</w:t>
      </w:r>
      <w:r w:rsidR="0042506B">
        <w:rPr>
          <w:sz w:val="22"/>
          <w:szCs w:val="22"/>
        </w:rPr>
        <w:t xml:space="preserve"> </w:t>
      </w:r>
      <w:r w:rsidR="0042506B" w:rsidRPr="002612F4">
        <w:rPr>
          <w:sz w:val="22"/>
          <w:szCs w:val="22"/>
        </w:rPr>
        <w:fldChar w:fldCharType="begin"/>
      </w:r>
      <w:r w:rsidR="00B2413F">
        <w:rPr>
          <w:sz w:val="22"/>
          <w:szCs w:val="22"/>
        </w:rPr>
        <w:instrText xml:space="preserve"> ADDIN EN.CITE &lt;EndNote&gt;&lt;Cite&gt;&lt;Author&gt;Blackburn&lt;/Author&gt;&lt;Year&gt;2001&lt;/Year&gt;&lt;RecNum&gt;10044&lt;/RecNum&gt;&lt;DisplayText&gt;[26]&lt;/DisplayText&gt;&lt;record&gt;&lt;rec-number&gt;10044&lt;/rec-number&gt;&lt;foreign-keys&gt;&lt;key app="EN" db-id="99we5205z59tpfe5dftpafsxe0s209r5ftdw"&gt;10044&lt;/key&gt;&lt;/foreign-keys&gt;&lt;ref-type name="Journal Article"&gt;17&lt;/ref-type&gt;&lt;contributors&gt;&lt;authors&gt;&lt;author&gt;Blackburn, E. H.&lt;/author&gt;&lt;/authors&gt;&lt;/contributors&gt;&lt;auth-address&gt;Univ Calif San Francisco, Dept Biochem &amp;amp; Biophys, San Francisco, CA 94143 USA&lt;/auth-address&gt;&lt;titles&gt;&lt;title&gt;Switching and signaling at the telomere&lt;/title&gt;&lt;secondary-title&gt;Cell&lt;/secondary-title&gt;&lt;alt-title&gt;Cell&lt;/alt-title&gt;&lt;/titles&gt;&lt;periodical&gt;&lt;full-title&gt;Cell&lt;/full-title&gt;&lt;abbr-1&gt;Cell&lt;/abbr-1&gt;&lt;/periodical&gt;&lt;alt-periodical&gt;&lt;full-title&gt;Cell&lt;/full-title&gt;&lt;abbr-1&gt;Cell&lt;/abbr-1&gt;&lt;/alt-periodical&gt;&lt;pages&gt;661-673&lt;/pages&gt;&lt;volume&gt;106&lt;/volume&gt;&lt;number&gt;6&lt;/number&gt;&lt;keywords&gt;&lt;keyword&gt;to-end fusions&lt;/keyword&gt;&lt;keyword&gt;saccharomyces-cerevisiae&lt;/keyword&gt;&lt;keyword&gt;yeast telomeres&lt;/keyword&gt;&lt;keyword&gt;fission yeast&lt;/keyword&gt;&lt;keyword&gt;human-cells&lt;/keyword&gt;&lt;keyword&gt;reverse-transcriptase&lt;/keyword&gt;&lt;keyword&gt;life-span&lt;/keyword&gt;&lt;keyword&gt;in-vivo&lt;/keyword&gt;&lt;keyword&gt;ectopic expression&lt;/keyword&gt;&lt;keyword&gt;terminal region&lt;/keyword&gt;&lt;/keywords&gt;&lt;dates&gt;&lt;year&gt;2001&lt;/year&gt;&lt;pub-dates&gt;&lt;date&gt;Sep 21&lt;/date&gt;&lt;/pub-dates&gt;&lt;/dates&gt;&lt;isbn&gt;0092-8674&lt;/isbn&gt;&lt;accession-num&gt;WOS:000171213000004&lt;/accession-num&gt;&lt;urls&gt;&lt;related-urls&gt;&lt;url&gt;&amp;lt;Go to ISI&amp;gt;://WOS:000171213000004&lt;/url&gt;&lt;/related-urls&gt;&lt;/urls&gt;&lt;electronic-resource-num&gt;Doi 10.1016/S0092-8674(01)00492-5&lt;/electronic-resource-num&gt;&lt;language&gt;English&lt;/language&gt;&lt;/record&gt;&lt;/Cite&gt;&lt;/EndNote&gt;</w:instrText>
      </w:r>
      <w:r w:rsidR="0042506B" w:rsidRPr="002612F4">
        <w:rPr>
          <w:sz w:val="22"/>
          <w:szCs w:val="22"/>
        </w:rPr>
        <w:fldChar w:fldCharType="separate"/>
      </w:r>
      <w:r w:rsidR="00B2413F">
        <w:rPr>
          <w:noProof/>
          <w:sz w:val="22"/>
          <w:szCs w:val="22"/>
        </w:rPr>
        <w:t>[26]</w:t>
      </w:r>
      <w:r w:rsidR="0042506B" w:rsidRPr="002612F4">
        <w:rPr>
          <w:sz w:val="22"/>
          <w:szCs w:val="22"/>
        </w:rPr>
        <w:fldChar w:fldCharType="end"/>
      </w:r>
      <w:r w:rsidRPr="002612F4">
        <w:rPr>
          <w:sz w:val="22"/>
          <w:szCs w:val="22"/>
        </w:rPr>
        <w:t>. The</w:t>
      </w:r>
      <w:r w:rsidR="00425DCE" w:rsidRPr="002612F4">
        <w:rPr>
          <w:sz w:val="22"/>
          <w:szCs w:val="22"/>
        </w:rPr>
        <w:t>y</w:t>
      </w:r>
      <w:r w:rsidRPr="002612F4">
        <w:rPr>
          <w:sz w:val="22"/>
          <w:szCs w:val="22"/>
        </w:rPr>
        <w:t xml:space="preserve"> comprise a repetitive non-coding DNA sequence (TTAGGG repeats in vertebrates) bound up in </w:t>
      </w:r>
      <w:r w:rsidR="00471DA6" w:rsidRPr="002612F4">
        <w:rPr>
          <w:sz w:val="22"/>
          <w:szCs w:val="22"/>
        </w:rPr>
        <w:t xml:space="preserve">a </w:t>
      </w:r>
      <w:r w:rsidRPr="002612F4">
        <w:rPr>
          <w:sz w:val="22"/>
          <w:szCs w:val="22"/>
        </w:rPr>
        <w:t xml:space="preserve">multi-protein complex </w:t>
      </w:r>
      <w:r w:rsidRPr="002612F4">
        <w:rPr>
          <w:sz w:val="22"/>
          <w:szCs w:val="22"/>
        </w:rPr>
        <w:fldChar w:fldCharType="begin"/>
      </w:r>
      <w:r w:rsidR="00B2413F">
        <w:rPr>
          <w:sz w:val="22"/>
          <w:szCs w:val="22"/>
        </w:rPr>
        <w:instrText xml:space="preserve"> ADDIN EN.CITE &lt;EndNote&gt;&lt;Cite&gt;&lt;Author&gt;Blackburn&lt;/Author&gt;&lt;Year&gt;2001&lt;/Year&gt;&lt;RecNum&gt;10044&lt;/RecNum&gt;&lt;DisplayText&gt;[26]&lt;/DisplayText&gt;&lt;record&gt;&lt;rec-number&gt;10044&lt;/rec-number&gt;&lt;foreign-keys&gt;&lt;key app="EN" db-id="99we5205z59tpfe5dftpafsxe0s209r5ftdw"&gt;10044&lt;/key&gt;&lt;/foreign-keys&gt;&lt;ref-type name="Journal Article"&gt;17&lt;/ref-type&gt;&lt;contributors&gt;&lt;authors&gt;&lt;author&gt;Blackburn, E. H.&lt;/author&gt;&lt;/authors&gt;&lt;/contributors&gt;&lt;auth-address&gt;Univ Calif San Francisco, Dept Biochem &amp;amp; Biophys, San Francisco, CA 94143 USA&lt;/auth-address&gt;&lt;titles&gt;&lt;title&gt;Switching and signaling at the telomere&lt;/title&gt;&lt;secondary-title&gt;Cell&lt;/secondary-title&gt;&lt;alt-title&gt;Cell&lt;/alt-title&gt;&lt;/titles&gt;&lt;periodical&gt;&lt;full-title&gt;Cell&lt;/full-title&gt;&lt;abbr-1&gt;Cell&lt;/abbr-1&gt;&lt;/periodical&gt;&lt;alt-periodical&gt;&lt;full-title&gt;Cell&lt;/full-title&gt;&lt;abbr-1&gt;Cell&lt;/abbr-1&gt;&lt;/alt-periodical&gt;&lt;pages&gt;661-673&lt;/pages&gt;&lt;volume&gt;106&lt;/volume&gt;&lt;number&gt;6&lt;/number&gt;&lt;keywords&gt;&lt;keyword&gt;to-end fusions&lt;/keyword&gt;&lt;keyword&gt;saccharomyces-cerevisiae&lt;/keyword&gt;&lt;keyword&gt;yeast telomeres&lt;/keyword&gt;&lt;keyword&gt;fission yeast&lt;/keyword&gt;&lt;keyword&gt;human-cells&lt;/keyword&gt;&lt;keyword&gt;reverse-transcriptase&lt;/keyword&gt;&lt;keyword&gt;life-span&lt;/keyword&gt;&lt;keyword&gt;in-vivo&lt;/keyword&gt;&lt;keyword&gt;ectopic expression&lt;/keyword&gt;&lt;keyword&gt;terminal region&lt;/keyword&gt;&lt;/keywords&gt;&lt;dates&gt;&lt;year&gt;2001&lt;/year&gt;&lt;pub-dates&gt;&lt;date&gt;Sep 21&lt;/date&gt;&lt;/pub-dates&gt;&lt;/dates&gt;&lt;isbn&gt;0092-8674&lt;/isbn&gt;&lt;accession-num&gt;WOS:000171213000004&lt;/accession-num&gt;&lt;urls&gt;&lt;related-urls&gt;&lt;url&gt;&amp;lt;Go to ISI&amp;gt;://WOS:000171213000004&lt;/url&gt;&lt;/related-urls&gt;&lt;/urls&gt;&lt;electronic-resource-num&gt;Doi 10.1016/S0092-8674(01)00492-5&lt;/electronic-resource-num&gt;&lt;language&gt;English&lt;/language&gt;&lt;/record&gt;&lt;/Cite&gt;&lt;/EndNote&gt;</w:instrText>
      </w:r>
      <w:r w:rsidRPr="002612F4">
        <w:rPr>
          <w:sz w:val="22"/>
          <w:szCs w:val="22"/>
        </w:rPr>
        <w:fldChar w:fldCharType="separate"/>
      </w:r>
      <w:r w:rsidR="00B2413F">
        <w:rPr>
          <w:noProof/>
          <w:sz w:val="22"/>
          <w:szCs w:val="22"/>
        </w:rPr>
        <w:t>[26]</w:t>
      </w:r>
      <w:r w:rsidRPr="002612F4">
        <w:rPr>
          <w:sz w:val="22"/>
          <w:szCs w:val="22"/>
        </w:rPr>
        <w:fldChar w:fldCharType="end"/>
      </w:r>
      <w:r w:rsidRPr="002612F4">
        <w:rPr>
          <w:sz w:val="22"/>
          <w:szCs w:val="22"/>
        </w:rPr>
        <w:t>. Their structural conservation across eukaryotes suggests an ancient origin and reflects their importance in overcoming two challenges posed by the evolution of linear</w:t>
      </w:r>
      <w:r w:rsidR="002B0569" w:rsidRPr="002612F4">
        <w:rPr>
          <w:sz w:val="22"/>
          <w:szCs w:val="22"/>
        </w:rPr>
        <w:t xml:space="preserve"> </w:t>
      </w:r>
      <w:r w:rsidRPr="002612F4">
        <w:rPr>
          <w:sz w:val="22"/>
          <w:szCs w:val="22"/>
        </w:rPr>
        <w:t xml:space="preserve">chromosomes </w:t>
      </w:r>
      <w:r w:rsidR="002B0569" w:rsidRPr="002612F4">
        <w:rPr>
          <w:sz w:val="22"/>
          <w:szCs w:val="22"/>
        </w:rPr>
        <w:fldChar w:fldCharType="begin">
          <w:fldData xml:space="preserve">PEVuZE5vdGU+PENpdGU+PEF1dGhvcj5CbGFja2J1cm48L0F1dGhvcj48WWVhcj4yMDAxPC9ZZWFy
PjxSZWNOdW0+MTAwNDQ8L1JlY051bT48RGlzcGxheVRleHQ+WzI2LDI3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R29tZXM8L0F1dGhvcj48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I3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R29tZXM8L0F1dGhvcj48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B0569" w:rsidRPr="002612F4">
        <w:rPr>
          <w:sz w:val="22"/>
          <w:szCs w:val="22"/>
        </w:rPr>
      </w:r>
      <w:r w:rsidR="002B0569" w:rsidRPr="002612F4">
        <w:rPr>
          <w:sz w:val="22"/>
          <w:szCs w:val="22"/>
        </w:rPr>
        <w:fldChar w:fldCharType="separate"/>
      </w:r>
      <w:r w:rsidR="00B2413F">
        <w:rPr>
          <w:noProof/>
          <w:sz w:val="22"/>
          <w:szCs w:val="22"/>
        </w:rPr>
        <w:t>[26,27]</w:t>
      </w:r>
      <w:r w:rsidR="002B0569" w:rsidRPr="002612F4">
        <w:rPr>
          <w:sz w:val="22"/>
          <w:szCs w:val="22"/>
        </w:rPr>
        <w:fldChar w:fldCharType="end"/>
      </w:r>
      <w:r w:rsidRPr="002612F4">
        <w:rPr>
          <w:sz w:val="22"/>
          <w:szCs w:val="22"/>
        </w:rPr>
        <w:t xml:space="preserve">. </w:t>
      </w:r>
      <w:r w:rsidR="0003512A" w:rsidRPr="002612F4">
        <w:rPr>
          <w:sz w:val="22"/>
          <w:szCs w:val="22"/>
        </w:rPr>
        <w:t>First, a</w:t>
      </w:r>
      <w:r w:rsidRPr="002612F4">
        <w:rPr>
          <w:sz w:val="22"/>
          <w:szCs w:val="22"/>
        </w:rPr>
        <w:t xml:space="preserve">s conventional DNA polymerases </w:t>
      </w:r>
      <w:r w:rsidR="0042506B">
        <w:rPr>
          <w:sz w:val="22"/>
          <w:szCs w:val="22"/>
        </w:rPr>
        <w:t xml:space="preserve">do not </w:t>
      </w:r>
      <w:r w:rsidRPr="002612F4">
        <w:rPr>
          <w:sz w:val="22"/>
          <w:szCs w:val="22"/>
        </w:rPr>
        <w:t xml:space="preserve">replicate the ends of linear chromosomes, the presence of </w:t>
      </w:r>
      <w:r w:rsidR="0042506B">
        <w:rPr>
          <w:sz w:val="22"/>
          <w:szCs w:val="22"/>
        </w:rPr>
        <w:t xml:space="preserve">terminal </w:t>
      </w:r>
      <w:r w:rsidRPr="002612F4">
        <w:rPr>
          <w:sz w:val="22"/>
          <w:szCs w:val="22"/>
        </w:rPr>
        <w:t xml:space="preserve">non-coding telomeric DNA averts the loss of coding nucleotides during cell replication </w:t>
      </w:r>
      <w:r w:rsidR="00F820C8"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F820C8" w:rsidRPr="002612F4">
        <w:rPr>
          <w:sz w:val="22"/>
          <w:szCs w:val="22"/>
        </w:rPr>
      </w:r>
      <w:r w:rsidR="00F820C8" w:rsidRPr="002612F4">
        <w:rPr>
          <w:sz w:val="22"/>
          <w:szCs w:val="22"/>
        </w:rPr>
        <w:fldChar w:fldCharType="separate"/>
      </w:r>
      <w:r w:rsidR="00B2413F">
        <w:rPr>
          <w:noProof/>
          <w:sz w:val="22"/>
          <w:szCs w:val="22"/>
        </w:rPr>
        <w:t>[28,29]</w:t>
      </w:r>
      <w:r w:rsidR="00F820C8" w:rsidRPr="002612F4">
        <w:rPr>
          <w:sz w:val="22"/>
          <w:szCs w:val="22"/>
        </w:rPr>
        <w:fldChar w:fldCharType="end"/>
      </w:r>
      <w:r w:rsidRPr="002612F4">
        <w:rPr>
          <w:sz w:val="22"/>
          <w:szCs w:val="22"/>
        </w:rPr>
        <w:t xml:space="preserve">. Second, the telomeric binding proteins wrap up the chromosomal end in such a way as to shroud it from detection by the cell’s DNA repair machinery, to avoid triggering a DNA damage response </w:t>
      </w:r>
      <w:r w:rsidR="0073471E" w:rsidRPr="002612F4">
        <w:rPr>
          <w:sz w:val="22"/>
          <w:szCs w:val="22"/>
        </w:rPr>
        <w:t>and</w:t>
      </w:r>
      <w:r w:rsidR="005B3018">
        <w:rPr>
          <w:sz w:val="22"/>
          <w:szCs w:val="22"/>
        </w:rPr>
        <w:t>/or</w:t>
      </w:r>
      <w:r w:rsidR="0073471E" w:rsidRPr="002612F4">
        <w:rPr>
          <w:sz w:val="22"/>
          <w:szCs w:val="22"/>
        </w:rPr>
        <w:t xml:space="preserve"> </w:t>
      </w:r>
      <w:r w:rsidR="00283690" w:rsidRPr="002612F4">
        <w:rPr>
          <w:sz w:val="22"/>
          <w:szCs w:val="22"/>
        </w:rPr>
        <w:t>pathological</w:t>
      </w:r>
      <w:r w:rsidR="00283690" w:rsidRPr="002612F4">
        <w:rPr>
          <w:b/>
          <w:sz w:val="22"/>
          <w:szCs w:val="22"/>
        </w:rPr>
        <w:t xml:space="preserve"> </w:t>
      </w:r>
      <w:r w:rsidR="0073471E" w:rsidRPr="002612F4">
        <w:rPr>
          <w:sz w:val="22"/>
          <w:szCs w:val="22"/>
        </w:rPr>
        <w:t xml:space="preserve">chromosomal </w:t>
      </w:r>
      <w:r w:rsidRPr="002612F4">
        <w:rPr>
          <w:sz w:val="22"/>
          <w:szCs w:val="22"/>
        </w:rPr>
        <w:t>fusions</w:t>
      </w:r>
      <w:r w:rsidR="005A4489" w:rsidRPr="002612F4">
        <w:rPr>
          <w:sz w:val="22"/>
          <w:szCs w:val="22"/>
        </w:rPr>
        <w:t xml:space="preserve"> </w:t>
      </w:r>
      <w:r w:rsidR="00B442A2" w:rsidRPr="002612F4">
        <w:rPr>
          <w:sz w:val="22"/>
          <w:szCs w:val="22"/>
        </w:rPr>
        <w:fldChar w:fldCharType="begin">
          <w:fldData xml:space="preserve">PEVuZE5vdGU+PENpdGU+PEF1dGhvcj5CbGFja2J1cm48L0F1dGhvcj48WWVhcj4yMDAxPC9ZZWFy
PjxSZWNOdW0+MTAwNDQ8L1JlY051bT48RGlzcGxheVRleHQ+WzI2LDMw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ZGUgTGFuZ2U8L0F1dGhv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0OC05NTI8L3BhZ2VzPjx2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Mw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ZGUgTGFuZ2U8L0F1dGhv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0OC05NTI8L3BhZ2VzPjx2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B442A2" w:rsidRPr="002612F4">
        <w:rPr>
          <w:sz w:val="22"/>
          <w:szCs w:val="22"/>
        </w:rPr>
      </w:r>
      <w:r w:rsidR="00B442A2" w:rsidRPr="002612F4">
        <w:rPr>
          <w:sz w:val="22"/>
          <w:szCs w:val="22"/>
        </w:rPr>
        <w:fldChar w:fldCharType="separate"/>
      </w:r>
      <w:r w:rsidR="00B2413F">
        <w:rPr>
          <w:noProof/>
          <w:sz w:val="22"/>
          <w:szCs w:val="22"/>
        </w:rPr>
        <w:t>[26,30]</w:t>
      </w:r>
      <w:r w:rsidR="00B442A2" w:rsidRPr="002612F4">
        <w:rPr>
          <w:sz w:val="22"/>
          <w:szCs w:val="22"/>
        </w:rPr>
        <w:fldChar w:fldCharType="end"/>
      </w:r>
      <w:r w:rsidRPr="002612F4">
        <w:rPr>
          <w:sz w:val="22"/>
          <w:szCs w:val="22"/>
        </w:rPr>
        <w:t xml:space="preserve">. </w:t>
      </w:r>
      <w:r w:rsidR="00857C05">
        <w:rPr>
          <w:sz w:val="22"/>
          <w:szCs w:val="22"/>
        </w:rPr>
        <w:t>Telomeres are, however, dynamic</w:t>
      </w:r>
      <w:r w:rsidRPr="002612F4">
        <w:rPr>
          <w:sz w:val="22"/>
          <w:szCs w:val="22"/>
        </w:rPr>
        <w:t xml:space="preserve"> structures</w:t>
      </w:r>
      <w:r w:rsidR="0042506B">
        <w:rPr>
          <w:sz w:val="22"/>
          <w:szCs w:val="22"/>
        </w:rPr>
        <w:t xml:space="preserve"> that can change in length</w:t>
      </w:r>
      <w:r w:rsidRPr="002612F4">
        <w:rPr>
          <w:sz w:val="22"/>
          <w:szCs w:val="22"/>
        </w:rPr>
        <w:t>, and it is th</w:t>
      </w:r>
      <w:r w:rsidR="0042506B">
        <w:rPr>
          <w:sz w:val="22"/>
          <w:szCs w:val="22"/>
        </w:rPr>
        <w:t xml:space="preserve">ese telomere </w:t>
      </w:r>
      <w:r w:rsidR="005B3018">
        <w:rPr>
          <w:sz w:val="22"/>
          <w:szCs w:val="22"/>
        </w:rPr>
        <w:t xml:space="preserve">length </w:t>
      </w:r>
      <w:r w:rsidR="0042506B">
        <w:rPr>
          <w:sz w:val="22"/>
          <w:szCs w:val="22"/>
        </w:rPr>
        <w:t>dynamics</w:t>
      </w:r>
      <w:r w:rsidRPr="002612F4">
        <w:rPr>
          <w:sz w:val="22"/>
          <w:szCs w:val="22"/>
        </w:rPr>
        <w:t>, born of the balance of telomere attrition (the shortening of telomeres over time</w:t>
      </w:r>
      <w:r w:rsidR="00A85A73" w:rsidRPr="002612F4">
        <w:rPr>
          <w:sz w:val="22"/>
          <w:szCs w:val="22"/>
        </w:rPr>
        <w:t xml:space="preserve"> via the loss of terminal repeats</w:t>
      </w:r>
      <w:r w:rsidRPr="002612F4">
        <w:rPr>
          <w:sz w:val="22"/>
          <w:szCs w:val="22"/>
        </w:rPr>
        <w:t xml:space="preserve">) and elongation </w:t>
      </w:r>
      <w:r w:rsidRPr="002612F4">
        <w:rPr>
          <w:sz w:val="22"/>
          <w:szCs w:val="22"/>
        </w:rPr>
        <w:fldChar w:fldCharType="begin">
          <w:fldData xml:space="preserve">PEVuZE5vdGU+PENpdGU+PEF1dGhvcj5CbGFja2J1cm48L0F1dGhvcj48WWVhcj4yMDAxPC9ZZWFy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2MS02NzM8L3BhZ2VzPjx2b2x1bWU+MTA2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C9FbmROb3RlPn==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UHJlZml4PmUuZy4gdGhlIGVuenltZSB0ZWxvbWVyYXNl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Y2MS02NzM8L3BhZ2VzPjx2b2x1bWU+MTA2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C9FbmROb3RlPn==
</w:fldData>
        </w:fldChar>
      </w:r>
      <w:r w:rsidR="00B2413F">
        <w:rPr>
          <w:sz w:val="22"/>
          <w:szCs w:val="22"/>
        </w:rPr>
        <w:instrText xml:space="preserve"> ADDIN EN.CITE.DATA </w:instrText>
      </w:r>
      <w:r w:rsidR="00B2413F">
        <w:rPr>
          <w:sz w:val="22"/>
          <w:szCs w:val="22"/>
        </w:rPr>
      </w:r>
      <w:r w:rsidR="00B2413F">
        <w:rPr>
          <w:sz w:val="22"/>
          <w:szCs w:val="22"/>
        </w:rPr>
        <w:fldChar w:fldCharType="end"/>
      </w:r>
      <w:r w:rsidRPr="002612F4">
        <w:rPr>
          <w:sz w:val="22"/>
          <w:szCs w:val="22"/>
        </w:rPr>
      </w:r>
      <w:r w:rsidRPr="002612F4">
        <w:rPr>
          <w:sz w:val="22"/>
          <w:szCs w:val="22"/>
        </w:rPr>
        <w:fldChar w:fldCharType="separate"/>
      </w:r>
      <w:r w:rsidR="00B2413F">
        <w:rPr>
          <w:noProof/>
          <w:sz w:val="22"/>
          <w:szCs w:val="22"/>
        </w:rPr>
        <w:t>[e.g. the enzyme telomerase can extend telomeres via the addition of terminal telomeric repeats; 26,31]</w:t>
      </w:r>
      <w:r w:rsidRPr="002612F4">
        <w:rPr>
          <w:sz w:val="22"/>
          <w:szCs w:val="22"/>
        </w:rPr>
        <w:fldChar w:fldCharType="end"/>
      </w:r>
      <w:r w:rsidR="00F05A9C">
        <w:rPr>
          <w:sz w:val="22"/>
          <w:szCs w:val="22"/>
        </w:rPr>
        <w:t>,</w:t>
      </w:r>
      <w:r w:rsidRPr="002612F4">
        <w:rPr>
          <w:sz w:val="22"/>
          <w:szCs w:val="22"/>
        </w:rPr>
        <w:t xml:space="preserve"> that </w:t>
      </w:r>
      <w:r w:rsidR="0042506B">
        <w:rPr>
          <w:sz w:val="22"/>
          <w:szCs w:val="22"/>
        </w:rPr>
        <w:t>are</w:t>
      </w:r>
      <w:r w:rsidR="0042506B" w:rsidRPr="002612F4">
        <w:rPr>
          <w:sz w:val="22"/>
          <w:szCs w:val="22"/>
        </w:rPr>
        <w:t xml:space="preserve"> </w:t>
      </w:r>
      <w:r w:rsidRPr="002612F4">
        <w:rPr>
          <w:sz w:val="22"/>
          <w:szCs w:val="22"/>
        </w:rPr>
        <w:t xml:space="preserve">of particular interest when considering their role in the mechanisms and evolution of </w:t>
      </w:r>
      <w:r w:rsidR="00F05A9C">
        <w:rPr>
          <w:sz w:val="22"/>
          <w:szCs w:val="22"/>
        </w:rPr>
        <w:t>life-histories</w:t>
      </w:r>
      <w:r w:rsidRPr="002612F4">
        <w:rPr>
          <w:sz w:val="22"/>
          <w:szCs w:val="22"/>
        </w:rPr>
        <w:t>.</w:t>
      </w:r>
    </w:p>
    <w:p w14:paraId="053FFF6A" w14:textId="77777777" w:rsidR="00E67ED0" w:rsidRPr="002612F4" w:rsidRDefault="00E67ED0" w:rsidP="00407275">
      <w:pPr>
        <w:spacing w:line="480" w:lineRule="auto"/>
        <w:rPr>
          <w:sz w:val="22"/>
          <w:szCs w:val="22"/>
        </w:rPr>
      </w:pPr>
    </w:p>
    <w:p w14:paraId="2E63BBD4" w14:textId="6B6610B9" w:rsidR="00F431B9" w:rsidRPr="002612F4" w:rsidRDefault="0073471E" w:rsidP="00407275">
      <w:pPr>
        <w:spacing w:line="480" w:lineRule="auto"/>
        <w:rPr>
          <w:sz w:val="22"/>
          <w:szCs w:val="22"/>
        </w:rPr>
      </w:pPr>
      <w:r w:rsidRPr="002612F4">
        <w:rPr>
          <w:sz w:val="22"/>
          <w:szCs w:val="22"/>
        </w:rPr>
        <w:t>I</w:t>
      </w:r>
      <w:r w:rsidR="004B0B00" w:rsidRPr="002612F4">
        <w:rPr>
          <w:sz w:val="22"/>
          <w:szCs w:val="22"/>
        </w:rPr>
        <w:t xml:space="preserve">nterest in </w:t>
      </w:r>
      <w:r w:rsidR="00F61DD4" w:rsidRPr="002612F4">
        <w:rPr>
          <w:sz w:val="22"/>
          <w:szCs w:val="22"/>
        </w:rPr>
        <w:t xml:space="preserve">a </w:t>
      </w:r>
      <w:r w:rsidR="003A2B5B">
        <w:rPr>
          <w:sz w:val="22"/>
          <w:szCs w:val="22"/>
        </w:rPr>
        <w:t xml:space="preserve">potentially </w:t>
      </w:r>
      <w:r w:rsidR="00BD30D2" w:rsidRPr="002612F4">
        <w:rPr>
          <w:sz w:val="22"/>
          <w:szCs w:val="22"/>
        </w:rPr>
        <w:t xml:space="preserve">causal </w:t>
      </w:r>
      <w:r w:rsidR="002D303F" w:rsidRPr="002612F4">
        <w:rPr>
          <w:sz w:val="22"/>
          <w:szCs w:val="22"/>
        </w:rPr>
        <w:t xml:space="preserve">role for telomere </w:t>
      </w:r>
      <w:r w:rsidR="005D1F7D">
        <w:rPr>
          <w:sz w:val="22"/>
          <w:szCs w:val="22"/>
        </w:rPr>
        <w:t xml:space="preserve">length </w:t>
      </w:r>
      <w:r w:rsidR="002D303F" w:rsidRPr="002612F4">
        <w:rPr>
          <w:sz w:val="22"/>
          <w:szCs w:val="22"/>
        </w:rPr>
        <w:t>dynamics</w:t>
      </w:r>
      <w:r w:rsidR="004B0B00" w:rsidRPr="002612F4">
        <w:rPr>
          <w:sz w:val="22"/>
          <w:szCs w:val="22"/>
        </w:rPr>
        <w:t xml:space="preserve"> </w:t>
      </w:r>
      <w:r w:rsidRPr="002612F4">
        <w:rPr>
          <w:sz w:val="22"/>
          <w:szCs w:val="22"/>
        </w:rPr>
        <w:t xml:space="preserve">in current-future trade-offs </w:t>
      </w:r>
      <w:r w:rsidR="003A2B5B">
        <w:rPr>
          <w:sz w:val="22"/>
          <w:szCs w:val="22"/>
        </w:rPr>
        <w:t xml:space="preserve">and ageing </w:t>
      </w:r>
      <w:r w:rsidR="00BD30D2" w:rsidRPr="002612F4">
        <w:rPr>
          <w:sz w:val="22"/>
          <w:szCs w:val="22"/>
        </w:rPr>
        <w:t xml:space="preserve">stems from a series of findings that highlight their </w:t>
      </w:r>
      <w:r w:rsidR="002D303F" w:rsidRPr="002612F4">
        <w:rPr>
          <w:sz w:val="22"/>
          <w:szCs w:val="22"/>
        </w:rPr>
        <w:t xml:space="preserve">potential to leave current actions having </w:t>
      </w:r>
      <w:r w:rsidR="00B01CD5">
        <w:rPr>
          <w:sz w:val="22"/>
          <w:szCs w:val="22"/>
        </w:rPr>
        <w:t>negative</w:t>
      </w:r>
      <w:r w:rsidR="00B01CD5" w:rsidRPr="002612F4">
        <w:rPr>
          <w:sz w:val="22"/>
          <w:szCs w:val="22"/>
        </w:rPr>
        <w:t xml:space="preserve"> </w:t>
      </w:r>
      <w:r w:rsidR="002D303F" w:rsidRPr="002612F4">
        <w:rPr>
          <w:sz w:val="22"/>
          <w:szCs w:val="22"/>
        </w:rPr>
        <w:t>downstream effects on future performance</w:t>
      </w:r>
      <w:r w:rsidR="0066592F" w:rsidRPr="002612F4">
        <w:rPr>
          <w:sz w:val="22"/>
          <w:szCs w:val="22"/>
        </w:rPr>
        <w:t xml:space="preserve"> </w:t>
      </w:r>
      <w:r w:rsidR="001A28C0" w:rsidRPr="002612F4">
        <w:rPr>
          <w:sz w:val="22"/>
          <w:szCs w:val="22"/>
        </w:rPr>
        <w:fldChar w:fldCharType="begin"/>
      </w:r>
      <w:r w:rsidR="00B2413F">
        <w:rPr>
          <w:sz w:val="22"/>
          <w:szCs w:val="22"/>
        </w:rPr>
        <w:instrText xml:space="preserve"> ADDIN EN.CITE &lt;EndNote&gt;&lt;Cite&gt;&lt;Author&gt;Monaghan&lt;/Author&gt;&lt;Year&gt;2006&lt;/Year&gt;&lt;RecNum&gt;9518&lt;/RecNum&gt;&lt;DisplayText&gt;[16]&lt;/DisplayText&gt;&lt;record&gt;&lt;rec-number&gt;9518&lt;/rec-number&gt;&lt;foreign-keys&gt;&lt;key app="EN" db-id="99we5205z59tpfe5dftpafsxe0s209r5ftdw"&gt;9518&lt;/key&gt;&lt;/foreign-keys&gt;&lt;ref-type name="Journal Article"&gt;17&lt;/ref-type&gt;&lt;contributors&gt;&lt;authors&gt;&lt;author&gt;Monaghan, P.&lt;/author&gt;&lt;author&gt;Haussmann, M. F.&lt;/author&gt;&lt;/authors&gt;&lt;/contributors&gt;&lt;auth-address&gt;Univ Glasgow, Div Environm &amp;amp; Evolutionary Biol, Inst Biomed &amp;amp; Life Sci, Glasgow G12 8QQ, Lanark, Scotland&amp;#xD;Swarthmore Coll, Dept Biol, Swarthmore, PA 19081 USA&lt;/auth-address&gt;&lt;titles&gt;&lt;title&gt;Do telomere dynamics link lifestyle and lifespan?&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47-53&lt;/pages&gt;&lt;volume&gt;21&lt;/volume&gt;&lt;number&gt;1&lt;/number&gt;&lt;keywords&gt;&lt;keyword&gt;long-lived birds&lt;/keyword&gt;&lt;keyword&gt;replicative senescence&lt;/keyword&gt;&lt;keyword&gt;tumor suppression&lt;/keyword&gt;&lt;keyword&gt;aging animals&lt;/keyword&gt;&lt;keyword&gt;in-vivo&lt;/keyword&gt;&lt;keyword&gt;length&lt;/keyword&gt;&lt;keyword&gt;stress&lt;/keyword&gt;&lt;keyword&gt;cancer&lt;/keyword&gt;&lt;keyword&gt;cells&lt;/keyword&gt;&lt;keyword&gt;age&lt;/keyword&gt;&lt;/keywords&gt;&lt;dates&gt;&lt;year&gt;2006&lt;/year&gt;&lt;pub-dates&gt;&lt;date&gt;Jan&lt;/date&gt;&lt;/pub-dates&gt;&lt;/dates&gt;&lt;isbn&gt;0169-5347&lt;/isbn&gt;&lt;accession-num&gt;WOS:000234814000012&lt;/accession-num&gt;&lt;urls&gt;&lt;related-urls&gt;&lt;url&gt;&amp;lt;Go to ISI&amp;gt;://WOS:000234814000012&lt;/url&gt;&lt;/related-urls&gt;&lt;/urls&gt;&lt;electronic-resource-num&gt;10.1016/j.tree.2005.11.007&lt;/electronic-resource-num&gt;&lt;language&gt;English&lt;/language&gt;&lt;/record&gt;&lt;/Cite&gt;&lt;/EndNote&gt;</w:instrText>
      </w:r>
      <w:r w:rsidR="001A28C0" w:rsidRPr="002612F4">
        <w:rPr>
          <w:sz w:val="22"/>
          <w:szCs w:val="22"/>
        </w:rPr>
        <w:fldChar w:fldCharType="separate"/>
      </w:r>
      <w:r w:rsidR="00B2413F">
        <w:rPr>
          <w:noProof/>
          <w:sz w:val="22"/>
          <w:szCs w:val="22"/>
        </w:rPr>
        <w:t>[16]</w:t>
      </w:r>
      <w:r w:rsidR="001A28C0" w:rsidRPr="002612F4">
        <w:rPr>
          <w:sz w:val="22"/>
          <w:szCs w:val="22"/>
        </w:rPr>
        <w:fldChar w:fldCharType="end"/>
      </w:r>
      <w:r w:rsidR="004B0B00" w:rsidRPr="002612F4">
        <w:rPr>
          <w:sz w:val="22"/>
          <w:szCs w:val="22"/>
        </w:rPr>
        <w:t xml:space="preserve">. </w:t>
      </w:r>
      <w:r w:rsidR="00E2556E" w:rsidRPr="002612F4">
        <w:rPr>
          <w:sz w:val="22"/>
          <w:szCs w:val="22"/>
        </w:rPr>
        <w:t xml:space="preserve">First, </w:t>
      </w:r>
      <w:r w:rsidR="00CA39E1" w:rsidRPr="002612F4">
        <w:rPr>
          <w:sz w:val="22"/>
          <w:szCs w:val="22"/>
        </w:rPr>
        <w:t xml:space="preserve">while </w:t>
      </w:r>
      <w:r w:rsidR="00096093">
        <w:rPr>
          <w:sz w:val="22"/>
          <w:szCs w:val="22"/>
        </w:rPr>
        <w:t xml:space="preserve">telomerase </w:t>
      </w:r>
      <w:r w:rsidR="00E8044E" w:rsidRPr="002612F4">
        <w:rPr>
          <w:sz w:val="22"/>
          <w:szCs w:val="22"/>
        </w:rPr>
        <w:t xml:space="preserve">expression </w:t>
      </w:r>
      <w:r w:rsidR="00CA39E1" w:rsidRPr="002612F4">
        <w:rPr>
          <w:sz w:val="22"/>
          <w:szCs w:val="22"/>
        </w:rPr>
        <w:t xml:space="preserve">in unicellular eukaryotes </w:t>
      </w:r>
      <w:r w:rsidR="00096093">
        <w:rPr>
          <w:sz w:val="22"/>
          <w:szCs w:val="22"/>
        </w:rPr>
        <w:t xml:space="preserve">is thought to </w:t>
      </w:r>
      <w:r w:rsidR="00CA39E1" w:rsidRPr="002612F4">
        <w:rPr>
          <w:sz w:val="22"/>
          <w:szCs w:val="22"/>
        </w:rPr>
        <w:t>maintain telomere length</w:t>
      </w:r>
      <w:r w:rsidR="00096093">
        <w:rPr>
          <w:sz w:val="22"/>
          <w:szCs w:val="22"/>
        </w:rPr>
        <w:t>s</w:t>
      </w:r>
      <w:r w:rsidR="00CA39E1" w:rsidRPr="002612F4">
        <w:rPr>
          <w:sz w:val="22"/>
          <w:szCs w:val="22"/>
        </w:rPr>
        <w:t xml:space="preserve"> within a species-specific range, telomerase insufficiency or complete repression is commonplace in the somatic tissues of metazoans, </w:t>
      </w:r>
      <w:r w:rsidR="008136C0">
        <w:rPr>
          <w:sz w:val="22"/>
          <w:szCs w:val="22"/>
        </w:rPr>
        <w:t xml:space="preserve">frequently </w:t>
      </w:r>
      <w:r w:rsidR="00CA39E1" w:rsidRPr="002612F4">
        <w:rPr>
          <w:sz w:val="22"/>
          <w:szCs w:val="22"/>
        </w:rPr>
        <w:t xml:space="preserve">leading to progressive declines in telomere length with advancing organismal age </w:t>
      </w:r>
      <w:r w:rsidR="002A1B95" w:rsidRPr="002612F4">
        <w:rPr>
          <w:sz w:val="22"/>
          <w:szCs w:val="22"/>
        </w:rPr>
        <w:fldChar w:fldCharType="begin">
          <w:fldData xml:space="preserve">PEVuZE5vdGU+PENpdGU+PEF1dGhvcj5CbGFja2J1cm48L0F1dGhvcj48WWVhcj4yMDAxPC9ZZWFy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2NzM8L3BhZ2VzPjx2b2x1bWU+MTA2PC92b2x1bWU+PG51bWJlcj42PC9udW1iZXI+PGtleXdv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NzYxLTc2ODwvcGFnZXM+PHZvbHVtZT4xMDwvdm9sdW1lPjxudW1i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ENpdGU+PEF1dGhvcj5EYW50emVyPC9BdXRob3I+PFllYXI+MjAxNTwvWWVh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5PC92b2x1bWU+PG51bWJlcj45PC9u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b3kgU29jIEItQmlvbCBTY2k8L2FiYnItMT48L3Blcmlv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I3LDMxLTM0XTwvRGlzcGxh
eVRleHQ+PHJlY29yZD48cmVjLW51bWJlcj4xMDA0NDwvcmVjLW51bWJlcj48Zm9yZWlnbi1rZXlz
PjxrZXkgYXBwPSJFTiIgZGItaWQ9Ijk5d2U1MjA1ejU5dHBmZTVkZnRwYWZzeGUwczIwOXI1ZnRk
dyI+MTAwNDQ8L2tleT48L2ZvcmVpZ24ta2V5cz48cmVmLXR5cGUgbmFtZT0iSm91cm5hbCBBcnRp
Y2xlIj4xNzwvcmVmLXR5cGU+PGNvbnRyaWJ1dG9ycz48YXV0aG9ycz48YXV0aG9yPkJsYWNrYnVy
biwgRS4gSC48L2F1dGhvcj48L2F1dGhvcnM+PC9jb250cmlidXRvcnM+PGF1dGgtYWRkcmVzcz5V
bml2IENhbGlmIFNhbiBGcmFuY2lzY28sIERlcHQgQmlvY2hlbSAmYW1wOyBCaW9waHlzLCBTYW4g
RnJhbmNpc2NvLCBDQSA5NDE0MyBVU0E8L2F1dGgtYWRkcmVzcz48dGl0bGVzPjx0aXRsZT5Td2l0
Y2hpbmcgYW5kIHNpZ25hbGluZyBhdCB0aGUgdGVsb21lcm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2NzM8L3BhZ2VzPjx2b2x1bWU+MTA2PC92b2x1bWU+PG51bWJlcj42PC9udW1iZXI+PGtleXdv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NzYxLTc2ODwvcGFnZXM+PHZvbHVtZT4xMDwvdm9sdW1lPjxudW1i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ENpdGU+PEF1dGhvcj5EYW50emVyPC9BdXRob3I+PFllYXI+MjAxNTwvWWVh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5PC92b2x1bWU+PG51bWJlcj45PC9u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b3kgU29jIEItQmlvbCBTY2k8L2FiYnItMT48L3Blcmlv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A1B95" w:rsidRPr="002612F4">
        <w:rPr>
          <w:sz w:val="22"/>
          <w:szCs w:val="22"/>
        </w:rPr>
      </w:r>
      <w:r w:rsidR="002A1B95" w:rsidRPr="002612F4">
        <w:rPr>
          <w:sz w:val="22"/>
          <w:szCs w:val="22"/>
        </w:rPr>
        <w:fldChar w:fldCharType="separate"/>
      </w:r>
      <w:r w:rsidR="00B2413F">
        <w:rPr>
          <w:noProof/>
          <w:sz w:val="22"/>
          <w:szCs w:val="22"/>
        </w:rPr>
        <w:t>[26,27,31-34]</w:t>
      </w:r>
      <w:r w:rsidR="002A1B95" w:rsidRPr="002612F4">
        <w:rPr>
          <w:sz w:val="22"/>
          <w:szCs w:val="22"/>
        </w:rPr>
        <w:fldChar w:fldCharType="end"/>
      </w:r>
      <w:r w:rsidR="00E2556E" w:rsidRPr="002612F4">
        <w:rPr>
          <w:sz w:val="22"/>
          <w:szCs w:val="22"/>
        </w:rPr>
        <w:t xml:space="preserve">. Second, </w:t>
      </w:r>
      <w:r w:rsidR="00AF6DD3" w:rsidRPr="00AF6DD3">
        <w:rPr>
          <w:i/>
          <w:sz w:val="22"/>
          <w:szCs w:val="22"/>
        </w:rPr>
        <w:t xml:space="preserve">in vitro </w:t>
      </w:r>
      <w:r w:rsidR="00AF6DD3">
        <w:rPr>
          <w:sz w:val="22"/>
          <w:szCs w:val="22"/>
        </w:rPr>
        <w:t xml:space="preserve">studies suggest that </w:t>
      </w:r>
      <w:r w:rsidR="00E2556E" w:rsidRPr="002612F4">
        <w:rPr>
          <w:sz w:val="22"/>
          <w:szCs w:val="22"/>
        </w:rPr>
        <w:t>such shortening arise</w:t>
      </w:r>
      <w:r w:rsidR="00AF6DD3">
        <w:rPr>
          <w:sz w:val="22"/>
          <w:szCs w:val="22"/>
        </w:rPr>
        <w:t>s</w:t>
      </w:r>
      <w:r w:rsidR="00E2556E" w:rsidRPr="002612F4">
        <w:rPr>
          <w:sz w:val="22"/>
          <w:szCs w:val="22"/>
        </w:rPr>
        <w:t xml:space="preserve"> principally from cellular replication</w:t>
      </w:r>
      <w:r w:rsidR="00F02BDA">
        <w:rPr>
          <w:sz w:val="22"/>
          <w:szCs w:val="22"/>
        </w:rPr>
        <w:t xml:space="preserve"> </w:t>
      </w:r>
      <w:r w:rsidR="00E2556E" w:rsidRPr="002612F4">
        <w:rPr>
          <w:sz w:val="22"/>
          <w:szCs w:val="22"/>
        </w:rPr>
        <w:t>and oxidative stress</w:t>
      </w:r>
      <w:r w:rsidR="00F02BDA">
        <w:rPr>
          <w:sz w:val="22"/>
          <w:szCs w:val="22"/>
        </w:rPr>
        <w:t xml:space="preserve"> </w:t>
      </w:r>
      <w:r w:rsidR="00E2556E"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2556E" w:rsidRPr="002612F4">
        <w:rPr>
          <w:sz w:val="22"/>
          <w:szCs w:val="22"/>
        </w:rPr>
      </w:r>
      <w:r w:rsidR="00E2556E" w:rsidRPr="002612F4">
        <w:rPr>
          <w:sz w:val="22"/>
          <w:szCs w:val="22"/>
        </w:rPr>
        <w:fldChar w:fldCharType="separate"/>
      </w:r>
      <w:r w:rsidR="00B2413F">
        <w:rPr>
          <w:noProof/>
          <w:sz w:val="22"/>
          <w:szCs w:val="22"/>
        </w:rPr>
        <w:t>[28,29]</w:t>
      </w:r>
      <w:r w:rsidR="00E2556E" w:rsidRPr="002612F4">
        <w:rPr>
          <w:sz w:val="22"/>
          <w:szCs w:val="22"/>
        </w:rPr>
        <w:fldChar w:fldCharType="end"/>
      </w:r>
      <w:r w:rsidR="00E2556E" w:rsidRPr="002612F4">
        <w:rPr>
          <w:sz w:val="22"/>
          <w:szCs w:val="22"/>
        </w:rPr>
        <w:t>, providing candidate pathways by which organismal growth and reproduction could accelerate telomere shortening</w:t>
      </w:r>
      <w:r w:rsidR="00F02BDA">
        <w:rPr>
          <w:sz w:val="22"/>
          <w:szCs w:val="22"/>
        </w:rPr>
        <w:t xml:space="preserve"> </w:t>
      </w:r>
      <w:r w:rsidR="009F2E58">
        <w:rPr>
          <w:sz w:val="22"/>
          <w:szCs w:val="22"/>
        </w:rPr>
        <w:fldChar w:fldCharType="begin"/>
      </w:r>
      <w:r w:rsidR="00B2413F">
        <w:rPr>
          <w:sz w:val="22"/>
          <w:szCs w:val="22"/>
        </w:rPr>
        <w:instrText xml:space="preserve"> ADDIN EN.CITE &lt;EndNote&gt;&lt;Cite&gt;&lt;Author&gt;Monaghan&lt;/Author&gt;&lt;Year&gt;2006&lt;/Year&gt;&lt;RecNum&gt;9518&lt;/RecNum&gt;&lt;DisplayText&gt;[16]&lt;/DisplayText&gt;&lt;record&gt;&lt;rec-number&gt;9518&lt;/rec-number&gt;&lt;foreign-keys&gt;&lt;key app="EN" db-id="99we5205z59tpfe5dftpafsxe0s209r5ftdw"&gt;9518&lt;/key&gt;&lt;/foreign-keys&gt;&lt;ref-type name="Journal Article"&gt;17&lt;/ref-type&gt;&lt;contributors&gt;&lt;authors&gt;&lt;author&gt;Monaghan, P.&lt;/author&gt;&lt;author&gt;Haussmann, M. F.&lt;/author&gt;&lt;/authors&gt;&lt;/contributors&gt;&lt;auth-address&gt;Univ Glasgow, Div Environm &amp;amp; Evolutionary Biol, Inst Biomed &amp;amp; Life Sci, Glasgow G12 8QQ, Lanark, Scotland&amp;#xD;Swarthmore Coll, Dept Biol, Swarthmore, PA 19081 USA&lt;/auth-address&gt;&lt;titles&gt;&lt;title&gt;Do telomere dynamics link lifestyle and lifespan?&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47-53&lt;/pages&gt;&lt;volume&gt;21&lt;/volume&gt;&lt;number&gt;1&lt;/number&gt;&lt;keywords&gt;&lt;keyword&gt;long-lived birds&lt;/keyword&gt;&lt;keyword&gt;replicative senescence&lt;/keyword&gt;&lt;keyword&gt;tumor suppression&lt;/keyword&gt;&lt;keyword&gt;aging animals&lt;/keyword&gt;&lt;keyword&gt;in-vivo&lt;/keyword&gt;&lt;keyword&gt;length&lt;/keyword&gt;&lt;keyword&gt;stress&lt;/keyword&gt;&lt;keyword&gt;cancer&lt;/keyword&gt;&lt;keyword&gt;cells&lt;/keyword&gt;&lt;keyword&gt;age&lt;/keyword&gt;&lt;/keywords&gt;&lt;dates&gt;&lt;year&gt;2006&lt;/year&gt;&lt;pub-dates&gt;&lt;date&gt;Jan&lt;/date&gt;&lt;/pub-dates&gt;&lt;/dates&gt;&lt;isbn&gt;0169-5347&lt;/isbn&gt;&lt;accession-num&gt;WOS:000234814000012&lt;/accession-num&gt;&lt;urls&gt;&lt;related-urls&gt;&lt;url&gt;&amp;lt;Go to ISI&amp;gt;://WOS:000234814000012&lt;/url&gt;&lt;/related-urls&gt;&lt;/urls&gt;&lt;electronic-resource-num&gt;10.1016/j.tree.2005.11.007&lt;/electronic-resource-num&gt;&lt;language&gt;English&lt;/language&gt;&lt;/record&gt;&lt;/Cite&gt;&lt;/EndNote&gt;</w:instrText>
      </w:r>
      <w:r w:rsidR="009F2E58">
        <w:rPr>
          <w:sz w:val="22"/>
          <w:szCs w:val="22"/>
        </w:rPr>
        <w:fldChar w:fldCharType="separate"/>
      </w:r>
      <w:r w:rsidR="00B2413F">
        <w:rPr>
          <w:noProof/>
          <w:sz w:val="22"/>
          <w:szCs w:val="22"/>
        </w:rPr>
        <w:t>[16]</w:t>
      </w:r>
      <w:r w:rsidR="009F2E58">
        <w:rPr>
          <w:sz w:val="22"/>
          <w:szCs w:val="22"/>
        </w:rPr>
        <w:fldChar w:fldCharType="end"/>
      </w:r>
      <w:r w:rsidR="00E2556E" w:rsidRPr="002612F4">
        <w:rPr>
          <w:sz w:val="22"/>
          <w:szCs w:val="22"/>
        </w:rPr>
        <w:t xml:space="preserve">. Third, the accrual of short telomeres within cells is implicated in the triggering of apoptosis (programmed cell death) and </w:t>
      </w:r>
      <w:r w:rsidR="00D148ED" w:rsidRPr="002612F4">
        <w:rPr>
          <w:sz w:val="22"/>
          <w:szCs w:val="22"/>
        </w:rPr>
        <w:t xml:space="preserve">a state of irreversible cell-cycle arrest termed </w:t>
      </w:r>
      <w:r w:rsidR="00E2556E" w:rsidRPr="002612F4">
        <w:rPr>
          <w:sz w:val="22"/>
          <w:szCs w:val="22"/>
        </w:rPr>
        <w:t xml:space="preserve">cellular senescence; cell fates that are strongly implicated in age-related declines in tissue and organismal performance </w:t>
      </w:r>
      <w:r w:rsidR="00E2556E" w:rsidRPr="002612F4">
        <w:rPr>
          <w:sz w:val="22"/>
          <w:szCs w:val="22"/>
        </w:rPr>
        <w:fldChar w:fldCharType="begin">
          <w:fldData xml:space="preserve">PEVuZE5vdGU+PENpdGU+PEF1dGhvcj5Mb3Blei1PdGluPC9BdXRob3I+PFllYXI+MjAxMzwvWWVh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Tk0LTEy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Mb3Blei1PdGluPC9BdXRob3I+PFllYXI+MjAxMzwvWWVh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Tk0LTEy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2556E" w:rsidRPr="002612F4">
        <w:rPr>
          <w:sz w:val="22"/>
          <w:szCs w:val="22"/>
        </w:rPr>
      </w:r>
      <w:r w:rsidR="00E2556E" w:rsidRPr="002612F4">
        <w:rPr>
          <w:sz w:val="22"/>
          <w:szCs w:val="22"/>
        </w:rPr>
        <w:fldChar w:fldCharType="separate"/>
      </w:r>
      <w:r w:rsidR="00B2413F">
        <w:rPr>
          <w:noProof/>
          <w:sz w:val="22"/>
          <w:szCs w:val="22"/>
        </w:rPr>
        <w:t>[25,35]</w:t>
      </w:r>
      <w:r w:rsidR="00E2556E" w:rsidRPr="002612F4">
        <w:rPr>
          <w:sz w:val="22"/>
          <w:szCs w:val="22"/>
        </w:rPr>
        <w:fldChar w:fldCharType="end"/>
      </w:r>
      <w:r w:rsidR="00E2556E" w:rsidRPr="002612F4">
        <w:rPr>
          <w:sz w:val="22"/>
          <w:szCs w:val="22"/>
        </w:rPr>
        <w:t xml:space="preserve">. </w:t>
      </w:r>
      <w:r w:rsidR="00AE317C">
        <w:rPr>
          <w:sz w:val="22"/>
          <w:szCs w:val="22"/>
        </w:rPr>
        <w:t>A</w:t>
      </w:r>
      <w:r w:rsidR="00E2556E" w:rsidRPr="002612F4">
        <w:rPr>
          <w:sz w:val="22"/>
          <w:szCs w:val="22"/>
        </w:rPr>
        <w:t xml:space="preserve">ccordingly, shorter mean telomere lengths </w:t>
      </w:r>
      <w:r w:rsidR="009F0121" w:rsidRPr="009F0121">
        <w:rPr>
          <w:i/>
          <w:sz w:val="22"/>
          <w:szCs w:val="22"/>
        </w:rPr>
        <w:t xml:space="preserve">in vivo </w:t>
      </w:r>
      <w:r w:rsidR="002B0013">
        <w:rPr>
          <w:sz w:val="22"/>
          <w:szCs w:val="22"/>
        </w:rPr>
        <w:t xml:space="preserve">frequently </w:t>
      </w:r>
      <w:r w:rsidR="00E2556E" w:rsidRPr="002612F4">
        <w:rPr>
          <w:sz w:val="22"/>
          <w:szCs w:val="22"/>
        </w:rPr>
        <w:t xml:space="preserve">predict poorer </w:t>
      </w:r>
      <w:r w:rsidR="009F0121">
        <w:rPr>
          <w:sz w:val="22"/>
          <w:szCs w:val="22"/>
        </w:rPr>
        <w:t xml:space="preserve">organismal </w:t>
      </w:r>
      <w:r w:rsidR="00E2556E" w:rsidRPr="002612F4">
        <w:rPr>
          <w:sz w:val="22"/>
          <w:szCs w:val="22"/>
        </w:rPr>
        <w:t xml:space="preserve">health and survival outcomes </w:t>
      </w:r>
      <w:r w:rsidR="009F0121">
        <w:rPr>
          <w:sz w:val="22"/>
          <w:szCs w:val="22"/>
        </w:rPr>
        <w:t xml:space="preserve">both </w:t>
      </w:r>
      <w:r w:rsidR="00E2556E" w:rsidRPr="002612F4">
        <w:rPr>
          <w:sz w:val="22"/>
          <w:szCs w:val="22"/>
        </w:rPr>
        <w:t>in the laboratory</w:t>
      </w:r>
      <w:r w:rsidR="009F0121">
        <w:rPr>
          <w:sz w:val="22"/>
          <w:szCs w:val="22"/>
        </w:rPr>
        <w:t xml:space="preserve"> and the wild </w:t>
      </w:r>
      <w:r w:rsidR="00E56CA2">
        <w:rPr>
          <w:sz w:val="22"/>
          <w:szCs w:val="22"/>
        </w:rPr>
        <w:fldChar w:fldCharType="begin"/>
      </w:r>
      <w:r w:rsidR="00B2413F">
        <w:rPr>
          <w:sz w:val="22"/>
          <w:szCs w:val="22"/>
        </w:rPr>
        <w:instrText xml:space="preserve"> ADDIN EN.CITE &lt;EndNote&gt;&lt;Cite&gt;&lt;Author&gt;Wilbourn&lt;/Author&gt;&lt;Year&gt;2017&lt;/Year&gt;&lt;RecNum&gt;13124&lt;/RecNum&gt;&lt;DisplayText&gt;[36]&lt;/DisplayText&gt;&lt;record&gt;&lt;rec-number&gt;13124&lt;/rec-number&gt;&lt;foreign-keys&gt;&lt;key app="EN" db-id="99we5205z59tpfe5dftpafsxe0s209r5ftdw"&gt;13124&lt;/key&gt;&lt;/foreign-keys&gt;&lt;ref-type name="Journal Article"&gt;17&lt;/ref-type&gt;&lt;contributors&gt;&lt;authors&gt;&lt;author&gt;Wilbourn, R.V.&lt;/author&gt;&lt;author&gt;Moatt, J.P.&lt;/author&gt;&lt;author&gt;Froy, H.&lt;/author&gt;&lt;author&gt;Walling, C. A.&lt;/author&gt;&lt;author&gt;Nussey, D. H.&lt;/author&gt;&lt;author&gt;Boonekamp, J. J.&lt;/author&gt;&lt;/authors&gt;&lt;/contributors&gt;&lt;titles&gt;&lt;title&gt;The relationship between telomere length and mortality risk in non-model vertebrate systems: A meta-analysis&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E56CA2">
        <w:rPr>
          <w:sz w:val="22"/>
          <w:szCs w:val="22"/>
        </w:rPr>
        <w:fldChar w:fldCharType="separate"/>
      </w:r>
      <w:r w:rsidR="00B2413F">
        <w:rPr>
          <w:noProof/>
          <w:sz w:val="22"/>
          <w:szCs w:val="22"/>
        </w:rPr>
        <w:t>[36]</w:t>
      </w:r>
      <w:r w:rsidR="00E56CA2">
        <w:rPr>
          <w:sz w:val="22"/>
          <w:szCs w:val="22"/>
        </w:rPr>
        <w:fldChar w:fldCharType="end"/>
      </w:r>
      <w:r w:rsidR="00072523" w:rsidRPr="002612F4">
        <w:rPr>
          <w:sz w:val="22"/>
          <w:szCs w:val="22"/>
        </w:rPr>
        <w:t xml:space="preserve">. </w:t>
      </w:r>
      <w:r w:rsidR="00F431B9" w:rsidRPr="002612F4">
        <w:rPr>
          <w:sz w:val="22"/>
          <w:szCs w:val="22"/>
        </w:rPr>
        <w:t>As such, telomere</w:t>
      </w:r>
      <w:r w:rsidR="006E6431">
        <w:rPr>
          <w:sz w:val="22"/>
          <w:szCs w:val="22"/>
        </w:rPr>
        <w:t xml:space="preserve"> attrition is now </w:t>
      </w:r>
      <w:r w:rsidR="001E01CC" w:rsidRPr="002612F4">
        <w:rPr>
          <w:sz w:val="22"/>
          <w:szCs w:val="22"/>
        </w:rPr>
        <w:t xml:space="preserve">widely </w:t>
      </w:r>
      <w:r w:rsidR="00D1197B" w:rsidRPr="002612F4">
        <w:rPr>
          <w:sz w:val="22"/>
          <w:szCs w:val="22"/>
        </w:rPr>
        <w:t xml:space="preserve">recognised </w:t>
      </w:r>
      <w:r w:rsidR="00072523" w:rsidRPr="002612F4">
        <w:rPr>
          <w:sz w:val="22"/>
          <w:szCs w:val="22"/>
        </w:rPr>
        <w:t>as</w:t>
      </w:r>
      <w:r w:rsidR="004A4986" w:rsidRPr="002612F4">
        <w:rPr>
          <w:sz w:val="22"/>
          <w:szCs w:val="22"/>
        </w:rPr>
        <w:t xml:space="preserve"> </w:t>
      </w:r>
      <w:r w:rsidR="001E01CC" w:rsidRPr="002612F4">
        <w:rPr>
          <w:sz w:val="22"/>
          <w:szCs w:val="22"/>
        </w:rPr>
        <w:t xml:space="preserve">one of the </w:t>
      </w:r>
      <w:r w:rsidR="004A4986" w:rsidRPr="002612F4">
        <w:rPr>
          <w:sz w:val="22"/>
          <w:szCs w:val="22"/>
        </w:rPr>
        <w:t>hallmark</w:t>
      </w:r>
      <w:r w:rsidR="001E01CC" w:rsidRPr="002612F4">
        <w:rPr>
          <w:sz w:val="22"/>
          <w:szCs w:val="22"/>
        </w:rPr>
        <w:t>s</w:t>
      </w:r>
      <w:r w:rsidR="004A4986" w:rsidRPr="002612F4">
        <w:rPr>
          <w:sz w:val="22"/>
          <w:szCs w:val="22"/>
        </w:rPr>
        <w:t xml:space="preserve"> of ageing </w:t>
      </w:r>
      <w:r w:rsidR="002918FB" w:rsidRPr="002612F4">
        <w:rPr>
          <w:sz w:val="22"/>
          <w:szCs w:val="22"/>
        </w:rPr>
        <w:fldChar w:fldCharType="begin">
          <w:fldData xml:space="preserve">PEVuZE5vdGU+PENpdGU+PEF1dGhvcj5Mb3Blei1PdGluPC9BdXRob3I+PFllYXI+MjAxMzwvWWVh
cj48UmVjTnVtPjEwNjU1PC9SZWNOdW0+PERpc3BsYXlUZXh0PlsyNV08L0Rpc3BsYXlUZXh0Pjxy
ZWNvcmQ+PHJlYy1udW1iZXI+MTA2NTU8L3JlYy1udW1iZXI+PGZvcmVpZ24ta2V5cz48a2V5IGFw
cD0iRU4iIGRiLWlkPSI5OXdlNTIwNXo1OXRwZmU1ZGZ0cGFmc3hlMHMyMDlyNWZ0ZHciPjEwNjU1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VW5pdiBPdmll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k0LTEyMTc8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</w:fldData>
        </w:fldChar>
      </w:r>
      <w:r w:rsidR="00B2413F">
        <w:rPr>
          <w:sz w:val="22"/>
          <w:szCs w:val="22"/>
        </w:rPr>
        <w:instrText xml:space="preserve"> ADDIN EN.CITE </w:instrText>
      </w:r>
      <w:r w:rsidR="00B2413F">
        <w:rPr>
          <w:sz w:val="22"/>
          <w:szCs w:val="22"/>
        </w:rPr>
        <w:fldChar w:fldCharType="begin">
          <w:fldData xml:space="preserve">PEVuZE5vdGU+PENpdGU+PEF1dGhvcj5Mb3Blei1PdGluPC9BdXRob3I+PFllYXI+MjAxMzwvWWVh
cj48UmVjTnVtPjEwNjU1PC9SZWNOdW0+PERpc3BsYXlUZXh0PlsyNV08L0Rpc3BsYXlUZXh0Pjxy
ZWNvcmQ+PHJlYy1udW1iZXI+MTA2NTU8L3JlYy1udW1iZXI+PGZvcmVpZ24ta2V5cz48a2V5IGFw
cD0iRU4iIGRiLWlkPSI5OXdlNTIwNXo1OXRwZmU1ZGZ0cGFmc3hlMHMyMDlyNWZ0ZHciPjEwNjU1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VW5pdiBPdmll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k0LTEyMTc8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918FB" w:rsidRPr="002612F4">
        <w:rPr>
          <w:sz w:val="22"/>
          <w:szCs w:val="22"/>
        </w:rPr>
      </w:r>
      <w:r w:rsidR="002918FB" w:rsidRPr="002612F4">
        <w:rPr>
          <w:sz w:val="22"/>
          <w:szCs w:val="22"/>
        </w:rPr>
        <w:fldChar w:fldCharType="separate"/>
      </w:r>
      <w:r w:rsidR="00B2413F">
        <w:rPr>
          <w:noProof/>
          <w:sz w:val="22"/>
          <w:szCs w:val="22"/>
        </w:rPr>
        <w:t>[25]</w:t>
      </w:r>
      <w:r w:rsidR="002918FB" w:rsidRPr="002612F4">
        <w:rPr>
          <w:sz w:val="22"/>
          <w:szCs w:val="22"/>
        </w:rPr>
        <w:fldChar w:fldCharType="end"/>
      </w:r>
      <w:r w:rsidR="006E6431">
        <w:rPr>
          <w:sz w:val="22"/>
          <w:szCs w:val="22"/>
        </w:rPr>
        <w:t>, and telomeric assessments are being widely adopted in</w:t>
      </w:r>
      <w:r w:rsidR="001E01CC" w:rsidRPr="002612F4">
        <w:rPr>
          <w:sz w:val="22"/>
          <w:szCs w:val="22"/>
        </w:rPr>
        <w:t xml:space="preserve"> </w:t>
      </w:r>
      <w:r w:rsidR="00541307" w:rsidRPr="002612F4">
        <w:rPr>
          <w:sz w:val="22"/>
          <w:szCs w:val="22"/>
        </w:rPr>
        <w:t>evolutionary</w:t>
      </w:r>
      <w:r w:rsidR="001E01CC" w:rsidRPr="002612F4">
        <w:rPr>
          <w:sz w:val="22"/>
          <w:szCs w:val="22"/>
        </w:rPr>
        <w:t xml:space="preserve"> </w:t>
      </w:r>
      <w:r w:rsidR="00362883" w:rsidRPr="002612F4">
        <w:rPr>
          <w:sz w:val="22"/>
          <w:szCs w:val="22"/>
        </w:rPr>
        <w:t xml:space="preserve">biology </w:t>
      </w:r>
      <w:r w:rsidR="001E01CC" w:rsidRPr="002612F4">
        <w:rPr>
          <w:sz w:val="22"/>
          <w:szCs w:val="22"/>
        </w:rPr>
        <w:t>as a biomarker of somatic integrity</w:t>
      </w:r>
      <w:r w:rsidR="006E6431">
        <w:rPr>
          <w:sz w:val="22"/>
          <w:szCs w:val="22"/>
        </w:rPr>
        <w:t>. Despite this</w:t>
      </w:r>
      <w:r w:rsidR="001E01CC" w:rsidRPr="002612F4">
        <w:rPr>
          <w:sz w:val="22"/>
          <w:szCs w:val="22"/>
        </w:rPr>
        <w:t xml:space="preserve">, </w:t>
      </w:r>
      <w:r w:rsidR="00AE317C">
        <w:rPr>
          <w:sz w:val="22"/>
          <w:szCs w:val="22"/>
        </w:rPr>
        <w:t xml:space="preserve">limited </w:t>
      </w:r>
      <w:r w:rsidR="001E01CC" w:rsidRPr="002612F4">
        <w:rPr>
          <w:sz w:val="22"/>
          <w:szCs w:val="22"/>
        </w:rPr>
        <w:t>attention has been paid to addressing the fundamental and increasingly pressing question posed by these relationships</w:t>
      </w:r>
      <w:r w:rsidR="00A62789" w:rsidRPr="002612F4">
        <w:rPr>
          <w:sz w:val="22"/>
          <w:szCs w:val="22"/>
        </w:rPr>
        <w:t>:</w:t>
      </w:r>
      <w:r w:rsidR="001E01CC" w:rsidRPr="002612F4">
        <w:rPr>
          <w:sz w:val="22"/>
          <w:szCs w:val="22"/>
        </w:rPr>
        <w:t xml:space="preserve"> </w:t>
      </w:r>
      <w:r w:rsidR="00A62789" w:rsidRPr="002612F4">
        <w:rPr>
          <w:sz w:val="22"/>
          <w:szCs w:val="22"/>
        </w:rPr>
        <w:t>w</w:t>
      </w:r>
      <w:r w:rsidR="001E01CC" w:rsidRPr="002612F4">
        <w:rPr>
          <w:sz w:val="22"/>
          <w:szCs w:val="22"/>
        </w:rPr>
        <w:t>hat role, if any, do telomere</w:t>
      </w:r>
      <w:r w:rsidR="006E6431">
        <w:rPr>
          <w:sz w:val="22"/>
          <w:szCs w:val="22"/>
        </w:rPr>
        <w:t xml:space="preserve">s </w:t>
      </w:r>
      <w:r w:rsidR="001E01CC" w:rsidRPr="002612F4">
        <w:rPr>
          <w:sz w:val="22"/>
          <w:szCs w:val="22"/>
        </w:rPr>
        <w:t xml:space="preserve">play in the </w:t>
      </w:r>
      <w:r w:rsidR="006E6431">
        <w:rPr>
          <w:sz w:val="22"/>
          <w:szCs w:val="22"/>
        </w:rPr>
        <w:t xml:space="preserve">mechanisms and </w:t>
      </w:r>
      <w:r w:rsidR="00E527EA">
        <w:rPr>
          <w:sz w:val="22"/>
          <w:szCs w:val="22"/>
        </w:rPr>
        <w:t xml:space="preserve">evolution </w:t>
      </w:r>
      <w:r w:rsidR="001E01CC" w:rsidRPr="002612F4">
        <w:rPr>
          <w:sz w:val="22"/>
          <w:szCs w:val="22"/>
        </w:rPr>
        <w:t>of life-history trade-offs and ageing?</w:t>
      </w:r>
    </w:p>
    <w:p w14:paraId="2C285CC0" w14:textId="77777777" w:rsidR="00F431B9" w:rsidRPr="002612F4" w:rsidRDefault="00F431B9" w:rsidP="00407275">
      <w:pPr>
        <w:spacing w:line="480" w:lineRule="auto"/>
        <w:rPr>
          <w:sz w:val="22"/>
          <w:szCs w:val="22"/>
        </w:rPr>
      </w:pPr>
    </w:p>
    <w:p w14:paraId="7FB5921D" w14:textId="1581DED2" w:rsidR="00602512" w:rsidRDefault="00B73379" w:rsidP="007D201D">
      <w:pPr>
        <w:spacing w:line="480" w:lineRule="auto"/>
        <w:rPr>
          <w:sz w:val="22"/>
          <w:szCs w:val="22"/>
        </w:rPr>
      </w:pPr>
      <w:r w:rsidRPr="002612F4">
        <w:rPr>
          <w:sz w:val="22"/>
          <w:szCs w:val="22"/>
        </w:rPr>
        <w:t xml:space="preserve">Here I seek to address this </w:t>
      </w:r>
      <w:r w:rsidR="00AE317C">
        <w:rPr>
          <w:sz w:val="22"/>
          <w:szCs w:val="22"/>
        </w:rPr>
        <w:t>question</w:t>
      </w:r>
      <w:r w:rsidR="00AE317C" w:rsidRPr="002612F4">
        <w:rPr>
          <w:sz w:val="22"/>
          <w:szCs w:val="22"/>
        </w:rPr>
        <w:t xml:space="preserve"> </w:t>
      </w:r>
      <w:r w:rsidR="0026051D">
        <w:rPr>
          <w:sz w:val="22"/>
          <w:szCs w:val="22"/>
        </w:rPr>
        <w:t xml:space="preserve">by evaluating </w:t>
      </w:r>
      <w:r w:rsidR="00B50902" w:rsidRPr="002612F4">
        <w:rPr>
          <w:sz w:val="22"/>
          <w:szCs w:val="22"/>
        </w:rPr>
        <w:t xml:space="preserve">the mechanistic and evolutionary plausibility of telomeres playing a proximate causal role in </w:t>
      </w:r>
      <w:r w:rsidR="0026051D">
        <w:rPr>
          <w:sz w:val="22"/>
          <w:szCs w:val="22"/>
        </w:rPr>
        <w:t xml:space="preserve">current-future </w:t>
      </w:r>
      <w:r w:rsidR="00B50902" w:rsidRPr="002612F4">
        <w:rPr>
          <w:sz w:val="22"/>
          <w:szCs w:val="22"/>
        </w:rPr>
        <w:t xml:space="preserve">life-history trade-offs </w:t>
      </w:r>
      <w:r w:rsidR="005D1F7D">
        <w:rPr>
          <w:sz w:val="22"/>
          <w:szCs w:val="22"/>
        </w:rPr>
        <w:t>(</w:t>
      </w:r>
      <w:r w:rsidR="00B50902" w:rsidRPr="002612F4">
        <w:rPr>
          <w:sz w:val="22"/>
          <w:szCs w:val="22"/>
        </w:rPr>
        <w:t xml:space="preserve">and </w:t>
      </w:r>
      <w:r w:rsidR="005D1F7D">
        <w:rPr>
          <w:sz w:val="22"/>
          <w:szCs w:val="22"/>
        </w:rPr>
        <w:t xml:space="preserve">their impacts on </w:t>
      </w:r>
      <w:r w:rsidR="00B50902" w:rsidRPr="002612F4">
        <w:rPr>
          <w:sz w:val="22"/>
          <w:szCs w:val="22"/>
        </w:rPr>
        <w:t>ageing</w:t>
      </w:r>
      <w:r w:rsidR="005D1F7D">
        <w:rPr>
          <w:sz w:val="22"/>
          <w:szCs w:val="22"/>
        </w:rPr>
        <w:t xml:space="preserve"> trajectories)</w:t>
      </w:r>
      <w:r w:rsidR="00B50902" w:rsidRPr="002612F4">
        <w:rPr>
          <w:sz w:val="22"/>
          <w:szCs w:val="22"/>
        </w:rPr>
        <w:t xml:space="preserve">, </w:t>
      </w:r>
      <w:r w:rsidR="0026051D">
        <w:rPr>
          <w:sz w:val="22"/>
          <w:szCs w:val="22"/>
        </w:rPr>
        <w:t xml:space="preserve">before considering </w:t>
      </w:r>
      <w:r w:rsidR="00DE053D" w:rsidRPr="002612F4">
        <w:rPr>
          <w:sz w:val="22"/>
          <w:szCs w:val="22"/>
        </w:rPr>
        <w:t xml:space="preserve">the wider question of </w:t>
      </w:r>
      <w:r w:rsidR="00B50902" w:rsidRPr="002612F4">
        <w:rPr>
          <w:sz w:val="22"/>
          <w:szCs w:val="22"/>
        </w:rPr>
        <w:t>whether telomere</w:t>
      </w:r>
      <w:r w:rsidR="00DE053D" w:rsidRPr="002612F4">
        <w:rPr>
          <w:sz w:val="22"/>
          <w:szCs w:val="22"/>
        </w:rPr>
        <w:t xml:space="preserve"> biology is likely to shed new light on </w:t>
      </w:r>
      <w:r w:rsidR="00B50902" w:rsidRPr="002612F4">
        <w:rPr>
          <w:sz w:val="22"/>
          <w:szCs w:val="22"/>
        </w:rPr>
        <w:t>the evolution</w:t>
      </w:r>
      <w:r w:rsidR="0026051D">
        <w:rPr>
          <w:sz w:val="22"/>
          <w:szCs w:val="22"/>
        </w:rPr>
        <w:t xml:space="preserve"> </w:t>
      </w:r>
      <w:r w:rsidR="00B50902" w:rsidRPr="002612F4">
        <w:rPr>
          <w:sz w:val="22"/>
          <w:szCs w:val="22"/>
        </w:rPr>
        <w:t>of life-history trade</w:t>
      </w:r>
      <w:r w:rsidR="00B50902" w:rsidRPr="008032C3">
        <w:rPr>
          <w:sz w:val="22"/>
          <w:szCs w:val="22"/>
        </w:rPr>
        <w:t xml:space="preserve">-offs and ageing. </w:t>
      </w:r>
      <w:r w:rsidR="00CA3A6F" w:rsidRPr="002612F4">
        <w:rPr>
          <w:sz w:val="22"/>
          <w:szCs w:val="22"/>
        </w:rPr>
        <w:t xml:space="preserve">First, I consider </w:t>
      </w:r>
      <w:r w:rsidR="0049622C">
        <w:rPr>
          <w:sz w:val="22"/>
          <w:szCs w:val="22"/>
        </w:rPr>
        <w:t>the case for</w:t>
      </w:r>
      <w:r w:rsidR="0049622C" w:rsidRPr="002612F4">
        <w:rPr>
          <w:sz w:val="22"/>
          <w:szCs w:val="22"/>
        </w:rPr>
        <w:t xml:space="preserve"> </w:t>
      </w:r>
      <w:r w:rsidR="00CA3A6F" w:rsidRPr="002612F4">
        <w:rPr>
          <w:sz w:val="22"/>
          <w:szCs w:val="22"/>
        </w:rPr>
        <w:t>telomere</w:t>
      </w:r>
      <w:r w:rsidR="00BB33AF">
        <w:rPr>
          <w:sz w:val="22"/>
          <w:szCs w:val="22"/>
        </w:rPr>
        <w:t xml:space="preserve">s being one </w:t>
      </w:r>
      <w:r w:rsidR="0083083B">
        <w:rPr>
          <w:sz w:val="22"/>
          <w:szCs w:val="22"/>
        </w:rPr>
        <w:t xml:space="preserve">of the </w:t>
      </w:r>
      <w:r w:rsidR="00BB33AF">
        <w:rPr>
          <w:sz w:val="22"/>
          <w:szCs w:val="22"/>
        </w:rPr>
        <w:t>proximate cau</w:t>
      </w:r>
      <w:r w:rsidR="0083083B">
        <w:rPr>
          <w:sz w:val="22"/>
          <w:szCs w:val="22"/>
        </w:rPr>
        <w:t xml:space="preserve">sal mechanisms that gives rise to </w:t>
      </w:r>
      <w:r w:rsidR="00CA3A6F" w:rsidRPr="002612F4">
        <w:rPr>
          <w:sz w:val="22"/>
          <w:szCs w:val="22"/>
        </w:rPr>
        <w:t>current-future trade-offs</w:t>
      </w:r>
      <w:r w:rsidR="009C0C1C" w:rsidRPr="002612F4">
        <w:rPr>
          <w:sz w:val="22"/>
          <w:szCs w:val="22"/>
        </w:rPr>
        <w:t xml:space="preserve"> </w:t>
      </w:r>
      <w:r w:rsidR="002A6E4C" w:rsidRPr="002612F4">
        <w:rPr>
          <w:sz w:val="22"/>
          <w:szCs w:val="22"/>
        </w:rPr>
        <w:t>(Section 2)</w:t>
      </w:r>
      <w:r w:rsidR="0083083B">
        <w:rPr>
          <w:sz w:val="22"/>
          <w:szCs w:val="22"/>
        </w:rPr>
        <w:t xml:space="preserve">. I </w:t>
      </w:r>
      <w:r w:rsidR="005738C9" w:rsidRPr="002612F4">
        <w:rPr>
          <w:sz w:val="22"/>
          <w:szCs w:val="22"/>
        </w:rPr>
        <w:t xml:space="preserve">conclude that </w:t>
      </w:r>
      <w:r w:rsidR="00AB607F">
        <w:rPr>
          <w:sz w:val="22"/>
          <w:szCs w:val="22"/>
        </w:rPr>
        <w:t xml:space="preserve">while </w:t>
      </w:r>
      <w:r w:rsidR="005738C9" w:rsidRPr="002612F4">
        <w:rPr>
          <w:sz w:val="22"/>
          <w:szCs w:val="22"/>
        </w:rPr>
        <w:t>it is mechanistically plausible that telomere</w:t>
      </w:r>
      <w:r w:rsidR="004E79DC">
        <w:rPr>
          <w:sz w:val="22"/>
          <w:szCs w:val="22"/>
        </w:rPr>
        <w:t xml:space="preserve">s </w:t>
      </w:r>
      <w:r w:rsidR="0083083B">
        <w:rPr>
          <w:sz w:val="22"/>
          <w:szCs w:val="22"/>
        </w:rPr>
        <w:t xml:space="preserve">are </w:t>
      </w:r>
      <w:r w:rsidR="005738C9" w:rsidRPr="002612F4">
        <w:rPr>
          <w:sz w:val="22"/>
          <w:szCs w:val="22"/>
        </w:rPr>
        <w:t>one proximate cause of current-future trade-offs</w:t>
      </w:r>
      <w:r w:rsidR="00601595">
        <w:rPr>
          <w:sz w:val="22"/>
          <w:szCs w:val="22"/>
        </w:rPr>
        <w:t xml:space="preserve"> in a subset of species</w:t>
      </w:r>
      <w:r w:rsidR="00B34D62" w:rsidRPr="002612F4">
        <w:rPr>
          <w:sz w:val="22"/>
          <w:szCs w:val="22"/>
        </w:rPr>
        <w:t xml:space="preserve">, whether </w:t>
      </w:r>
      <w:r w:rsidR="009C0C1C" w:rsidRPr="002612F4">
        <w:rPr>
          <w:sz w:val="22"/>
          <w:szCs w:val="22"/>
        </w:rPr>
        <w:t>telomere</w:t>
      </w:r>
      <w:r w:rsidR="00AB607F">
        <w:rPr>
          <w:sz w:val="22"/>
          <w:szCs w:val="22"/>
        </w:rPr>
        <w:t xml:space="preserve"> attrition</w:t>
      </w:r>
      <w:r w:rsidR="009C0C1C" w:rsidRPr="002612F4">
        <w:rPr>
          <w:sz w:val="22"/>
          <w:szCs w:val="22"/>
        </w:rPr>
        <w:t xml:space="preserve"> </w:t>
      </w:r>
      <w:r w:rsidR="00AB607F" w:rsidRPr="00BB3DD1">
        <w:rPr>
          <w:i/>
          <w:sz w:val="22"/>
          <w:szCs w:val="22"/>
        </w:rPr>
        <w:t xml:space="preserve">per se </w:t>
      </w:r>
      <w:r w:rsidR="00B34D62" w:rsidRPr="002612F4">
        <w:rPr>
          <w:sz w:val="22"/>
          <w:szCs w:val="22"/>
        </w:rPr>
        <w:t>play</w:t>
      </w:r>
      <w:r w:rsidR="00AB607F">
        <w:rPr>
          <w:sz w:val="22"/>
          <w:szCs w:val="22"/>
        </w:rPr>
        <w:t>s</w:t>
      </w:r>
      <w:r w:rsidR="00B34D62" w:rsidRPr="002612F4">
        <w:rPr>
          <w:sz w:val="22"/>
          <w:szCs w:val="22"/>
        </w:rPr>
        <w:t xml:space="preserve"> a significant </w:t>
      </w:r>
      <w:r w:rsidR="007B17FA">
        <w:rPr>
          <w:sz w:val="22"/>
          <w:szCs w:val="22"/>
        </w:rPr>
        <w:t xml:space="preserve">causal </w:t>
      </w:r>
      <w:r w:rsidR="00B34D62" w:rsidRPr="002612F4">
        <w:rPr>
          <w:sz w:val="22"/>
          <w:szCs w:val="22"/>
        </w:rPr>
        <w:t>role</w:t>
      </w:r>
      <w:r w:rsidR="00AB607F">
        <w:rPr>
          <w:sz w:val="22"/>
          <w:szCs w:val="22"/>
        </w:rPr>
        <w:t xml:space="preserve"> </w:t>
      </w:r>
      <w:r w:rsidR="007B17FA">
        <w:rPr>
          <w:sz w:val="22"/>
          <w:szCs w:val="22"/>
        </w:rPr>
        <w:t xml:space="preserve">in any species, </w:t>
      </w:r>
      <w:r w:rsidR="00B34D62" w:rsidRPr="002612F4">
        <w:rPr>
          <w:sz w:val="22"/>
          <w:szCs w:val="22"/>
        </w:rPr>
        <w:t xml:space="preserve">relative to </w:t>
      </w:r>
      <w:r w:rsidR="00580F74">
        <w:rPr>
          <w:sz w:val="22"/>
          <w:szCs w:val="22"/>
        </w:rPr>
        <w:t>alternative mechanisms</w:t>
      </w:r>
      <w:r w:rsidR="00B34D62" w:rsidRPr="002612F4">
        <w:rPr>
          <w:sz w:val="22"/>
          <w:szCs w:val="22"/>
        </w:rPr>
        <w:t>, is currently far from clear</w:t>
      </w:r>
      <w:r w:rsidR="005738C9" w:rsidRPr="002612F4">
        <w:rPr>
          <w:sz w:val="22"/>
          <w:szCs w:val="22"/>
        </w:rPr>
        <w:t>.</w:t>
      </w:r>
      <w:r w:rsidR="004E79DC">
        <w:rPr>
          <w:sz w:val="22"/>
          <w:szCs w:val="22"/>
        </w:rPr>
        <w:t xml:space="preserve"> </w:t>
      </w:r>
    </w:p>
    <w:p w14:paraId="4C142F5F" w14:textId="77777777" w:rsidR="00602512" w:rsidRDefault="00602512" w:rsidP="007D201D">
      <w:pPr>
        <w:spacing w:line="480" w:lineRule="auto"/>
        <w:rPr>
          <w:sz w:val="22"/>
          <w:szCs w:val="22"/>
        </w:rPr>
      </w:pPr>
    </w:p>
    <w:p w14:paraId="24EE9E31" w14:textId="459C6897" w:rsidR="00602512" w:rsidRDefault="00CA3A6F" w:rsidP="007D201D">
      <w:pPr>
        <w:spacing w:line="480" w:lineRule="auto"/>
        <w:rPr>
          <w:sz w:val="22"/>
          <w:szCs w:val="22"/>
        </w:rPr>
      </w:pPr>
      <w:r w:rsidRPr="00601595">
        <w:rPr>
          <w:sz w:val="22"/>
          <w:szCs w:val="22"/>
        </w:rPr>
        <w:t xml:space="preserve">Second, I </w:t>
      </w:r>
      <w:r w:rsidR="00601595">
        <w:rPr>
          <w:sz w:val="22"/>
          <w:szCs w:val="22"/>
        </w:rPr>
        <w:t xml:space="preserve">consider </w:t>
      </w:r>
      <w:r w:rsidRPr="00601595">
        <w:rPr>
          <w:sz w:val="22"/>
          <w:szCs w:val="22"/>
        </w:rPr>
        <w:t xml:space="preserve">the </w:t>
      </w:r>
      <w:r w:rsidRPr="005E2656">
        <w:rPr>
          <w:sz w:val="22"/>
          <w:szCs w:val="22"/>
        </w:rPr>
        <w:t>evolutionary</w:t>
      </w:r>
      <w:r w:rsidRPr="006125E5">
        <w:rPr>
          <w:i/>
          <w:sz w:val="22"/>
          <w:szCs w:val="22"/>
        </w:rPr>
        <w:t xml:space="preserve"> </w:t>
      </w:r>
      <w:r w:rsidRPr="00601595">
        <w:rPr>
          <w:sz w:val="22"/>
          <w:szCs w:val="22"/>
        </w:rPr>
        <w:t xml:space="preserve">plausibility of </w:t>
      </w:r>
      <w:r w:rsidR="00C97D52" w:rsidRPr="00601595">
        <w:rPr>
          <w:sz w:val="22"/>
          <w:szCs w:val="22"/>
        </w:rPr>
        <w:t xml:space="preserve">telomeres </w:t>
      </w:r>
      <w:r w:rsidR="00980F81" w:rsidRPr="00601595">
        <w:rPr>
          <w:sz w:val="22"/>
          <w:szCs w:val="22"/>
        </w:rPr>
        <w:t xml:space="preserve">being </w:t>
      </w:r>
      <w:r w:rsidR="00035F24">
        <w:rPr>
          <w:sz w:val="22"/>
          <w:szCs w:val="22"/>
        </w:rPr>
        <w:t>one</w:t>
      </w:r>
      <w:r w:rsidR="00035F24" w:rsidRPr="00601595">
        <w:rPr>
          <w:sz w:val="22"/>
          <w:szCs w:val="22"/>
        </w:rPr>
        <w:t xml:space="preserve"> </w:t>
      </w:r>
      <w:r w:rsidR="00C97D52" w:rsidRPr="00601595">
        <w:rPr>
          <w:sz w:val="22"/>
          <w:szCs w:val="22"/>
        </w:rPr>
        <w:t xml:space="preserve">proximate cause of current-future trade-offs </w:t>
      </w:r>
      <w:r w:rsidR="00980F81" w:rsidRPr="00601595">
        <w:rPr>
          <w:sz w:val="22"/>
          <w:szCs w:val="22"/>
        </w:rPr>
        <w:t>(Section 3)</w:t>
      </w:r>
      <w:r w:rsidR="00890B0C" w:rsidRPr="00601595">
        <w:rPr>
          <w:sz w:val="22"/>
          <w:szCs w:val="22"/>
        </w:rPr>
        <w:t xml:space="preserve">, </w:t>
      </w:r>
      <w:r w:rsidRPr="00601595">
        <w:rPr>
          <w:sz w:val="22"/>
          <w:szCs w:val="22"/>
        </w:rPr>
        <w:t xml:space="preserve">given that selection </w:t>
      </w:r>
      <w:r w:rsidR="0076588F" w:rsidRPr="00601595">
        <w:rPr>
          <w:sz w:val="22"/>
          <w:szCs w:val="22"/>
        </w:rPr>
        <w:t xml:space="preserve">would </w:t>
      </w:r>
      <w:r w:rsidRPr="00601595">
        <w:rPr>
          <w:sz w:val="22"/>
          <w:szCs w:val="22"/>
        </w:rPr>
        <w:t xml:space="preserve">be expected to decouple </w:t>
      </w:r>
      <w:r w:rsidR="00C97D52" w:rsidRPr="00601595">
        <w:rPr>
          <w:sz w:val="22"/>
          <w:szCs w:val="22"/>
        </w:rPr>
        <w:t xml:space="preserve">such </w:t>
      </w:r>
      <w:r w:rsidR="0049622C">
        <w:rPr>
          <w:sz w:val="22"/>
          <w:szCs w:val="22"/>
        </w:rPr>
        <w:t xml:space="preserve">mechanistic </w:t>
      </w:r>
      <w:r w:rsidR="004E2A83">
        <w:rPr>
          <w:sz w:val="22"/>
          <w:szCs w:val="22"/>
        </w:rPr>
        <w:t>link</w:t>
      </w:r>
      <w:r w:rsidR="0049622C">
        <w:rPr>
          <w:sz w:val="22"/>
          <w:szCs w:val="22"/>
        </w:rPr>
        <w:t xml:space="preserve">s between current and future </w:t>
      </w:r>
      <w:r w:rsidR="004E2A83">
        <w:rPr>
          <w:sz w:val="22"/>
          <w:szCs w:val="22"/>
        </w:rPr>
        <w:t xml:space="preserve">performance in the absence of evolutionary </w:t>
      </w:r>
      <w:r w:rsidR="007E5548" w:rsidRPr="00601595">
        <w:rPr>
          <w:sz w:val="22"/>
          <w:szCs w:val="22"/>
        </w:rPr>
        <w:t>constraint</w:t>
      </w:r>
      <w:r w:rsidR="004E2A83">
        <w:rPr>
          <w:sz w:val="22"/>
          <w:szCs w:val="22"/>
        </w:rPr>
        <w:t xml:space="preserve"> (see above)</w:t>
      </w:r>
      <w:r w:rsidR="00F228A0" w:rsidRPr="00601595">
        <w:rPr>
          <w:sz w:val="22"/>
          <w:szCs w:val="22"/>
        </w:rPr>
        <w:t xml:space="preserve">. </w:t>
      </w:r>
      <w:r w:rsidR="00783141">
        <w:rPr>
          <w:sz w:val="22"/>
          <w:szCs w:val="22"/>
        </w:rPr>
        <w:t xml:space="preserve">In evaluating adaptive explanations for a strategy of </w:t>
      </w:r>
      <w:r w:rsidR="006125E5">
        <w:rPr>
          <w:sz w:val="22"/>
          <w:szCs w:val="22"/>
        </w:rPr>
        <w:t xml:space="preserve">progressive </w:t>
      </w:r>
      <w:r w:rsidR="00783141">
        <w:rPr>
          <w:sz w:val="22"/>
          <w:szCs w:val="22"/>
        </w:rPr>
        <w:t>telomere attrition</w:t>
      </w:r>
      <w:r w:rsidR="006125E5">
        <w:rPr>
          <w:sz w:val="22"/>
          <w:szCs w:val="22"/>
        </w:rPr>
        <w:t xml:space="preserve"> in somatic cells</w:t>
      </w:r>
      <w:r w:rsidR="00783141">
        <w:rPr>
          <w:sz w:val="22"/>
          <w:szCs w:val="22"/>
        </w:rPr>
        <w:t xml:space="preserve">, I consider two broad forms of explanation that are not mutually exclusive: the </w:t>
      </w:r>
      <w:r w:rsidR="00783141">
        <w:rPr>
          <w:i/>
          <w:sz w:val="22"/>
          <w:szCs w:val="22"/>
        </w:rPr>
        <w:t xml:space="preserve">Costly Maintenance </w:t>
      </w:r>
      <w:r w:rsidR="00783141" w:rsidRPr="00447FF2">
        <w:rPr>
          <w:i/>
          <w:sz w:val="22"/>
          <w:szCs w:val="22"/>
        </w:rPr>
        <w:t xml:space="preserve">Hypothesis </w:t>
      </w:r>
      <w:r w:rsidR="00783141">
        <w:rPr>
          <w:sz w:val="22"/>
          <w:szCs w:val="22"/>
        </w:rPr>
        <w:t xml:space="preserve">(telomere attrition is adaptive because telomere maintenance entails costs, such as the utilisation of resources that could be invested in other traits) and the </w:t>
      </w:r>
      <w:r w:rsidR="00783141" w:rsidRPr="00447FF2">
        <w:rPr>
          <w:i/>
          <w:sz w:val="22"/>
          <w:szCs w:val="22"/>
        </w:rPr>
        <w:t>Function</w:t>
      </w:r>
      <w:r w:rsidR="00783141">
        <w:rPr>
          <w:i/>
          <w:sz w:val="22"/>
          <w:szCs w:val="22"/>
        </w:rPr>
        <w:t>al</w:t>
      </w:r>
      <w:r w:rsidR="00783141" w:rsidRPr="00447FF2">
        <w:rPr>
          <w:i/>
          <w:sz w:val="22"/>
          <w:szCs w:val="22"/>
        </w:rPr>
        <w:t xml:space="preserve"> </w:t>
      </w:r>
      <w:r w:rsidR="00783141">
        <w:rPr>
          <w:i/>
          <w:sz w:val="22"/>
          <w:szCs w:val="22"/>
        </w:rPr>
        <w:t>Attrition</w:t>
      </w:r>
      <w:r w:rsidR="00783141" w:rsidRPr="00447FF2">
        <w:rPr>
          <w:i/>
          <w:sz w:val="22"/>
          <w:szCs w:val="22"/>
        </w:rPr>
        <w:t xml:space="preserve"> Hypothesis</w:t>
      </w:r>
      <w:r w:rsidR="00783141">
        <w:rPr>
          <w:i/>
          <w:sz w:val="22"/>
          <w:szCs w:val="22"/>
        </w:rPr>
        <w:t xml:space="preserve"> </w:t>
      </w:r>
      <w:r w:rsidR="00783141">
        <w:rPr>
          <w:sz w:val="22"/>
          <w:szCs w:val="22"/>
        </w:rPr>
        <w:t xml:space="preserve">(telomere attrition is adaptive because it serves a particular </w:t>
      </w:r>
      <w:r w:rsidR="00783141" w:rsidRPr="00447FF2">
        <w:rPr>
          <w:i/>
          <w:sz w:val="22"/>
          <w:szCs w:val="22"/>
        </w:rPr>
        <w:t>function</w:t>
      </w:r>
      <w:r w:rsidR="00783141">
        <w:rPr>
          <w:sz w:val="22"/>
          <w:szCs w:val="22"/>
        </w:rPr>
        <w:t xml:space="preserve">; such as its widely invoked function in </w:t>
      </w:r>
      <w:r w:rsidR="00F30962">
        <w:rPr>
          <w:sz w:val="22"/>
          <w:szCs w:val="22"/>
        </w:rPr>
        <w:t xml:space="preserve">countering </w:t>
      </w:r>
      <w:r w:rsidR="00783141">
        <w:rPr>
          <w:sz w:val="22"/>
          <w:szCs w:val="22"/>
        </w:rPr>
        <w:t>cancer). I also highlight a potential and hitherto unexplored signalling function of telomere attrition: as a biological clock for regulating the pace of an individual’s life-history according to somatic integrity (</w:t>
      </w:r>
      <w:r w:rsidR="00E41A15">
        <w:rPr>
          <w:sz w:val="22"/>
          <w:szCs w:val="22"/>
        </w:rPr>
        <w:t xml:space="preserve">the </w:t>
      </w:r>
      <w:r w:rsidR="00783141" w:rsidRPr="00447FF2">
        <w:rPr>
          <w:i/>
          <w:sz w:val="22"/>
          <w:szCs w:val="22"/>
        </w:rPr>
        <w:t xml:space="preserve">Life-history </w:t>
      </w:r>
      <w:r w:rsidR="00783141">
        <w:rPr>
          <w:i/>
          <w:sz w:val="22"/>
          <w:szCs w:val="22"/>
        </w:rPr>
        <w:t>R</w:t>
      </w:r>
      <w:r w:rsidR="00783141" w:rsidRPr="00447FF2">
        <w:rPr>
          <w:i/>
          <w:sz w:val="22"/>
          <w:szCs w:val="22"/>
        </w:rPr>
        <w:t xml:space="preserve">egulation </w:t>
      </w:r>
      <w:r w:rsidR="00783141">
        <w:rPr>
          <w:i/>
          <w:sz w:val="22"/>
          <w:szCs w:val="22"/>
        </w:rPr>
        <w:t>H</w:t>
      </w:r>
      <w:r w:rsidR="00783141" w:rsidRPr="00447FF2">
        <w:rPr>
          <w:i/>
          <w:sz w:val="22"/>
          <w:szCs w:val="22"/>
        </w:rPr>
        <w:t>ypothesis</w:t>
      </w:r>
      <w:r w:rsidR="00783141">
        <w:rPr>
          <w:sz w:val="22"/>
          <w:szCs w:val="22"/>
        </w:rPr>
        <w:t>).</w:t>
      </w:r>
    </w:p>
    <w:p w14:paraId="57AB0E86" w14:textId="77777777" w:rsidR="00602512" w:rsidRDefault="00602512" w:rsidP="007D201D">
      <w:pPr>
        <w:spacing w:line="480" w:lineRule="auto"/>
        <w:rPr>
          <w:sz w:val="22"/>
          <w:szCs w:val="22"/>
        </w:rPr>
      </w:pPr>
    </w:p>
    <w:p w14:paraId="03E08A40" w14:textId="1C654B8A" w:rsidR="007D201D" w:rsidRDefault="00D101E9" w:rsidP="007D201D">
      <w:pPr>
        <w:spacing w:line="480" w:lineRule="auto"/>
        <w:rPr>
          <w:sz w:val="22"/>
          <w:szCs w:val="22"/>
        </w:rPr>
      </w:pPr>
      <w:r>
        <w:rPr>
          <w:sz w:val="22"/>
          <w:szCs w:val="22"/>
        </w:rPr>
        <w:t>Finally</w:t>
      </w:r>
      <w:r w:rsidR="001F6345" w:rsidRPr="002612F4">
        <w:rPr>
          <w:sz w:val="22"/>
          <w:szCs w:val="22"/>
        </w:rPr>
        <w:t xml:space="preserve">, I consider the extent to which telomere biology is likely to shed new light on the evolution of life-history trade-offs and ageing (Section 4). </w:t>
      </w:r>
      <w:r w:rsidR="001F6345" w:rsidRPr="008032C3">
        <w:rPr>
          <w:sz w:val="22"/>
          <w:szCs w:val="22"/>
        </w:rPr>
        <w:t xml:space="preserve">Importantly, evidence of a proximate causal role for telomeres in </w:t>
      </w:r>
      <w:r w:rsidR="001F6345" w:rsidRPr="00356505">
        <w:rPr>
          <w:sz w:val="22"/>
          <w:szCs w:val="22"/>
        </w:rPr>
        <w:t xml:space="preserve">current-future </w:t>
      </w:r>
      <w:r w:rsidR="001F6345" w:rsidRPr="008032C3">
        <w:rPr>
          <w:sz w:val="22"/>
          <w:szCs w:val="22"/>
        </w:rPr>
        <w:t xml:space="preserve">trade-offs </w:t>
      </w:r>
      <w:r w:rsidR="001F6345" w:rsidRPr="00356505">
        <w:rPr>
          <w:sz w:val="22"/>
          <w:szCs w:val="22"/>
        </w:rPr>
        <w:t xml:space="preserve">and ageing </w:t>
      </w:r>
      <w:r w:rsidR="001F6345" w:rsidRPr="008032C3">
        <w:rPr>
          <w:sz w:val="22"/>
          <w:szCs w:val="22"/>
        </w:rPr>
        <w:t>would not</w:t>
      </w:r>
      <w:r w:rsidR="001F6345" w:rsidRPr="00356505">
        <w:rPr>
          <w:sz w:val="22"/>
          <w:szCs w:val="22"/>
        </w:rPr>
        <w:t xml:space="preserve"> </w:t>
      </w:r>
      <w:r w:rsidR="001F6345" w:rsidRPr="008032C3">
        <w:rPr>
          <w:sz w:val="22"/>
          <w:szCs w:val="22"/>
        </w:rPr>
        <w:t>implicate a role for telomeres in</w:t>
      </w:r>
      <w:r w:rsidR="001F6345" w:rsidRPr="00356505">
        <w:rPr>
          <w:sz w:val="22"/>
          <w:szCs w:val="22"/>
        </w:rPr>
        <w:t xml:space="preserve"> shaping their evolution</w:t>
      </w:r>
      <w:r w:rsidR="001F6345" w:rsidRPr="008032C3">
        <w:rPr>
          <w:sz w:val="22"/>
          <w:szCs w:val="22"/>
        </w:rPr>
        <w:t xml:space="preserve">. Whether </w:t>
      </w:r>
      <w:r w:rsidR="001F6345" w:rsidRPr="00A0525B">
        <w:rPr>
          <w:sz w:val="22"/>
          <w:szCs w:val="22"/>
        </w:rPr>
        <w:t>telomere biology informs our understanding of the evolution</w:t>
      </w:r>
      <w:r w:rsidR="001F6345">
        <w:rPr>
          <w:sz w:val="22"/>
          <w:szCs w:val="22"/>
        </w:rPr>
        <w:t xml:space="preserve"> </w:t>
      </w:r>
      <w:r w:rsidR="006F2F12">
        <w:rPr>
          <w:sz w:val="22"/>
          <w:szCs w:val="22"/>
        </w:rPr>
        <w:t>of life-histories</w:t>
      </w:r>
      <w:r w:rsidR="001F6345" w:rsidRPr="00A0525B">
        <w:rPr>
          <w:sz w:val="22"/>
          <w:szCs w:val="22"/>
        </w:rPr>
        <w:t xml:space="preserve"> </w:t>
      </w:r>
      <w:r>
        <w:rPr>
          <w:sz w:val="22"/>
          <w:szCs w:val="22"/>
        </w:rPr>
        <w:t xml:space="preserve">and ageing trajectories </w:t>
      </w:r>
      <w:r w:rsidR="001F6345" w:rsidRPr="00A0525B">
        <w:rPr>
          <w:sz w:val="22"/>
          <w:szCs w:val="22"/>
        </w:rPr>
        <w:t xml:space="preserve">hinges upon </w:t>
      </w:r>
      <w:r w:rsidR="001F6345">
        <w:rPr>
          <w:sz w:val="22"/>
          <w:szCs w:val="22"/>
        </w:rPr>
        <w:t xml:space="preserve">(i) the extent to which telomere biology sheds new light on the </w:t>
      </w:r>
      <w:r w:rsidR="001F6345" w:rsidRPr="00A0525B">
        <w:rPr>
          <w:sz w:val="22"/>
          <w:szCs w:val="22"/>
        </w:rPr>
        <w:t xml:space="preserve">constraints that explain why selection has not decoupled </w:t>
      </w:r>
      <w:r w:rsidR="00F30962">
        <w:rPr>
          <w:sz w:val="22"/>
          <w:szCs w:val="22"/>
        </w:rPr>
        <w:t>current-future</w:t>
      </w:r>
      <w:r w:rsidR="00F30962" w:rsidRPr="00A0525B">
        <w:rPr>
          <w:sz w:val="22"/>
          <w:szCs w:val="22"/>
        </w:rPr>
        <w:t xml:space="preserve"> </w:t>
      </w:r>
      <w:r w:rsidR="001F6345" w:rsidRPr="00A0525B">
        <w:rPr>
          <w:sz w:val="22"/>
          <w:szCs w:val="22"/>
        </w:rPr>
        <w:t>trade-offs (see above</w:t>
      </w:r>
      <w:r w:rsidR="00786478">
        <w:rPr>
          <w:sz w:val="22"/>
          <w:szCs w:val="22"/>
        </w:rPr>
        <w:t>)</w:t>
      </w:r>
      <w:r w:rsidR="001F6345">
        <w:rPr>
          <w:sz w:val="22"/>
          <w:szCs w:val="22"/>
        </w:rPr>
        <w:t>, and (ii) the extent to which the evolution of telomeric mechanisms has influenced the ‘form’ of current-future trade-offs (i.e. the probability, magnitude and timing of the impacts of current actions on future performance).</w:t>
      </w:r>
    </w:p>
    <w:p w14:paraId="14C5338B" w14:textId="77777777" w:rsidR="007477C6" w:rsidRDefault="007477C6" w:rsidP="007D201D">
      <w:pPr>
        <w:spacing w:line="480" w:lineRule="auto"/>
        <w:rPr>
          <w:sz w:val="22"/>
          <w:szCs w:val="22"/>
        </w:rPr>
      </w:pPr>
    </w:p>
    <w:p w14:paraId="119B0567" w14:textId="5FEC6B08" w:rsidR="00376F0C" w:rsidRPr="002612F4" w:rsidRDefault="003F7051" w:rsidP="00407275">
      <w:pPr>
        <w:spacing w:line="480" w:lineRule="auto"/>
        <w:rPr>
          <w:sz w:val="26"/>
          <w:szCs w:val="26"/>
        </w:rPr>
      </w:pPr>
      <w:r w:rsidRPr="002612F4">
        <w:rPr>
          <w:b/>
          <w:color w:val="76923C" w:themeColor="accent3" w:themeShade="BF"/>
          <w:sz w:val="26"/>
          <w:szCs w:val="26"/>
        </w:rPr>
        <w:t>2</w:t>
      </w:r>
      <w:r w:rsidR="00603233" w:rsidRPr="002612F4">
        <w:rPr>
          <w:b/>
          <w:color w:val="76923C" w:themeColor="accent3" w:themeShade="BF"/>
          <w:sz w:val="26"/>
          <w:szCs w:val="26"/>
        </w:rPr>
        <w:t xml:space="preserve">. Telomere </w:t>
      </w:r>
      <w:r w:rsidR="00E23162" w:rsidRPr="002612F4">
        <w:rPr>
          <w:b/>
          <w:color w:val="76923C" w:themeColor="accent3" w:themeShade="BF"/>
          <w:sz w:val="26"/>
          <w:szCs w:val="26"/>
        </w:rPr>
        <w:t xml:space="preserve">attrition </w:t>
      </w:r>
      <w:r w:rsidR="00603233" w:rsidRPr="002612F4">
        <w:rPr>
          <w:b/>
          <w:color w:val="76923C" w:themeColor="accent3" w:themeShade="BF"/>
          <w:sz w:val="26"/>
          <w:szCs w:val="26"/>
        </w:rPr>
        <w:t>as a proximate cause of life-history trade-offs</w:t>
      </w:r>
      <w:r w:rsidR="00C54BA0" w:rsidRPr="002612F4">
        <w:rPr>
          <w:b/>
          <w:color w:val="76923C" w:themeColor="accent3" w:themeShade="BF"/>
          <w:sz w:val="26"/>
          <w:szCs w:val="26"/>
        </w:rPr>
        <w:t xml:space="preserve"> and ageing</w:t>
      </w:r>
    </w:p>
    <w:p w14:paraId="0DF5BAE4" w14:textId="5B0E68AE" w:rsidR="000221CB" w:rsidRPr="002612F4" w:rsidRDefault="00043774" w:rsidP="00407275">
      <w:pPr>
        <w:spacing w:line="480" w:lineRule="auto"/>
        <w:rPr>
          <w:sz w:val="22"/>
          <w:szCs w:val="22"/>
        </w:rPr>
      </w:pPr>
      <w:r w:rsidRPr="002612F4">
        <w:rPr>
          <w:sz w:val="22"/>
          <w:szCs w:val="22"/>
        </w:rPr>
        <w:t xml:space="preserve">Here </w:t>
      </w:r>
      <w:r w:rsidR="00625B45" w:rsidRPr="002612F4">
        <w:rPr>
          <w:sz w:val="22"/>
          <w:szCs w:val="22"/>
        </w:rPr>
        <w:t xml:space="preserve">I consider </w:t>
      </w:r>
      <w:r w:rsidRPr="002612F4">
        <w:rPr>
          <w:sz w:val="22"/>
          <w:szCs w:val="22"/>
        </w:rPr>
        <w:t xml:space="preserve">the </w:t>
      </w:r>
      <w:r w:rsidR="00DC460E" w:rsidRPr="002612F4">
        <w:rPr>
          <w:sz w:val="22"/>
          <w:szCs w:val="22"/>
        </w:rPr>
        <w:t>mech</w:t>
      </w:r>
      <w:r w:rsidR="00844B02" w:rsidRPr="002612F4">
        <w:rPr>
          <w:sz w:val="22"/>
          <w:szCs w:val="22"/>
        </w:rPr>
        <w:t xml:space="preserve">anistic plausibility of a proximate causal role for </w:t>
      </w:r>
      <w:r w:rsidRPr="002612F4">
        <w:rPr>
          <w:sz w:val="22"/>
          <w:szCs w:val="22"/>
        </w:rPr>
        <w:t>telomere</w:t>
      </w:r>
      <w:r w:rsidR="00844B02" w:rsidRPr="002612F4">
        <w:rPr>
          <w:sz w:val="22"/>
          <w:szCs w:val="22"/>
        </w:rPr>
        <w:t xml:space="preserve">s in </w:t>
      </w:r>
      <w:r w:rsidRPr="002612F4">
        <w:rPr>
          <w:sz w:val="22"/>
          <w:szCs w:val="22"/>
        </w:rPr>
        <w:t xml:space="preserve">current-future trade-offs </w:t>
      </w:r>
      <w:r w:rsidR="00DC460E" w:rsidRPr="002612F4">
        <w:rPr>
          <w:sz w:val="22"/>
          <w:szCs w:val="22"/>
        </w:rPr>
        <w:t>and ageing</w:t>
      </w:r>
      <w:r w:rsidRPr="002612F4">
        <w:rPr>
          <w:sz w:val="22"/>
          <w:szCs w:val="22"/>
        </w:rPr>
        <w:t xml:space="preserve">. I </w:t>
      </w:r>
      <w:r w:rsidR="00844B02" w:rsidRPr="002612F4">
        <w:rPr>
          <w:sz w:val="22"/>
          <w:szCs w:val="22"/>
        </w:rPr>
        <w:t xml:space="preserve">start by </w:t>
      </w:r>
      <w:r w:rsidR="009F2E58">
        <w:rPr>
          <w:sz w:val="22"/>
          <w:szCs w:val="22"/>
        </w:rPr>
        <w:t xml:space="preserve">briefly </w:t>
      </w:r>
      <w:r w:rsidR="004025C6" w:rsidRPr="002612F4">
        <w:rPr>
          <w:sz w:val="22"/>
          <w:szCs w:val="22"/>
        </w:rPr>
        <w:t xml:space="preserve">considering </w:t>
      </w:r>
      <w:r w:rsidR="00E102F6" w:rsidRPr="002612F4">
        <w:rPr>
          <w:sz w:val="22"/>
          <w:szCs w:val="22"/>
        </w:rPr>
        <w:t xml:space="preserve">the evidence that current </w:t>
      </w:r>
      <w:r w:rsidRPr="002612F4">
        <w:rPr>
          <w:sz w:val="22"/>
          <w:szCs w:val="22"/>
        </w:rPr>
        <w:t>reproduction</w:t>
      </w:r>
      <w:r w:rsidR="005A488F" w:rsidRPr="002612F4">
        <w:rPr>
          <w:sz w:val="22"/>
          <w:szCs w:val="22"/>
        </w:rPr>
        <w:t xml:space="preserve"> and</w:t>
      </w:r>
      <w:r w:rsidR="00E102F6" w:rsidRPr="002612F4">
        <w:rPr>
          <w:sz w:val="22"/>
          <w:szCs w:val="22"/>
        </w:rPr>
        <w:t xml:space="preserve"> growth</w:t>
      </w:r>
      <w:r w:rsidRPr="002612F4">
        <w:rPr>
          <w:sz w:val="22"/>
          <w:szCs w:val="22"/>
        </w:rPr>
        <w:t xml:space="preserve"> </w:t>
      </w:r>
      <w:r w:rsidR="00844B02" w:rsidRPr="002612F4">
        <w:rPr>
          <w:sz w:val="22"/>
          <w:szCs w:val="22"/>
        </w:rPr>
        <w:t xml:space="preserve">can </w:t>
      </w:r>
      <w:r w:rsidR="004025C6" w:rsidRPr="002612F4">
        <w:rPr>
          <w:sz w:val="22"/>
          <w:szCs w:val="22"/>
        </w:rPr>
        <w:t>accelerate</w:t>
      </w:r>
      <w:r w:rsidR="00844B02" w:rsidRPr="002612F4">
        <w:rPr>
          <w:sz w:val="22"/>
          <w:szCs w:val="22"/>
        </w:rPr>
        <w:t xml:space="preserve"> telomere attrition, and that </w:t>
      </w:r>
      <w:r w:rsidR="00DC460E" w:rsidRPr="002612F4">
        <w:rPr>
          <w:sz w:val="22"/>
          <w:szCs w:val="22"/>
        </w:rPr>
        <w:t xml:space="preserve">telomere attrition </w:t>
      </w:r>
      <w:r w:rsidR="005A488F" w:rsidRPr="002612F4">
        <w:rPr>
          <w:sz w:val="22"/>
          <w:szCs w:val="22"/>
        </w:rPr>
        <w:t xml:space="preserve">in turn </w:t>
      </w:r>
      <w:r w:rsidR="000D42DA" w:rsidRPr="002612F4">
        <w:rPr>
          <w:sz w:val="22"/>
          <w:szCs w:val="22"/>
        </w:rPr>
        <w:t xml:space="preserve">can </w:t>
      </w:r>
      <w:r w:rsidR="00844B02" w:rsidRPr="002612F4">
        <w:rPr>
          <w:sz w:val="22"/>
          <w:szCs w:val="22"/>
        </w:rPr>
        <w:t xml:space="preserve">have causal negative effects on </w:t>
      </w:r>
      <w:r w:rsidR="00DC460E" w:rsidRPr="002612F4">
        <w:rPr>
          <w:sz w:val="22"/>
          <w:szCs w:val="22"/>
        </w:rPr>
        <w:t xml:space="preserve">future organismal performance. </w:t>
      </w:r>
      <w:r w:rsidR="00E06F4E">
        <w:rPr>
          <w:sz w:val="22"/>
          <w:szCs w:val="22"/>
        </w:rPr>
        <w:t xml:space="preserve">Notably, </w:t>
      </w:r>
      <w:r w:rsidR="003809F9" w:rsidRPr="002612F4">
        <w:rPr>
          <w:sz w:val="22"/>
          <w:szCs w:val="22"/>
        </w:rPr>
        <w:t xml:space="preserve">the vast majority of </w:t>
      </w:r>
      <w:r w:rsidR="00842860" w:rsidRPr="002612F4">
        <w:rPr>
          <w:sz w:val="22"/>
          <w:szCs w:val="22"/>
        </w:rPr>
        <w:t xml:space="preserve">cellular and organismal </w:t>
      </w:r>
      <w:r w:rsidR="003809F9" w:rsidRPr="002612F4">
        <w:rPr>
          <w:sz w:val="22"/>
          <w:szCs w:val="22"/>
        </w:rPr>
        <w:t xml:space="preserve">research in these areas has </w:t>
      </w:r>
      <w:r w:rsidR="00524614" w:rsidRPr="002612F4">
        <w:rPr>
          <w:sz w:val="22"/>
          <w:szCs w:val="22"/>
        </w:rPr>
        <w:t xml:space="preserve">focussed on </w:t>
      </w:r>
      <w:r w:rsidR="003809F9" w:rsidRPr="002612F4">
        <w:rPr>
          <w:sz w:val="22"/>
          <w:szCs w:val="22"/>
        </w:rPr>
        <w:t xml:space="preserve">vertebrates, </w:t>
      </w:r>
      <w:r w:rsidR="004070C5" w:rsidRPr="002612F4">
        <w:rPr>
          <w:sz w:val="22"/>
          <w:szCs w:val="22"/>
        </w:rPr>
        <w:t xml:space="preserve">in particular </w:t>
      </w:r>
      <w:r w:rsidR="003809F9" w:rsidRPr="002612F4">
        <w:rPr>
          <w:sz w:val="22"/>
          <w:szCs w:val="22"/>
        </w:rPr>
        <w:t xml:space="preserve">mammals and birds, and so the </w:t>
      </w:r>
      <w:r w:rsidR="004070C5" w:rsidRPr="002612F4">
        <w:rPr>
          <w:sz w:val="22"/>
          <w:szCs w:val="22"/>
        </w:rPr>
        <w:t xml:space="preserve">relevance </w:t>
      </w:r>
      <w:r w:rsidR="003809F9" w:rsidRPr="002612F4">
        <w:rPr>
          <w:sz w:val="22"/>
          <w:szCs w:val="22"/>
        </w:rPr>
        <w:t xml:space="preserve">of these </w:t>
      </w:r>
      <w:r w:rsidR="00A459B2" w:rsidRPr="002612F4">
        <w:rPr>
          <w:sz w:val="22"/>
          <w:szCs w:val="22"/>
        </w:rPr>
        <w:t xml:space="preserve">patterns </w:t>
      </w:r>
      <w:r w:rsidR="004070C5" w:rsidRPr="002612F4">
        <w:rPr>
          <w:sz w:val="22"/>
          <w:szCs w:val="22"/>
        </w:rPr>
        <w:t xml:space="preserve">for </w:t>
      </w:r>
      <w:r w:rsidR="003809F9" w:rsidRPr="002612F4">
        <w:rPr>
          <w:sz w:val="22"/>
          <w:szCs w:val="22"/>
        </w:rPr>
        <w:t xml:space="preserve">other eukaryotic groups </w:t>
      </w:r>
      <w:r w:rsidR="006A7046" w:rsidRPr="002612F4">
        <w:rPr>
          <w:sz w:val="22"/>
          <w:szCs w:val="22"/>
        </w:rPr>
        <w:t>cannot be assumed</w:t>
      </w:r>
      <w:r w:rsidR="009F2E58">
        <w:rPr>
          <w:sz w:val="22"/>
          <w:szCs w:val="22"/>
        </w:rPr>
        <w:t xml:space="preserve"> </w:t>
      </w:r>
      <w:r w:rsidR="009F2E58">
        <w:rPr>
          <w:sz w:val="22"/>
          <w:szCs w:val="22"/>
        </w:rPr>
        <w:fldChar w:fldCharType="begin"/>
      </w:r>
      <w:r w:rsidR="00B2413F">
        <w:rPr>
          <w:sz w:val="22"/>
          <w:szCs w:val="22"/>
        </w:rPr>
        <w:instrText xml:space="preserve"> ADDIN EN.CITE &lt;EndNote&gt;&lt;Cite&gt;&lt;Author&gt;Olsson&lt;/Author&gt;&lt;Year&gt;2017&lt;/Year&gt;&lt;RecNum&gt;13130&lt;/RecNum&gt;&lt;Prefix&gt;e.g. see &lt;/Prefix&gt;&lt;DisplayText&gt;[e.g. see 37]&lt;/DisplayText&gt;&lt;record&gt;&lt;rec-number&gt;13130&lt;/rec-number&gt;&lt;foreign-keys&gt;&lt;key app="EN" db-id="99we5205z59tpfe5dftpafsxe0s209r5ftdw"&gt;13130&lt;/key&gt;&lt;/foreign-keys&gt;&lt;ref-type name="Journal Article"&gt;17&lt;/ref-type&gt;&lt;contributors&gt;&lt;authors&gt;&lt;author&gt;Olsson, M.&lt;/author&gt;&lt;author&gt;Wapstra, E.&lt;/author&gt;&lt;author&gt;Friesen, C. R.&lt;/author&gt;&lt;/authors&gt;&lt;/contributors&gt;&lt;titles&gt;&lt;title&gt;Ectothermic Telomeres: it’s time they came in from the cold&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9F2E58">
        <w:rPr>
          <w:sz w:val="22"/>
          <w:szCs w:val="22"/>
        </w:rPr>
        <w:fldChar w:fldCharType="separate"/>
      </w:r>
      <w:r w:rsidR="00B2413F">
        <w:rPr>
          <w:noProof/>
          <w:sz w:val="22"/>
          <w:szCs w:val="22"/>
        </w:rPr>
        <w:t>[e.g. see 37]</w:t>
      </w:r>
      <w:r w:rsidR="009F2E58">
        <w:rPr>
          <w:sz w:val="22"/>
          <w:szCs w:val="22"/>
        </w:rPr>
        <w:fldChar w:fldCharType="end"/>
      </w:r>
      <w:r w:rsidR="003809F9" w:rsidRPr="002612F4">
        <w:rPr>
          <w:sz w:val="22"/>
          <w:szCs w:val="22"/>
        </w:rPr>
        <w:t xml:space="preserve">. </w:t>
      </w:r>
      <w:r w:rsidR="00DC460E" w:rsidRPr="002612F4">
        <w:rPr>
          <w:sz w:val="22"/>
          <w:szCs w:val="22"/>
        </w:rPr>
        <w:t xml:space="preserve">I </w:t>
      </w:r>
      <w:r w:rsidR="00844B02" w:rsidRPr="002612F4">
        <w:rPr>
          <w:sz w:val="22"/>
          <w:szCs w:val="22"/>
        </w:rPr>
        <w:t xml:space="preserve">then </w:t>
      </w:r>
      <w:r w:rsidR="005738C9" w:rsidRPr="002612F4">
        <w:rPr>
          <w:sz w:val="22"/>
          <w:szCs w:val="22"/>
        </w:rPr>
        <w:t xml:space="preserve">highlight </w:t>
      </w:r>
      <w:r w:rsidR="00A33740">
        <w:rPr>
          <w:sz w:val="22"/>
          <w:szCs w:val="22"/>
        </w:rPr>
        <w:t xml:space="preserve">key </w:t>
      </w:r>
      <w:r w:rsidR="005738C9" w:rsidRPr="002612F4">
        <w:rPr>
          <w:sz w:val="22"/>
          <w:szCs w:val="22"/>
        </w:rPr>
        <w:t xml:space="preserve">reasons </w:t>
      </w:r>
      <w:r w:rsidR="00DC460E" w:rsidRPr="002612F4">
        <w:rPr>
          <w:sz w:val="22"/>
          <w:szCs w:val="22"/>
        </w:rPr>
        <w:t>for caution regarding the case for causality</w:t>
      </w:r>
      <w:r w:rsidR="00D963CA" w:rsidRPr="002612F4">
        <w:rPr>
          <w:sz w:val="22"/>
          <w:szCs w:val="22"/>
        </w:rPr>
        <w:t xml:space="preserve">, including the possibility that telomere </w:t>
      </w:r>
      <w:r w:rsidR="00A33740">
        <w:rPr>
          <w:sz w:val="22"/>
          <w:szCs w:val="22"/>
        </w:rPr>
        <w:t xml:space="preserve">attrition </w:t>
      </w:r>
      <w:r w:rsidR="00D963CA" w:rsidRPr="002612F4">
        <w:rPr>
          <w:sz w:val="22"/>
          <w:szCs w:val="22"/>
        </w:rPr>
        <w:t>act</w:t>
      </w:r>
      <w:r w:rsidR="00A33740">
        <w:rPr>
          <w:sz w:val="22"/>
          <w:szCs w:val="22"/>
        </w:rPr>
        <w:t>s</w:t>
      </w:r>
      <w:r w:rsidR="00D963CA" w:rsidRPr="002612F4">
        <w:rPr>
          <w:sz w:val="22"/>
          <w:szCs w:val="22"/>
        </w:rPr>
        <w:t xml:space="preserve"> as a non-causal biomarker of declines in somatic integrity, the likely importance of alternative mechanisms</w:t>
      </w:r>
      <w:r w:rsidR="009A21BC">
        <w:rPr>
          <w:sz w:val="22"/>
          <w:szCs w:val="22"/>
        </w:rPr>
        <w:t xml:space="preserve"> (including a causal role for telomere</w:t>
      </w:r>
      <w:r w:rsidR="00D02F67">
        <w:rPr>
          <w:sz w:val="22"/>
          <w:szCs w:val="22"/>
        </w:rPr>
        <w:t>s</w:t>
      </w:r>
      <w:r w:rsidR="009A21BC">
        <w:rPr>
          <w:sz w:val="22"/>
          <w:szCs w:val="22"/>
        </w:rPr>
        <w:t xml:space="preserve"> independent of </w:t>
      </w:r>
      <w:r w:rsidR="00D02F67">
        <w:rPr>
          <w:sz w:val="22"/>
          <w:szCs w:val="22"/>
        </w:rPr>
        <w:t xml:space="preserve">their </w:t>
      </w:r>
      <w:r w:rsidR="009A21BC">
        <w:rPr>
          <w:sz w:val="22"/>
          <w:szCs w:val="22"/>
        </w:rPr>
        <w:t>length)</w:t>
      </w:r>
      <w:r w:rsidR="00D963CA" w:rsidRPr="002612F4">
        <w:rPr>
          <w:sz w:val="22"/>
          <w:szCs w:val="22"/>
        </w:rPr>
        <w:t xml:space="preserve">, and the </w:t>
      </w:r>
      <w:r w:rsidR="00DD4202" w:rsidRPr="002612F4">
        <w:rPr>
          <w:sz w:val="22"/>
          <w:szCs w:val="22"/>
        </w:rPr>
        <w:t xml:space="preserve">limited taxonomic </w:t>
      </w:r>
      <w:r w:rsidR="00D963CA" w:rsidRPr="002612F4">
        <w:rPr>
          <w:sz w:val="22"/>
          <w:szCs w:val="22"/>
        </w:rPr>
        <w:t xml:space="preserve">generality of a </w:t>
      </w:r>
      <w:r w:rsidR="005738C9" w:rsidRPr="002612F4">
        <w:rPr>
          <w:sz w:val="22"/>
          <w:szCs w:val="22"/>
        </w:rPr>
        <w:t xml:space="preserve">causal </w:t>
      </w:r>
      <w:r w:rsidR="00D963CA" w:rsidRPr="002612F4">
        <w:rPr>
          <w:sz w:val="22"/>
          <w:szCs w:val="22"/>
        </w:rPr>
        <w:t>role for telomere</w:t>
      </w:r>
      <w:r w:rsidR="005738C9" w:rsidRPr="002612F4">
        <w:rPr>
          <w:sz w:val="22"/>
          <w:szCs w:val="22"/>
        </w:rPr>
        <w:t>s</w:t>
      </w:r>
      <w:r w:rsidR="00D963CA" w:rsidRPr="002612F4">
        <w:rPr>
          <w:sz w:val="22"/>
          <w:szCs w:val="22"/>
        </w:rPr>
        <w:t xml:space="preserve">. </w:t>
      </w:r>
      <w:r w:rsidR="00D02F67">
        <w:rPr>
          <w:sz w:val="22"/>
          <w:szCs w:val="22"/>
        </w:rPr>
        <w:t>T</w:t>
      </w:r>
      <w:r w:rsidR="00C455D7" w:rsidRPr="002612F4">
        <w:rPr>
          <w:sz w:val="22"/>
          <w:szCs w:val="22"/>
        </w:rPr>
        <w:t xml:space="preserve">he evolutionary plausibility of telomere </w:t>
      </w:r>
      <w:r w:rsidR="00E06F4E">
        <w:rPr>
          <w:sz w:val="22"/>
          <w:szCs w:val="22"/>
        </w:rPr>
        <w:t xml:space="preserve">attrition </w:t>
      </w:r>
      <w:r w:rsidR="00C455D7" w:rsidRPr="002612F4">
        <w:rPr>
          <w:sz w:val="22"/>
          <w:szCs w:val="22"/>
        </w:rPr>
        <w:t xml:space="preserve">acting as a proximate cause of current-future trade-offs and ageing </w:t>
      </w:r>
      <w:r w:rsidR="00D02F67">
        <w:rPr>
          <w:sz w:val="22"/>
          <w:szCs w:val="22"/>
        </w:rPr>
        <w:t xml:space="preserve">is addressed </w:t>
      </w:r>
      <w:r w:rsidR="00C455D7" w:rsidRPr="002612F4">
        <w:rPr>
          <w:sz w:val="22"/>
          <w:szCs w:val="22"/>
        </w:rPr>
        <w:t>in the next section</w:t>
      </w:r>
      <w:r w:rsidR="00D02F67">
        <w:rPr>
          <w:sz w:val="22"/>
          <w:szCs w:val="22"/>
        </w:rPr>
        <w:t xml:space="preserve"> (Section 3)</w:t>
      </w:r>
      <w:r w:rsidR="00C455D7" w:rsidRPr="002612F4">
        <w:rPr>
          <w:sz w:val="22"/>
          <w:szCs w:val="22"/>
        </w:rPr>
        <w:t>.</w:t>
      </w:r>
      <w:r w:rsidR="00625B45" w:rsidRPr="002612F4">
        <w:rPr>
          <w:sz w:val="22"/>
          <w:szCs w:val="22"/>
        </w:rPr>
        <w:br/>
      </w:r>
    </w:p>
    <w:p w14:paraId="445F70AF" w14:textId="25DDB521" w:rsidR="00354B66" w:rsidRPr="002612F4" w:rsidRDefault="00200D32" w:rsidP="00407275">
      <w:pPr>
        <w:spacing w:line="480" w:lineRule="auto"/>
        <w:rPr>
          <w:b/>
          <w:color w:val="76923C" w:themeColor="accent3" w:themeShade="BF"/>
          <w:sz w:val="22"/>
          <w:szCs w:val="22"/>
        </w:rPr>
      </w:pPr>
      <w:r w:rsidRPr="002612F4">
        <w:rPr>
          <w:b/>
          <w:color w:val="76923C" w:themeColor="accent3" w:themeShade="BF"/>
          <w:sz w:val="22"/>
          <w:szCs w:val="22"/>
        </w:rPr>
        <w:t xml:space="preserve">(a) Do </w:t>
      </w:r>
      <w:r w:rsidR="008176E0" w:rsidRPr="002612F4">
        <w:rPr>
          <w:b/>
          <w:color w:val="76923C" w:themeColor="accent3" w:themeShade="BF"/>
          <w:sz w:val="22"/>
          <w:szCs w:val="22"/>
        </w:rPr>
        <w:t xml:space="preserve">current </w:t>
      </w:r>
      <w:r w:rsidR="00AA7DB5" w:rsidRPr="002612F4">
        <w:rPr>
          <w:b/>
          <w:color w:val="76923C" w:themeColor="accent3" w:themeShade="BF"/>
          <w:sz w:val="22"/>
          <w:szCs w:val="22"/>
        </w:rPr>
        <w:t xml:space="preserve">reproduction, growth and adversity </w:t>
      </w:r>
      <w:r w:rsidR="00BA0DE4" w:rsidRPr="002612F4">
        <w:rPr>
          <w:b/>
          <w:color w:val="76923C" w:themeColor="accent3" w:themeShade="BF"/>
          <w:sz w:val="22"/>
          <w:szCs w:val="22"/>
        </w:rPr>
        <w:t>accelerate</w:t>
      </w:r>
      <w:r w:rsidR="006C0EEA" w:rsidRPr="002612F4">
        <w:rPr>
          <w:b/>
          <w:color w:val="76923C" w:themeColor="accent3" w:themeShade="BF"/>
          <w:sz w:val="22"/>
          <w:szCs w:val="22"/>
        </w:rPr>
        <w:t xml:space="preserve"> telomere attrition</w:t>
      </w:r>
      <w:r w:rsidRPr="002612F4">
        <w:rPr>
          <w:b/>
          <w:color w:val="76923C" w:themeColor="accent3" w:themeShade="BF"/>
          <w:sz w:val="22"/>
          <w:szCs w:val="22"/>
        </w:rPr>
        <w:t>?</w:t>
      </w:r>
    </w:p>
    <w:p w14:paraId="0A63BF15" w14:textId="5D3E9E41" w:rsidR="008176E0" w:rsidRPr="002612F4" w:rsidRDefault="00E70996" w:rsidP="001B3704">
      <w:pPr>
        <w:spacing w:line="480" w:lineRule="auto"/>
        <w:rPr>
          <w:sz w:val="22"/>
          <w:szCs w:val="22"/>
        </w:rPr>
      </w:pPr>
      <w:r w:rsidRPr="002612F4">
        <w:rPr>
          <w:sz w:val="22"/>
          <w:szCs w:val="22"/>
        </w:rPr>
        <w:t>Telomere attrition can arise through a range of processes</w:t>
      </w:r>
      <w:r w:rsidR="003B6011" w:rsidRPr="002612F4">
        <w:rPr>
          <w:sz w:val="22"/>
          <w:szCs w:val="22"/>
        </w:rPr>
        <w:t xml:space="preserve"> </w:t>
      </w:r>
      <w:r w:rsidR="003B6011"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3B6011" w:rsidRPr="002612F4">
        <w:rPr>
          <w:sz w:val="22"/>
          <w:szCs w:val="22"/>
        </w:rPr>
      </w:r>
      <w:r w:rsidR="003B6011" w:rsidRPr="002612F4">
        <w:rPr>
          <w:sz w:val="22"/>
          <w:szCs w:val="22"/>
        </w:rPr>
        <w:fldChar w:fldCharType="separate"/>
      </w:r>
      <w:r w:rsidR="00B2413F">
        <w:rPr>
          <w:noProof/>
          <w:sz w:val="22"/>
          <w:szCs w:val="22"/>
        </w:rPr>
        <w:t>[28,29]</w:t>
      </w:r>
      <w:r w:rsidR="003B6011" w:rsidRPr="002612F4">
        <w:rPr>
          <w:sz w:val="22"/>
          <w:szCs w:val="22"/>
        </w:rPr>
        <w:fldChar w:fldCharType="end"/>
      </w:r>
      <w:r w:rsidRPr="002612F4">
        <w:rPr>
          <w:sz w:val="22"/>
          <w:szCs w:val="22"/>
        </w:rPr>
        <w:t xml:space="preserve">, but two principal mechanisms provide candidate pathways by which </w:t>
      </w:r>
      <w:r w:rsidR="000221CB" w:rsidRPr="002612F4">
        <w:rPr>
          <w:sz w:val="22"/>
          <w:szCs w:val="22"/>
        </w:rPr>
        <w:t>current reproduction and growth</w:t>
      </w:r>
      <w:r w:rsidRPr="002612F4">
        <w:rPr>
          <w:sz w:val="22"/>
          <w:szCs w:val="22"/>
        </w:rPr>
        <w:t xml:space="preserve"> could hasten t</w:t>
      </w:r>
      <w:r w:rsidR="00F44992" w:rsidRPr="002612F4">
        <w:rPr>
          <w:sz w:val="22"/>
          <w:szCs w:val="22"/>
        </w:rPr>
        <w:t xml:space="preserve">elomere attrition </w:t>
      </w:r>
      <w:r w:rsidR="00D3108F" w:rsidRPr="002612F4">
        <w:rPr>
          <w:sz w:val="22"/>
          <w:szCs w:val="22"/>
        </w:rPr>
        <w:fldChar w:fldCharType="begin">
          <w:fldData xml:space="preserve">PEVuZE5vdGU+PENpdGU+PEF1dGhvcj5Nb25hZ2hhbjwvQXV0aG9yPjxZZWFyPjIwMDY8L1llYXI+
PFJlY051bT45NTE4PC9SZWNOdW0+PERpc3BsYXlUZXh0PlsxNiwzOF08L0Rpc3BsYXlUZXh0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Nb25hZ2hhbjwvQXV0aG9yPjxZZWFyPjIwMTc8L1llYXI+PFJlY051bT4xMzEyOTwvUmVjTnVt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</w:fldData>
        </w:fldChar>
      </w:r>
      <w:r w:rsidR="00B2413F">
        <w:rPr>
          <w:sz w:val="22"/>
          <w:szCs w:val="22"/>
        </w:rPr>
        <w:instrText xml:space="preserve"> ADDIN EN.CITE </w:instrText>
      </w:r>
      <w:r w:rsidR="00B2413F">
        <w:rPr>
          <w:sz w:val="22"/>
          <w:szCs w:val="22"/>
        </w:rPr>
        <w:fldChar w:fldCharType="begin">
          <w:fldData xml:space="preserve">PEVuZE5vdGU+PENpdGU+PEF1dGhvcj5Nb25hZ2hhbjwvQXV0aG9yPjxZZWFyPjIwMDY8L1llYXI+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D3108F" w:rsidRPr="002612F4">
        <w:rPr>
          <w:sz w:val="22"/>
          <w:szCs w:val="22"/>
        </w:rPr>
      </w:r>
      <w:r w:rsidR="00D3108F" w:rsidRPr="002612F4">
        <w:rPr>
          <w:sz w:val="22"/>
          <w:szCs w:val="22"/>
        </w:rPr>
        <w:fldChar w:fldCharType="separate"/>
      </w:r>
      <w:r w:rsidR="00B2413F">
        <w:rPr>
          <w:noProof/>
          <w:sz w:val="22"/>
          <w:szCs w:val="22"/>
        </w:rPr>
        <w:t>[16,38]</w:t>
      </w:r>
      <w:r w:rsidR="00D3108F" w:rsidRPr="002612F4">
        <w:rPr>
          <w:sz w:val="22"/>
          <w:szCs w:val="22"/>
        </w:rPr>
        <w:fldChar w:fldCharType="end"/>
      </w:r>
      <w:r w:rsidR="00F44992" w:rsidRPr="002612F4">
        <w:rPr>
          <w:sz w:val="22"/>
          <w:szCs w:val="22"/>
        </w:rPr>
        <w:t>. First</w:t>
      </w:r>
      <w:r w:rsidR="00111D08" w:rsidRPr="002612F4">
        <w:rPr>
          <w:sz w:val="22"/>
          <w:szCs w:val="22"/>
        </w:rPr>
        <w:t xml:space="preserve">, </w:t>
      </w:r>
      <w:r w:rsidR="00E06F4E">
        <w:rPr>
          <w:sz w:val="22"/>
          <w:szCs w:val="22"/>
        </w:rPr>
        <w:t xml:space="preserve">in the absence of telomerase, </w:t>
      </w:r>
      <w:r w:rsidR="00111D08" w:rsidRPr="002612F4">
        <w:rPr>
          <w:sz w:val="22"/>
          <w:szCs w:val="22"/>
        </w:rPr>
        <w:t>telomeres shorten during each round of cellular replication</w:t>
      </w:r>
      <w:r w:rsidR="003B6011" w:rsidRPr="002612F4">
        <w:rPr>
          <w:sz w:val="22"/>
          <w:szCs w:val="22"/>
        </w:rPr>
        <w:t>,</w:t>
      </w:r>
      <w:r w:rsidR="00457C6E" w:rsidRPr="002612F4">
        <w:rPr>
          <w:sz w:val="22"/>
          <w:szCs w:val="22"/>
        </w:rPr>
        <w:t xml:space="preserve"> </w:t>
      </w:r>
      <w:r w:rsidR="00C10730" w:rsidRPr="002612F4">
        <w:rPr>
          <w:sz w:val="22"/>
          <w:szCs w:val="22"/>
        </w:rPr>
        <w:t xml:space="preserve">due in part to the inability of conventional DNA polymerases to completely replicate </w:t>
      </w:r>
      <w:r w:rsidR="00111D08" w:rsidRPr="002612F4">
        <w:rPr>
          <w:sz w:val="22"/>
          <w:szCs w:val="22"/>
        </w:rPr>
        <w:t xml:space="preserve">the ends of </w:t>
      </w:r>
      <w:r w:rsidR="00F44992" w:rsidRPr="002612F4">
        <w:rPr>
          <w:sz w:val="22"/>
          <w:szCs w:val="22"/>
        </w:rPr>
        <w:t>linear chromosome</w:t>
      </w:r>
      <w:r w:rsidR="00111D08" w:rsidRPr="002612F4">
        <w:rPr>
          <w:sz w:val="22"/>
          <w:szCs w:val="22"/>
        </w:rPr>
        <w:t xml:space="preserve">s </w:t>
      </w:r>
      <w:r w:rsidR="00ED0F7D"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D0F7D" w:rsidRPr="002612F4">
        <w:rPr>
          <w:sz w:val="22"/>
          <w:szCs w:val="22"/>
        </w:rPr>
      </w:r>
      <w:r w:rsidR="00ED0F7D" w:rsidRPr="002612F4">
        <w:rPr>
          <w:sz w:val="22"/>
          <w:szCs w:val="22"/>
        </w:rPr>
        <w:fldChar w:fldCharType="separate"/>
      </w:r>
      <w:r w:rsidR="00B2413F">
        <w:rPr>
          <w:noProof/>
          <w:sz w:val="22"/>
          <w:szCs w:val="22"/>
        </w:rPr>
        <w:t>[28,29]</w:t>
      </w:r>
      <w:r w:rsidR="00ED0F7D" w:rsidRPr="002612F4">
        <w:rPr>
          <w:sz w:val="22"/>
          <w:szCs w:val="22"/>
        </w:rPr>
        <w:fldChar w:fldCharType="end"/>
      </w:r>
      <w:r w:rsidR="00ED0F7D" w:rsidRPr="002612F4">
        <w:rPr>
          <w:sz w:val="22"/>
          <w:szCs w:val="22"/>
        </w:rPr>
        <w:t xml:space="preserve">. </w:t>
      </w:r>
      <w:r w:rsidR="000B04B7" w:rsidRPr="002612F4">
        <w:rPr>
          <w:sz w:val="22"/>
          <w:szCs w:val="22"/>
        </w:rPr>
        <w:t>Second</w:t>
      </w:r>
      <w:r w:rsidR="00B47DA6" w:rsidRPr="002612F4">
        <w:rPr>
          <w:sz w:val="22"/>
          <w:szCs w:val="22"/>
        </w:rPr>
        <w:t>, larger tracts of telomeric repeats are occasional</w:t>
      </w:r>
      <w:r w:rsidR="000B04B7" w:rsidRPr="002612F4">
        <w:rPr>
          <w:sz w:val="22"/>
          <w:szCs w:val="22"/>
        </w:rPr>
        <w:t>ly</w:t>
      </w:r>
      <w:r w:rsidR="00B47DA6" w:rsidRPr="002612F4">
        <w:rPr>
          <w:sz w:val="22"/>
          <w:szCs w:val="22"/>
        </w:rPr>
        <w:t xml:space="preserve"> lost in seemingly ‘sporadic’ events </w:t>
      </w:r>
      <w:r w:rsidR="00AC514D" w:rsidRPr="002612F4">
        <w:rPr>
          <w:sz w:val="22"/>
          <w:szCs w:val="22"/>
        </w:rPr>
        <w:fldChar w:fldCharType="begin"/>
      </w:r>
      <w:r w:rsidR="00B2413F">
        <w:rPr>
          <w:sz w:val="22"/>
          <w:szCs w:val="22"/>
        </w:rPr>
        <w:instrText xml:space="preserve"> ADDIN EN.CITE &lt;EndNote&gt;&lt;Cite&gt;&lt;Author&gt;Baird&lt;/Author&gt;&lt;Year&gt;2003&lt;/Year&gt;&lt;RecNum&gt;12077&lt;/RecNum&gt;&lt;DisplayText&gt;[39]&lt;/DisplayText&gt;&lt;record&gt;&lt;rec-number&gt;12077&lt;/rec-number&gt;&lt;foreign-keys&gt;&lt;key app="EN" db-id="99we5205z59tpfe5dftpafsxe0s209r5ftdw"&gt;12077&lt;/key&gt;&lt;/foreign-keys&gt;&lt;ref-type name="Journal Article"&gt;17&lt;/ref-type&gt;&lt;contributors&gt;&lt;authors&gt;&lt;author&gt;Baird, D. M.&lt;/author&gt;&lt;author&gt;Rowson, J.&lt;/author&gt;&lt;author&gt;Wynford-Thomas, D.&lt;/author&gt;&lt;author&gt;Kipling, D.&lt;/author&gt;&lt;/authors&gt;&lt;/contributors&gt;&lt;auth-address&gt;Univ Wales Coll Med, Dept Pathol, Cardiff CF14 4XN, S Glam, Wales&lt;/auth-address&gt;&lt;titles&gt;&lt;title&gt;Extensive allelic variation and ultrashort telomeres in senescent human cells&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203-207&lt;/pages&gt;&lt;volume&gt;33&lt;/volume&gt;&lt;number&gt;2&lt;/number&gt;&lt;keywords&gt;&lt;keyword&gt;human fibroblasts&lt;/keyword&gt;&lt;keyword&gt;life-span&lt;/keyword&gt;&lt;keyword&gt;stochastic mechanism&lt;/keyword&gt;&lt;keyword&gt;length&lt;/keyword&gt;&lt;keyword&gt;repeat&lt;/keyword&gt;&lt;keyword&gt;proliferation&lt;/keyword&gt;&lt;keyword&gt;model&lt;/keyword&gt;&lt;/keywords&gt;&lt;dates&gt;&lt;year&gt;2003&lt;/year&gt;&lt;pub-dates&gt;&lt;date&gt;Feb&lt;/date&gt;&lt;/pub-dates&gt;&lt;/dates&gt;&lt;isbn&gt;1061-4036&lt;/isbn&gt;&lt;accession-num&gt;WOS:000180773700021&lt;/accession-num&gt;&lt;urls&gt;&lt;related-urls&gt;&lt;url&gt;&amp;lt;Go to ISI&amp;gt;://WOS:000180773700021&lt;/url&gt;&lt;/related-urls&gt;&lt;/urls&gt;&lt;electronic-resource-num&gt;10.1038/ng1084&lt;/electronic-resource-num&gt;&lt;language&gt;English&lt;/language&gt;&lt;/record&gt;&lt;/Cite&gt;&lt;/EndNote&gt;</w:instrText>
      </w:r>
      <w:r w:rsidR="00AC514D" w:rsidRPr="002612F4">
        <w:rPr>
          <w:sz w:val="22"/>
          <w:szCs w:val="22"/>
        </w:rPr>
        <w:fldChar w:fldCharType="separate"/>
      </w:r>
      <w:r w:rsidR="00B2413F">
        <w:rPr>
          <w:noProof/>
          <w:sz w:val="22"/>
          <w:szCs w:val="22"/>
        </w:rPr>
        <w:t>[39]</w:t>
      </w:r>
      <w:r w:rsidR="00AC514D" w:rsidRPr="002612F4">
        <w:rPr>
          <w:sz w:val="22"/>
          <w:szCs w:val="22"/>
        </w:rPr>
        <w:fldChar w:fldCharType="end"/>
      </w:r>
      <w:r w:rsidR="00720BAF" w:rsidRPr="002612F4">
        <w:rPr>
          <w:sz w:val="22"/>
          <w:szCs w:val="22"/>
        </w:rPr>
        <w:t xml:space="preserve">, </w:t>
      </w:r>
      <w:r w:rsidR="00E12E35" w:rsidRPr="002612F4">
        <w:rPr>
          <w:sz w:val="22"/>
          <w:szCs w:val="22"/>
        </w:rPr>
        <w:t xml:space="preserve">which </w:t>
      </w:r>
      <w:r w:rsidR="00720BAF" w:rsidRPr="002612F4">
        <w:rPr>
          <w:sz w:val="22"/>
          <w:szCs w:val="22"/>
        </w:rPr>
        <w:t xml:space="preserve">appear to be attributable in part to oxidative damage </w:t>
      </w:r>
      <w:r w:rsidR="008916D6" w:rsidRPr="002612F4">
        <w:rPr>
          <w:sz w:val="22"/>
          <w:szCs w:val="22"/>
        </w:rPr>
        <w:t xml:space="preserve">to </w:t>
      </w:r>
      <w:r w:rsidR="0083641E" w:rsidRPr="002612F4">
        <w:rPr>
          <w:sz w:val="22"/>
          <w:szCs w:val="22"/>
        </w:rPr>
        <w:t xml:space="preserve">telomeric </w:t>
      </w:r>
      <w:r w:rsidR="008916D6" w:rsidRPr="002612F4">
        <w:rPr>
          <w:sz w:val="22"/>
          <w:szCs w:val="22"/>
        </w:rPr>
        <w:t>DNA</w:t>
      </w:r>
      <w:r w:rsidR="005E1DC9" w:rsidRPr="002612F4">
        <w:rPr>
          <w:sz w:val="22"/>
          <w:szCs w:val="22"/>
        </w:rPr>
        <w:t xml:space="preserve"> </w:t>
      </w:r>
      <w:r w:rsidR="00C2106E">
        <w:rPr>
          <w:sz w:val="22"/>
          <w:szCs w:val="22"/>
        </w:rPr>
        <w:t>(</w:t>
      </w:r>
      <w:r w:rsidR="00ED0F7D"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D0F7D" w:rsidRPr="002612F4">
        <w:rPr>
          <w:sz w:val="22"/>
          <w:szCs w:val="22"/>
        </w:rPr>
      </w:r>
      <w:r w:rsidR="00ED0F7D" w:rsidRPr="002612F4">
        <w:rPr>
          <w:sz w:val="22"/>
          <w:szCs w:val="22"/>
        </w:rPr>
        <w:fldChar w:fldCharType="separate"/>
      </w:r>
      <w:r w:rsidR="00B2413F">
        <w:rPr>
          <w:noProof/>
          <w:sz w:val="22"/>
          <w:szCs w:val="22"/>
        </w:rPr>
        <w:t>[28,29]</w:t>
      </w:r>
      <w:r w:rsidR="00ED0F7D" w:rsidRPr="002612F4">
        <w:rPr>
          <w:sz w:val="22"/>
          <w:szCs w:val="22"/>
        </w:rPr>
        <w:fldChar w:fldCharType="end"/>
      </w:r>
      <w:r w:rsidR="00C2106E">
        <w:rPr>
          <w:sz w:val="22"/>
          <w:szCs w:val="22"/>
        </w:rPr>
        <w:t xml:space="preserve">, but see </w:t>
      </w:r>
      <w:r w:rsidR="008A33A1">
        <w:rPr>
          <w:sz w:val="22"/>
          <w:szCs w:val="22"/>
        </w:rPr>
        <w:fldChar w:fldCharType="begin">
          <w:fldData xml:space="preserve">PEVuZE5vdGU+PENpdGU+PEF1dGhvcj5Ccml0dC1Db21wdG9uPC9BdXRob3I+PFllYXI+MjAwOTwv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</w:fldData>
        </w:fldChar>
      </w:r>
      <w:r w:rsidR="00B2413F">
        <w:rPr>
          <w:sz w:val="22"/>
          <w:szCs w:val="22"/>
        </w:rPr>
        <w:instrText xml:space="preserve"> ADDIN EN.CITE </w:instrText>
      </w:r>
      <w:r w:rsidR="00B2413F">
        <w:rPr>
          <w:sz w:val="22"/>
          <w:szCs w:val="22"/>
        </w:rPr>
        <w:fldChar w:fldCharType="begin">
          <w:fldData xml:space="preserve">PEVuZE5vdGU+PENpdGU+PEF1dGhvcj5Ccml0dC1Db21wdG9uPC9BdXRob3I+PFllYXI+MjAwOTwv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8A33A1">
        <w:rPr>
          <w:sz w:val="22"/>
          <w:szCs w:val="22"/>
        </w:rPr>
      </w:r>
      <w:r w:rsidR="008A33A1">
        <w:rPr>
          <w:sz w:val="22"/>
          <w:szCs w:val="22"/>
        </w:rPr>
        <w:fldChar w:fldCharType="separate"/>
      </w:r>
      <w:r w:rsidR="00B2413F">
        <w:rPr>
          <w:noProof/>
          <w:sz w:val="22"/>
          <w:szCs w:val="22"/>
        </w:rPr>
        <w:t>[40]</w:t>
      </w:r>
      <w:r w:rsidR="008A33A1">
        <w:rPr>
          <w:sz w:val="22"/>
          <w:szCs w:val="22"/>
        </w:rPr>
        <w:fldChar w:fldCharType="end"/>
      </w:r>
      <w:r w:rsidR="00C2106E">
        <w:rPr>
          <w:sz w:val="22"/>
          <w:szCs w:val="22"/>
        </w:rPr>
        <w:t>)</w:t>
      </w:r>
      <w:r w:rsidR="008916D6" w:rsidRPr="002612F4">
        <w:rPr>
          <w:sz w:val="22"/>
          <w:szCs w:val="22"/>
        </w:rPr>
        <w:t>.</w:t>
      </w:r>
      <w:r w:rsidR="00457C6E" w:rsidRPr="002612F4">
        <w:rPr>
          <w:sz w:val="22"/>
          <w:szCs w:val="22"/>
        </w:rPr>
        <w:t xml:space="preserve"> </w:t>
      </w:r>
      <w:r w:rsidR="00D9609A" w:rsidRPr="002612F4">
        <w:rPr>
          <w:sz w:val="22"/>
          <w:szCs w:val="22"/>
        </w:rPr>
        <w:t xml:space="preserve">Both </w:t>
      </w:r>
      <w:r w:rsidR="009F38FA" w:rsidRPr="002612F4">
        <w:rPr>
          <w:sz w:val="22"/>
          <w:szCs w:val="22"/>
        </w:rPr>
        <w:t xml:space="preserve">cellular replication </w:t>
      </w:r>
      <w:r w:rsidR="00C02A82" w:rsidRPr="002612F4">
        <w:rPr>
          <w:sz w:val="22"/>
          <w:szCs w:val="22"/>
        </w:rPr>
        <w:t xml:space="preserve">and </w:t>
      </w:r>
      <w:r w:rsidR="00027547" w:rsidRPr="002612F4">
        <w:rPr>
          <w:sz w:val="22"/>
          <w:szCs w:val="22"/>
        </w:rPr>
        <w:t xml:space="preserve">oxidative </w:t>
      </w:r>
      <w:r w:rsidR="00C02A82" w:rsidRPr="002612F4">
        <w:rPr>
          <w:sz w:val="22"/>
          <w:szCs w:val="22"/>
        </w:rPr>
        <w:t xml:space="preserve">damage </w:t>
      </w:r>
      <w:r w:rsidR="00C37EDF" w:rsidRPr="002612F4">
        <w:rPr>
          <w:sz w:val="22"/>
          <w:szCs w:val="22"/>
        </w:rPr>
        <w:t xml:space="preserve">provide </w:t>
      </w:r>
      <w:r w:rsidR="00C02A82" w:rsidRPr="002612F4">
        <w:rPr>
          <w:sz w:val="22"/>
          <w:szCs w:val="22"/>
        </w:rPr>
        <w:t xml:space="preserve">viable mechanisms </w:t>
      </w:r>
      <w:r w:rsidR="00D9609A" w:rsidRPr="002612F4">
        <w:rPr>
          <w:sz w:val="22"/>
          <w:szCs w:val="22"/>
        </w:rPr>
        <w:t xml:space="preserve">by which organismal growth and </w:t>
      </w:r>
      <w:r w:rsidR="00027547" w:rsidRPr="002612F4">
        <w:rPr>
          <w:sz w:val="22"/>
          <w:szCs w:val="22"/>
        </w:rPr>
        <w:t xml:space="preserve">reproduction </w:t>
      </w:r>
      <w:r w:rsidR="00D9609A" w:rsidRPr="002612F4">
        <w:rPr>
          <w:sz w:val="22"/>
          <w:szCs w:val="22"/>
        </w:rPr>
        <w:t xml:space="preserve">could impact </w:t>
      </w:r>
      <w:r w:rsidR="00C02A82" w:rsidRPr="002612F4">
        <w:rPr>
          <w:sz w:val="22"/>
          <w:szCs w:val="22"/>
        </w:rPr>
        <w:t xml:space="preserve">telomere </w:t>
      </w:r>
      <w:r w:rsidR="00D93AF9" w:rsidRPr="002612F4">
        <w:rPr>
          <w:sz w:val="22"/>
          <w:szCs w:val="22"/>
        </w:rPr>
        <w:t>attrition</w:t>
      </w:r>
      <w:r w:rsidR="00027547" w:rsidRPr="002612F4">
        <w:rPr>
          <w:sz w:val="22"/>
          <w:szCs w:val="22"/>
        </w:rPr>
        <w:t xml:space="preserve">. </w:t>
      </w:r>
      <w:r w:rsidR="007D0861" w:rsidRPr="002612F4">
        <w:rPr>
          <w:sz w:val="22"/>
          <w:szCs w:val="22"/>
        </w:rPr>
        <w:t>G</w:t>
      </w:r>
      <w:r w:rsidR="006938DE" w:rsidRPr="002612F4">
        <w:rPr>
          <w:sz w:val="22"/>
          <w:szCs w:val="22"/>
        </w:rPr>
        <w:t xml:space="preserve">rowth </w:t>
      </w:r>
      <w:r w:rsidR="00C02A82" w:rsidRPr="002612F4">
        <w:rPr>
          <w:sz w:val="22"/>
          <w:szCs w:val="22"/>
        </w:rPr>
        <w:t>and reproduction</w:t>
      </w:r>
      <w:r w:rsidR="00F210F2">
        <w:rPr>
          <w:sz w:val="22"/>
          <w:szCs w:val="22"/>
        </w:rPr>
        <w:t xml:space="preserve"> typically both </w:t>
      </w:r>
      <w:r w:rsidR="006938DE" w:rsidRPr="002612F4">
        <w:rPr>
          <w:sz w:val="22"/>
          <w:szCs w:val="22"/>
        </w:rPr>
        <w:t>entail</w:t>
      </w:r>
      <w:r w:rsidR="008D0600" w:rsidRPr="002612F4">
        <w:rPr>
          <w:sz w:val="22"/>
          <w:szCs w:val="22"/>
        </w:rPr>
        <w:t xml:space="preserve"> significant </w:t>
      </w:r>
      <w:r w:rsidR="00C02A82" w:rsidRPr="002612F4">
        <w:rPr>
          <w:sz w:val="22"/>
          <w:szCs w:val="22"/>
        </w:rPr>
        <w:t>cel</w:t>
      </w:r>
      <w:r w:rsidR="008D0600" w:rsidRPr="002612F4">
        <w:rPr>
          <w:sz w:val="22"/>
          <w:szCs w:val="22"/>
        </w:rPr>
        <w:t>lular replication</w:t>
      </w:r>
      <w:r w:rsidR="00C02A82" w:rsidRPr="002612F4">
        <w:rPr>
          <w:sz w:val="22"/>
          <w:szCs w:val="22"/>
        </w:rPr>
        <w:t xml:space="preserve">, and </w:t>
      </w:r>
      <w:r w:rsidR="007D0861" w:rsidRPr="002612F4">
        <w:rPr>
          <w:sz w:val="22"/>
          <w:szCs w:val="22"/>
        </w:rPr>
        <w:t xml:space="preserve">investments in </w:t>
      </w:r>
      <w:r w:rsidR="00F210F2">
        <w:rPr>
          <w:sz w:val="22"/>
          <w:szCs w:val="22"/>
        </w:rPr>
        <w:t xml:space="preserve">either </w:t>
      </w:r>
      <w:r w:rsidR="007D0861" w:rsidRPr="002612F4">
        <w:rPr>
          <w:sz w:val="22"/>
          <w:szCs w:val="22"/>
        </w:rPr>
        <w:t xml:space="preserve">are </w:t>
      </w:r>
      <w:r w:rsidR="00A33740">
        <w:rPr>
          <w:sz w:val="22"/>
          <w:szCs w:val="22"/>
        </w:rPr>
        <w:t xml:space="preserve">generally </w:t>
      </w:r>
      <w:r w:rsidR="007D0861" w:rsidRPr="002612F4">
        <w:rPr>
          <w:sz w:val="22"/>
          <w:szCs w:val="22"/>
        </w:rPr>
        <w:t>expected to increase</w:t>
      </w:r>
      <w:r w:rsidR="00FD1746" w:rsidRPr="002612F4">
        <w:rPr>
          <w:sz w:val="22"/>
          <w:szCs w:val="22"/>
        </w:rPr>
        <w:t xml:space="preserve"> </w:t>
      </w:r>
      <w:r w:rsidR="00F210F2">
        <w:rPr>
          <w:sz w:val="22"/>
          <w:szCs w:val="22"/>
        </w:rPr>
        <w:t xml:space="preserve">exposure to oxidative damage via associated increases in the rates of </w:t>
      </w:r>
      <w:r w:rsidR="00A33740">
        <w:rPr>
          <w:sz w:val="22"/>
          <w:szCs w:val="22"/>
        </w:rPr>
        <w:t>reactive oxygen species (</w:t>
      </w:r>
      <w:r w:rsidR="00FD1746" w:rsidRPr="002612F4">
        <w:rPr>
          <w:sz w:val="22"/>
          <w:szCs w:val="22"/>
        </w:rPr>
        <w:t>ROS</w:t>
      </w:r>
      <w:r w:rsidR="00A33740">
        <w:rPr>
          <w:sz w:val="22"/>
          <w:szCs w:val="22"/>
        </w:rPr>
        <w:t>)</w:t>
      </w:r>
      <w:r w:rsidR="00FD1746" w:rsidRPr="002612F4">
        <w:rPr>
          <w:sz w:val="22"/>
          <w:szCs w:val="22"/>
        </w:rPr>
        <w:t xml:space="preserve"> </w:t>
      </w:r>
      <w:r w:rsidR="00C02A82" w:rsidRPr="002612F4">
        <w:rPr>
          <w:sz w:val="22"/>
          <w:szCs w:val="22"/>
        </w:rPr>
        <w:t>production and</w:t>
      </w:r>
      <w:r w:rsidR="007D0861" w:rsidRPr="002612F4">
        <w:rPr>
          <w:sz w:val="22"/>
          <w:szCs w:val="22"/>
        </w:rPr>
        <w:t xml:space="preserve">/or </w:t>
      </w:r>
      <w:r w:rsidR="00C950C9" w:rsidRPr="002612F4">
        <w:rPr>
          <w:sz w:val="22"/>
          <w:szCs w:val="22"/>
        </w:rPr>
        <w:t>compromise</w:t>
      </w:r>
      <w:r w:rsidR="00F210F2">
        <w:rPr>
          <w:sz w:val="22"/>
          <w:szCs w:val="22"/>
        </w:rPr>
        <w:t>d</w:t>
      </w:r>
      <w:r w:rsidR="00C950C9" w:rsidRPr="002612F4">
        <w:rPr>
          <w:sz w:val="22"/>
          <w:szCs w:val="22"/>
        </w:rPr>
        <w:t xml:space="preserve"> invest</w:t>
      </w:r>
      <w:r w:rsidR="00580D0B" w:rsidRPr="002612F4">
        <w:rPr>
          <w:sz w:val="22"/>
          <w:szCs w:val="22"/>
        </w:rPr>
        <w:t>ment</w:t>
      </w:r>
      <w:r w:rsidR="00C950C9" w:rsidRPr="002612F4">
        <w:rPr>
          <w:sz w:val="22"/>
          <w:szCs w:val="22"/>
        </w:rPr>
        <w:t xml:space="preserve"> in </w:t>
      </w:r>
      <w:r w:rsidR="007D0861" w:rsidRPr="002612F4">
        <w:rPr>
          <w:sz w:val="22"/>
          <w:szCs w:val="22"/>
        </w:rPr>
        <w:t>antioxidant defence</w:t>
      </w:r>
      <w:r w:rsidR="00580D0B" w:rsidRPr="002612F4">
        <w:rPr>
          <w:sz w:val="22"/>
          <w:szCs w:val="22"/>
        </w:rPr>
        <w:t>s</w:t>
      </w:r>
      <w:r w:rsidR="00A33740">
        <w:rPr>
          <w:sz w:val="22"/>
          <w:szCs w:val="22"/>
        </w:rPr>
        <w:t xml:space="preserve"> </w:t>
      </w:r>
      <w:r w:rsidR="00A33740" w:rsidRPr="002612F4">
        <w:rPr>
          <w:sz w:val="22"/>
          <w:szCs w:val="22"/>
        </w:rPr>
        <w:fldChar w:fldCharType="begin">
          <w:fldData xml:space="preserve">PEVuZE5vdGU+PENpdGU+PEF1dGhvcj5TZWxtYW48L0F1dGhvcj48WWVhcj4yMDEyPC9ZZWFyPjxS
ZWNOdW0+OTU2MTwvUmVjTnVtPjxEaXNwbGF5VGV4dD5bMTMsMTQsMzhdPC9EaXNwbGF5VGV4dD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Nb25hZ2hhbjwvQXV0aG9yPjxZZWFyPjIwMTc8
L1llYXI+PFJlY051bT4xMzEyOTwvUmVjTnVtPjxyZWNvcmQ+PHJlYy1udW1iZXI+MTMxMjk8L3Jl
Yy1udW1iZXI+PGZvcmVpZ24ta2V5cz48a2V5IGFwcD0iRU4iIGRiLWlkPSI5OXdlNTIwNXo1OXRw
ZmU1ZGZ0cGFmc3hlMHMyMDlyNWZ0ZHciPjEzMTI5PC9rZXk+PC9mb3JlaWduLWtleXM+PHJlZi10
eXBlIG5hbWU9IkpvdXJuYWwgQXJ0aWNsZSI+MTc8L3JlZi10eXBlPjxjb250cmlidXRvcnM+PGF1
dGhvcnM+PGF1dGhvcj5Nb25hZ2hhbiwgUC48L2F1dGhvcj48YXV0aG9yPk96YW5uZSwgUy48L2F1
dGhvcj48L2F1dGhvcnM+PC9jb250cmlidXRvcnM+PHRpdGxlcz48dGl0bGU+U29tYXRpYyBncm93
dGggYW5kIHRlbG9tZXJlIGR5bmFtaWNzIGluIHZlcnRlYnJhdGVzOiByZWxhdGlvbnNoaXBzLCBt
ZWNoYW5pc21zIGFuZCBjb25zZXF1ZW5jZXM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xhYmJyLTE+UGhpbG9zIFQgUiBTb2MgQjwvYWJici0x
PjwvcGVyaW9kaWNhbD48dm9sdW1lPlRoaXMgdm9sdW1lPC92b2x1bWU+PGRhdGVzPjx5ZWFyPjIw
MTc8L3llYXI+PC9kYXRlcz48dXJscz48L3VybHM+PC9yZWNv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TZWxtYW48L0F1dGhvcj48WWVhcj4yMDEyPC9ZZWFyPjxS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xhYmJyLTE+UGhpbG9zIFQgUiBTb2MgQjwvYWJici0x
PjwvcGVyaW9kaWNhbD48dm9sdW1lPlRoaXMgdm9sdW1lPC92b2x1bWU+PGRhdGVzPjx5ZWFyPjIw
MTc8L3llYXI+PC9kYXRlcz48dXJscz48L3VybHM+PC9yZWNv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A33740" w:rsidRPr="002612F4">
        <w:rPr>
          <w:sz w:val="22"/>
          <w:szCs w:val="22"/>
        </w:rPr>
      </w:r>
      <w:r w:rsidR="00A33740" w:rsidRPr="002612F4">
        <w:rPr>
          <w:sz w:val="22"/>
          <w:szCs w:val="22"/>
        </w:rPr>
        <w:fldChar w:fldCharType="separate"/>
      </w:r>
      <w:r w:rsidR="00B2413F">
        <w:rPr>
          <w:noProof/>
          <w:sz w:val="22"/>
          <w:szCs w:val="22"/>
        </w:rPr>
        <w:t>[13,14,38]</w:t>
      </w:r>
      <w:r w:rsidR="00A33740" w:rsidRPr="002612F4">
        <w:rPr>
          <w:sz w:val="22"/>
          <w:szCs w:val="22"/>
        </w:rPr>
        <w:fldChar w:fldCharType="end"/>
      </w:r>
      <w:r w:rsidR="00027547" w:rsidRPr="002612F4">
        <w:rPr>
          <w:sz w:val="22"/>
          <w:szCs w:val="22"/>
        </w:rPr>
        <w:t>.</w:t>
      </w:r>
      <w:r w:rsidR="00952E40" w:rsidRPr="002612F4">
        <w:rPr>
          <w:sz w:val="22"/>
          <w:szCs w:val="22"/>
        </w:rPr>
        <w:t xml:space="preserve"> </w:t>
      </w:r>
      <w:r w:rsidR="007779C1" w:rsidRPr="002612F4">
        <w:rPr>
          <w:sz w:val="22"/>
          <w:szCs w:val="22"/>
        </w:rPr>
        <w:t>Accordingly</w:t>
      </w:r>
      <w:r w:rsidR="00497732" w:rsidRPr="002612F4">
        <w:rPr>
          <w:sz w:val="22"/>
          <w:szCs w:val="22"/>
        </w:rPr>
        <w:t xml:space="preserve">, </w:t>
      </w:r>
      <w:r w:rsidR="00332300" w:rsidRPr="002612F4">
        <w:rPr>
          <w:sz w:val="22"/>
          <w:szCs w:val="22"/>
        </w:rPr>
        <w:t xml:space="preserve">telomere attrition rates </w:t>
      </w:r>
      <w:r w:rsidR="00332300" w:rsidRPr="002612F4">
        <w:rPr>
          <w:i/>
          <w:sz w:val="22"/>
          <w:szCs w:val="22"/>
        </w:rPr>
        <w:t xml:space="preserve">in vivo </w:t>
      </w:r>
      <w:r w:rsidR="00332300" w:rsidRPr="002612F4">
        <w:rPr>
          <w:sz w:val="22"/>
          <w:szCs w:val="22"/>
        </w:rPr>
        <w:t>ar</w:t>
      </w:r>
      <w:r w:rsidR="00580D0B" w:rsidRPr="002612F4">
        <w:rPr>
          <w:sz w:val="22"/>
          <w:szCs w:val="22"/>
        </w:rPr>
        <w:t xml:space="preserve">e </w:t>
      </w:r>
      <w:r w:rsidR="00141AAC" w:rsidRPr="002612F4">
        <w:rPr>
          <w:sz w:val="22"/>
          <w:szCs w:val="22"/>
        </w:rPr>
        <w:t xml:space="preserve">often </w:t>
      </w:r>
      <w:r w:rsidR="00580D0B" w:rsidRPr="002612F4">
        <w:rPr>
          <w:sz w:val="22"/>
          <w:szCs w:val="22"/>
        </w:rPr>
        <w:t>faster</w:t>
      </w:r>
      <w:r w:rsidR="00332300" w:rsidRPr="002612F4">
        <w:rPr>
          <w:sz w:val="22"/>
          <w:szCs w:val="22"/>
        </w:rPr>
        <w:t xml:space="preserve"> during the growth phase </w:t>
      </w:r>
      <w:r w:rsidR="00141AAC" w:rsidRPr="002612F4">
        <w:rPr>
          <w:sz w:val="22"/>
          <w:szCs w:val="22"/>
        </w:rPr>
        <w:t xml:space="preserve">than later in life </w:t>
      </w:r>
      <w:r w:rsidR="007D466F" w:rsidRPr="002612F4">
        <w:rPr>
          <w:sz w:val="22"/>
          <w:szCs w:val="22"/>
        </w:rPr>
        <w:fldChar w:fldCharType="begin">
          <w:fldData xml:space="preserve">PEVuZE5vdGU+PENpdGU+PEF1dGhvcj5TYWxvbW9uczwvQXV0aG9yPjxZZWFyPjIwMDk8L1llYXI+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</w:fldData>
        </w:fldChar>
      </w:r>
      <w:r w:rsidR="00496D20">
        <w:rPr>
          <w:sz w:val="22"/>
          <w:szCs w:val="22"/>
        </w:rPr>
        <w:instrText xml:space="preserve"> ADDIN EN.CITE </w:instrText>
      </w:r>
      <w:r w:rsidR="00496D20">
        <w:rPr>
          <w:sz w:val="22"/>
          <w:szCs w:val="22"/>
        </w:rPr>
        <w:fldChar w:fldCharType="begin">
          <w:fldData xml:space="preserve">PEVuZE5vdGU+PENpdGU+PEF1dGhvcj5TYWxvbW9uczwvQXV0aG9yPjxZZWFyPjIwMDk8L1llYXI+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</w:fldData>
        </w:fldChar>
      </w:r>
      <w:r w:rsidR="00496D20">
        <w:rPr>
          <w:sz w:val="22"/>
          <w:szCs w:val="22"/>
        </w:rPr>
        <w:instrText xml:space="preserve"> ADDIN EN.CITE.DATA </w:instrText>
      </w:r>
      <w:r w:rsidR="00496D20">
        <w:rPr>
          <w:sz w:val="22"/>
          <w:szCs w:val="22"/>
        </w:rPr>
      </w:r>
      <w:r w:rsidR="00496D20">
        <w:rPr>
          <w:sz w:val="22"/>
          <w:szCs w:val="22"/>
        </w:rPr>
        <w:fldChar w:fldCharType="end"/>
      </w:r>
      <w:r w:rsidR="007D466F" w:rsidRPr="002612F4">
        <w:rPr>
          <w:sz w:val="22"/>
          <w:szCs w:val="22"/>
        </w:rPr>
      </w:r>
      <w:r w:rsidR="007D466F" w:rsidRPr="002612F4">
        <w:rPr>
          <w:sz w:val="22"/>
          <w:szCs w:val="22"/>
        </w:rPr>
        <w:fldChar w:fldCharType="separate"/>
      </w:r>
      <w:r w:rsidR="00496D20">
        <w:rPr>
          <w:noProof/>
          <w:sz w:val="22"/>
          <w:szCs w:val="22"/>
        </w:rPr>
        <w:t>[e.g. 34,38]</w:t>
      </w:r>
      <w:r w:rsidR="007D466F" w:rsidRPr="002612F4">
        <w:rPr>
          <w:sz w:val="22"/>
          <w:szCs w:val="22"/>
        </w:rPr>
        <w:fldChar w:fldCharType="end"/>
      </w:r>
      <w:r w:rsidR="007779C1" w:rsidRPr="002612F4">
        <w:rPr>
          <w:sz w:val="22"/>
          <w:szCs w:val="22"/>
        </w:rPr>
        <w:t xml:space="preserve">, and </w:t>
      </w:r>
      <w:r w:rsidR="00D93AF9" w:rsidRPr="002612F4">
        <w:rPr>
          <w:sz w:val="22"/>
          <w:szCs w:val="22"/>
        </w:rPr>
        <w:t>evidence suggest</w:t>
      </w:r>
      <w:r w:rsidR="007779C1" w:rsidRPr="002612F4">
        <w:rPr>
          <w:sz w:val="22"/>
          <w:szCs w:val="22"/>
        </w:rPr>
        <w:t>s</w:t>
      </w:r>
      <w:r w:rsidR="00D93AF9" w:rsidRPr="002612F4">
        <w:rPr>
          <w:sz w:val="22"/>
          <w:szCs w:val="22"/>
        </w:rPr>
        <w:t xml:space="preserve"> that </w:t>
      </w:r>
      <w:r w:rsidR="005932A9" w:rsidRPr="002612F4">
        <w:rPr>
          <w:sz w:val="22"/>
          <w:szCs w:val="22"/>
        </w:rPr>
        <w:t xml:space="preserve">growth </w:t>
      </w:r>
      <w:r w:rsidR="007348CD" w:rsidRPr="002612F4">
        <w:rPr>
          <w:sz w:val="22"/>
          <w:szCs w:val="22"/>
        </w:rPr>
        <w:t xml:space="preserve">acceleration </w:t>
      </w:r>
      <w:r w:rsidR="00496D20">
        <w:rPr>
          <w:sz w:val="22"/>
          <w:szCs w:val="22"/>
        </w:rPr>
        <w:t xml:space="preserve">may indeed </w:t>
      </w:r>
      <w:r w:rsidR="00D93AF9" w:rsidRPr="002612F4">
        <w:rPr>
          <w:sz w:val="22"/>
          <w:szCs w:val="22"/>
        </w:rPr>
        <w:t>entail</w:t>
      </w:r>
      <w:r w:rsidR="0092493D" w:rsidRPr="002612F4">
        <w:rPr>
          <w:sz w:val="22"/>
          <w:szCs w:val="22"/>
        </w:rPr>
        <w:t xml:space="preserve"> oxidative stress </w:t>
      </w:r>
      <w:r w:rsidR="005932A9" w:rsidRPr="002612F4">
        <w:rPr>
          <w:sz w:val="22"/>
          <w:szCs w:val="22"/>
        </w:rPr>
        <w:t xml:space="preserve">and </w:t>
      </w:r>
      <w:r w:rsidR="00D93AF9" w:rsidRPr="002612F4">
        <w:rPr>
          <w:sz w:val="22"/>
          <w:szCs w:val="22"/>
        </w:rPr>
        <w:t>accelerate telomere shortening</w:t>
      </w:r>
      <w:r w:rsidR="00591454" w:rsidRPr="002612F4">
        <w:rPr>
          <w:sz w:val="22"/>
          <w:szCs w:val="22"/>
        </w:rPr>
        <w:t xml:space="preserve"> </w:t>
      </w:r>
      <w:r w:rsidR="00DA2840" w:rsidRPr="002612F4">
        <w:rPr>
          <w:sz w:val="22"/>
          <w:szCs w:val="22"/>
          <w14:ligatures w14:val="standard"/>
        </w:rPr>
        <w:fldChar w:fldCharType="begin">
          <w:fldData xml:space="preserve">PEVuZE5vdGU+PENpdGU+PEF1dGhvcj5HZWlnZXI8L0F1dGhvcj48WWVhcj4yMDEyPC9ZZWFyPjxS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</w:fldData>
        </w:fldChar>
      </w:r>
      <w:r w:rsidR="00B2413F">
        <w:rPr>
          <w:sz w:val="22"/>
          <w:szCs w:val="22"/>
          <w14:ligatures w14:val="standard"/>
        </w:rPr>
        <w:instrText xml:space="preserve"> ADDIN EN.CITE </w:instrText>
      </w:r>
      <w:r w:rsidR="00B2413F">
        <w:rPr>
          <w:sz w:val="22"/>
          <w:szCs w:val="22"/>
          <w14:ligatures w14:val="standard"/>
        </w:rPr>
        <w:fldChar w:fldCharType="begin">
          <w:fldData xml:space="preserve">PEVuZE5vdGU+PENpdGU+PEF1dGhvcj5HZWlnZXI8L0F1dGhvcj48WWVhcj4yMDEyPC9ZZWFyPjxS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</w:fldData>
        </w:fldChar>
      </w:r>
      <w:r w:rsidR="00B2413F">
        <w:rPr>
          <w:sz w:val="22"/>
          <w:szCs w:val="22"/>
          <w14:ligatures w14:val="standard"/>
        </w:rPr>
        <w:instrText xml:space="preserve"> ADDIN EN.CITE.DATA </w:instrText>
      </w:r>
      <w:r w:rsidR="00B2413F">
        <w:rPr>
          <w:sz w:val="22"/>
          <w:szCs w:val="22"/>
          <w14:ligatures w14:val="standard"/>
        </w:rPr>
      </w:r>
      <w:r w:rsidR="00B2413F">
        <w:rPr>
          <w:sz w:val="22"/>
          <w:szCs w:val="22"/>
          <w14:ligatures w14:val="standard"/>
        </w:rPr>
        <w:fldChar w:fldCharType="end"/>
      </w:r>
      <w:r w:rsidR="00DA2840" w:rsidRPr="002612F4">
        <w:rPr>
          <w:sz w:val="22"/>
          <w:szCs w:val="22"/>
          <w14:ligatures w14:val="standard"/>
        </w:rPr>
      </w:r>
      <w:r w:rsidR="00DA2840" w:rsidRPr="002612F4">
        <w:rPr>
          <w:sz w:val="22"/>
          <w:szCs w:val="22"/>
          <w14:ligatures w14:val="standard"/>
        </w:rPr>
        <w:fldChar w:fldCharType="separate"/>
      </w:r>
      <w:r w:rsidR="00B2413F">
        <w:rPr>
          <w:noProof/>
          <w:sz w:val="22"/>
          <w:szCs w:val="22"/>
          <w14:ligatures w14:val="standard"/>
        </w:rPr>
        <w:t>[41,42, see 38 for a review]</w:t>
      </w:r>
      <w:r w:rsidR="00DA2840" w:rsidRPr="002612F4">
        <w:rPr>
          <w:sz w:val="22"/>
          <w:szCs w:val="22"/>
          <w14:ligatures w14:val="standard"/>
        </w:rPr>
        <w:fldChar w:fldCharType="end"/>
      </w:r>
      <w:r w:rsidR="0092493D" w:rsidRPr="002612F4">
        <w:rPr>
          <w:sz w:val="22"/>
          <w:szCs w:val="22"/>
        </w:rPr>
        <w:t xml:space="preserve">. </w:t>
      </w:r>
      <w:r w:rsidR="001B3704" w:rsidRPr="001B3704">
        <w:rPr>
          <w:sz w:val="22"/>
          <w:szCs w:val="22"/>
        </w:rPr>
        <w:t xml:space="preserve">Whether reproduction entails an oxidative stress cost remains a matter of debate, as a recent meta-analysis has revealed that, while breeding females exerting greater reproductive effort show higher levels of oxidative damage, breeders typically show lower levels of oxidative damage than non-breeders </w:t>
      </w:r>
      <w:r w:rsidR="001B3704" w:rsidRPr="003C6BAC">
        <w:rPr>
          <w:sz w:val="22"/>
          <w:szCs w:val="22"/>
        </w:rPr>
        <w:fldChar w:fldCharType="begin">
          <w:fldData xml:space="preserve">PEVuZE5vdGU+PENpdGU+PEF1dGhvcj5CbG91bnQ8L0F1dGhvcj48WWVhcj4yMDE2PC9ZZWFyPjxS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</w:fldData>
        </w:fldChar>
      </w:r>
      <w:r w:rsidR="001B3704" w:rsidRPr="00895562">
        <w:rPr>
          <w:sz w:val="22"/>
          <w:szCs w:val="22"/>
        </w:rPr>
        <w:instrText xml:space="preserve"> ADDIN EN.CITE </w:instrText>
      </w:r>
      <w:r w:rsidR="001B3704" w:rsidRPr="00895562">
        <w:rPr>
          <w:sz w:val="22"/>
          <w:szCs w:val="22"/>
        </w:rPr>
        <w:fldChar w:fldCharType="begin">
          <w:fldData xml:space="preserve">PEVuZE5vdGU+PENpdGU+PEF1dGhvcj5CbG91bnQ8L0F1dGhvcj48WWVhcj4yMDE2PC9ZZWFyPjxS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</w:fldData>
        </w:fldChar>
      </w:r>
      <w:r w:rsidR="001B3704" w:rsidRPr="00895562">
        <w:rPr>
          <w:sz w:val="22"/>
          <w:szCs w:val="22"/>
        </w:rPr>
        <w:instrText xml:space="preserve"> ADDIN EN.CITE.DATA </w:instrText>
      </w:r>
      <w:r w:rsidR="001B3704" w:rsidRPr="00895562">
        <w:rPr>
          <w:sz w:val="22"/>
          <w:szCs w:val="22"/>
        </w:rPr>
      </w:r>
      <w:r w:rsidR="001B3704" w:rsidRPr="00895562">
        <w:rPr>
          <w:sz w:val="22"/>
          <w:szCs w:val="22"/>
        </w:rPr>
        <w:fldChar w:fldCharType="end"/>
      </w:r>
      <w:r w:rsidR="001B3704" w:rsidRPr="003C6BAC">
        <w:rPr>
          <w:sz w:val="22"/>
          <w:szCs w:val="22"/>
        </w:rPr>
      </w:r>
      <w:r w:rsidR="001B3704" w:rsidRPr="003C6BAC">
        <w:rPr>
          <w:sz w:val="22"/>
          <w:szCs w:val="22"/>
        </w:rPr>
        <w:fldChar w:fldCharType="separate"/>
      </w:r>
      <w:r w:rsidR="001B3704" w:rsidRPr="00895562">
        <w:rPr>
          <w:noProof/>
          <w:sz w:val="22"/>
          <w:szCs w:val="22"/>
        </w:rPr>
        <w:t>[14]</w:t>
      </w:r>
      <w:r w:rsidR="001B3704" w:rsidRPr="003C6BAC">
        <w:rPr>
          <w:sz w:val="22"/>
          <w:szCs w:val="22"/>
        </w:rPr>
        <w:fldChar w:fldCharType="end"/>
      </w:r>
      <w:r w:rsidR="001B3704" w:rsidRPr="001B3704">
        <w:rPr>
          <w:sz w:val="22"/>
          <w:szCs w:val="22"/>
        </w:rPr>
        <w:t xml:space="preserve">. These patterns have led to the suggestion that selection has favoured physiological strategies that mitigate oxidative stress during reproductive episodes (the oxidative shielding hypothesis; </w:t>
      </w:r>
      <w:r w:rsidR="0042278F" w:rsidRPr="003C6BAC">
        <w:rPr>
          <w:sz w:val="22"/>
          <w:szCs w:val="22"/>
        </w:rPr>
        <w:fldChar w:fldCharType="begin">
          <w:fldData xml:space="preserve">PEVuZE5vdGU+PENpdGU+PEF1dGhvcj5CbG91bnQ8L0F1dGhvcj48WWVhcj4yMDE2PC9ZZWFyPjxS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</w:fldData>
        </w:fldChar>
      </w:r>
      <w:r w:rsidR="00B2413F" w:rsidRPr="005E2656">
        <w:rPr>
          <w:sz w:val="22"/>
          <w:szCs w:val="22"/>
        </w:rPr>
        <w:instrText xml:space="preserve"> ADDIN EN.CITE </w:instrText>
      </w:r>
      <w:r w:rsidR="00B2413F" w:rsidRPr="005E2656">
        <w:rPr>
          <w:sz w:val="22"/>
          <w:szCs w:val="22"/>
        </w:rPr>
        <w:fldChar w:fldCharType="begin">
          <w:fldData xml:space="preserve">PEVuZE5vdGU+PENpdGU+PEF1dGhvcj5CbG91bnQ8L0F1dGhvcj48WWVhcj4yMDE2PC9ZZWFyPjxS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</w:fldData>
        </w:fldChar>
      </w:r>
      <w:r w:rsidR="00B2413F" w:rsidRPr="005E2656">
        <w:rPr>
          <w:sz w:val="22"/>
          <w:szCs w:val="22"/>
        </w:rPr>
        <w:instrText xml:space="preserve"> ADDIN EN.CITE.DATA </w:instrText>
      </w:r>
      <w:r w:rsidR="00B2413F" w:rsidRPr="005E2656">
        <w:rPr>
          <w:sz w:val="22"/>
          <w:szCs w:val="22"/>
        </w:rPr>
      </w:r>
      <w:r w:rsidR="00B2413F" w:rsidRPr="005E2656">
        <w:rPr>
          <w:sz w:val="22"/>
          <w:szCs w:val="22"/>
        </w:rPr>
        <w:fldChar w:fldCharType="end"/>
      </w:r>
      <w:r w:rsidR="0042278F" w:rsidRPr="003C6BAC">
        <w:rPr>
          <w:sz w:val="22"/>
          <w:szCs w:val="22"/>
        </w:rPr>
      </w:r>
      <w:r w:rsidR="0042278F" w:rsidRPr="003C6BAC">
        <w:rPr>
          <w:sz w:val="22"/>
          <w:szCs w:val="22"/>
        </w:rPr>
        <w:fldChar w:fldCharType="separate"/>
      </w:r>
      <w:r w:rsidR="00B2413F" w:rsidRPr="005E2656">
        <w:rPr>
          <w:noProof/>
          <w:sz w:val="22"/>
          <w:szCs w:val="22"/>
        </w:rPr>
        <w:t>[14]</w:t>
      </w:r>
      <w:r w:rsidR="0042278F" w:rsidRPr="003C6BAC">
        <w:rPr>
          <w:sz w:val="22"/>
          <w:szCs w:val="22"/>
        </w:rPr>
        <w:fldChar w:fldCharType="end"/>
      </w:r>
      <w:r w:rsidR="00BA797A">
        <w:rPr>
          <w:sz w:val="22"/>
          <w:szCs w:val="22"/>
        </w:rPr>
        <w:t>)</w:t>
      </w:r>
      <w:r w:rsidR="0052553D" w:rsidRPr="003C6BAC">
        <w:rPr>
          <w:sz w:val="22"/>
          <w:szCs w:val="22"/>
        </w:rPr>
        <w:t xml:space="preserve">. </w:t>
      </w:r>
      <w:r w:rsidR="0052553D" w:rsidRPr="00A902E6">
        <w:rPr>
          <w:sz w:val="22"/>
          <w:szCs w:val="22"/>
        </w:rPr>
        <w:t>Nevertheless</w:t>
      </w:r>
      <w:r w:rsidR="00A8472F" w:rsidRPr="006E03F8">
        <w:rPr>
          <w:sz w:val="22"/>
          <w:szCs w:val="22"/>
        </w:rPr>
        <w:t>,</w:t>
      </w:r>
      <w:r w:rsidR="0052553D" w:rsidRPr="006E03F8">
        <w:rPr>
          <w:sz w:val="22"/>
          <w:szCs w:val="22"/>
        </w:rPr>
        <w:t xml:space="preserve"> </w:t>
      </w:r>
      <w:r w:rsidR="00A11607" w:rsidRPr="006E03F8">
        <w:rPr>
          <w:sz w:val="22"/>
          <w:szCs w:val="22"/>
        </w:rPr>
        <w:t xml:space="preserve">despite limited empirical attention, </w:t>
      </w:r>
      <w:r w:rsidR="0052553D" w:rsidRPr="006E03F8">
        <w:rPr>
          <w:sz w:val="22"/>
          <w:szCs w:val="22"/>
        </w:rPr>
        <w:t xml:space="preserve">a number of studies have </w:t>
      </w:r>
      <w:r w:rsidR="001B3704">
        <w:rPr>
          <w:sz w:val="22"/>
          <w:szCs w:val="22"/>
        </w:rPr>
        <w:t xml:space="preserve">now </w:t>
      </w:r>
      <w:r w:rsidR="0052553D" w:rsidRPr="006E03F8">
        <w:rPr>
          <w:sz w:val="22"/>
          <w:szCs w:val="22"/>
        </w:rPr>
        <w:t>provided evidence consistent with the expectation that reproductive</w:t>
      </w:r>
      <w:r w:rsidR="0052553D" w:rsidRPr="00DC2A16">
        <w:rPr>
          <w:sz w:val="22"/>
          <w:szCs w:val="22"/>
        </w:rPr>
        <w:t xml:space="preserve"> effort accelerates </w:t>
      </w:r>
      <w:r w:rsidR="00A8472F" w:rsidRPr="00DC2A16">
        <w:rPr>
          <w:sz w:val="22"/>
          <w:szCs w:val="22"/>
        </w:rPr>
        <w:t>telomere</w:t>
      </w:r>
      <w:r w:rsidR="00A8472F" w:rsidRPr="002612F4">
        <w:rPr>
          <w:sz w:val="22"/>
          <w:szCs w:val="22"/>
        </w:rPr>
        <w:t xml:space="preserve"> </w:t>
      </w:r>
      <w:r w:rsidR="0052553D" w:rsidRPr="002612F4">
        <w:rPr>
          <w:sz w:val="22"/>
          <w:szCs w:val="22"/>
        </w:rPr>
        <w:t xml:space="preserve">attrition </w:t>
      </w:r>
      <w:r w:rsidR="00002496" w:rsidRPr="002612F4">
        <w:rPr>
          <w:sz w:val="22"/>
          <w:szCs w:val="22"/>
        </w:rPr>
        <w:fldChar w:fldCharType="begin">
          <w:fldData xml:space="preserve">PEVuZE5vdGU+PENpdGU+PEF1dGhvcj5IZWlkaW5nZXI8L0F1dGhvcj48WWVhcj4yMDEyPC9ZZWFy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Tc0My0xNzQ4PC9wYWdlcz48dm9sdW1lPjEwOTwvdm9sdW1lPjxudW1iZXI+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2b2x1bWU+Mjgw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</w:fldData>
        </w:fldChar>
      </w:r>
      <w:r w:rsidR="00022CBD">
        <w:rPr>
          <w:sz w:val="22"/>
          <w:szCs w:val="22"/>
        </w:rPr>
        <w:instrText xml:space="preserve"> ADDIN EN.CITE </w:instrText>
      </w:r>
      <w:r w:rsidR="00022CBD">
        <w:rPr>
          <w:sz w:val="22"/>
          <w:szCs w:val="22"/>
        </w:rPr>
        <w:fldChar w:fldCharType="begin">
          <w:fldData xml:space="preserve">PEVuZE5vdGU+PENpdGU+PEF1dGhvcj5IZWlkaW5nZXI8L0F1dGhvcj48WWVhcj4yMDEyPC9ZZWFy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Tc0My0xNzQ4PC9wYWdlcz48dm9sdW1lPjEwOTwvdm9sdW1lPjxudW1iZXI+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</w:fldData>
        </w:fldChar>
      </w:r>
      <w:r w:rsidR="00022CBD">
        <w:rPr>
          <w:sz w:val="22"/>
          <w:szCs w:val="22"/>
        </w:rPr>
        <w:instrText xml:space="preserve"> ADDIN EN.CITE.DATA </w:instrText>
      </w:r>
      <w:r w:rsidR="00022CBD">
        <w:rPr>
          <w:sz w:val="22"/>
          <w:szCs w:val="22"/>
        </w:rPr>
      </w:r>
      <w:r w:rsidR="00022CBD">
        <w:rPr>
          <w:sz w:val="22"/>
          <w:szCs w:val="22"/>
        </w:rPr>
        <w:fldChar w:fldCharType="end"/>
      </w:r>
      <w:r w:rsidR="00002496" w:rsidRPr="002612F4">
        <w:rPr>
          <w:sz w:val="22"/>
          <w:szCs w:val="22"/>
        </w:rPr>
      </w:r>
      <w:r w:rsidR="00002496" w:rsidRPr="002612F4">
        <w:rPr>
          <w:sz w:val="22"/>
          <w:szCs w:val="22"/>
        </w:rPr>
        <w:fldChar w:fldCharType="separate"/>
      </w:r>
      <w:r w:rsidR="00022CBD">
        <w:rPr>
          <w:noProof/>
          <w:sz w:val="22"/>
          <w:szCs w:val="22"/>
        </w:rPr>
        <w:t>[e.g. 43,44,45]</w:t>
      </w:r>
      <w:r w:rsidR="00002496" w:rsidRPr="002612F4">
        <w:rPr>
          <w:sz w:val="22"/>
          <w:szCs w:val="22"/>
        </w:rPr>
        <w:fldChar w:fldCharType="end"/>
      </w:r>
      <w:r w:rsidR="00BD3941" w:rsidRPr="002612F4">
        <w:rPr>
          <w:sz w:val="22"/>
          <w:szCs w:val="22"/>
        </w:rPr>
        <w:t>.</w:t>
      </w:r>
      <w:r w:rsidR="00201C60">
        <w:rPr>
          <w:sz w:val="22"/>
          <w:szCs w:val="22"/>
        </w:rPr>
        <w:t xml:space="preserve"> </w:t>
      </w:r>
      <w:r w:rsidR="00E53FC9" w:rsidRPr="002612F4">
        <w:rPr>
          <w:sz w:val="22"/>
          <w:szCs w:val="22"/>
        </w:rPr>
        <w:t>T</w:t>
      </w:r>
      <w:r w:rsidR="00024405" w:rsidRPr="002612F4">
        <w:rPr>
          <w:sz w:val="22"/>
          <w:szCs w:val="22"/>
        </w:rPr>
        <w:t xml:space="preserve">he proximate mechanisms that generate current-future trade-offs may also underpin the </w:t>
      </w:r>
      <w:r w:rsidR="00E53FC9" w:rsidRPr="002612F4">
        <w:rPr>
          <w:sz w:val="22"/>
          <w:szCs w:val="22"/>
        </w:rPr>
        <w:t xml:space="preserve">widely documented </w:t>
      </w:r>
      <w:r w:rsidR="006F6F55" w:rsidRPr="002612F4">
        <w:rPr>
          <w:sz w:val="22"/>
          <w:szCs w:val="22"/>
        </w:rPr>
        <w:t xml:space="preserve">deleterious effects of current-life </w:t>
      </w:r>
      <w:r w:rsidR="00522E92" w:rsidRPr="002612F4">
        <w:rPr>
          <w:sz w:val="22"/>
          <w:szCs w:val="22"/>
        </w:rPr>
        <w:t xml:space="preserve">adversity </w:t>
      </w:r>
      <w:r w:rsidR="006F6F55" w:rsidRPr="002612F4">
        <w:rPr>
          <w:sz w:val="22"/>
          <w:szCs w:val="22"/>
        </w:rPr>
        <w:t>on future performance</w:t>
      </w:r>
      <w:r w:rsidR="00E545F7" w:rsidRPr="002612F4">
        <w:rPr>
          <w:sz w:val="22"/>
          <w:szCs w:val="22"/>
        </w:rPr>
        <w:t xml:space="preserve"> </w:t>
      </w:r>
      <w:r w:rsidR="00CC608D" w:rsidRPr="002612F4">
        <w:rPr>
          <w:sz w:val="22"/>
          <w:szCs w:val="22"/>
        </w:rPr>
        <w:fldChar w:fldCharType="begin">
          <w:fldData xml:space="preserve">PEVuZE5vdGU+PENpdGU+PEF1dGhvcj5Nb25hZ2hhbjwvQXV0aG9yPjxZZWFyPjIwMTQ8L1llYXI+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</w:fldData>
        </w:fldChar>
      </w:r>
      <w:r w:rsidR="00022CBD">
        <w:rPr>
          <w:sz w:val="22"/>
          <w:szCs w:val="22"/>
        </w:rPr>
        <w:instrText xml:space="preserve"> ADDIN EN.CITE </w:instrText>
      </w:r>
      <w:r w:rsidR="00022CBD">
        <w:rPr>
          <w:sz w:val="22"/>
          <w:szCs w:val="22"/>
        </w:rPr>
        <w:fldChar w:fldCharType="begin">
          <w:fldData xml:space="preserve">PEVuZE5vdGU+PENpdGU+PEF1dGhvcj5Nb25hZ2hhbjwvQXV0aG9yPjxZZWFyPjIwMTQ8L1llYXI+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</w:fldData>
        </w:fldChar>
      </w:r>
      <w:r w:rsidR="00022CBD">
        <w:rPr>
          <w:sz w:val="22"/>
          <w:szCs w:val="22"/>
        </w:rPr>
        <w:instrText xml:space="preserve"> ADDIN EN.CITE.DATA </w:instrText>
      </w:r>
      <w:r w:rsidR="00022CBD">
        <w:rPr>
          <w:sz w:val="22"/>
          <w:szCs w:val="22"/>
        </w:rPr>
      </w:r>
      <w:r w:rsidR="00022CBD">
        <w:rPr>
          <w:sz w:val="22"/>
          <w:szCs w:val="22"/>
        </w:rPr>
        <w:fldChar w:fldCharType="end"/>
      </w:r>
      <w:r w:rsidR="00CC608D" w:rsidRPr="002612F4">
        <w:rPr>
          <w:sz w:val="22"/>
          <w:szCs w:val="22"/>
        </w:rPr>
      </w:r>
      <w:r w:rsidR="00CC608D" w:rsidRPr="002612F4">
        <w:rPr>
          <w:sz w:val="22"/>
          <w:szCs w:val="22"/>
        </w:rPr>
        <w:fldChar w:fldCharType="separate"/>
      </w:r>
      <w:r w:rsidR="00022CBD">
        <w:rPr>
          <w:noProof/>
          <w:sz w:val="22"/>
          <w:szCs w:val="22"/>
        </w:rPr>
        <w:t>[46,47]</w:t>
      </w:r>
      <w:r w:rsidR="00CC608D" w:rsidRPr="002612F4">
        <w:rPr>
          <w:sz w:val="22"/>
          <w:szCs w:val="22"/>
        </w:rPr>
        <w:fldChar w:fldCharType="end"/>
      </w:r>
      <w:r w:rsidR="00E53FC9" w:rsidRPr="002612F4">
        <w:rPr>
          <w:sz w:val="22"/>
          <w:szCs w:val="22"/>
        </w:rPr>
        <w:t xml:space="preserve">. It is notable then that </w:t>
      </w:r>
      <w:r w:rsidR="001A0556" w:rsidRPr="002612F4">
        <w:rPr>
          <w:sz w:val="22"/>
          <w:szCs w:val="22"/>
        </w:rPr>
        <w:t xml:space="preserve">exposure to </w:t>
      </w:r>
      <w:r w:rsidR="00201C60">
        <w:rPr>
          <w:sz w:val="22"/>
          <w:szCs w:val="22"/>
        </w:rPr>
        <w:t xml:space="preserve">diverse stressors as well as elevated glucocorticoid (stress hormone) concentrations has been demonstrated to </w:t>
      </w:r>
      <w:r w:rsidR="00F06284" w:rsidRPr="002612F4">
        <w:rPr>
          <w:sz w:val="22"/>
          <w:szCs w:val="22"/>
        </w:rPr>
        <w:t xml:space="preserve">accelerate </w:t>
      </w:r>
      <w:r w:rsidR="00E53FC9" w:rsidRPr="002612F4">
        <w:rPr>
          <w:sz w:val="22"/>
          <w:szCs w:val="22"/>
        </w:rPr>
        <w:t>telomere attrition</w:t>
      </w:r>
      <w:r w:rsidR="00F06284" w:rsidRPr="002612F4">
        <w:rPr>
          <w:sz w:val="22"/>
          <w:szCs w:val="22"/>
        </w:rPr>
        <w:t xml:space="preserve">, </w:t>
      </w:r>
      <w:r w:rsidR="00201C60" w:rsidRPr="00BB3DD1">
        <w:rPr>
          <w:i/>
          <w:sz w:val="22"/>
          <w:szCs w:val="22"/>
        </w:rPr>
        <w:t>in ovo</w:t>
      </w:r>
      <w:r w:rsidR="00201C60">
        <w:rPr>
          <w:sz w:val="22"/>
          <w:szCs w:val="22"/>
        </w:rPr>
        <w:t xml:space="preserve">, </w:t>
      </w:r>
      <w:r w:rsidR="00201C60" w:rsidRPr="0057277A">
        <w:rPr>
          <w:i/>
          <w:sz w:val="22"/>
          <w:szCs w:val="22"/>
        </w:rPr>
        <w:t>in uter</w:t>
      </w:r>
      <w:r w:rsidR="00201C60" w:rsidRPr="00BB3DD1">
        <w:rPr>
          <w:i/>
          <w:sz w:val="22"/>
          <w:szCs w:val="22"/>
        </w:rPr>
        <w:t>o</w:t>
      </w:r>
      <w:r w:rsidR="00201C60">
        <w:rPr>
          <w:sz w:val="22"/>
          <w:szCs w:val="22"/>
        </w:rPr>
        <w:t xml:space="preserve">, during post-natal development and in adulthood (see </w:t>
      </w:r>
      <w:r w:rsidR="00AB6C68" w:rsidRPr="002612F4">
        <w:rPr>
          <w:sz w:val="22"/>
          <w:szCs w:val="22"/>
        </w:rPr>
        <w:fldChar w:fldCharType="begin">
          <w:fldData xml:space="preserve">PEVuZE5vdGU+PENpdGU+PEF1dGhvcj5Nb25hZ2hhbjwvQXV0aG9yPjxZZWFyPjIwMTQ8L1llYXI+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</w:fldData>
        </w:fldChar>
      </w:r>
      <w:r w:rsidR="00022CBD">
        <w:rPr>
          <w:sz w:val="22"/>
          <w:szCs w:val="22"/>
        </w:rPr>
        <w:instrText xml:space="preserve"> ADDIN EN.CITE </w:instrText>
      </w:r>
      <w:r w:rsidR="00022CBD">
        <w:rPr>
          <w:sz w:val="22"/>
          <w:szCs w:val="22"/>
        </w:rPr>
        <w:fldChar w:fldCharType="begin">
          <w:fldData xml:space="preserve">PEVuZE5vdGU+PENpdGU+PEF1dGhvcj5Nb25hZ2hhbjwvQXV0aG9yPjxZZWFyPjIwMTQ8L1llYXI+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</w:fldData>
        </w:fldChar>
      </w:r>
      <w:r w:rsidR="00022CBD">
        <w:rPr>
          <w:sz w:val="22"/>
          <w:szCs w:val="22"/>
        </w:rPr>
        <w:instrText xml:space="preserve"> ADDIN EN.CITE.DATA </w:instrText>
      </w:r>
      <w:r w:rsidR="00022CBD">
        <w:rPr>
          <w:sz w:val="22"/>
          <w:szCs w:val="22"/>
        </w:rPr>
      </w:r>
      <w:r w:rsidR="00022CBD">
        <w:rPr>
          <w:sz w:val="22"/>
          <w:szCs w:val="22"/>
        </w:rPr>
        <w:fldChar w:fldCharType="end"/>
      </w:r>
      <w:r w:rsidR="00AB6C68" w:rsidRPr="002612F4">
        <w:rPr>
          <w:sz w:val="22"/>
          <w:szCs w:val="22"/>
        </w:rPr>
      </w:r>
      <w:r w:rsidR="00AB6C68" w:rsidRPr="002612F4">
        <w:rPr>
          <w:sz w:val="22"/>
          <w:szCs w:val="22"/>
        </w:rPr>
        <w:fldChar w:fldCharType="separate"/>
      </w:r>
      <w:r w:rsidR="00022CBD">
        <w:rPr>
          <w:noProof/>
          <w:sz w:val="22"/>
          <w:szCs w:val="22"/>
        </w:rPr>
        <w:t>[46,47]</w:t>
      </w:r>
      <w:r w:rsidR="00AB6C68" w:rsidRPr="002612F4">
        <w:rPr>
          <w:sz w:val="22"/>
          <w:szCs w:val="22"/>
        </w:rPr>
        <w:fldChar w:fldCharType="end"/>
      </w:r>
      <w:r w:rsidR="00201C60">
        <w:rPr>
          <w:sz w:val="22"/>
          <w:szCs w:val="22"/>
        </w:rPr>
        <w:t xml:space="preserve"> for recent reviews)</w:t>
      </w:r>
      <w:r w:rsidR="00AB6C68" w:rsidRPr="002612F4">
        <w:rPr>
          <w:sz w:val="22"/>
          <w:szCs w:val="22"/>
        </w:rPr>
        <w:t>.</w:t>
      </w:r>
    </w:p>
    <w:p w14:paraId="1AD18A3B" w14:textId="77777777" w:rsidR="000E029D" w:rsidRPr="002612F4" w:rsidRDefault="000E029D" w:rsidP="00407275">
      <w:pPr>
        <w:spacing w:line="480" w:lineRule="auto"/>
        <w:rPr>
          <w:b/>
          <w:color w:val="4F81BD" w:themeColor="accent1"/>
          <w:sz w:val="22"/>
          <w:szCs w:val="22"/>
        </w:rPr>
      </w:pPr>
    </w:p>
    <w:p w14:paraId="354EBE97" w14:textId="49E39122" w:rsidR="006C0EEA" w:rsidRPr="002612F4" w:rsidRDefault="00200D32" w:rsidP="00407275">
      <w:pPr>
        <w:spacing w:line="480" w:lineRule="auto"/>
        <w:rPr>
          <w:b/>
          <w:color w:val="76923C" w:themeColor="accent3" w:themeShade="BF"/>
          <w:sz w:val="22"/>
          <w:szCs w:val="22"/>
        </w:rPr>
      </w:pPr>
      <w:r w:rsidRPr="002612F4">
        <w:rPr>
          <w:b/>
          <w:color w:val="76923C" w:themeColor="accent3" w:themeShade="BF"/>
          <w:sz w:val="22"/>
          <w:szCs w:val="22"/>
        </w:rPr>
        <w:t>(b) Does t</w:t>
      </w:r>
      <w:r w:rsidR="006C0EEA" w:rsidRPr="002612F4">
        <w:rPr>
          <w:b/>
          <w:color w:val="76923C" w:themeColor="accent3" w:themeShade="BF"/>
          <w:sz w:val="22"/>
          <w:szCs w:val="22"/>
        </w:rPr>
        <w:t xml:space="preserve">elomere attrition </w:t>
      </w:r>
      <w:r w:rsidR="0059641B" w:rsidRPr="002612F4">
        <w:rPr>
          <w:b/>
          <w:color w:val="76923C" w:themeColor="accent3" w:themeShade="BF"/>
          <w:sz w:val="22"/>
          <w:szCs w:val="22"/>
        </w:rPr>
        <w:t xml:space="preserve">causally impact </w:t>
      </w:r>
      <w:r w:rsidR="006C0EEA" w:rsidRPr="002612F4">
        <w:rPr>
          <w:b/>
          <w:color w:val="76923C" w:themeColor="accent3" w:themeShade="BF"/>
          <w:sz w:val="22"/>
          <w:szCs w:val="22"/>
        </w:rPr>
        <w:t xml:space="preserve">future </w:t>
      </w:r>
      <w:r w:rsidR="00682A5E" w:rsidRPr="002612F4">
        <w:rPr>
          <w:b/>
          <w:color w:val="76923C" w:themeColor="accent3" w:themeShade="BF"/>
          <w:sz w:val="22"/>
          <w:szCs w:val="22"/>
        </w:rPr>
        <w:t xml:space="preserve">organismal </w:t>
      </w:r>
      <w:r w:rsidR="006C0EEA" w:rsidRPr="002612F4">
        <w:rPr>
          <w:b/>
          <w:color w:val="76923C" w:themeColor="accent3" w:themeShade="BF"/>
          <w:sz w:val="22"/>
          <w:szCs w:val="22"/>
        </w:rPr>
        <w:t>performance</w:t>
      </w:r>
      <w:r w:rsidR="000131A8" w:rsidRPr="002612F4">
        <w:rPr>
          <w:b/>
          <w:color w:val="76923C" w:themeColor="accent3" w:themeShade="BF"/>
          <w:sz w:val="22"/>
          <w:szCs w:val="22"/>
        </w:rPr>
        <w:t xml:space="preserve"> and ageing</w:t>
      </w:r>
      <w:r w:rsidRPr="002612F4">
        <w:rPr>
          <w:b/>
          <w:color w:val="76923C" w:themeColor="accent3" w:themeShade="BF"/>
          <w:sz w:val="22"/>
          <w:szCs w:val="22"/>
        </w:rPr>
        <w:t>?</w:t>
      </w:r>
    </w:p>
    <w:p w14:paraId="78F5827F" w14:textId="4CCEB0FF" w:rsidR="0057277A" w:rsidRPr="00BB3DD1" w:rsidRDefault="007A3DA3" w:rsidP="00407275">
      <w:pPr>
        <w:spacing w:line="480" w:lineRule="auto"/>
        <w:rPr>
          <w:sz w:val="22"/>
          <w:szCs w:val="22"/>
        </w:rPr>
      </w:pPr>
      <w:r w:rsidRPr="002612F4">
        <w:rPr>
          <w:sz w:val="22"/>
          <w:szCs w:val="22"/>
        </w:rPr>
        <w:t>T</w:t>
      </w:r>
      <w:r w:rsidR="00D11340" w:rsidRPr="002612F4">
        <w:rPr>
          <w:sz w:val="22"/>
          <w:szCs w:val="22"/>
        </w:rPr>
        <w:t xml:space="preserve">elomere attrition </w:t>
      </w:r>
      <w:r w:rsidR="0097359E">
        <w:rPr>
          <w:sz w:val="22"/>
          <w:szCs w:val="22"/>
        </w:rPr>
        <w:t xml:space="preserve">could </w:t>
      </w:r>
      <w:r w:rsidRPr="002612F4">
        <w:rPr>
          <w:sz w:val="22"/>
          <w:szCs w:val="22"/>
        </w:rPr>
        <w:t xml:space="preserve">have </w:t>
      </w:r>
      <w:r w:rsidR="00D11340" w:rsidRPr="002612F4">
        <w:rPr>
          <w:sz w:val="22"/>
          <w:szCs w:val="22"/>
        </w:rPr>
        <w:t xml:space="preserve">causal negative effects on later-life performance </w:t>
      </w:r>
      <w:r w:rsidRPr="002612F4">
        <w:rPr>
          <w:sz w:val="22"/>
          <w:szCs w:val="22"/>
        </w:rPr>
        <w:t xml:space="preserve">because the </w:t>
      </w:r>
      <w:r w:rsidR="00D11340" w:rsidRPr="002612F4">
        <w:rPr>
          <w:sz w:val="22"/>
          <w:szCs w:val="22"/>
        </w:rPr>
        <w:t xml:space="preserve">accumulation of critically short telomeres </w:t>
      </w:r>
      <w:r w:rsidR="00D51CEB" w:rsidRPr="002612F4">
        <w:rPr>
          <w:sz w:val="22"/>
          <w:szCs w:val="22"/>
        </w:rPr>
        <w:t>in cells</w:t>
      </w:r>
      <w:r w:rsidRPr="002612F4">
        <w:rPr>
          <w:sz w:val="22"/>
          <w:szCs w:val="22"/>
        </w:rPr>
        <w:t xml:space="preserve"> </w:t>
      </w:r>
      <w:r w:rsidR="0097359E">
        <w:rPr>
          <w:sz w:val="22"/>
          <w:szCs w:val="22"/>
        </w:rPr>
        <w:t xml:space="preserve">is understood to </w:t>
      </w:r>
      <w:r w:rsidR="00D11340" w:rsidRPr="002612F4">
        <w:rPr>
          <w:sz w:val="22"/>
          <w:szCs w:val="22"/>
        </w:rPr>
        <w:t>trigger</w:t>
      </w:r>
      <w:r w:rsidR="0059372E">
        <w:rPr>
          <w:sz w:val="22"/>
          <w:szCs w:val="22"/>
        </w:rPr>
        <w:t xml:space="preserve"> apoptosis </w:t>
      </w:r>
      <w:r w:rsidR="0059372E" w:rsidRPr="002612F4">
        <w:rPr>
          <w:sz w:val="22"/>
          <w:szCs w:val="22"/>
        </w:rPr>
        <w:t xml:space="preserve">or </w:t>
      </w:r>
      <w:r w:rsidR="00817246" w:rsidRPr="002612F4">
        <w:rPr>
          <w:sz w:val="22"/>
          <w:szCs w:val="22"/>
        </w:rPr>
        <w:t>cellular senescence</w:t>
      </w:r>
      <w:r w:rsidR="00AC68BC" w:rsidRPr="002612F4">
        <w:rPr>
          <w:sz w:val="22"/>
          <w:szCs w:val="22"/>
        </w:rPr>
        <w:t xml:space="preserve">; cell fates </w:t>
      </w:r>
      <w:r w:rsidR="00D11340" w:rsidRPr="002612F4">
        <w:rPr>
          <w:sz w:val="22"/>
          <w:szCs w:val="22"/>
        </w:rPr>
        <w:t xml:space="preserve">strongly implicated </w:t>
      </w:r>
      <w:r w:rsidR="00550599" w:rsidRPr="002612F4">
        <w:rPr>
          <w:sz w:val="22"/>
          <w:szCs w:val="22"/>
        </w:rPr>
        <w:t xml:space="preserve">in </w:t>
      </w:r>
      <w:r w:rsidR="00C60114">
        <w:rPr>
          <w:sz w:val="22"/>
          <w:szCs w:val="22"/>
        </w:rPr>
        <w:t xml:space="preserve">organismal </w:t>
      </w:r>
      <w:r w:rsidR="00550599" w:rsidRPr="002612F4">
        <w:rPr>
          <w:sz w:val="22"/>
          <w:szCs w:val="22"/>
        </w:rPr>
        <w:t xml:space="preserve">ageing </w:t>
      </w:r>
      <w:r w:rsidR="004F2AA2" w:rsidRPr="002612F4">
        <w:rPr>
          <w:sz w:val="22"/>
          <w:szCs w:val="22"/>
        </w:rPr>
        <w:fldChar w:fldCharType="begin">
          <w:fldData xml:space="preserve">PEVuZE5vdGU+PENpdGU+PEF1dGhvcj5DYW1waXNpPC9BdXRob3I+PFllYXI+MjAxMzwvWWVhcj48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E5NC0xMjE3PC9wYWdlcz48dm9sdW1l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g0LSs8L3BhZ2VzPjx2b2x1bWU+NTMwPC92b2x1bWU+PG51bWJlcj43NTg5PC9udW1iZXI+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i0rPC9wYWdlcz48dm9sdW1lPjE2OTwvdm9s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</w:fldData>
        </w:fldChar>
      </w:r>
      <w:r w:rsidR="00022CBD">
        <w:rPr>
          <w:sz w:val="22"/>
          <w:szCs w:val="22"/>
        </w:rPr>
        <w:instrText xml:space="preserve"> ADDIN EN.CITE </w:instrText>
      </w:r>
      <w:r w:rsidR="00022CBD">
        <w:rPr>
          <w:sz w:val="22"/>
          <w:szCs w:val="22"/>
        </w:rPr>
        <w:fldChar w:fldCharType="begin">
          <w:fldData xml:space="preserve">PEVuZE5vdGU+PENpdGU+PEF1dGhvcj5DYW1waXNpPC9BdXRob3I+PFllYXI+MjAxMzwvWWVhcj48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E5NC0xMjE3PC9wYWdlcz48dm9sdW1l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g0LSs8L3BhZ2VzPjx2b2x1bWU+NTMwPC92b2x1bWU+PG51bWJlcj43NTg5PC9udW1iZXI+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i0rPC9wYWdlcz48dm9sdW1lPjE2OTwvdm9s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4F2AA2" w:rsidRPr="002612F4">
        <w:rPr>
          <w:sz w:val="22"/>
          <w:szCs w:val="22"/>
        </w:rPr>
      </w:r>
      <w:r w:rsidR="004F2AA2" w:rsidRPr="002612F4">
        <w:rPr>
          <w:sz w:val="22"/>
          <w:szCs w:val="22"/>
        </w:rPr>
        <w:fldChar w:fldCharType="separate"/>
      </w:r>
      <w:r w:rsidR="00022CBD">
        <w:rPr>
          <w:noProof/>
          <w:sz w:val="22"/>
          <w:szCs w:val="22"/>
        </w:rPr>
        <w:t>[35,25,48-50]</w:t>
      </w:r>
      <w:r w:rsidR="004F2AA2" w:rsidRPr="002612F4">
        <w:rPr>
          <w:sz w:val="22"/>
          <w:szCs w:val="22"/>
        </w:rPr>
        <w:fldChar w:fldCharType="end"/>
      </w:r>
      <w:r w:rsidR="004F2AA2" w:rsidRPr="002612F4">
        <w:rPr>
          <w:sz w:val="22"/>
          <w:szCs w:val="22"/>
        </w:rPr>
        <w:t xml:space="preserve">. </w:t>
      </w:r>
      <w:r w:rsidR="007F6137" w:rsidRPr="002612F4">
        <w:rPr>
          <w:sz w:val="22"/>
          <w:szCs w:val="22"/>
        </w:rPr>
        <w:t xml:space="preserve">The progressive loss of </w:t>
      </w:r>
      <w:r w:rsidR="00447F2C" w:rsidRPr="002612F4">
        <w:rPr>
          <w:sz w:val="22"/>
          <w:szCs w:val="22"/>
        </w:rPr>
        <w:t xml:space="preserve">telomeric </w:t>
      </w:r>
      <w:r w:rsidR="007F6137" w:rsidRPr="002612F4">
        <w:rPr>
          <w:sz w:val="22"/>
          <w:szCs w:val="22"/>
        </w:rPr>
        <w:t xml:space="preserve">repeats </w:t>
      </w:r>
      <w:r w:rsidR="00447F2C" w:rsidRPr="002612F4">
        <w:rPr>
          <w:sz w:val="22"/>
          <w:szCs w:val="22"/>
        </w:rPr>
        <w:t xml:space="preserve">is </w:t>
      </w:r>
      <w:r w:rsidR="0097359E">
        <w:rPr>
          <w:sz w:val="22"/>
          <w:szCs w:val="22"/>
        </w:rPr>
        <w:t xml:space="preserve">thought </w:t>
      </w:r>
      <w:r w:rsidR="00DC7A54" w:rsidRPr="002612F4">
        <w:rPr>
          <w:sz w:val="22"/>
          <w:szCs w:val="22"/>
        </w:rPr>
        <w:t xml:space="preserve">to </w:t>
      </w:r>
      <w:r w:rsidR="008655B0" w:rsidRPr="002612F4">
        <w:rPr>
          <w:sz w:val="22"/>
          <w:szCs w:val="22"/>
        </w:rPr>
        <w:t xml:space="preserve">gradually </w:t>
      </w:r>
      <w:r w:rsidR="00B67C97" w:rsidRPr="002612F4">
        <w:rPr>
          <w:sz w:val="22"/>
          <w:szCs w:val="22"/>
        </w:rPr>
        <w:t xml:space="preserve">undermine the shielding of the chromosomal end </w:t>
      </w:r>
      <w:r w:rsidR="00C300FF" w:rsidRPr="002612F4">
        <w:rPr>
          <w:sz w:val="22"/>
          <w:szCs w:val="22"/>
        </w:rPr>
        <w:t xml:space="preserve">from the cell’s DNA damage recognition machinery </w:t>
      </w:r>
      <w:r w:rsidR="00F67E36" w:rsidRPr="002612F4">
        <w:rPr>
          <w:sz w:val="22"/>
          <w:szCs w:val="22"/>
        </w:rPr>
        <w:fldChar w:fldCharType="begin">
          <w:fldData xml:space="preserve">PEVuZE5vdGU+PENpdGU+PEF1dGhvcj5CbGFja2J1cm48L0F1dGhvcj48WWVhcj4yMDAxPC9ZZWFy
PjxSZWNOdW0+MTAwNDQ8L1JlY051bT48RGlzcGxheVRleHQ+WzI2LDMw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ZGUgTGFuZ2U8L0F1dGhv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0OC05NTI8L3BhZ2VzPjx2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Mw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ZGUgTGFuZ2U8L0F1dGhv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k0OC05NTI8L3BhZ2VzPjx2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F67E36" w:rsidRPr="002612F4">
        <w:rPr>
          <w:sz w:val="22"/>
          <w:szCs w:val="22"/>
        </w:rPr>
      </w:r>
      <w:r w:rsidR="00F67E36" w:rsidRPr="002612F4">
        <w:rPr>
          <w:sz w:val="22"/>
          <w:szCs w:val="22"/>
        </w:rPr>
        <w:fldChar w:fldCharType="separate"/>
      </w:r>
      <w:r w:rsidR="00B2413F">
        <w:rPr>
          <w:noProof/>
          <w:sz w:val="22"/>
          <w:szCs w:val="22"/>
        </w:rPr>
        <w:t>[26,30]</w:t>
      </w:r>
      <w:r w:rsidR="00F67E36" w:rsidRPr="002612F4">
        <w:rPr>
          <w:sz w:val="22"/>
          <w:szCs w:val="22"/>
        </w:rPr>
        <w:fldChar w:fldCharType="end"/>
      </w:r>
      <w:r w:rsidR="0097359E">
        <w:rPr>
          <w:sz w:val="22"/>
          <w:szCs w:val="22"/>
        </w:rPr>
        <w:t xml:space="preserve">, ultimately triggering </w:t>
      </w:r>
      <w:r w:rsidR="00C300FF" w:rsidRPr="002612F4">
        <w:rPr>
          <w:sz w:val="22"/>
          <w:szCs w:val="22"/>
        </w:rPr>
        <w:t>a DNA damage response</w:t>
      </w:r>
      <w:r w:rsidR="00071DAF" w:rsidRPr="002612F4">
        <w:rPr>
          <w:sz w:val="22"/>
          <w:szCs w:val="22"/>
        </w:rPr>
        <w:t xml:space="preserve"> </w:t>
      </w:r>
      <w:r w:rsidR="0097359E">
        <w:rPr>
          <w:sz w:val="22"/>
          <w:szCs w:val="22"/>
        </w:rPr>
        <w:t xml:space="preserve">that </w:t>
      </w:r>
      <w:r w:rsidR="0059372E">
        <w:rPr>
          <w:sz w:val="22"/>
          <w:szCs w:val="22"/>
        </w:rPr>
        <w:t xml:space="preserve">in turn </w:t>
      </w:r>
      <w:r w:rsidR="00227A2B" w:rsidRPr="002612F4">
        <w:rPr>
          <w:sz w:val="22"/>
          <w:szCs w:val="22"/>
        </w:rPr>
        <w:t>induce</w:t>
      </w:r>
      <w:r w:rsidR="0059372E">
        <w:rPr>
          <w:sz w:val="22"/>
          <w:szCs w:val="22"/>
        </w:rPr>
        <w:t>s</w:t>
      </w:r>
      <w:r w:rsidR="006A74CE" w:rsidRPr="002612F4">
        <w:rPr>
          <w:sz w:val="22"/>
          <w:szCs w:val="22"/>
        </w:rPr>
        <w:t xml:space="preserve"> </w:t>
      </w:r>
      <w:r w:rsidR="00DC7A54" w:rsidRPr="002612F4">
        <w:rPr>
          <w:sz w:val="22"/>
          <w:szCs w:val="22"/>
        </w:rPr>
        <w:t xml:space="preserve">apoptosis or </w:t>
      </w:r>
      <w:r w:rsidR="005D4664" w:rsidRPr="002612F4">
        <w:rPr>
          <w:sz w:val="22"/>
          <w:szCs w:val="22"/>
        </w:rPr>
        <w:t>cellular</w:t>
      </w:r>
      <w:r w:rsidR="00E226C8" w:rsidRPr="002612F4">
        <w:rPr>
          <w:sz w:val="22"/>
          <w:szCs w:val="22"/>
        </w:rPr>
        <w:t xml:space="preserve"> </w:t>
      </w:r>
      <w:r w:rsidR="00C300FF" w:rsidRPr="002612F4">
        <w:rPr>
          <w:sz w:val="22"/>
          <w:szCs w:val="22"/>
        </w:rPr>
        <w:t>senescence</w:t>
      </w:r>
      <w:r w:rsidR="00D51CEB" w:rsidRPr="002612F4">
        <w:rPr>
          <w:sz w:val="22"/>
          <w:szCs w:val="22"/>
        </w:rPr>
        <w:t xml:space="preserve"> </w:t>
      </w:r>
      <w:r w:rsidR="00670971" w:rsidRPr="002612F4">
        <w:rPr>
          <w:sz w:val="22"/>
          <w:szCs w:val="22"/>
        </w:rPr>
        <w:fldChar w:fldCharType="begin">
          <w:fldData xml:space="preserve">PEVuZE5vdGU+PENpdGU+PEF1dGhvcj5CbGFja2J1cm48L0F1dGhvcj48WWVhcj4yMDAxPC9ZZWFy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2MS02NzM8L3BhZ2VzPjx2b2x1bWU+MTA2PC92b2x1bWU+PG51bWJlcj42PC9udW1iZXI+PGtl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C05NTI8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zQ5LTM1MjwvcGFnZXM+PHZvbHVtZT4yNzk8L3Zv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</w:fldData>
        </w:fldChar>
      </w:r>
      <w:r w:rsidR="00022CBD">
        <w:rPr>
          <w:sz w:val="22"/>
          <w:szCs w:val="22"/>
        </w:rPr>
        <w:instrText xml:space="preserve"> ADDIN EN.CITE </w:instrText>
      </w:r>
      <w:r w:rsidR="00022CBD">
        <w:rPr>
          <w:sz w:val="22"/>
          <w:szCs w:val="22"/>
        </w:rPr>
        <w:fldChar w:fldCharType="begin">
          <w:fldData xml:space="preserve">PEVuZE5vdGU+PENpdGU+PEF1dGhvcj5CbGFja2J1cm48L0F1dGhvcj48WWVhcj4yMDAxPC9ZZWFy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Y2MS02NzM8L3BhZ2VzPjx2b2x1bWU+MTA2PC92b2x1bWU+PG51bWJlcj42PC9udW1iZXI+PGtl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C05NTI8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zQ5LTM1MjwvcGFnZXM+PHZvbHVtZT4yNzk8L3Zv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670971" w:rsidRPr="002612F4">
        <w:rPr>
          <w:sz w:val="22"/>
          <w:szCs w:val="22"/>
        </w:rPr>
      </w:r>
      <w:r w:rsidR="00670971" w:rsidRPr="002612F4">
        <w:rPr>
          <w:sz w:val="22"/>
          <w:szCs w:val="22"/>
        </w:rPr>
        <w:fldChar w:fldCharType="separate"/>
      </w:r>
      <w:r w:rsidR="00022CBD">
        <w:rPr>
          <w:noProof/>
          <w:sz w:val="22"/>
          <w:szCs w:val="22"/>
        </w:rPr>
        <w:t>[26,30,35,50,51]</w:t>
      </w:r>
      <w:r w:rsidR="00670971" w:rsidRPr="002612F4">
        <w:rPr>
          <w:sz w:val="22"/>
          <w:szCs w:val="22"/>
        </w:rPr>
        <w:fldChar w:fldCharType="end"/>
      </w:r>
      <w:r w:rsidR="00C300FF" w:rsidRPr="002612F4">
        <w:rPr>
          <w:sz w:val="22"/>
          <w:szCs w:val="22"/>
        </w:rPr>
        <w:t xml:space="preserve">. </w:t>
      </w:r>
      <w:r w:rsidR="006129C7" w:rsidRPr="002612F4">
        <w:rPr>
          <w:sz w:val="22"/>
          <w:szCs w:val="22"/>
        </w:rPr>
        <w:t xml:space="preserve">Accordingly, </w:t>
      </w:r>
      <w:r w:rsidR="001D2EA3" w:rsidRPr="002612F4">
        <w:rPr>
          <w:sz w:val="22"/>
          <w:szCs w:val="22"/>
        </w:rPr>
        <w:t xml:space="preserve">experimental evidence </w:t>
      </w:r>
      <w:r w:rsidR="00F41905" w:rsidRPr="00BB3DD1">
        <w:rPr>
          <w:i/>
          <w:sz w:val="22"/>
          <w:szCs w:val="22"/>
        </w:rPr>
        <w:t xml:space="preserve">in vitro </w:t>
      </w:r>
      <w:r w:rsidR="00B1337E" w:rsidRPr="002612F4">
        <w:rPr>
          <w:sz w:val="22"/>
          <w:szCs w:val="22"/>
        </w:rPr>
        <w:t>suggests</w:t>
      </w:r>
      <w:r w:rsidR="001D2EA3" w:rsidRPr="002612F4">
        <w:rPr>
          <w:sz w:val="22"/>
          <w:szCs w:val="22"/>
        </w:rPr>
        <w:t xml:space="preserve"> that </w:t>
      </w:r>
      <w:r w:rsidR="006129C7" w:rsidRPr="002612F4">
        <w:rPr>
          <w:sz w:val="22"/>
          <w:szCs w:val="22"/>
        </w:rPr>
        <w:t xml:space="preserve">telomere attrition limits the proliferative potential of telomerase-negative cells, and </w:t>
      </w:r>
      <w:r w:rsidR="00DA5E38" w:rsidRPr="002612F4">
        <w:rPr>
          <w:sz w:val="22"/>
          <w:szCs w:val="22"/>
        </w:rPr>
        <w:t xml:space="preserve">the </w:t>
      </w:r>
      <w:r w:rsidR="006129C7" w:rsidRPr="002612F4">
        <w:rPr>
          <w:sz w:val="22"/>
          <w:szCs w:val="22"/>
        </w:rPr>
        <w:t xml:space="preserve">induction </w:t>
      </w:r>
      <w:r w:rsidR="00DA5E38" w:rsidRPr="002612F4">
        <w:rPr>
          <w:sz w:val="22"/>
          <w:szCs w:val="22"/>
        </w:rPr>
        <w:t xml:space="preserve">of </w:t>
      </w:r>
      <w:r w:rsidR="00DC6205" w:rsidRPr="002612F4">
        <w:rPr>
          <w:sz w:val="22"/>
          <w:szCs w:val="22"/>
        </w:rPr>
        <w:t>telomerase</w:t>
      </w:r>
      <w:r w:rsidR="000A1850" w:rsidRPr="002612F4">
        <w:rPr>
          <w:sz w:val="22"/>
          <w:szCs w:val="22"/>
        </w:rPr>
        <w:t xml:space="preserve"> </w:t>
      </w:r>
      <w:r w:rsidR="006129C7" w:rsidRPr="002612F4">
        <w:rPr>
          <w:sz w:val="22"/>
          <w:szCs w:val="22"/>
        </w:rPr>
        <w:t xml:space="preserve">expression restores proliferative </w:t>
      </w:r>
      <w:r w:rsidR="00704B3C" w:rsidRPr="002612F4">
        <w:rPr>
          <w:sz w:val="22"/>
          <w:szCs w:val="22"/>
        </w:rPr>
        <w:t>poten</w:t>
      </w:r>
      <w:r w:rsidR="00180FE2" w:rsidRPr="002612F4">
        <w:rPr>
          <w:sz w:val="22"/>
          <w:szCs w:val="22"/>
        </w:rPr>
        <w:t>t</w:t>
      </w:r>
      <w:r w:rsidR="00704B3C" w:rsidRPr="002612F4">
        <w:rPr>
          <w:sz w:val="22"/>
          <w:szCs w:val="22"/>
        </w:rPr>
        <w:t>i</w:t>
      </w:r>
      <w:r w:rsidR="00180FE2" w:rsidRPr="002612F4">
        <w:rPr>
          <w:sz w:val="22"/>
          <w:szCs w:val="22"/>
        </w:rPr>
        <w:t xml:space="preserve">al </w:t>
      </w:r>
      <w:r w:rsidR="006129C7" w:rsidRPr="002612F4">
        <w:rPr>
          <w:sz w:val="22"/>
          <w:szCs w:val="22"/>
        </w:rPr>
        <w:t>and staves</w:t>
      </w:r>
      <w:r w:rsidR="007F0C91" w:rsidRPr="002612F4">
        <w:rPr>
          <w:sz w:val="22"/>
          <w:szCs w:val="22"/>
        </w:rPr>
        <w:t>-</w:t>
      </w:r>
      <w:r w:rsidR="00907680" w:rsidRPr="002612F4">
        <w:rPr>
          <w:sz w:val="22"/>
          <w:szCs w:val="22"/>
        </w:rPr>
        <w:t xml:space="preserve">off </w:t>
      </w:r>
      <w:r w:rsidR="00180FE2" w:rsidRPr="002612F4">
        <w:rPr>
          <w:sz w:val="22"/>
          <w:szCs w:val="22"/>
        </w:rPr>
        <w:t xml:space="preserve">cellular senescence </w:t>
      </w:r>
      <w:r w:rsidR="00B1337E" w:rsidRPr="002612F4">
        <w:rPr>
          <w:sz w:val="22"/>
          <w:szCs w:val="22"/>
        </w:rPr>
        <w:fldChar w:fldCharType="begin"/>
      </w:r>
      <w:r w:rsidR="00022CBD">
        <w:rPr>
          <w:sz w:val="22"/>
          <w:szCs w:val="22"/>
        </w:rPr>
        <w:instrText xml:space="preserve"> ADDIN EN.CITE &lt;EndNote&gt;&lt;Cite&gt;&lt;Author&gt;Bodnar&lt;/Author&gt;&lt;Year&gt;1998&lt;/Year&gt;&lt;RecNum&gt;9245&lt;/RecNum&gt;&lt;DisplayText&gt;[51]&lt;/DisplayText&gt;&lt;record&gt;&lt;rec-number&gt;9245&lt;/rec-number&gt;&lt;foreign-keys&gt;&lt;key app="EN" db-id="99we5205z59tpfe5dftpafsxe0s209r5ftdw"&gt;9245&lt;/key&gt;&lt;/foreign-keys&gt;&lt;ref-type name="Journal Article"&gt;17&lt;/ref-type&gt;&lt;contributors&gt;&lt;authors&gt;&lt;author&gt;Bodnar, A. G.&lt;/author&gt;&lt;author&gt;Ouellette, M.&lt;/author&gt;&lt;author&gt;Frolkis, M.&lt;/author&gt;&lt;author&gt;Holt, S. E.&lt;/author&gt;&lt;author&gt;Chiu, C. P.&lt;/author&gt;&lt;author&gt;Morin, G. B.&lt;/author&gt;&lt;author&gt;Harley, C. B.&lt;/author&gt;&lt;author&gt;Shay, J. W.&lt;/author&gt;&lt;author&gt;Lichtsteiner, S.&lt;/author&gt;&lt;author&gt;Wright, W. E.&lt;/author&gt;&lt;/authors&gt;&lt;/contributors&gt;&lt;auth-address&gt;Geron Corp, Menlo Park, CA 94025 USA&amp;#xD;Univ Texas, SW Med Ctr, Dept Cell Biol &amp;amp; Neurosci, Dallas, TX 75235 USA&lt;/auth-address&gt;&lt;titles&gt;&lt;title&gt;Extension of life-span by introduction of telomerase into normal human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49-352&lt;/pages&gt;&lt;volume&gt;279&lt;/volume&gt;&lt;number&gt;5349&lt;/number&gt;&lt;keywords&gt;&lt;keyword&gt;mammary epithelial-cells&lt;/keyword&gt;&lt;keyword&gt;human fibroblasts&lt;/keyword&gt;&lt;keyword&gt;cellular senescence&lt;/keyword&gt;&lt;keyword&gt;replicative senescence&lt;/keyword&gt;&lt;keyword&gt;pigment epithelium&lt;/keyword&gt;&lt;keyword&gt;immortal cells&lt;/keyword&gt;&lt;keyword&gt;age&lt;/keyword&gt;&lt;keyword&gt;length&lt;/keyword&gt;&lt;keyword&gt;expression&lt;/keyword&gt;&lt;keyword&gt;invitro&lt;/keyword&gt;&lt;/keywords&gt;&lt;dates&gt;&lt;year&gt;1998&lt;/year&gt;&lt;pub-dates&gt;&lt;date&gt;Jan 16&lt;/date&gt;&lt;/pub-dates&gt;&lt;/dates&gt;&lt;isbn&gt;0036-8075&lt;/isbn&gt;&lt;accession-num&gt;WOS:000071570800037&lt;/accession-num&gt;&lt;urls&gt;&lt;related-urls&gt;&lt;url&gt;&amp;lt;Go to ISI&amp;gt;://WOS:000071570800037&lt;/url&gt;&lt;/related-urls&gt;&lt;/urls&gt;&lt;electronic-resource-num&gt;Doi 10.1126/Science.279.5349.349&lt;/electronic-resource-num&gt;&lt;language&gt;English&lt;/language&gt;&lt;/record&gt;&lt;/Cite&gt;&lt;/EndNote&gt;</w:instrText>
      </w:r>
      <w:r w:rsidR="00B1337E" w:rsidRPr="002612F4">
        <w:rPr>
          <w:sz w:val="22"/>
          <w:szCs w:val="22"/>
        </w:rPr>
        <w:fldChar w:fldCharType="separate"/>
      </w:r>
      <w:r w:rsidR="00022CBD">
        <w:rPr>
          <w:noProof/>
          <w:sz w:val="22"/>
          <w:szCs w:val="22"/>
        </w:rPr>
        <w:t>[51]</w:t>
      </w:r>
      <w:r w:rsidR="00B1337E" w:rsidRPr="002612F4">
        <w:rPr>
          <w:sz w:val="22"/>
          <w:szCs w:val="22"/>
        </w:rPr>
        <w:fldChar w:fldCharType="end"/>
      </w:r>
      <w:r w:rsidR="00E226C8" w:rsidRPr="002612F4">
        <w:rPr>
          <w:sz w:val="22"/>
          <w:szCs w:val="22"/>
        </w:rPr>
        <w:t xml:space="preserve">. </w:t>
      </w:r>
      <w:r w:rsidR="00B1337E" w:rsidRPr="002612F4">
        <w:rPr>
          <w:sz w:val="22"/>
          <w:szCs w:val="22"/>
        </w:rPr>
        <w:t>Caution is need</w:t>
      </w:r>
      <w:r w:rsidR="001134B8" w:rsidRPr="002612F4">
        <w:rPr>
          <w:sz w:val="22"/>
          <w:szCs w:val="22"/>
        </w:rPr>
        <w:t>ed</w:t>
      </w:r>
      <w:r w:rsidR="00B1337E" w:rsidRPr="002612F4">
        <w:rPr>
          <w:sz w:val="22"/>
          <w:szCs w:val="22"/>
        </w:rPr>
        <w:t xml:space="preserve"> </w:t>
      </w:r>
      <w:r w:rsidR="00E97915" w:rsidRPr="002612F4">
        <w:rPr>
          <w:sz w:val="22"/>
          <w:szCs w:val="22"/>
        </w:rPr>
        <w:t xml:space="preserve">when interpreting the findings of telomerase manipulations, however, </w:t>
      </w:r>
      <w:r w:rsidR="00B1337E" w:rsidRPr="002612F4">
        <w:rPr>
          <w:sz w:val="22"/>
          <w:szCs w:val="22"/>
        </w:rPr>
        <w:t xml:space="preserve">given the </w:t>
      </w:r>
      <w:r w:rsidR="00957F93" w:rsidRPr="00A85512">
        <w:rPr>
          <w:sz w:val="22"/>
          <w:szCs w:val="22"/>
        </w:rPr>
        <w:t xml:space="preserve">apparent </w:t>
      </w:r>
      <w:r w:rsidR="00B1337E" w:rsidRPr="00A85512">
        <w:rPr>
          <w:sz w:val="22"/>
          <w:szCs w:val="22"/>
        </w:rPr>
        <w:t>potential for telomerase to rescue proliferative potential in the absence of telomere lengthening</w:t>
      </w:r>
      <w:r w:rsidR="001134B8" w:rsidRPr="00A85512">
        <w:rPr>
          <w:sz w:val="22"/>
          <w:szCs w:val="22"/>
        </w:rPr>
        <w:t xml:space="preserve"> </w:t>
      </w:r>
      <w:r w:rsidR="001134B8" w:rsidRPr="007E153E">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 </w:instrText>
      </w:r>
      <w:r w:rsidR="00022CBD">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1134B8" w:rsidRPr="007E153E">
        <w:rPr>
          <w:sz w:val="22"/>
          <w:szCs w:val="22"/>
        </w:rPr>
      </w:r>
      <w:r w:rsidR="001134B8" w:rsidRPr="007E153E">
        <w:rPr>
          <w:sz w:val="22"/>
          <w:szCs w:val="22"/>
        </w:rPr>
        <w:fldChar w:fldCharType="separate"/>
      </w:r>
      <w:r w:rsidR="00022CBD">
        <w:rPr>
          <w:noProof/>
          <w:sz w:val="22"/>
          <w:szCs w:val="22"/>
        </w:rPr>
        <w:t>[26,52]</w:t>
      </w:r>
      <w:r w:rsidR="001134B8" w:rsidRPr="007E153E">
        <w:rPr>
          <w:sz w:val="22"/>
          <w:szCs w:val="22"/>
        </w:rPr>
        <w:fldChar w:fldCharType="end"/>
      </w:r>
      <w:r w:rsidR="00B1337E" w:rsidRPr="00A85512">
        <w:rPr>
          <w:sz w:val="22"/>
          <w:szCs w:val="22"/>
        </w:rPr>
        <w:t xml:space="preserve">. </w:t>
      </w:r>
      <w:r w:rsidR="00AB58D7" w:rsidRPr="00A85512">
        <w:rPr>
          <w:sz w:val="22"/>
          <w:szCs w:val="22"/>
        </w:rPr>
        <w:t xml:space="preserve">Moreover, recent findings have highlighted that while telomeric mechanisms may indeed be </w:t>
      </w:r>
      <w:r w:rsidR="00170214" w:rsidRPr="00A85512">
        <w:rPr>
          <w:sz w:val="22"/>
          <w:szCs w:val="22"/>
        </w:rPr>
        <w:t>the</w:t>
      </w:r>
      <w:r w:rsidR="00AB58D7" w:rsidRPr="00A85512">
        <w:rPr>
          <w:sz w:val="22"/>
          <w:szCs w:val="22"/>
        </w:rPr>
        <w:t xml:space="preserve"> major trigger of cellular senescence </w:t>
      </w:r>
      <w:r w:rsidR="00AB58D7" w:rsidRPr="00BB3DD1">
        <w:rPr>
          <w:i/>
          <w:sz w:val="22"/>
          <w:szCs w:val="22"/>
        </w:rPr>
        <w:t>in vivo</w:t>
      </w:r>
      <w:r w:rsidR="00AB58D7" w:rsidRPr="00A85512">
        <w:rPr>
          <w:sz w:val="22"/>
          <w:szCs w:val="22"/>
        </w:rPr>
        <w:t xml:space="preserve"> </w:t>
      </w:r>
      <w:r w:rsidR="00AB58D7" w:rsidRPr="007E153E">
        <w:rPr>
          <w:sz w:val="22"/>
          <w:szCs w:val="22"/>
        </w:rPr>
        <w:fldChar w:fldCharType="begin">
          <w:fldData xml:space="preserve">PEVuZE5vdGU+PENpdGU+PEF1dGhvcj5IZXJiaWc8L0F1dGhvcj48WWVhcj4yMDA2PC9ZZWFyPjxS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jU3LTEyNTc8L3BhZ2VzPjx2b2x1bWU+MzExPC92b2x1bWU+PG51bWJlcj41NzY1PC9udW1i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</w:fldData>
        </w:fldChar>
      </w:r>
      <w:r w:rsidR="00022CBD">
        <w:rPr>
          <w:sz w:val="22"/>
          <w:szCs w:val="22"/>
        </w:rPr>
        <w:instrText xml:space="preserve"> ADDIN EN.CITE </w:instrText>
      </w:r>
      <w:r w:rsidR="00022CBD">
        <w:rPr>
          <w:sz w:val="22"/>
          <w:szCs w:val="22"/>
        </w:rPr>
        <w:fldChar w:fldCharType="begin">
          <w:fldData xml:space="preserve">PEVuZE5vdGU+PENpdGU+PEF1dGhvcj5IZXJiaWc8L0F1dGhvcj48WWVhcj4yMDA2PC9ZZWFyPjxS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jU3LTEyNTc8L3BhZ2VzPjx2b2x1bWU+MzExPC92b2x1bWU+PG51bWJlcj41NzY1PC9udW1i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</w:fldData>
        </w:fldChar>
      </w:r>
      <w:r w:rsidR="00022CBD">
        <w:rPr>
          <w:sz w:val="22"/>
          <w:szCs w:val="22"/>
        </w:rPr>
        <w:instrText xml:space="preserve"> ADDIN EN.CITE.DATA </w:instrText>
      </w:r>
      <w:r w:rsidR="00022CBD">
        <w:rPr>
          <w:sz w:val="22"/>
          <w:szCs w:val="22"/>
        </w:rPr>
      </w:r>
      <w:r w:rsidR="00022CBD">
        <w:rPr>
          <w:sz w:val="22"/>
          <w:szCs w:val="22"/>
        </w:rPr>
        <w:fldChar w:fldCharType="end"/>
      </w:r>
      <w:r w:rsidR="00AB58D7" w:rsidRPr="007E153E">
        <w:rPr>
          <w:sz w:val="22"/>
          <w:szCs w:val="22"/>
        </w:rPr>
      </w:r>
      <w:r w:rsidR="00AB58D7" w:rsidRPr="007E153E">
        <w:rPr>
          <w:sz w:val="22"/>
          <w:szCs w:val="22"/>
        </w:rPr>
        <w:fldChar w:fldCharType="separate"/>
      </w:r>
      <w:r w:rsidR="00022CBD">
        <w:rPr>
          <w:noProof/>
          <w:sz w:val="22"/>
          <w:szCs w:val="22"/>
        </w:rPr>
        <w:t>[53,54]</w:t>
      </w:r>
      <w:r w:rsidR="00AB58D7" w:rsidRPr="007E153E">
        <w:rPr>
          <w:sz w:val="22"/>
          <w:szCs w:val="22"/>
        </w:rPr>
        <w:fldChar w:fldCharType="end"/>
      </w:r>
      <w:r w:rsidR="00AB58D7" w:rsidRPr="00A85512">
        <w:rPr>
          <w:sz w:val="22"/>
          <w:szCs w:val="22"/>
        </w:rPr>
        <w:t>, such triggering may actually occur inde</w:t>
      </w:r>
      <w:r w:rsidR="00AB58D7">
        <w:rPr>
          <w:sz w:val="22"/>
          <w:szCs w:val="22"/>
        </w:rPr>
        <w:t xml:space="preserve">pendent of telomere </w:t>
      </w:r>
      <w:r w:rsidR="00AB58D7" w:rsidRPr="00286621">
        <w:rPr>
          <w:sz w:val="22"/>
          <w:szCs w:val="22"/>
        </w:rPr>
        <w:t xml:space="preserve">length </w:t>
      </w:r>
      <w:r w:rsidR="00AB58D7" w:rsidRPr="007E153E">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AB58D7" w:rsidRPr="007E153E">
        <w:rPr>
          <w:sz w:val="22"/>
          <w:szCs w:val="22"/>
        </w:rPr>
      </w:r>
      <w:r w:rsidR="00AB58D7" w:rsidRPr="007E153E">
        <w:rPr>
          <w:sz w:val="22"/>
          <w:szCs w:val="22"/>
        </w:rPr>
        <w:fldChar w:fldCharType="separate"/>
      </w:r>
      <w:r w:rsidR="00022CBD">
        <w:rPr>
          <w:noProof/>
          <w:sz w:val="22"/>
          <w:szCs w:val="22"/>
        </w:rPr>
        <w:t>[54,55]</w:t>
      </w:r>
      <w:r w:rsidR="00AB58D7" w:rsidRPr="007E153E">
        <w:rPr>
          <w:sz w:val="22"/>
          <w:szCs w:val="22"/>
        </w:rPr>
        <w:fldChar w:fldCharType="end"/>
      </w:r>
      <w:r w:rsidR="00AB58D7" w:rsidRPr="00286621">
        <w:rPr>
          <w:sz w:val="22"/>
          <w:szCs w:val="22"/>
        </w:rPr>
        <w:t xml:space="preserve"> (see Section 2cii below). </w:t>
      </w:r>
      <w:r w:rsidR="007F73EB" w:rsidRPr="00286621">
        <w:rPr>
          <w:sz w:val="22"/>
          <w:szCs w:val="22"/>
        </w:rPr>
        <w:t>Either way</w:t>
      </w:r>
      <w:r w:rsidR="00C44A49">
        <w:rPr>
          <w:sz w:val="22"/>
          <w:szCs w:val="22"/>
        </w:rPr>
        <w:t>, t</w:t>
      </w:r>
      <w:r w:rsidR="00FE50A9" w:rsidRPr="002612F4">
        <w:rPr>
          <w:sz w:val="22"/>
          <w:szCs w:val="22"/>
        </w:rPr>
        <w:t xml:space="preserve">he </w:t>
      </w:r>
      <w:r w:rsidR="00576666" w:rsidRPr="002612F4">
        <w:rPr>
          <w:sz w:val="22"/>
          <w:szCs w:val="22"/>
        </w:rPr>
        <w:t xml:space="preserve">age-related </w:t>
      </w:r>
      <w:r w:rsidR="00FE50A9" w:rsidRPr="002612F4">
        <w:rPr>
          <w:sz w:val="22"/>
          <w:szCs w:val="22"/>
        </w:rPr>
        <w:t xml:space="preserve">accumulation of </w:t>
      </w:r>
      <w:r w:rsidR="00576666" w:rsidRPr="002612F4">
        <w:rPr>
          <w:sz w:val="22"/>
          <w:szCs w:val="22"/>
        </w:rPr>
        <w:t xml:space="preserve">such </w:t>
      </w:r>
      <w:r w:rsidR="00FE50A9" w:rsidRPr="002612F4">
        <w:rPr>
          <w:sz w:val="22"/>
          <w:szCs w:val="22"/>
        </w:rPr>
        <w:t xml:space="preserve">senescent cells </w:t>
      </w:r>
      <w:r w:rsidR="000253C9">
        <w:rPr>
          <w:sz w:val="22"/>
          <w:szCs w:val="22"/>
        </w:rPr>
        <w:fldChar w:fldCharType="begin">
          <w:fldData xml:space="preserve">PEVuZE5vdGU+PENpdGU+PEF1dGhvcj5IZXJiaWc8L0F1dGhvcj48WWVhcj4yMDA2PC9ZZWFyPjxS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jU3LTEyNTc8L3BhZ2VzPjx2b2x1bWU+MzExPC92b2x1bWU+PG51bWJlcj41NzY1PC9udW1i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</w:fldData>
        </w:fldChar>
      </w:r>
      <w:r w:rsidR="00022CBD">
        <w:rPr>
          <w:sz w:val="22"/>
          <w:szCs w:val="22"/>
        </w:rPr>
        <w:instrText xml:space="preserve"> ADDIN EN.CITE </w:instrText>
      </w:r>
      <w:r w:rsidR="00022CBD">
        <w:rPr>
          <w:sz w:val="22"/>
          <w:szCs w:val="22"/>
        </w:rPr>
        <w:fldChar w:fldCharType="begin">
          <w:fldData xml:space="preserve">PEVuZE5vdGU+PENpdGU+PEF1dGhvcj5IZXJiaWc8L0F1dGhvcj48WWVhcj4yMDA2PC9ZZWFyPjxS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jU3LTEyNTc8L3BhZ2VzPjx2b2x1bWU+MzExPC92b2x1bWU+PG51bWJlcj41NzY1PC9udW1i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</w:fldData>
        </w:fldChar>
      </w:r>
      <w:r w:rsidR="00022CBD">
        <w:rPr>
          <w:sz w:val="22"/>
          <w:szCs w:val="22"/>
        </w:rPr>
        <w:instrText xml:space="preserve"> ADDIN EN.CITE.DATA </w:instrText>
      </w:r>
      <w:r w:rsidR="00022CBD">
        <w:rPr>
          <w:sz w:val="22"/>
          <w:szCs w:val="22"/>
        </w:rPr>
      </w:r>
      <w:r w:rsidR="00022CBD">
        <w:rPr>
          <w:sz w:val="22"/>
          <w:szCs w:val="22"/>
        </w:rPr>
        <w:fldChar w:fldCharType="end"/>
      </w:r>
      <w:r w:rsidR="000253C9">
        <w:rPr>
          <w:sz w:val="22"/>
          <w:szCs w:val="22"/>
        </w:rPr>
      </w:r>
      <w:r w:rsidR="000253C9">
        <w:rPr>
          <w:sz w:val="22"/>
          <w:szCs w:val="22"/>
        </w:rPr>
        <w:fldChar w:fldCharType="separate"/>
      </w:r>
      <w:r w:rsidR="00022CBD">
        <w:rPr>
          <w:noProof/>
          <w:sz w:val="22"/>
          <w:szCs w:val="22"/>
        </w:rPr>
        <w:t>[53,54]</w:t>
      </w:r>
      <w:r w:rsidR="000253C9">
        <w:rPr>
          <w:sz w:val="22"/>
          <w:szCs w:val="22"/>
        </w:rPr>
        <w:fldChar w:fldCharType="end"/>
      </w:r>
      <w:r w:rsidR="000253C9">
        <w:rPr>
          <w:sz w:val="22"/>
          <w:szCs w:val="22"/>
        </w:rPr>
        <w:t xml:space="preserve"> </w:t>
      </w:r>
      <w:r w:rsidR="00FE50A9" w:rsidRPr="00BB3DD1">
        <w:rPr>
          <w:i/>
          <w:sz w:val="22"/>
          <w:szCs w:val="22"/>
        </w:rPr>
        <w:t>is</w:t>
      </w:r>
      <w:r w:rsidR="00FE50A9" w:rsidRPr="002612F4">
        <w:rPr>
          <w:sz w:val="22"/>
          <w:szCs w:val="22"/>
        </w:rPr>
        <w:t xml:space="preserve"> thought to </w:t>
      </w:r>
      <w:r w:rsidR="00576666" w:rsidRPr="002612F4">
        <w:rPr>
          <w:sz w:val="22"/>
          <w:szCs w:val="22"/>
        </w:rPr>
        <w:t xml:space="preserve">play a </w:t>
      </w:r>
      <w:r w:rsidR="003930B1" w:rsidRPr="002612F4">
        <w:rPr>
          <w:sz w:val="22"/>
          <w:szCs w:val="22"/>
        </w:rPr>
        <w:t xml:space="preserve">key </w:t>
      </w:r>
      <w:r w:rsidR="00576666" w:rsidRPr="002612F4">
        <w:rPr>
          <w:sz w:val="22"/>
          <w:szCs w:val="22"/>
        </w:rPr>
        <w:t xml:space="preserve">role in </w:t>
      </w:r>
      <w:r w:rsidR="00FE50A9" w:rsidRPr="002612F4">
        <w:rPr>
          <w:sz w:val="22"/>
          <w:szCs w:val="22"/>
        </w:rPr>
        <w:t xml:space="preserve">age-related declines in </w:t>
      </w:r>
      <w:r w:rsidR="00576666" w:rsidRPr="002612F4">
        <w:rPr>
          <w:sz w:val="22"/>
          <w:szCs w:val="22"/>
        </w:rPr>
        <w:t xml:space="preserve">organismal </w:t>
      </w:r>
      <w:r w:rsidR="00FE50A9" w:rsidRPr="002612F4">
        <w:rPr>
          <w:sz w:val="22"/>
          <w:szCs w:val="22"/>
        </w:rPr>
        <w:t>performance</w:t>
      </w:r>
      <w:r w:rsidR="003930B1" w:rsidRPr="002612F4">
        <w:rPr>
          <w:sz w:val="22"/>
          <w:szCs w:val="22"/>
        </w:rPr>
        <w:t xml:space="preserve">, due to </w:t>
      </w:r>
      <w:r w:rsidR="00204BBA" w:rsidRPr="002612F4">
        <w:rPr>
          <w:sz w:val="22"/>
          <w:szCs w:val="22"/>
        </w:rPr>
        <w:t xml:space="preserve">the associated </w:t>
      </w:r>
      <w:r w:rsidR="003930B1" w:rsidRPr="002612F4">
        <w:rPr>
          <w:sz w:val="22"/>
          <w:szCs w:val="22"/>
        </w:rPr>
        <w:t>passive loss of tissue function</w:t>
      </w:r>
      <w:r w:rsidR="006E05E7">
        <w:rPr>
          <w:sz w:val="22"/>
          <w:szCs w:val="22"/>
        </w:rPr>
        <w:t xml:space="preserve"> and their unusual </w:t>
      </w:r>
      <w:r w:rsidR="00BB6C5F" w:rsidRPr="002612F4">
        <w:rPr>
          <w:sz w:val="22"/>
          <w:szCs w:val="22"/>
        </w:rPr>
        <w:t xml:space="preserve">pro-inflammatory </w:t>
      </w:r>
      <w:r w:rsidR="00204BBA" w:rsidRPr="002612F4">
        <w:rPr>
          <w:sz w:val="22"/>
          <w:szCs w:val="22"/>
        </w:rPr>
        <w:t>secretory profile</w:t>
      </w:r>
      <w:r w:rsidR="006E05E7">
        <w:rPr>
          <w:sz w:val="22"/>
          <w:szCs w:val="22"/>
        </w:rPr>
        <w:t>s</w:t>
      </w:r>
      <w:r w:rsidR="00204BBA" w:rsidRPr="002612F4">
        <w:rPr>
          <w:sz w:val="22"/>
          <w:szCs w:val="22"/>
        </w:rPr>
        <w:t xml:space="preserve"> </w:t>
      </w:r>
      <w:r w:rsidR="000C0F64" w:rsidRPr="002612F4">
        <w:rPr>
          <w:sz w:val="22"/>
          <w:szCs w:val="22"/>
        </w:rPr>
        <w:fldChar w:fldCharType="begin">
          <w:fldData xml:space="preserve">PEVuZE5vdGU+PENpdGU+PEF1dGhvcj5DYW1waXNpPC9BdXRob3I+PFllYXI+MjAxMzwvWWVhcj48
UmVjTnVtPjEwMjU4PC9SZWNOdW0+PERpc3BsYXlUZXh0PlszNSwyNV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kxvcGV6LU90aW48L0F1dGhvcj48WWVh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5NC0xMjE3PC9wYWdlcz48dm9sdW1lPjE1Mzwv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DYW1waXNpPC9BdXRob3I+PFllYXI+MjAxMzwvWWVhcj48
UmVjTnVtPjEwMjU4PC9SZWNOdW0+PERpc3BsYXlUZXh0PlszNSwyNV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kxvcGV6LU90aW48L0F1dGhvcj48WWVh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5NC0xMjE3PC9wYWdlcz48dm9sdW1lPjE1Mzwv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0C0F64" w:rsidRPr="002612F4">
        <w:rPr>
          <w:sz w:val="22"/>
          <w:szCs w:val="22"/>
        </w:rPr>
      </w:r>
      <w:r w:rsidR="000C0F64" w:rsidRPr="002612F4">
        <w:rPr>
          <w:sz w:val="22"/>
          <w:szCs w:val="22"/>
        </w:rPr>
        <w:fldChar w:fldCharType="separate"/>
      </w:r>
      <w:r w:rsidR="00B2413F">
        <w:rPr>
          <w:noProof/>
          <w:sz w:val="22"/>
          <w:szCs w:val="22"/>
        </w:rPr>
        <w:t>[35,25]</w:t>
      </w:r>
      <w:r w:rsidR="000C0F64" w:rsidRPr="002612F4">
        <w:rPr>
          <w:sz w:val="22"/>
          <w:szCs w:val="22"/>
        </w:rPr>
        <w:fldChar w:fldCharType="end"/>
      </w:r>
      <w:r w:rsidR="003930B1" w:rsidRPr="002612F4">
        <w:rPr>
          <w:sz w:val="22"/>
          <w:szCs w:val="22"/>
        </w:rPr>
        <w:t xml:space="preserve">. Indeed, </w:t>
      </w:r>
      <w:r w:rsidR="00F92F27">
        <w:rPr>
          <w:sz w:val="22"/>
          <w:szCs w:val="22"/>
        </w:rPr>
        <w:t xml:space="preserve">remarkable </w:t>
      </w:r>
      <w:r w:rsidR="003930B1" w:rsidRPr="002612F4">
        <w:rPr>
          <w:sz w:val="22"/>
          <w:szCs w:val="22"/>
        </w:rPr>
        <w:t xml:space="preserve">recent experiments have revealed that the </w:t>
      </w:r>
      <w:r w:rsidR="007C388B" w:rsidRPr="002612F4">
        <w:rPr>
          <w:sz w:val="22"/>
          <w:szCs w:val="22"/>
        </w:rPr>
        <w:t xml:space="preserve">clearance of senescent cells </w:t>
      </w:r>
      <w:r w:rsidR="003930B1" w:rsidRPr="002612F4">
        <w:rPr>
          <w:sz w:val="22"/>
          <w:szCs w:val="22"/>
        </w:rPr>
        <w:t xml:space="preserve">by two different methods counteracts </w:t>
      </w:r>
      <w:r w:rsidR="00E25588" w:rsidRPr="002612F4">
        <w:rPr>
          <w:sz w:val="22"/>
          <w:szCs w:val="22"/>
        </w:rPr>
        <w:t xml:space="preserve">age-related declines in performance </w:t>
      </w:r>
      <w:r w:rsidR="00CA04FC" w:rsidRPr="002612F4">
        <w:rPr>
          <w:sz w:val="22"/>
          <w:szCs w:val="22"/>
        </w:rPr>
        <w:t>in</w:t>
      </w:r>
      <w:r w:rsidR="00844F44">
        <w:rPr>
          <w:sz w:val="22"/>
          <w:szCs w:val="22"/>
        </w:rPr>
        <w:t xml:space="preserve"> house</w:t>
      </w:r>
      <w:r w:rsidR="00CA04FC" w:rsidRPr="002612F4">
        <w:rPr>
          <w:sz w:val="22"/>
          <w:szCs w:val="22"/>
        </w:rPr>
        <w:t xml:space="preserve"> mice</w:t>
      </w:r>
      <w:r w:rsidR="00844F44">
        <w:rPr>
          <w:sz w:val="22"/>
          <w:szCs w:val="22"/>
        </w:rPr>
        <w:t xml:space="preserve">, </w:t>
      </w:r>
      <w:r w:rsidR="00F52A67">
        <w:rPr>
          <w:i/>
          <w:sz w:val="22"/>
          <w:szCs w:val="22"/>
        </w:rPr>
        <w:t>M</w:t>
      </w:r>
      <w:r w:rsidR="00844F44" w:rsidRPr="00844F44">
        <w:rPr>
          <w:i/>
          <w:sz w:val="22"/>
          <w:szCs w:val="22"/>
        </w:rPr>
        <w:t>us musculus</w:t>
      </w:r>
      <w:r w:rsidR="00CA04FC" w:rsidRPr="002612F4">
        <w:rPr>
          <w:sz w:val="22"/>
          <w:szCs w:val="22"/>
        </w:rPr>
        <w:t xml:space="preserve"> </w:t>
      </w:r>
      <w:r w:rsidR="00E25588" w:rsidRPr="002612F4">
        <w:rPr>
          <w:sz w:val="22"/>
          <w:szCs w:val="22"/>
        </w:rPr>
        <w:fldChar w:fldCharType="begin">
          <w:fldData xml:space="preserve">PEVuZE5vdGU+PENpdGU+PEF1dGhvcj5CYWtlcjwvQXV0aG9yPjxZZWFyPjIwMTY8L1llYXI+PFJl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QtKzwvcGFnZXM+PHZvbHVtZT41MzA8L3ZvbHVt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MyLSs8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</w:fldData>
        </w:fldChar>
      </w:r>
      <w:r w:rsidR="00022CBD">
        <w:rPr>
          <w:sz w:val="22"/>
          <w:szCs w:val="22"/>
        </w:rPr>
        <w:instrText xml:space="preserve"> ADDIN EN.CITE </w:instrText>
      </w:r>
      <w:r w:rsidR="00022CBD">
        <w:rPr>
          <w:sz w:val="22"/>
          <w:szCs w:val="22"/>
        </w:rPr>
        <w:fldChar w:fldCharType="begin">
          <w:fldData xml:space="preserve">PEVuZE5vdGU+PENpdGU+PEF1dGhvcj5CYWtlcjwvQXV0aG9yPjxZZWFyPjIwMTY8L1llYXI+PFJl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QtKzwvcGFnZXM+PHZvbHVtZT41MzA8L3ZvbHVt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MyLSs8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</w:fldData>
        </w:fldChar>
      </w:r>
      <w:r w:rsidR="00022CBD">
        <w:rPr>
          <w:sz w:val="22"/>
          <w:szCs w:val="22"/>
        </w:rPr>
        <w:instrText xml:space="preserve"> ADDIN EN.CITE.DATA </w:instrText>
      </w:r>
      <w:r w:rsidR="00022CBD">
        <w:rPr>
          <w:sz w:val="22"/>
          <w:szCs w:val="22"/>
        </w:rPr>
      </w:r>
      <w:r w:rsidR="00022CBD">
        <w:rPr>
          <w:sz w:val="22"/>
          <w:szCs w:val="22"/>
        </w:rPr>
        <w:fldChar w:fldCharType="end"/>
      </w:r>
      <w:r w:rsidR="00E25588" w:rsidRPr="002612F4">
        <w:rPr>
          <w:sz w:val="22"/>
          <w:szCs w:val="22"/>
        </w:rPr>
      </w:r>
      <w:r w:rsidR="00E25588" w:rsidRPr="002612F4">
        <w:rPr>
          <w:sz w:val="22"/>
          <w:szCs w:val="22"/>
        </w:rPr>
        <w:fldChar w:fldCharType="separate"/>
      </w:r>
      <w:r w:rsidR="00022CBD">
        <w:rPr>
          <w:noProof/>
          <w:sz w:val="22"/>
          <w:szCs w:val="22"/>
        </w:rPr>
        <w:t>[48,49]</w:t>
      </w:r>
      <w:r w:rsidR="00E25588" w:rsidRPr="002612F4">
        <w:rPr>
          <w:sz w:val="22"/>
          <w:szCs w:val="22"/>
        </w:rPr>
        <w:fldChar w:fldCharType="end"/>
      </w:r>
      <w:r w:rsidR="00FE50A9" w:rsidRPr="002612F4">
        <w:rPr>
          <w:sz w:val="22"/>
          <w:szCs w:val="22"/>
        </w:rPr>
        <w:t>.</w:t>
      </w:r>
      <w:r w:rsidR="0014558C" w:rsidRPr="002612F4">
        <w:rPr>
          <w:sz w:val="22"/>
          <w:szCs w:val="22"/>
        </w:rPr>
        <w:t xml:space="preserve"> </w:t>
      </w:r>
      <w:r w:rsidR="004D3A00" w:rsidRPr="002612F4">
        <w:rPr>
          <w:sz w:val="22"/>
          <w:szCs w:val="22"/>
        </w:rPr>
        <w:t>Telomere-</w:t>
      </w:r>
      <w:r w:rsidR="003D77B5" w:rsidRPr="002612F4">
        <w:rPr>
          <w:sz w:val="22"/>
          <w:szCs w:val="22"/>
        </w:rPr>
        <w:t>attrition-</w:t>
      </w:r>
      <w:r w:rsidR="004D3A00" w:rsidRPr="002612F4">
        <w:rPr>
          <w:sz w:val="22"/>
          <w:szCs w:val="22"/>
        </w:rPr>
        <w:t xml:space="preserve">induced apoptosis </w:t>
      </w:r>
      <w:r w:rsidR="009F2E58">
        <w:rPr>
          <w:sz w:val="22"/>
          <w:szCs w:val="22"/>
        </w:rPr>
        <w:t xml:space="preserve">(as opposed to cellular senescence) </w:t>
      </w:r>
      <w:r w:rsidR="00F535EB" w:rsidRPr="002612F4">
        <w:rPr>
          <w:sz w:val="22"/>
          <w:szCs w:val="22"/>
        </w:rPr>
        <w:t xml:space="preserve">is expected to </w:t>
      </w:r>
      <w:r w:rsidR="00E20E08" w:rsidRPr="002612F4">
        <w:rPr>
          <w:sz w:val="22"/>
          <w:szCs w:val="22"/>
        </w:rPr>
        <w:t xml:space="preserve">compound </w:t>
      </w:r>
      <w:r w:rsidR="00550C22" w:rsidRPr="002612F4">
        <w:rPr>
          <w:sz w:val="22"/>
          <w:szCs w:val="22"/>
        </w:rPr>
        <w:t xml:space="preserve">these </w:t>
      </w:r>
      <w:r w:rsidR="00E20E08" w:rsidRPr="002612F4">
        <w:rPr>
          <w:sz w:val="22"/>
          <w:szCs w:val="22"/>
        </w:rPr>
        <w:t>effects</w:t>
      </w:r>
      <w:r w:rsidR="00204BBA" w:rsidRPr="002612F4">
        <w:rPr>
          <w:sz w:val="22"/>
          <w:szCs w:val="22"/>
        </w:rPr>
        <w:t xml:space="preserve">, as </w:t>
      </w:r>
      <w:r w:rsidR="0057277A">
        <w:rPr>
          <w:sz w:val="22"/>
          <w:szCs w:val="22"/>
        </w:rPr>
        <w:t xml:space="preserve">cell </w:t>
      </w:r>
      <w:r w:rsidR="00204BBA" w:rsidRPr="002612F4">
        <w:rPr>
          <w:sz w:val="22"/>
          <w:szCs w:val="22"/>
        </w:rPr>
        <w:t xml:space="preserve">replacement via </w:t>
      </w:r>
      <w:r w:rsidR="003D77B5" w:rsidRPr="002612F4">
        <w:rPr>
          <w:sz w:val="22"/>
          <w:szCs w:val="22"/>
        </w:rPr>
        <w:t xml:space="preserve">somatic </w:t>
      </w:r>
      <w:r w:rsidR="00FC6727" w:rsidRPr="002612F4">
        <w:rPr>
          <w:sz w:val="22"/>
          <w:szCs w:val="22"/>
        </w:rPr>
        <w:t xml:space="preserve">stem cell </w:t>
      </w:r>
      <w:r w:rsidR="00F535EB" w:rsidRPr="002612F4">
        <w:rPr>
          <w:sz w:val="22"/>
          <w:szCs w:val="22"/>
        </w:rPr>
        <w:t>division</w:t>
      </w:r>
      <w:r w:rsidR="00204BBA" w:rsidRPr="002612F4">
        <w:rPr>
          <w:sz w:val="22"/>
          <w:szCs w:val="22"/>
        </w:rPr>
        <w:t xml:space="preserve"> is </w:t>
      </w:r>
      <w:r w:rsidR="00AD5E34" w:rsidRPr="002612F4">
        <w:rPr>
          <w:sz w:val="22"/>
          <w:szCs w:val="22"/>
        </w:rPr>
        <w:t xml:space="preserve">generally </w:t>
      </w:r>
      <w:r w:rsidR="00F535EB" w:rsidRPr="002612F4">
        <w:rPr>
          <w:sz w:val="22"/>
          <w:szCs w:val="22"/>
        </w:rPr>
        <w:t xml:space="preserve">expected to hasten </w:t>
      </w:r>
      <w:r w:rsidR="00550C22" w:rsidRPr="002612F4">
        <w:rPr>
          <w:sz w:val="22"/>
          <w:szCs w:val="22"/>
        </w:rPr>
        <w:t xml:space="preserve">stem cell </w:t>
      </w:r>
      <w:r w:rsidR="00F535EB" w:rsidRPr="002612F4">
        <w:rPr>
          <w:sz w:val="22"/>
          <w:szCs w:val="22"/>
        </w:rPr>
        <w:t xml:space="preserve">telomere attrition and </w:t>
      </w:r>
      <w:r w:rsidR="00846550" w:rsidRPr="002612F4">
        <w:rPr>
          <w:sz w:val="22"/>
          <w:szCs w:val="22"/>
        </w:rPr>
        <w:t>consequen</w:t>
      </w:r>
      <w:r w:rsidR="009731E6" w:rsidRPr="002612F4">
        <w:rPr>
          <w:sz w:val="22"/>
          <w:szCs w:val="22"/>
        </w:rPr>
        <w:t>t stem cell exhau</w:t>
      </w:r>
      <w:r w:rsidR="00204BBA" w:rsidRPr="002612F4">
        <w:rPr>
          <w:sz w:val="22"/>
          <w:szCs w:val="22"/>
        </w:rPr>
        <w:t>s</w:t>
      </w:r>
      <w:r w:rsidR="009731E6" w:rsidRPr="002612F4">
        <w:rPr>
          <w:sz w:val="22"/>
          <w:szCs w:val="22"/>
        </w:rPr>
        <w:t>tion</w:t>
      </w:r>
      <w:r w:rsidR="0057277A">
        <w:rPr>
          <w:sz w:val="22"/>
          <w:szCs w:val="22"/>
        </w:rPr>
        <w:t xml:space="preserve"> </w:t>
      </w:r>
      <w:r w:rsidR="00262D53" w:rsidRPr="002612F4">
        <w:rPr>
          <w:sz w:val="22"/>
          <w:szCs w:val="22"/>
        </w:rPr>
        <w:fldChar w:fldCharType="begin">
          <w:fldData xml:space="preserve">PEVuZE5vdGU+PENpdGU+PEF1dGhvcj5DYW1waXNpPC9BdXRob3I+PFllYXI+MjAxMzwvWWVhcj48
UmVjTnVtPjEwMjU4PC9SZWNOdW0+PERpc3BsYXlUZXh0PlszNSwyNV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kxvcGV6LU90aW48L0F1dGhvcj48WWVh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5NC0xMjE3PC9wYWdlcz48dm9sdW1lPjE1Mzwv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DYW1waXNpPC9BdXRob3I+PFllYXI+MjAxMzwvWWVhcj48
UmVjTnVtPjEwMjU4PC9SZWNOdW0+PERpc3BsYXlUZXh0PlszNSwyNV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kxvcGV6LU90aW48L0F1dGhvcj48WWVh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5NC0xMjE3PC9wYWdlcz48dm9sdW1lPjE1Mzwv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62D53" w:rsidRPr="002612F4">
        <w:rPr>
          <w:sz w:val="22"/>
          <w:szCs w:val="22"/>
        </w:rPr>
      </w:r>
      <w:r w:rsidR="00262D53" w:rsidRPr="002612F4">
        <w:rPr>
          <w:sz w:val="22"/>
          <w:szCs w:val="22"/>
        </w:rPr>
        <w:fldChar w:fldCharType="separate"/>
      </w:r>
      <w:r w:rsidR="00B2413F">
        <w:rPr>
          <w:noProof/>
          <w:sz w:val="22"/>
          <w:szCs w:val="22"/>
        </w:rPr>
        <w:t>[35,25]</w:t>
      </w:r>
      <w:r w:rsidR="00262D53" w:rsidRPr="002612F4">
        <w:rPr>
          <w:sz w:val="22"/>
          <w:szCs w:val="22"/>
        </w:rPr>
        <w:fldChar w:fldCharType="end"/>
      </w:r>
      <w:r w:rsidR="00846550" w:rsidRPr="002612F4">
        <w:rPr>
          <w:sz w:val="22"/>
          <w:szCs w:val="22"/>
        </w:rPr>
        <w:t>.</w:t>
      </w:r>
    </w:p>
    <w:p w14:paraId="7D85B198" w14:textId="77777777" w:rsidR="006C5EA6" w:rsidRDefault="006C5EA6" w:rsidP="00407275">
      <w:pPr>
        <w:spacing w:line="480" w:lineRule="auto"/>
        <w:rPr>
          <w:sz w:val="22"/>
          <w:szCs w:val="22"/>
        </w:rPr>
      </w:pPr>
    </w:p>
    <w:p w14:paraId="2F1229A7" w14:textId="3585696A" w:rsidR="005B6D7C" w:rsidRPr="002612F4" w:rsidRDefault="009261AB" w:rsidP="00AF1806">
      <w:pPr>
        <w:spacing w:line="480" w:lineRule="auto"/>
        <w:rPr>
          <w:sz w:val="22"/>
          <w:szCs w:val="22"/>
        </w:rPr>
      </w:pPr>
      <w:r w:rsidRPr="002612F4">
        <w:rPr>
          <w:sz w:val="22"/>
          <w:szCs w:val="22"/>
        </w:rPr>
        <w:t xml:space="preserve">While </w:t>
      </w:r>
      <w:r w:rsidR="0081739E" w:rsidRPr="002612F4">
        <w:rPr>
          <w:sz w:val="22"/>
          <w:szCs w:val="22"/>
        </w:rPr>
        <w:t xml:space="preserve">it is widely </w:t>
      </w:r>
      <w:r w:rsidR="00AD3081" w:rsidRPr="002612F4">
        <w:rPr>
          <w:sz w:val="22"/>
          <w:szCs w:val="22"/>
        </w:rPr>
        <w:t xml:space="preserve">accepted </w:t>
      </w:r>
      <w:r w:rsidR="0081739E" w:rsidRPr="002612F4">
        <w:rPr>
          <w:sz w:val="22"/>
          <w:szCs w:val="22"/>
        </w:rPr>
        <w:t xml:space="preserve">that telomere attrition </w:t>
      </w:r>
      <w:r w:rsidR="00472242">
        <w:rPr>
          <w:sz w:val="22"/>
          <w:szCs w:val="22"/>
        </w:rPr>
        <w:t xml:space="preserve">can </w:t>
      </w:r>
      <w:r w:rsidR="0081739E" w:rsidRPr="002612F4">
        <w:rPr>
          <w:sz w:val="22"/>
          <w:szCs w:val="22"/>
        </w:rPr>
        <w:t>have causal effects on cell fates</w:t>
      </w:r>
      <w:r w:rsidRPr="002612F4">
        <w:rPr>
          <w:sz w:val="22"/>
          <w:szCs w:val="22"/>
        </w:rPr>
        <w:t xml:space="preserve">, </w:t>
      </w:r>
      <w:r w:rsidR="00472242">
        <w:rPr>
          <w:sz w:val="22"/>
          <w:szCs w:val="22"/>
        </w:rPr>
        <w:t xml:space="preserve">the extent to which it contributes to age-related declines in </w:t>
      </w:r>
      <w:r w:rsidR="00EC6D8A" w:rsidRPr="002612F4">
        <w:rPr>
          <w:i/>
          <w:sz w:val="22"/>
          <w:szCs w:val="22"/>
        </w:rPr>
        <w:t xml:space="preserve">organismal </w:t>
      </w:r>
      <w:r w:rsidR="00EC6D8A" w:rsidRPr="002612F4">
        <w:rPr>
          <w:sz w:val="22"/>
          <w:szCs w:val="22"/>
        </w:rPr>
        <w:t xml:space="preserve">performance </w:t>
      </w:r>
      <w:r w:rsidR="008716E5" w:rsidRPr="002612F4">
        <w:rPr>
          <w:sz w:val="22"/>
          <w:szCs w:val="22"/>
        </w:rPr>
        <w:t xml:space="preserve">is </w:t>
      </w:r>
      <w:r w:rsidR="00B77639" w:rsidRPr="002612F4">
        <w:rPr>
          <w:sz w:val="22"/>
          <w:szCs w:val="22"/>
        </w:rPr>
        <w:t xml:space="preserve">less </w:t>
      </w:r>
      <w:r w:rsidR="008716E5" w:rsidRPr="002612F4">
        <w:rPr>
          <w:sz w:val="22"/>
          <w:szCs w:val="22"/>
        </w:rPr>
        <w:t>clear</w:t>
      </w:r>
      <w:r w:rsidRPr="002612F4">
        <w:rPr>
          <w:sz w:val="22"/>
          <w:szCs w:val="22"/>
        </w:rPr>
        <w:t xml:space="preserve">. </w:t>
      </w:r>
      <w:r w:rsidR="00504A47">
        <w:rPr>
          <w:sz w:val="22"/>
          <w:szCs w:val="22"/>
        </w:rPr>
        <w:t>K</w:t>
      </w:r>
      <w:r w:rsidR="00921591" w:rsidRPr="002612F4">
        <w:rPr>
          <w:sz w:val="22"/>
          <w:szCs w:val="22"/>
        </w:rPr>
        <w:t>ey area</w:t>
      </w:r>
      <w:r w:rsidR="00504A47">
        <w:rPr>
          <w:sz w:val="22"/>
          <w:szCs w:val="22"/>
        </w:rPr>
        <w:t>s</w:t>
      </w:r>
      <w:r w:rsidR="00921591" w:rsidRPr="002612F4">
        <w:rPr>
          <w:sz w:val="22"/>
          <w:szCs w:val="22"/>
        </w:rPr>
        <w:t xml:space="preserve"> of uncertainty</w:t>
      </w:r>
      <w:r w:rsidR="006378A0" w:rsidRPr="002612F4">
        <w:rPr>
          <w:sz w:val="22"/>
          <w:szCs w:val="22"/>
        </w:rPr>
        <w:t xml:space="preserve"> </w:t>
      </w:r>
      <w:r w:rsidR="00504A47">
        <w:rPr>
          <w:sz w:val="22"/>
          <w:szCs w:val="22"/>
        </w:rPr>
        <w:t xml:space="preserve">include </w:t>
      </w:r>
      <w:r w:rsidR="00BD0D89" w:rsidRPr="002612F4">
        <w:rPr>
          <w:sz w:val="22"/>
          <w:szCs w:val="22"/>
        </w:rPr>
        <w:t xml:space="preserve">the </w:t>
      </w:r>
      <w:r w:rsidR="002D741E" w:rsidRPr="002612F4">
        <w:rPr>
          <w:sz w:val="22"/>
          <w:szCs w:val="22"/>
        </w:rPr>
        <w:t xml:space="preserve">relative </w:t>
      </w:r>
      <w:r w:rsidR="00BD0D89" w:rsidRPr="002612F4">
        <w:rPr>
          <w:sz w:val="22"/>
          <w:szCs w:val="22"/>
        </w:rPr>
        <w:t xml:space="preserve">importance of telomere-mediated </w:t>
      </w:r>
      <w:r w:rsidR="002D741E" w:rsidRPr="002612F4">
        <w:rPr>
          <w:sz w:val="22"/>
          <w:szCs w:val="22"/>
        </w:rPr>
        <w:t xml:space="preserve">and telomere-independent mechanisms </w:t>
      </w:r>
      <w:r w:rsidR="002D741E" w:rsidRPr="002612F4">
        <w:rPr>
          <w:sz w:val="22"/>
          <w:szCs w:val="22"/>
        </w:rPr>
        <w:fldChar w:fldCharType="begin">
          <w:fldData xml:space="preserve">PEVuZE5vdGU+PENpdGU+PEF1dGhvcj5TZWxtYW48L0F1dGhvcj48WWVhcj4yMDEyPC9ZZWFyPjxS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IEV2b2w8L2FiYnItMT48L3BlcmlvZGljYWw+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=
</w:fldData>
        </w:fldChar>
      </w:r>
      <w:r w:rsidR="00022CBD">
        <w:rPr>
          <w:sz w:val="22"/>
          <w:szCs w:val="22"/>
        </w:rPr>
        <w:instrText xml:space="preserve"> ADDIN EN.CITE </w:instrText>
      </w:r>
      <w:r w:rsidR="00022CBD">
        <w:rPr>
          <w:sz w:val="22"/>
          <w:szCs w:val="22"/>
        </w:rPr>
        <w:fldChar w:fldCharType="begin">
          <w:fldData xml:space="preserve">PEVuZE5vdGU+PENpdGU+PEF1dGhvcj5TZWxtYW48L0F1dGhvcj48WWVhcj4yMDEyPC9ZZWFyPjxS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IEV2b2w8L2FiYnItMT48L3BlcmlvZGljYWw+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2D741E" w:rsidRPr="002612F4">
        <w:rPr>
          <w:sz w:val="22"/>
          <w:szCs w:val="22"/>
        </w:rPr>
      </w:r>
      <w:r w:rsidR="002D741E" w:rsidRPr="002612F4">
        <w:rPr>
          <w:sz w:val="22"/>
          <w:szCs w:val="22"/>
        </w:rPr>
        <w:fldChar w:fldCharType="separate"/>
      </w:r>
      <w:r w:rsidR="00022CBD">
        <w:rPr>
          <w:noProof/>
          <w:sz w:val="22"/>
          <w:szCs w:val="22"/>
        </w:rPr>
        <w:t>[such as oxidative damage to other structures; 13,35,50]</w:t>
      </w:r>
      <w:r w:rsidR="002D741E" w:rsidRPr="002612F4">
        <w:rPr>
          <w:sz w:val="22"/>
          <w:szCs w:val="22"/>
        </w:rPr>
        <w:fldChar w:fldCharType="end"/>
      </w:r>
      <w:r w:rsidR="006C5EA6">
        <w:rPr>
          <w:sz w:val="22"/>
          <w:szCs w:val="22"/>
        </w:rPr>
        <w:t xml:space="preserve">, </w:t>
      </w:r>
      <w:r w:rsidR="00504A47">
        <w:rPr>
          <w:sz w:val="22"/>
          <w:szCs w:val="22"/>
        </w:rPr>
        <w:t>and the</w:t>
      </w:r>
      <w:r w:rsidR="00B9515C">
        <w:rPr>
          <w:sz w:val="22"/>
          <w:szCs w:val="22"/>
        </w:rPr>
        <w:t xml:space="preserve"> </w:t>
      </w:r>
      <w:r w:rsidR="00504A47">
        <w:rPr>
          <w:sz w:val="22"/>
          <w:szCs w:val="22"/>
        </w:rPr>
        <w:t>role of telomere</w:t>
      </w:r>
      <w:r w:rsidR="00B9515C">
        <w:rPr>
          <w:sz w:val="22"/>
          <w:szCs w:val="22"/>
        </w:rPr>
        <w:t>-mediated mechan</w:t>
      </w:r>
      <w:r w:rsidR="00472242">
        <w:rPr>
          <w:sz w:val="22"/>
          <w:szCs w:val="22"/>
        </w:rPr>
        <w:t>isms that may act independent of</w:t>
      </w:r>
      <w:r w:rsidR="00B9515C">
        <w:rPr>
          <w:sz w:val="22"/>
          <w:szCs w:val="22"/>
        </w:rPr>
        <w:t xml:space="preserve"> telomere </w:t>
      </w:r>
      <w:r w:rsidR="00504A47">
        <w:rPr>
          <w:sz w:val="22"/>
          <w:szCs w:val="22"/>
        </w:rPr>
        <w:t xml:space="preserve">length </w:t>
      </w:r>
      <w:r w:rsidR="00504A47"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504A47" w:rsidRPr="002612F4">
        <w:rPr>
          <w:sz w:val="22"/>
          <w:szCs w:val="22"/>
        </w:rPr>
      </w:r>
      <w:r w:rsidR="00504A47" w:rsidRPr="002612F4">
        <w:rPr>
          <w:sz w:val="22"/>
          <w:szCs w:val="22"/>
        </w:rPr>
        <w:fldChar w:fldCharType="separate"/>
      </w:r>
      <w:r w:rsidR="00022CBD">
        <w:rPr>
          <w:noProof/>
          <w:sz w:val="22"/>
          <w:szCs w:val="22"/>
        </w:rPr>
        <w:t>[54,55]</w:t>
      </w:r>
      <w:r w:rsidR="00504A47" w:rsidRPr="002612F4">
        <w:rPr>
          <w:sz w:val="22"/>
          <w:szCs w:val="22"/>
        </w:rPr>
        <w:fldChar w:fldCharType="end"/>
      </w:r>
      <w:r w:rsidR="00472242">
        <w:rPr>
          <w:sz w:val="22"/>
          <w:szCs w:val="22"/>
        </w:rPr>
        <w:t xml:space="preserve"> (see next section)</w:t>
      </w:r>
      <w:r w:rsidR="00C3600D" w:rsidRPr="002612F4">
        <w:rPr>
          <w:sz w:val="22"/>
          <w:szCs w:val="22"/>
        </w:rPr>
        <w:t xml:space="preserve">. </w:t>
      </w:r>
      <w:r w:rsidR="00645F16" w:rsidRPr="002612F4">
        <w:rPr>
          <w:sz w:val="22"/>
          <w:szCs w:val="22"/>
        </w:rPr>
        <w:t>Nevertheless</w:t>
      </w:r>
      <w:r w:rsidR="00CA030E" w:rsidRPr="002612F4">
        <w:rPr>
          <w:sz w:val="22"/>
          <w:szCs w:val="22"/>
        </w:rPr>
        <w:t>, g</w:t>
      </w:r>
      <w:r w:rsidR="00986152" w:rsidRPr="002612F4">
        <w:rPr>
          <w:sz w:val="22"/>
          <w:szCs w:val="22"/>
        </w:rPr>
        <w:t xml:space="preserve">iven the </w:t>
      </w:r>
      <w:r w:rsidR="00AA1DC3" w:rsidRPr="002612F4">
        <w:rPr>
          <w:sz w:val="22"/>
          <w:szCs w:val="22"/>
        </w:rPr>
        <w:t xml:space="preserve">panoply of mechanisms that </w:t>
      </w:r>
      <w:r w:rsidR="00902282" w:rsidRPr="002612F4">
        <w:rPr>
          <w:sz w:val="22"/>
          <w:szCs w:val="22"/>
        </w:rPr>
        <w:t xml:space="preserve">could </w:t>
      </w:r>
      <w:r w:rsidR="00AA1DC3" w:rsidRPr="002612F4">
        <w:rPr>
          <w:sz w:val="22"/>
          <w:szCs w:val="22"/>
        </w:rPr>
        <w:t xml:space="preserve">act in </w:t>
      </w:r>
      <w:r w:rsidR="00DF07E3" w:rsidRPr="002612F4">
        <w:rPr>
          <w:sz w:val="22"/>
          <w:szCs w:val="22"/>
        </w:rPr>
        <w:t xml:space="preserve">concert </w:t>
      </w:r>
      <w:r w:rsidR="00AA1DC3" w:rsidRPr="002612F4">
        <w:rPr>
          <w:sz w:val="22"/>
          <w:szCs w:val="22"/>
        </w:rPr>
        <w:t xml:space="preserve">to </w:t>
      </w:r>
      <w:r w:rsidR="002D656D" w:rsidRPr="002612F4">
        <w:rPr>
          <w:sz w:val="22"/>
          <w:szCs w:val="22"/>
        </w:rPr>
        <w:t>precipi</w:t>
      </w:r>
      <w:r w:rsidR="00EC72DE" w:rsidRPr="002612F4">
        <w:rPr>
          <w:sz w:val="22"/>
          <w:szCs w:val="22"/>
        </w:rPr>
        <w:t>t</w:t>
      </w:r>
      <w:r w:rsidR="002D656D" w:rsidRPr="002612F4">
        <w:rPr>
          <w:sz w:val="22"/>
          <w:szCs w:val="22"/>
        </w:rPr>
        <w:t xml:space="preserve">ate organismal </w:t>
      </w:r>
      <w:r w:rsidR="002D656D" w:rsidRPr="00C639D6">
        <w:rPr>
          <w:sz w:val="22"/>
          <w:szCs w:val="22"/>
        </w:rPr>
        <w:t xml:space="preserve">ageing </w:t>
      </w:r>
      <w:r w:rsidR="00AA1DC3" w:rsidRPr="00D204AB">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AA1DC3" w:rsidRPr="00D204AB">
        <w:rPr>
          <w:sz w:val="22"/>
          <w:szCs w:val="22"/>
        </w:rPr>
      </w:r>
      <w:r w:rsidR="00AA1DC3" w:rsidRPr="00D204AB">
        <w:rPr>
          <w:sz w:val="22"/>
          <w:szCs w:val="22"/>
        </w:rPr>
        <w:fldChar w:fldCharType="separate"/>
      </w:r>
      <w:r w:rsidR="00B2413F">
        <w:rPr>
          <w:noProof/>
          <w:sz w:val="22"/>
          <w:szCs w:val="22"/>
        </w:rPr>
        <w:t>[24,25]</w:t>
      </w:r>
      <w:r w:rsidR="00AA1DC3" w:rsidRPr="00D204AB">
        <w:rPr>
          <w:sz w:val="22"/>
          <w:szCs w:val="22"/>
        </w:rPr>
        <w:fldChar w:fldCharType="end"/>
      </w:r>
      <w:r w:rsidR="005579F8" w:rsidRPr="00C639D6">
        <w:rPr>
          <w:sz w:val="22"/>
          <w:szCs w:val="22"/>
        </w:rPr>
        <w:t xml:space="preserve">, </w:t>
      </w:r>
      <w:r w:rsidR="00746743" w:rsidRPr="00C639D6">
        <w:rPr>
          <w:sz w:val="22"/>
          <w:szCs w:val="22"/>
        </w:rPr>
        <w:t xml:space="preserve">it is </w:t>
      </w:r>
      <w:r w:rsidR="00EC72DE" w:rsidRPr="00C639D6">
        <w:rPr>
          <w:sz w:val="22"/>
          <w:szCs w:val="22"/>
        </w:rPr>
        <w:t xml:space="preserve">notable </w:t>
      </w:r>
      <w:r w:rsidR="002D656D" w:rsidRPr="00C639D6">
        <w:rPr>
          <w:sz w:val="22"/>
          <w:szCs w:val="22"/>
        </w:rPr>
        <w:t xml:space="preserve">that </w:t>
      </w:r>
      <w:r w:rsidR="00B771DE" w:rsidRPr="00C639D6">
        <w:rPr>
          <w:sz w:val="22"/>
          <w:szCs w:val="22"/>
        </w:rPr>
        <w:t xml:space="preserve">three </w:t>
      </w:r>
      <w:r w:rsidR="00746743" w:rsidRPr="00C639D6">
        <w:rPr>
          <w:sz w:val="22"/>
          <w:szCs w:val="22"/>
        </w:rPr>
        <w:t xml:space="preserve">lines of evidence are </w:t>
      </w:r>
      <w:r w:rsidR="00D66E7E" w:rsidRPr="00C639D6">
        <w:rPr>
          <w:sz w:val="22"/>
          <w:szCs w:val="22"/>
        </w:rPr>
        <w:t xml:space="preserve">at least </w:t>
      </w:r>
      <w:r w:rsidR="00746743" w:rsidRPr="00C639D6">
        <w:rPr>
          <w:sz w:val="22"/>
          <w:szCs w:val="22"/>
        </w:rPr>
        <w:t>consistent</w:t>
      </w:r>
      <w:r w:rsidR="00746743" w:rsidRPr="002612F4">
        <w:rPr>
          <w:sz w:val="22"/>
          <w:szCs w:val="22"/>
        </w:rPr>
        <w:t xml:space="preserve"> with </w:t>
      </w:r>
      <w:r w:rsidR="00284CD6" w:rsidRPr="002612F4">
        <w:rPr>
          <w:sz w:val="22"/>
          <w:szCs w:val="22"/>
        </w:rPr>
        <w:t>a causal role for telomeres</w:t>
      </w:r>
      <w:r w:rsidR="00A4256F" w:rsidRPr="002612F4">
        <w:rPr>
          <w:sz w:val="22"/>
          <w:szCs w:val="22"/>
        </w:rPr>
        <w:t xml:space="preserve">. </w:t>
      </w:r>
      <w:r w:rsidR="00315E3A" w:rsidRPr="002612F4">
        <w:rPr>
          <w:sz w:val="22"/>
          <w:szCs w:val="22"/>
        </w:rPr>
        <w:t xml:space="preserve">First, </w:t>
      </w:r>
      <w:r w:rsidR="009669B1" w:rsidRPr="002612F4">
        <w:rPr>
          <w:sz w:val="22"/>
          <w:szCs w:val="22"/>
        </w:rPr>
        <w:t xml:space="preserve">humans and wild vertebrates </w:t>
      </w:r>
      <w:r w:rsidR="0006782B" w:rsidRPr="002612F4">
        <w:rPr>
          <w:sz w:val="22"/>
          <w:szCs w:val="22"/>
        </w:rPr>
        <w:t xml:space="preserve">with </w:t>
      </w:r>
      <w:r w:rsidR="00276C93" w:rsidRPr="002612F4">
        <w:rPr>
          <w:sz w:val="22"/>
          <w:szCs w:val="22"/>
        </w:rPr>
        <w:t xml:space="preserve">shorter </w:t>
      </w:r>
      <w:r w:rsidR="00EC72DE" w:rsidRPr="002612F4">
        <w:rPr>
          <w:sz w:val="22"/>
          <w:szCs w:val="22"/>
        </w:rPr>
        <w:t xml:space="preserve">mean </w:t>
      </w:r>
      <w:r w:rsidR="00EC72DE" w:rsidRPr="00EB507B">
        <w:rPr>
          <w:sz w:val="22"/>
          <w:szCs w:val="22"/>
        </w:rPr>
        <w:t>blood cell telomere lengths</w:t>
      </w:r>
      <w:r w:rsidR="0006782B" w:rsidRPr="00EB507B">
        <w:rPr>
          <w:sz w:val="22"/>
          <w:szCs w:val="22"/>
        </w:rPr>
        <w:t xml:space="preserve"> and</w:t>
      </w:r>
      <w:r w:rsidR="00276C93" w:rsidRPr="00EB507B">
        <w:rPr>
          <w:sz w:val="22"/>
          <w:szCs w:val="22"/>
        </w:rPr>
        <w:t>/or</w:t>
      </w:r>
      <w:r w:rsidR="00FC6830">
        <w:rPr>
          <w:sz w:val="22"/>
          <w:szCs w:val="22"/>
        </w:rPr>
        <w:t xml:space="preserve"> higher </w:t>
      </w:r>
      <w:r w:rsidR="0006782B" w:rsidRPr="00EB507B">
        <w:rPr>
          <w:sz w:val="22"/>
          <w:szCs w:val="22"/>
        </w:rPr>
        <w:t xml:space="preserve">telomere </w:t>
      </w:r>
      <w:r w:rsidR="0006782B" w:rsidRPr="003F461F">
        <w:rPr>
          <w:sz w:val="22"/>
          <w:szCs w:val="22"/>
        </w:rPr>
        <w:t xml:space="preserve">attrition </w:t>
      </w:r>
      <w:r w:rsidR="00FC6830" w:rsidRPr="003F461F">
        <w:rPr>
          <w:sz w:val="22"/>
          <w:szCs w:val="22"/>
        </w:rPr>
        <w:t xml:space="preserve">rates </w:t>
      </w:r>
      <w:r w:rsidR="00902282" w:rsidRPr="003F461F">
        <w:rPr>
          <w:sz w:val="22"/>
          <w:szCs w:val="22"/>
        </w:rPr>
        <w:t xml:space="preserve">frequently </w:t>
      </w:r>
      <w:r w:rsidR="0006782B" w:rsidRPr="003F461F">
        <w:rPr>
          <w:sz w:val="22"/>
          <w:szCs w:val="22"/>
        </w:rPr>
        <w:t xml:space="preserve">show </w:t>
      </w:r>
      <w:r w:rsidR="00276C93" w:rsidRPr="003F461F">
        <w:rPr>
          <w:sz w:val="22"/>
          <w:szCs w:val="22"/>
        </w:rPr>
        <w:t xml:space="preserve">poorer </w:t>
      </w:r>
      <w:r w:rsidR="0006782B" w:rsidRPr="003F461F">
        <w:rPr>
          <w:sz w:val="22"/>
          <w:szCs w:val="22"/>
        </w:rPr>
        <w:t>survival prospects</w:t>
      </w:r>
      <w:r w:rsidR="00477509" w:rsidRPr="003F461F">
        <w:rPr>
          <w:sz w:val="22"/>
          <w:szCs w:val="22"/>
        </w:rPr>
        <w:t xml:space="preserve"> </w:t>
      </w:r>
      <w:r w:rsidR="00540813">
        <w:rPr>
          <w:sz w:val="22"/>
          <w:szCs w:val="22"/>
        </w:rPr>
        <w:fldChar w:fldCharType="begin"/>
      </w:r>
      <w:r w:rsidR="00B2413F">
        <w:rPr>
          <w:sz w:val="22"/>
          <w:szCs w:val="22"/>
        </w:rPr>
        <w:instrText xml:space="preserve"> ADDIN EN.CITE &lt;EndNote&gt;&lt;Cite&gt;&lt;Author&gt;Wilbourn&lt;/Author&gt;&lt;Year&gt;2017&lt;/Year&gt;&lt;RecNum&gt;13124&lt;/RecNum&gt;&lt;DisplayText&gt;[36]&lt;/DisplayText&gt;&lt;record&gt;&lt;rec-number&gt;13124&lt;/rec-number&gt;&lt;foreign-keys&gt;&lt;key app="EN" db-id="99we5205z59tpfe5dftpafsxe0s209r5ftdw"&gt;13124&lt;/key&gt;&lt;/foreign-keys&gt;&lt;ref-type name="Journal Article"&gt;17&lt;/ref-type&gt;&lt;contributors&gt;&lt;authors&gt;&lt;author&gt;Wilbourn, R.V.&lt;/author&gt;&lt;author&gt;Moatt, J.P.&lt;/author&gt;&lt;author&gt;Froy, H.&lt;/author&gt;&lt;author&gt;Walling, C. A.&lt;/author&gt;&lt;author&gt;Nussey, D. H.&lt;/author&gt;&lt;author&gt;Boonekamp, J. J.&lt;/author&gt;&lt;/authors&gt;&lt;/contributors&gt;&lt;titles&gt;&lt;title&gt;The relationship between telomere length and mortality risk in non-model vertebrate systems: A meta-analysis&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540813">
        <w:rPr>
          <w:sz w:val="22"/>
          <w:szCs w:val="22"/>
        </w:rPr>
        <w:fldChar w:fldCharType="separate"/>
      </w:r>
      <w:r w:rsidR="00B2413F">
        <w:rPr>
          <w:noProof/>
          <w:sz w:val="22"/>
          <w:szCs w:val="22"/>
        </w:rPr>
        <w:t>[36]</w:t>
      </w:r>
      <w:r w:rsidR="00540813">
        <w:rPr>
          <w:sz w:val="22"/>
          <w:szCs w:val="22"/>
        </w:rPr>
        <w:fldChar w:fldCharType="end"/>
      </w:r>
      <w:r w:rsidR="0006782B" w:rsidRPr="003F461F">
        <w:rPr>
          <w:sz w:val="22"/>
          <w:szCs w:val="22"/>
        </w:rPr>
        <w:t>.</w:t>
      </w:r>
      <w:r w:rsidR="00946F72" w:rsidRPr="003F461F">
        <w:rPr>
          <w:sz w:val="22"/>
          <w:szCs w:val="22"/>
        </w:rPr>
        <w:t xml:space="preserve"> </w:t>
      </w:r>
      <w:r w:rsidR="00622CE3" w:rsidRPr="00622CE3">
        <w:rPr>
          <w:sz w:val="22"/>
          <w:szCs w:val="22"/>
        </w:rPr>
        <w:t xml:space="preserve"> </w:t>
      </w:r>
      <w:r w:rsidR="00B771DE">
        <w:rPr>
          <w:sz w:val="22"/>
          <w:szCs w:val="22"/>
        </w:rPr>
        <w:t>Moreover</w:t>
      </w:r>
      <w:r w:rsidR="00622CE3">
        <w:rPr>
          <w:sz w:val="22"/>
          <w:szCs w:val="22"/>
        </w:rPr>
        <w:t>, recent comparative stud</w:t>
      </w:r>
      <w:r w:rsidR="002F6EE1">
        <w:rPr>
          <w:sz w:val="22"/>
          <w:szCs w:val="22"/>
        </w:rPr>
        <w:t>ies</w:t>
      </w:r>
      <w:r w:rsidR="00622CE3">
        <w:rPr>
          <w:sz w:val="22"/>
          <w:szCs w:val="22"/>
        </w:rPr>
        <w:t xml:space="preserve"> </w:t>
      </w:r>
      <w:r w:rsidR="002F6EE1">
        <w:rPr>
          <w:sz w:val="22"/>
          <w:szCs w:val="22"/>
        </w:rPr>
        <w:t xml:space="preserve">have </w:t>
      </w:r>
      <w:r w:rsidR="00622CE3">
        <w:rPr>
          <w:sz w:val="22"/>
          <w:szCs w:val="22"/>
        </w:rPr>
        <w:t xml:space="preserve">revealed that the telomere attrition rates of wild animals are </w:t>
      </w:r>
      <w:r w:rsidR="00A11871">
        <w:rPr>
          <w:sz w:val="22"/>
          <w:szCs w:val="22"/>
        </w:rPr>
        <w:t xml:space="preserve">also </w:t>
      </w:r>
      <w:r w:rsidR="00622CE3">
        <w:rPr>
          <w:sz w:val="22"/>
          <w:szCs w:val="22"/>
        </w:rPr>
        <w:t>higher in species with shorter lifespans and faster life-histories</w:t>
      </w:r>
      <w:r w:rsidR="002F6EE1">
        <w:rPr>
          <w:sz w:val="22"/>
          <w:szCs w:val="22"/>
        </w:rPr>
        <w:t xml:space="preserve"> </w:t>
      </w:r>
      <w:r w:rsidR="002F6EE1">
        <w:rPr>
          <w:sz w:val="22"/>
          <w:szCs w:val="22"/>
        </w:rPr>
        <w:fldChar w:fldCharType="begin">
          <w:fldData xml:space="preserve">PEVuZE5vdGU+PENpdGU+PEF1dGhvcj5EYW50emVyPC9BdXRob3I+PFllYXI+MjAxNTwvWWVhcj48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</w:fldData>
        </w:fldChar>
      </w:r>
      <w:r w:rsidR="002F6EE1">
        <w:rPr>
          <w:sz w:val="22"/>
          <w:szCs w:val="22"/>
        </w:rPr>
        <w:instrText xml:space="preserve"> ADDIN EN.CITE </w:instrText>
      </w:r>
      <w:r w:rsidR="002F6EE1">
        <w:rPr>
          <w:sz w:val="22"/>
          <w:szCs w:val="22"/>
        </w:rPr>
        <w:fldChar w:fldCharType="begin">
          <w:fldData xml:space="preserve">PEVuZE5vdGU+PENpdGU+PEF1dGhvcj5EYW50emVyPC9BdXRob3I+PFllYXI+MjAxNTwvWWVhcj48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</w:fldData>
        </w:fldChar>
      </w:r>
      <w:r w:rsidR="002F6EE1">
        <w:rPr>
          <w:sz w:val="22"/>
          <w:szCs w:val="22"/>
        </w:rPr>
        <w:instrText xml:space="preserve"> ADDIN EN.CITE.DATA </w:instrText>
      </w:r>
      <w:r w:rsidR="002F6EE1">
        <w:rPr>
          <w:sz w:val="22"/>
          <w:szCs w:val="22"/>
        </w:rPr>
      </w:r>
      <w:r w:rsidR="002F6EE1">
        <w:rPr>
          <w:sz w:val="22"/>
          <w:szCs w:val="22"/>
        </w:rPr>
        <w:fldChar w:fldCharType="end"/>
      </w:r>
      <w:r w:rsidR="002F6EE1">
        <w:rPr>
          <w:sz w:val="22"/>
          <w:szCs w:val="22"/>
        </w:rPr>
      </w:r>
      <w:r w:rsidR="002F6EE1">
        <w:rPr>
          <w:sz w:val="22"/>
          <w:szCs w:val="22"/>
        </w:rPr>
        <w:fldChar w:fldCharType="separate"/>
      </w:r>
      <w:r w:rsidR="002F6EE1">
        <w:rPr>
          <w:noProof/>
          <w:sz w:val="22"/>
          <w:szCs w:val="22"/>
        </w:rPr>
        <w:t>[32,56]</w:t>
      </w:r>
      <w:r w:rsidR="002F6EE1">
        <w:rPr>
          <w:sz w:val="22"/>
          <w:szCs w:val="22"/>
        </w:rPr>
        <w:fldChar w:fldCharType="end"/>
      </w:r>
      <w:r w:rsidR="00622CE3">
        <w:rPr>
          <w:sz w:val="22"/>
          <w:szCs w:val="22"/>
        </w:rPr>
        <w:t xml:space="preserve">. </w:t>
      </w:r>
      <w:r w:rsidR="00C01D08" w:rsidRPr="003F461F">
        <w:rPr>
          <w:sz w:val="22"/>
          <w:szCs w:val="22"/>
        </w:rPr>
        <w:t>While f</w:t>
      </w:r>
      <w:r w:rsidR="00261BB2" w:rsidRPr="003F461F">
        <w:rPr>
          <w:sz w:val="22"/>
          <w:szCs w:val="22"/>
        </w:rPr>
        <w:t>ewer studies</w:t>
      </w:r>
      <w:r w:rsidR="00261BB2" w:rsidRPr="002612F4">
        <w:rPr>
          <w:sz w:val="22"/>
          <w:szCs w:val="22"/>
        </w:rPr>
        <w:t xml:space="preserve"> have </w:t>
      </w:r>
      <w:r w:rsidR="005C0061" w:rsidRPr="002612F4">
        <w:rPr>
          <w:sz w:val="22"/>
          <w:szCs w:val="22"/>
        </w:rPr>
        <w:t xml:space="preserve">investigated </w:t>
      </w:r>
      <w:r w:rsidR="005F236F" w:rsidRPr="002612F4">
        <w:rPr>
          <w:sz w:val="22"/>
          <w:szCs w:val="22"/>
        </w:rPr>
        <w:t xml:space="preserve">whether </w:t>
      </w:r>
      <w:r w:rsidR="00261BB2" w:rsidRPr="002612F4">
        <w:rPr>
          <w:sz w:val="22"/>
          <w:szCs w:val="22"/>
        </w:rPr>
        <w:t>individuals with shorter telomeres suffer poorer reproductive prospects</w:t>
      </w:r>
      <w:r w:rsidR="00103418" w:rsidRPr="002612F4">
        <w:rPr>
          <w:sz w:val="22"/>
          <w:szCs w:val="22"/>
        </w:rPr>
        <w:t xml:space="preserve">, </w:t>
      </w:r>
      <w:r w:rsidR="0098521F" w:rsidRPr="002612F4">
        <w:rPr>
          <w:sz w:val="22"/>
          <w:szCs w:val="22"/>
        </w:rPr>
        <w:t xml:space="preserve">such relationships do exist </w:t>
      </w:r>
      <w:r w:rsidR="001D5C9D" w:rsidRPr="002612F4">
        <w:rPr>
          <w:sz w:val="22"/>
          <w:szCs w:val="22"/>
        </w:rPr>
        <w:fldChar w:fldCharType="begin">
          <w:fldData xml:space="preserve">PEVuZE5vdGU+PENpdGU+PEF1dGhvcj5MZSBWYWlsbGFudDwvQXV0aG9yPjxZZWFyPjIwMTU8L1ll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</w:fldData>
        </w:fldChar>
      </w:r>
      <w:r w:rsidR="002F6EE1">
        <w:rPr>
          <w:sz w:val="22"/>
          <w:szCs w:val="22"/>
        </w:rPr>
        <w:instrText xml:space="preserve"> ADDIN EN.CITE </w:instrText>
      </w:r>
      <w:r w:rsidR="002F6EE1">
        <w:rPr>
          <w:sz w:val="22"/>
          <w:szCs w:val="22"/>
        </w:rPr>
        <w:fldChar w:fldCharType="begin">
          <w:fldData xml:space="preserve">PEVuZE5vdGU+PENpdGU+PEF1dGhvcj5MZSBWYWlsbGFudDwvQXV0aG9yPjxZZWFyPjIwMTU8L1ll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</w:fldData>
        </w:fldChar>
      </w:r>
      <w:r w:rsidR="002F6EE1">
        <w:rPr>
          <w:sz w:val="22"/>
          <w:szCs w:val="22"/>
        </w:rPr>
        <w:instrText xml:space="preserve"> ADDIN EN.CITE.DATA </w:instrText>
      </w:r>
      <w:r w:rsidR="002F6EE1">
        <w:rPr>
          <w:sz w:val="22"/>
          <w:szCs w:val="22"/>
        </w:rPr>
      </w:r>
      <w:r w:rsidR="002F6EE1">
        <w:rPr>
          <w:sz w:val="22"/>
          <w:szCs w:val="22"/>
        </w:rPr>
        <w:fldChar w:fldCharType="end"/>
      </w:r>
      <w:r w:rsidR="001D5C9D" w:rsidRPr="002612F4">
        <w:rPr>
          <w:sz w:val="22"/>
          <w:szCs w:val="22"/>
        </w:rPr>
      </w:r>
      <w:r w:rsidR="001D5C9D" w:rsidRPr="002612F4">
        <w:rPr>
          <w:sz w:val="22"/>
          <w:szCs w:val="22"/>
        </w:rPr>
        <w:fldChar w:fldCharType="separate"/>
      </w:r>
      <w:r w:rsidR="002F6EE1">
        <w:rPr>
          <w:noProof/>
          <w:sz w:val="22"/>
          <w:szCs w:val="22"/>
        </w:rPr>
        <w:t>[e.g. 57]</w:t>
      </w:r>
      <w:r w:rsidR="001D5C9D" w:rsidRPr="002612F4">
        <w:rPr>
          <w:sz w:val="22"/>
          <w:szCs w:val="22"/>
        </w:rPr>
        <w:fldChar w:fldCharType="end"/>
      </w:r>
      <w:r w:rsidR="00E44643" w:rsidRPr="002612F4">
        <w:rPr>
          <w:sz w:val="22"/>
          <w:szCs w:val="22"/>
        </w:rPr>
        <w:t xml:space="preserve">. </w:t>
      </w:r>
      <w:r w:rsidR="00622CE3">
        <w:rPr>
          <w:sz w:val="22"/>
          <w:szCs w:val="22"/>
        </w:rPr>
        <w:t>Second</w:t>
      </w:r>
      <w:r w:rsidR="00CA664E" w:rsidRPr="002612F4">
        <w:rPr>
          <w:sz w:val="22"/>
          <w:szCs w:val="22"/>
        </w:rPr>
        <w:t xml:space="preserve">, short telomeres are also prognostic of </w:t>
      </w:r>
      <w:r w:rsidR="008D763A" w:rsidRPr="002612F4">
        <w:rPr>
          <w:sz w:val="22"/>
          <w:szCs w:val="22"/>
        </w:rPr>
        <w:t xml:space="preserve">age-related </w:t>
      </w:r>
      <w:r w:rsidR="008D79DE" w:rsidRPr="002612F4">
        <w:rPr>
          <w:sz w:val="22"/>
          <w:szCs w:val="22"/>
        </w:rPr>
        <w:t xml:space="preserve">disease and </w:t>
      </w:r>
      <w:r w:rsidR="00CA664E" w:rsidRPr="002612F4">
        <w:rPr>
          <w:sz w:val="22"/>
          <w:szCs w:val="22"/>
        </w:rPr>
        <w:t>poorer survival in humans</w:t>
      </w:r>
      <w:r w:rsidR="00E52A2F" w:rsidRPr="002612F4">
        <w:rPr>
          <w:sz w:val="22"/>
          <w:szCs w:val="22"/>
        </w:rPr>
        <w:t xml:space="preserve"> </w:t>
      </w:r>
      <w:r w:rsidR="00463EEE" w:rsidRPr="002612F4">
        <w:rPr>
          <w:sz w:val="22"/>
          <w:szCs w:val="22"/>
        </w:rPr>
        <w:fldChar w:fldCharType="begin"/>
      </w:r>
      <w:r w:rsidR="002F6EE1">
        <w:rPr>
          <w:sz w:val="22"/>
          <w:szCs w:val="22"/>
        </w:rPr>
        <w:instrText xml:space="preserve"> ADDIN EN.CITE &lt;EndNote&gt;&lt;Cite&gt;&lt;Author&gt;Boonekamp&lt;/Author&gt;&lt;Year&gt;2013&lt;/Year&gt;&lt;RecNum&gt;10190&lt;/RecNum&gt;&lt;DisplayText&gt;[58]&lt;/DisplayText&gt;&lt;record&gt;&lt;rec-number&gt;10190&lt;/rec-number&gt;&lt;foreign-keys&gt;&lt;key app="EN" db-id="99we5205z59tpfe5dftpafsxe0s209r5ftdw"&gt;10190&lt;/key&gt;&lt;/foreign-keys&gt;&lt;ref-type name="Journal Article"&gt;17&lt;/ref-type&gt;&lt;contributors&gt;&lt;authors&gt;&lt;author&gt;Boonekamp, J. J.&lt;/author&gt;&lt;author&gt;Simons, M. J. P.&lt;/author&gt;&lt;author&gt;Hemerik, L.&lt;/author&gt;&lt;author&gt;Verhulst, S.&lt;/author&gt;&lt;/authors&gt;&lt;/contributors&gt;&lt;auth-address&gt;Univ Groningen, NL-9700 CC Groningen, Netherlands&amp;#xD;Wageningen Univ, Dept Math &amp;amp; Stat Methods, NL-6700 AP Wageningen, Netherlands&lt;/auth-address&gt;&lt;titles&gt;&lt;title&gt;Telomere length behaves as biomarker of somatic redundancy rather than biological age&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pages&gt;330-332&lt;/pages&gt;&lt;volume&gt;12&lt;/volume&gt;&lt;number&gt;2&lt;/number&gt;&lt;keywords&gt;&lt;keyword&gt;blood pressure&lt;/keyword&gt;&lt;keyword&gt;body mass index&lt;/keyword&gt;&lt;keyword&gt;cholesterol&lt;/keyword&gt;&lt;keyword&gt;gompertz&lt;/keyword&gt;&lt;keyword&gt;mechanisms of aging&lt;/keyword&gt;&lt;keyword&gt;senescence&lt;/keyword&gt;&lt;keyword&gt;weibull&lt;/keyword&gt;&lt;keyword&gt;vascular mortality&lt;/keyword&gt;&lt;keyword&gt;individual data&lt;/keyword&gt;&lt;keyword&gt;blood-pressure&lt;/keyword&gt;&lt;keyword&gt;oldest-old&lt;/keyword&gt;&lt;keyword&gt;metaanalysis&lt;/keyword&gt;&lt;keyword&gt;adults&lt;/keyword&gt;&lt;/keywords&gt;&lt;dates&gt;&lt;year&gt;2013&lt;/year&gt;&lt;pub-dates&gt;&lt;date&gt;Apr&lt;/date&gt;&lt;/pub-dates&gt;&lt;/dates&gt;&lt;isbn&gt;1474-9718&lt;/isbn&gt;&lt;accession-num&gt;WOS:000316323500019&lt;/accession-num&gt;&lt;urls&gt;&lt;related-urls&gt;&lt;url&gt;&amp;lt;Go to ISI&amp;gt;://WOS:000316323500019&lt;/url&gt;&lt;/related-urls&gt;&lt;/urls&gt;&lt;electronic-resource-num&gt;10.1111/acel.12050&lt;/electronic-resource-num&gt;&lt;language&gt;English&lt;/language&gt;&lt;/record&gt;&lt;/Cite&gt;&lt;/EndNote&gt;</w:instrText>
      </w:r>
      <w:r w:rsidR="00463EEE" w:rsidRPr="002612F4">
        <w:rPr>
          <w:sz w:val="22"/>
          <w:szCs w:val="22"/>
        </w:rPr>
        <w:fldChar w:fldCharType="separate"/>
      </w:r>
      <w:r w:rsidR="002F6EE1">
        <w:rPr>
          <w:noProof/>
          <w:sz w:val="22"/>
          <w:szCs w:val="22"/>
        </w:rPr>
        <w:t>[58]</w:t>
      </w:r>
      <w:r w:rsidR="00463EEE" w:rsidRPr="002612F4">
        <w:rPr>
          <w:sz w:val="22"/>
          <w:szCs w:val="22"/>
        </w:rPr>
        <w:fldChar w:fldCharType="end"/>
      </w:r>
      <w:r w:rsidR="00CA664E" w:rsidRPr="002612F4">
        <w:rPr>
          <w:sz w:val="22"/>
          <w:szCs w:val="22"/>
        </w:rPr>
        <w:t xml:space="preserve">, and </w:t>
      </w:r>
      <w:r w:rsidR="00465636" w:rsidRPr="002612F4">
        <w:rPr>
          <w:sz w:val="22"/>
          <w:szCs w:val="22"/>
        </w:rPr>
        <w:t>telomeric</w:t>
      </w:r>
      <w:r w:rsidR="00463EEE" w:rsidRPr="002612F4">
        <w:rPr>
          <w:sz w:val="22"/>
          <w:szCs w:val="22"/>
        </w:rPr>
        <w:t xml:space="preserve"> pathologies </w:t>
      </w:r>
      <w:r w:rsidR="00465636" w:rsidRPr="002612F4">
        <w:rPr>
          <w:sz w:val="22"/>
          <w:szCs w:val="22"/>
        </w:rPr>
        <w:t xml:space="preserve">are strongly implicated in </w:t>
      </w:r>
      <w:r w:rsidR="00463EEE" w:rsidRPr="002612F4">
        <w:rPr>
          <w:sz w:val="22"/>
          <w:szCs w:val="22"/>
        </w:rPr>
        <w:t xml:space="preserve">diverse </w:t>
      </w:r>
      <w:r w:rsidR="008C2148" w:rsidRPr="002612F4">
        <w:rPr>
          <w:sz w:val="22"/>
          <w:szCs w:val="22"/>
        </w:rPr>
        <w:t xml:space="preserve">premature </w:t>
      </w:r>
      <w:r w:rsidR="00523E66" w:rsidRPr="002612F4">
        <w:rPr>
          <w:sz w:val="22"/>
          <w:szCs w:val="22"/>
        </w:rPr>
        <w:t xml:space="preserve">ageing </w:t>
      </w:r>
      <w:r w:rsidR="008C2148" w:rsidRPr="002612F4">
        <w:rPr>
          <w:sz w:val="22"/>
          <w:szCs w:val="22"/>
        </w:rPr>
        <w:t xml:space="preserve">disorders </w:t>
      </w:r>
      <w:r w:rsidR="00AD5C25" w:rsidRPr="002612F4">
        <w:rPr>
          <w:sz w:val="22"/>
          <w:szCs w:val="22"/>
        </w:rPr>
        <w:fldChar w:fldCharType="begin">
          <w:fldData xml:space="preserve">PEVuZE5vdGU+PENpdGU+PEF1dGhvcj5Mb3Blei1PdGluPC9BdXRob3I+PFllYXI+MjAxMzwvWWVh
cj48UmVjTnVtPjEwNjU1PC9SZWNOdW0+PERpc3BsYXlUZXh0PlsyNV08L0Rpc3BsYXlUZXh0Pjxy
ZWNvcmQ+PHJlYy1udW1iZXI+MTA2NTU8L3JlYy1udW1iZXI+PGZvcmVpZ24ta2V5cz48a2V5IGFw
cD0iRU4iIGRiLWlkPSI5OXdlNTIwNXo1OXRwZmU1ZGZ0cGFmc3hlMHMyMDlyNWZ0ZHciPjEwNjU1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VW5pdiBPdmll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k0LTEyMTc8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</w:fldData>
        </w:fldChar>
      </w:r>
      <w:r w:rsidR="00B2413F">
        <w:rPr>
          <w:sz w:val="22"/>
          <w:szCs w:val="22"/>
        </w:rPr>
        <w:instrText xml:space="preserve"> ADDIN EN.CITE </w:instrText>
      </w:r>
      <w:r w:rsidR="00B2413F">
        <w:rPr>
          <w:sz w:val="22"/>
          <w:szCs w:val="22"/>
        </w:rPr>
        <w:fldChar w:fldCharType="begin">
          <w:fldData xml:space="preserve">PEVuZE5vdGU+PENpdGU+PEF1dGhvcj5Mb3Blei1PdGluPC9BdXRob3I+PFllYXI+MjAxMzwvWWVh
cj48UmVjTnVtPjEwNjU1PC9SZWNOdW0+PERpc3BsYXlUZXh0PlsyNV08L0Rpc3BsYXlUZXh0Pjxy
ZWNvcmQ+PHJlYy1udW1iZXI+MTA2NTU8L3JlYy1udW1iZXI+PGZvcmVpZ24ta2V5cz48a2V5IGFw
cD0iRU4iIGRiLWlkPSI5OXdlNTIwNXo1OXRwZmU1ZGZ0cGFmc3hlMHMyMDlyNWZ0ZHciPjEwNjU1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VW5pdiBPdmll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k0LTEyMTc8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</w:fldData>
        </w:fldChar>
      </w:r>
      <w:r w:rsidR="00B2413F">
        <w:rPr>
          <w:sz w:val="22"/>
          <w:szCs w:val="22"/>
        </w:rPr>
        <w:instrText xml:space="preserve"> ADDIN EN.CITE.DATA </w:instrText>
      </w:r>
      <w:r w:rsidR="00B2413F">
        <w:rPr>
          <w:sz w:val="22"/>
          <w:szCs w:val="22"/>
        </w:rPr>
      </w:r>
      <w:r w:rsidR="00B2413F">
        <w:rPr>
          <w:sz w:val="22"/>
          <w:szCs w:val="22"/>
        </w:rPr>
        <w:fldChar w:fldCharType="end"/>
      </w:r>
      <w:r w:rsidR="00AD5C25" w:rsidRPr="002612F4">
        <w:rPr>
          <w:sz w:val="22"/>
          <w:szCs w:val="22"/>
        </w:rPr>
      </w:r>
      <w:r w:rsidR="00AD5C25" w:rsidRPr="002612F4">
        <w:rPr>
          <w:sz w:val="22"/>
          <w:szCs w:val="22"/>
        </w:rPr>
        <w:fldChar w:fldCharType="separate"/>
      </w:r>
      <w:r w:rsidR="00B2413F">
        <w:rPr>
          <w:noProof/>
          <w:sz w:val="22"/>
          <w:szCs w:val="22"/>
        </w:rPr>
        <w:t>[25]</w:t>
      </w:r>
      <w:r w:rsidR="00AD5C25" w:rsidRPr="002612F4">
        <w:rPr>
          <w:sz w:val="22"/>
          <w:szCs w:val="22"/>
        </w:rPr>
        <w:fldChar w:fldCharType="end"/>
      </w:r>
      <w:r w:rsidR="000C39B9" w:rsidRPr="002612F4">
        <w:rPr>
          <w:sz w:val="22"/>
          <w:szCs w:val="22"/>
        </w:rPr>
        <w:t xml:space="preserve">. </w:t>
      </w:r>
      <w:r w:rsidR="00286793" w:rsidRPr="002612F4">
        <w:rPr>
          <w:sz w:val="22"/>
          <w:szCs w:val="22"/>
        </w:rPr>
        <w:t xml:space="preserve">Third, </w:t>
      </w:r>
      <w:r w:rsidR="008941C7" w:rsidRPr="002612F4">
        <w:rPr>
          <w:sz w:val="22"/>
          <w:szCs w:val="22"/>
        </w:rPr>
        <w:t xml:space="preserve">studies </w:t>
      </w:r>
      <w:r w:rsidR="0077650C" w:rsidRPr="002612F4">
        <w:rPr>
          <w:sz w:val="22"/>
          <w:szCs w:val="22"/>
        </w:rPr>
        <w:t xml:space="preserve">revealing exacerbated </w:t>
      </w:r>
      <w:r w:rsidR="008F5D17" w:rsidRPr="002612F4">
        <w:rPr>
          <w:sz w:val="22"/>
          <w:szCs w:val="22"/>
        </w:rPr>
        <w:t xml:space="preserve">tissue degeneration </w:t>
      </w:r>
      <w:r w:rsidR="008F4318" w:rsidRPr="002612F4">
        <w:rPr>
          <w:sz w:val="22"/>
          <w:szCs w:val="22"/>
        </w:rPr>
        <w:t xml:space="preserve">and shortened lifespans </w:t>
      </w:r>
      <w:r w:rsidR="00287E1E" w:rsidRPr="002612F4">
        <w:rPr>
          <w:sz w:val="22"/>
          <w:szCs w:val="22"/>
        </w:rPr>
        <w:t xml:space="preserve">in </w:t>
      </w:r>
      <w:r w:rsidR="008941C7" w:rsidRPr="002612F4">
        <w:rPr>
          <w:sz w:val="22"/>
          <w:szCs w:val="22"/>
        </w:rPr>
        <w:t>telomerase-</w:t>
      </w:r>
      <w:r w:rsidR="009C0AA4" w:rsidRPr="002612F4">
        <w:rPr>
          <w:sz w:val="22"/>
          <w:szCs w:val="22"/>
        </w:rPr>
        <w:t xml:space="preserve">deficient </w:t>
      </w:r>
      <w:r w:rsidR="001B6B0D">
        <w:rPr>
          <w:sz w:val="22"/>
          <w:szCs w:val="22"/>
        </w:rPr>
        <w:t xml:space="preserve">house </w:t>
      </w:r>
      <w:r w:rsidR="008941C7" w:rsidRPr="002612F4">
        <w:rPr>
          <w:sz w:val="22"/>
          <w:szCs w:val="22"/>
        </w:rPr>
        <w:t>mice</w:t>
      </w:r>
      <w:r w:rsidR="009C0AA4" w:rsidRPr="002612F4">
        <w:rPr>
          <w:sz w:val="22"/>
          <w:szCs w:val="22"/>
        </w:rPr>
        <w:t>,</w:t>
      </w:r>
      <w:r w:rsidR="008941C7" w:rsidRPr="002612F4">
        <w:rPr>
          <w:sz w:val="22"/>
          <w:szCs w:val="22"/>
        </w:rPr>
        <w:t xml:space="preserve"> and </w:t>
      </w:r>
      <w:r w:rsidR="008F4318" w:rsidRPr="002612F4">
        <w:rPr>
          <w:sz w:val="22"/>
          <w:szCs w:val="22"/>
        </w:rPr>
        <w:t xml:space="preserve">the </w:t>
      </w:r>
      <w:r w:rsidR="00287E1E" w:rsidRPr="002612F4">
        <w:rPr>
          <w:sz w:val="22"/>
          <w:szCs w:val="22"/>
        </w:rPr>
        <w:t>restorative effects of telomerase</w:t>
      </w:r>
      <w:r w:rsidR="008941C7" w:rsidRPr="002612F4">
        <w:rPr>
          <w:sz w:val="22"/>
          <w:szCs w:val="22"/>
        </w:rPr>
        <w:t xml:space="preserve"> restoration</w:t>
      </w:r>
      <w:r w:rsidR="009C0AA4" w:rsidRPr="002612F4">
        <w:rPr>
          <w:sz w:val="22"/>
          <w:szCs w:val="22"/>
        </w:rPr>
        <w:t>,</w:t>
      </w:r>
      <w:r w:rsidR="008941C7" w:rsidRPr="002612F4">
        <w:rPr>
          <w:sz w:val="22"/>
          <w:szCs w:val="22"/>
        </w:rPr>
        <w:t xml:space="preserve"> </w:t>
      </w:r>
      <w:r w:rsidR="008F4318" w:rsidRPr="002612F4">
        <w:rPr>
          <w:sz w:val="22"/>
          <w:szCs w:val="22"/>
        </w:rPr>
        <w:t xml:space="preserve">illustrate the potential for telomere-related </w:t>
      </w:r>
      <w:r w:rsidR="0097722F" w:rsidRPr="002612F4">
        <w:rPr>
          <w:sz w:val="22"/>
          <w:szCs w:val="22"/>
        </w:rPr>
        <w:t xml:space="preserve">pathologies to </w:t>
      </w:r>
      <w:r w:rsidR="00541307" w:rsidRPr="002612F4">
        <w:rPr>
          <w:sz w:val="22"/>
          <w:szCs w:val="22"/>
        </w:rPr>
        <w:t>causally</w:t>
      </w:r>
      <w:r w:rsidR="0097722F" w:rsidRPr="002612F4">
        <w:rPr>
          <w:sz w:val="22"/>
          <w:szCs w:val="22"/>
        </w:rPr>
        <w:t xml:space="preserve"> impact </w:t>
      </w:r>
      <w:r w:rsidR="00B22D96" w:rsidRPr="002612F4">
        <w:rPr>
          <w:sz w:val="22"/>
          <w:szCs w:val="22"/>
        </w:rPr>
        <w:t xml:space="preserve">organismal </w:t>
      </w:r>
      <w:r w:rsidR="0097722F" w:rsidRPr="002612F4">
        <w:rPr>
          <w:sz w:val="22"/>
          <w:szCs w:val="22"/>
        </w:rPr>
        <w:t xml:space="preserve">health </w:t>
      </w:r>
      <w:r w:rsidR="00567942" w:rsidRPr="002612F4">
        <w:rPr>
          <w:sz w:val="22"/>
          <w:szCs w:val="22"/>
        </w:rPr>
        <w:fldChar w:fldCharType="begin">
          <w:fldData xml:space="preserve">PEVuZE5vdGU+PENpdGU+PEF1dGhvcj5KYXNrZWxpb2ZmPC9BdXRob3I+PFllYXI+MjAxMTwvWWVh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yLVUxNzAwPC9wYWdlcz48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</w:fldData>
        </w:fldChar>
      </w:r>
      <w:r w:rsidR="002F6EE1">
        <w:rPr>
          <w:sz w:val="22"/>
          <w:szCs w:val="22"/>
        </w:rPr>
        <w:instrText xml:space="preserve"> ADDIN EN.CITE </w:instrText>
      </w:r>
      <w:r w:rsidR="002F6EE1">
        <w:rPr>
          <w:sz w:val="22"/>
          <w:szCs w:val="22"/>
        </w:rPr>
        <w:fldChar w:fldCharType="begin">
          <w:fldData xml:space="preserve">PEVuZE5vdGU+PENpdGU+PEF1dGhvcj5KYXNrZWxpb2ZmPC9BdXRob3I+PFllYXI+MjAxMTwvWWVh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yLVUxNzAwPC9wYWdlcz48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</w:fldData>
        </w:fldChar>
      </w:r>
      <w:r w:rsidR="002F6EE1">
        <w:rPr>
          <w:sz w:val="22"/>
          <w:szCs w:val="22"/>
        </w:rPr>
        <w:instrText xml:space="preserve"> ADDIN EN.CITE.DATA </w:instrText>
      </w:r>
      <w:r w:rsidR="002F6EE1">
        <w:rPr>
          <w:sz w:val="22"/>
          <w:szCs w:val="22"/>
        </w:rPr>
      </w:r>
      <w:r w:rsidR="002F6EE1">
        <w:rPr>
          <w:sz w:val="22"/>
          <w:szCs w:val="22"/>
        </w:rPr>
        <w:fldChar w:fldCharType="end"/>
      </w:r>
      <w:r w:rsidR="00567942" w:rsidRPr="002612F4">
        <w:rPr>
          <w:sz w:val="22"/>
          <w:szCs w:val="22"/>
        </w:rPr>
      </w:r>
      <w:r w:rsidR="00567942" w:rsidRPr="002612F4">
        <w:rPr>
          <w:sz w:val="22"/>
          <w:szCs w:val="22"/>
        </w:rPr>
        <w:fldChar w:fldCharType="separate"/>
      </w:r>
      <w:r w:rsidR="002F6EE1">
        <w:rPr>
          <w:noProof/>
          <w:sz w:val="22"/>
          <w:szCs w:val="22"/>
        </w:rPr>
        <w:t>[e.g. 59]</w:t>
      </w:r>
      <w:r w:rsidR="00567942" w:rsidRPr="002612F4">
        <w:rPr>
          <w:sz w:val="22"/>
          <w:szCs w:val="22"/>
        </w:rPr>
        <w:fldChar w:fldCharType="end"/>
      </w:r>
      <w:r w:rsidR="007B3FA1" w:rsidRPr="002612F4">
        <w:rPr>
          <w:sz w:val="22"/>
          <w:szCs w:val="22"/>
        </w:rPr>
        <w:t xml:space="preserve">. </w:t>
      </w:r>
      <w:r w:rsidR="008F082E" w:rsidRPr="002612F4">
        <w:rPr>
          <w:sz w:val="22"/>
          <w:szCs w:val="22"/>
        </w:rPr>
        <w:t xml:space="preserve">With regard to the </w:t>
      </w:r>
      <w:r w:rsidR="000A5D75" w:rsidRPr="002612F4">
        <w:rPr>
          <w:sz w:val="22"/>
          <w:szCs w:val="22"/>
        </w:rPr>
        <w:t>causal role of telomeres in the natural ageing process</w:t>
      </w:r>
      <w:r w:rsidR="00DE5955" w:rsidRPr="002612F4">
        <w:rPr>
          <w:sz w:val="22"/>
          <w:szCs w:val="22"/>
        </w:rPr>
        <w:t xml:space="preserve"> (</w:t>
      </w:r>
      <w:r w:rsidR="00085DEF" w:rsidRPr="002612F4">
        <w:rPr>
          <w:sz w:val="22"/>
          <w:szCs w:val="22"/>
        </w:rPr>
        <w:t xml:space="preserve">i.e. </w:t>
      </w:r>
      <w:r w:rsidR="00DE5955" w:rsidRPr="002612F4">
        <w:rPr>
          <w:sz w:val="22"/>
          <w:szCs w:val="22"/>
        </w:rPr>
        <w:t xml:space="preserve">in the absence of </w:t>
      </w:r>
      <w:r w:rsidR="006B0D99" w:rsidRPr="002612F4">
        <w:rPr>
          <w:sz w:val="22"/>
          <w:szCs w:val="22"/>
        </w:rPr>
        <w:t xml:space="preserve">telomerase </w:t>
      </w:r>
      <w:r w:rsidR="00DE5955" w:rsidRPr="002612F4">
        <w:rPr>
          <w:sz w:val="22"/>
          <w:szCs w:val="22"/>
        </w:rPr>
        <w:t>deficiency), recent e</w:t>
      </w:r>
      <w:r w:rsidR="001E4016" w:rsidRPr="002612F4">
        <w:rPr>
          <w:sz w:val="22"/>
          <w:szCs w:val="22"/>
        </w:rPr>
        <w:t xml:space="preserve">vidence </w:t>
      </w:r>
      <w:r w:rsidR="00DE5955" w:rsidRPr="002612F4">
        <w:rPr>
          <w:sz w:val="22"/>
          <w:szCs w:val="22"/>
        </w:rPr>
        <w:t>that telomerase</w:t>
      </w:r>
      <w:r w:rsidR="00E956EC">
        <w:rPr>
          <w:sz w:val="22"/>
          <w:szCs w:val="22"/>
        </w:rPr>
        <w:t xml:space="preserve"> </w:t>
      </w:r>
      <w:r w:rsidR="00DE5955" w:rsidRPr="002612F4">
        <w:rPr>
          <w:sz w:val="22"/>
          <w:szCs w:val="22"/>
        </w:rPr>
        <w:t xml:space="preserve">overexpression </w:t>
      </w:r>
      <w:r w:rsidR="00BF0753" w:rsidRPr="002612F4">
        <w:rPr>
          <w:sz w:val="22"/>
          <w:szCs w:val="22"/>
        </w:rPr>
        <w:t xml:space="preserve">in adult and aged </w:t>
      </w:r>
      <w:r w:rsidR="001B6B0D">
        <w:rPr>
          <w:sz w:val="22"/>
          <w:szCs w:val="22"/>
        </w:rPr>
        <w:t xml:space="preserve">house </w:t>
      </w:r>
      <w:r w:rsidR="00BF0753" w:rsidRPr="002612F4">
        <w:rPr>
          <w:sz w:val="22"/>
          <w:szCs w:val="22"/>
        </w:rPr>
        <w:t xml:space="preserve">mice </w:t>
      </w:r>
      <w:r w:rsidR="00DE5955" w:rsidRPr="002612F4">
        <w:rPr>
          <w:sz w:val="22"/>
          <w:szCs w:val="22"/>
        </w:rPr>
        <w:t xml:space="preserve">extends natural lifespans is </w:t>
      </w:r>
      <w:r w:rsidR="005B6D7C" w:rsidRPr="002612F4">
        <w:rPr>
          <w:sz w:val="22"/>
          <w:szCs w:val="22"/>
        </w:rPr>
        <w:t>notable</w:t>
      </w:r>
      <w:r w:rsidR="00DF2BD3" w:rsidRPr="002612F4">
        <w:rPr>
          <w:sz w:val="22"/>
          <w:szCs w:val="22"/>
        </w:rPr>
        <w:t xml:space="preserve"> </w:t>
      </w:r>
      <w:r w:rsidR="00C44E32" w:rsidRPr="002612F4">
        <w:rPr>
          <w:sz w:val="22"/>
          <w:szCs w:val="22"/>
        </w:rPr>
        <w:fldChar w:fldCharType="begin">
          <w:fldData xml:space="preserve">PEVuZE5vdGU+PENpdGU+PEF1dGhvcj5kZSBKZXN1czwvQXV0aG9yPjxZZWFyPjIwMTI8L1llYXI+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</w:fldData>
        </w:fldChar>
      </w:r>
      <w:r w:rsidR="002F6EE1">
        <w:rPr>
          <w:sz w:val="22"/>
          <w:szCs w:val="22"/>
        </w:rPr>
        <w:instrText xml:space="preserve"> ADDIN EN.CITE </w:instrText>
      </w:r>
      <w:r w:rsidR="002F6EE1">
        <w:rPr>
          <w:sz w:val="22"/>
          <w:szCs w:val="22"/>
        </w:rPr>
        <w:fldChar w:fldCharType="begin">
          <w:fldData xml:space="preserve">PEVuZE5vdGU+PENpdGU+PEF1dGhvcj5kZSBKZXN1czwvQXV0aG9yPjxZZWFyPjIwMTI8L1llYXI+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C44E32" w:rsidRPr="002612F4">
        <w:rPr>
          <w:sz w:val="22"/>
          <w:szCs w:val="22"/>
        </w:rPr>
      </w:r>
      <w:r w:rsidR="00C44E32" w:rsidRPr="002612F4">
        <w:rPr>
          <w:sz w:val="22"/>
          <w:szCs w:val="22"/>
        </w:rPr>
        <w:fldChar w:fldCharType="separate"/>
      </w:r>
      <w:r w:rsidR="002F6EE1">
        <w:rPr>
          <w:noProof/>
          <w:sz w:val="22"/>
          <w:szCs w:val="22"/>
        </w:rPr>
        <w:t>[60, but see 61]</w:t>
      </w:r>
      <w:r w:rsidR="00C44E32" w:rsidRPr="002612F4">
        <w:rPr>
          <w:sz w:val="22"/>
          <w:szCs w:val="22"/>
        </w:rPr>
        <w:fldChar w:fldCharType="end"/>
      </w:r>
      <w:r w:rsidR="00EB55AB" w:rsidRPr="002612F4">
        <w:rPr>
          <w:sz w:val="22"/>
          <w:szCs w:val="22"/>
        </w:rPr>
        <w:t xml:space="preserve">. </w:t>
      </w:r>
      <w:r w:rsidR="00E956EC">
        <w:rPr>
          <w:sz w:val="22"/>
          <w:szCs w:val="22"/>
        </w:rPr>
        <w:t xml:space="preserve">Indeed, there is considerable wider interest in the potential for telomerase manipulations to offer insights into the causal effects of </w:t>
      </w:r>
      <w:r w:rsidR="00295426">
        <w:rPr>
          <w:sz w:val="22"/>
          <w:szCs w:val="22"/>
        </w:rPr>
        <w:t xml:space="preserve">changes in </w:t>
      </w:r>
      <w:r w:rsidR="00E956EC">
        <w:rPr>
          <w:sz w:val="22"/>
          <w:szCs w:val="22"/>
        </w:rPr>
        <w:t>telomere</w:t>
      </w:r>
      <w:r w:rsidR="00295426">
        <w:rPr>
          <w:sz w:val="22"/>
          <w:szCs w:val="22"/>
        </w:rPr>
        <w:t xml:space="preserve"> length</w:t>
      </w:r>
      <w:r w:rsidR="00E956EC">
        <w:rPr>
          <w:sz w:val="22"/>
          <w:szCs w:val="22"/>
        </w:rPr>
        <w:t xml:space="preserve"> </w:t>
      </w:r>
      <w:r w:rsidR="00E956EC" w:rsidRPr="002612F4">
        <w:rPr>
          <w:sz w:val="22"/>
          <w:szCs w:val="22"/>
        </w:rPr>
        <w:fldChar w:fldCharType="begin"/>
      </w:r>
      <w:r w:rsidR="002F6EE1">
        <w:rPr>
          <w:sz w:val="22"/>
          <w:szCs w:val="22"/>
        </w:rPr>
        <w:instrText xml:space="preserve"> ADDIN EN.CITE &lt;EndNote&gt;&lt;Cite&gt;&lt;Author&gt;Criscuolo&lt;/Author&gt;&lt;Year&gt;2017&lt;/Year&gt;&lt;RecNum&gt;13127&lt;/RecNum&gt;&lt;Prefix&gt;see &lt;/Prefix&gt;&lt;Suffix&gt; for a review&lt;/Suffix&gt;&lt;DisplayText&gt;[see 62 for a review]&lt;/DisplayText&gt;&lt;record&gt;&lt;rec-number&gt;13127&lt;/rec-number&gt;&lt;foreign-keys&gt;&lt;key app="EN" db-id="99we5205z59tpfe5dftpafsxe0s209r5ftdw"&gt;13127&lt;/key&gt;&lt;/foreign-keys&gt;&lt;ref-type name="Journal Article"&gt;17&lt;/ref-type&gt;&lt;contributors&gt;&lt;authors&gt;&lt;author&gt;Criscuolo, F.&lt;/author&gt;&lt;author&gt;Smith, S.&lt;/author&gt;&lt;author&gt;Zahn, S.&lt;/author&gt;&lt;author&gt;Heidinger, B. J.&lt;/author&gt;&lt;author&gt;Haussmann, M.&lt;/author&gt;&lt;/authors&gt;&lt;/contributors&gt;&lt;titles&gt;&lt;title&gt;Experimental manipulation of telomere length: does it reveal a corner-stone role for telomerase in the natural variability of individual fitness?&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E956EC" w:rsidRPr="002612F4">
        <w:rPr>
          <w:sz w:val="22"/>
          <w:szCs w:val="22"/>
        </w:rPr>
        <w:fldChar w:fldCharType="separate"/>
      </w:r>
      <w:r w:rsidR="002F6EE1">
        <w:rPr>
          <w:noProof/>
          <w:sz w:val="22"/>
          <w:szCs w:val="22"/>
        </w:rPr>
        <w:t>[see 62 for a review]</w:t>
      </w:r>
      <w:r w:rsidR="00E956EC" w:rsidRPr="002612F4">
        <w:rPr>
          <w:sz w:val="22"/>
          <w:szCs w:val="22"/>
        </w:rPr>
        <w:fldChar w:fldCharType="end"/>
      </w:r>
      <w:r w:rsidR="00295426">
        <w:rPr>
          <w:sz w:val="22"/>
          <w:szCs w:val="22"/>
        </w:rPr>
        <w:t xml:space="preserve">, despite the </w:t>
      </w:r>
      <w:r w:rsidR="00AF1806">
        <w:rPr>
          <w:sz w:val="22"/>
          <w:szCs w:val="22"/>
        </w:rPr>
        <w:t xml:space="preserve">challenges posed by the diverse actions of telomerase aside from </w:t>
      </w:r>
      <w:r w:rsidR="00166FCA">
        <w:rPr>
          <w:sz w:val="22"/>
          <w:szCs w:val="22"/>
        </w:rPr>
        <w:t xml:space="preserve">telomere lengthening </w:t>
      </w:r>
      <w:r w:rsidR="0052261F" w:rsidRPr="002612F4">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 </w:instrText>
      </w:r>
      <w:r w:rsidR="00022CBD">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52261F" w:rsidRPr="002612F4">
        <w:rPr>
          <w:sz w:val="22"/>
          <w:szCs w:val="22"/>
        </w:rPr>
      </w:r>
      <w:r w:rsidR="0052261F" w:rsidRPr="002612F4">
        <w:rPr>
          <w:sz w:val="22"/>
          <w:szCs w:val="22"/>
        </w:rPr>
        <w:fldChar w:fldCharType="separate"/>
      </w:r>
      <w:r w:rsidR="00022CBD">
        <w:rPr>
          <w:noProof/>
          <w:sz w:val="22"/>
          <w:szCs w:val="22"/>
        </w:rPr>
        <w:t>[26,52]</w:t>
      </w:r>
      <w:r w:rsidR="0052261F" w:rsidRPr="002612F4">
        <w:rPr>
          <w:sz w:val="22"/>
          <w:szCs w:val="22"/>
        </w:rPr>
        <w:fldChar w:fldCharType="end"/>
      </w:r>
      <w:r w:rsidR="005F3661" w:rsidRPr="002612F4">
        <w:rPr>
          <w:sz w:val="22"/>
          <w:szCs w:val="22"/>
        </w:rPr>
        <w:t>.</w:t>
      </w:r>
      <w:r w:rsidR="00DD1BA1">
        <w:rPr>
          <w:sz w:val="22"/>
          <w:szCs w:val="22"/>
        </w:rPr>
        <w:t xml:space="preserve"> </w:t>
      </w:r>
    </w:p>
    <w:p w14:paraId="1A545176" w14:textId="44D71D01" w:rsidR="00F37884" w:rsidRPr="002612F4" w:rsidRDefault="00F37884" w:rsidP="00407275">
      <w:pPr>
        <w:spacing w:line="480" w:lineRule="auto"/>
        <w:rPr>
          <w:b/>
          <w:color w:val="76923C" w:themeColor="accent3" w:themeShade="BF"/>
          <w:sz w:val="22"/>
          <w:szCs w:val="22"/>
        </w:rPr>
      </w:pPr>
    </w:p>
    <w:p w14:paraId="6A834F76" w14:textId="4C450C3D" w:rsidR="00EE00A2" w:rsidRPr="002612F4" w:rsidRDefault="00E11F5A" w:rsidP="00407275">
      <w:pPr>
        <w:spacing w:line="480" w:lineRule="auto"/>
        <w:rPr>
          <w:b/>
          <w:color w:val="76923C" w:themeColor="accent3" w:themeShade="BF"/>
          <w:sz w:val="22"/>
          <w:szCs w:val="22"/>
        </w:rPr>
      </w:pPr>
      <w:r w:rsidRPr="002612F4">
        <w:rPr>
          <w:b/>
          <w:color w:val="76923C" w:themeColor="accent3" w:themeShade="BF"/>
          <w:sz w:val="22"/>
          <w:szCs w:val="22"/>
        </w:rPr>
        <w:t xml:space="preserve">(c) </w:t>
      </w:r>
      <w:r w:rsidR="00EE00A2" w:rsidRPr="002612F4">
        <w:rPr>
          <w:b/>
          <w:color w:val="76923C" w:themeColor="accent3" w:themeShade="BF"/>
          <w:sz w:val="22"/>
          <w:szCs w:val="22"/>
        </w:rPr>
        <w:t>Reasons for caution:</w:t>
      </w:r>
      <w:r w:rsidR="0011140C" w:rsidRPr="002612F4">
        <w:rPr>
          <w:b/>
          <w:color w:val="76923C" w:themeColor="accent3" w:themeShade="BF"/>
          <w:sz w:val="22"/>
          <w:szCs w:val="22"/>
        </w:rPr>
        <w:t xml:space="preserve"> </w:t>
      </w:r>
      <w:r w:rsidR="002A14CD" w:rsidRPr="002612F4">
        <w:rPr>
          <w:b/>
          <w:color w:val="76923C" w:themeColor="accent3" w:themeShade="BF"/>
          <w:sz w:val="22"/>
          <w:szCs w:val="22"/>
        </w:rPr>
        <w:t xml:space="preserve">the </w:t>
      </w:r>
      <w:r w:rsidR="002B3F42" w:rsidRPr="002612F4">
        <w:rPr>
          <w:b/>
          <w:color w:val="76923C" w:themeColor="accent3" w:themeShade="BF"/>
          <w:sz w:val="22"/>
          <w:szCs w:val="22"/>
        </w:rPr>
        <w:t>non-causal</w:t>
      </w:r>
      <w:r w:rsidR="00D1011B" w:rsidRPr="002612F4">
        <w:rPr>
          <w:b/>
          <w:color w:val="76923C" w:themeColor="accent3" w:themeShade="BF"/>
          <w:sz w:val="22"/>
          <w:szCs w:val="22"/>
        </w:rPr>
        <w:t xml:space="preserve"> </w:t>
      </w:r>
      <w:r w:rsidR="002A14CD" w:rsidRPr="002612F4">
        <w:rPr>
          <w:b/>
          <w:color w:val="76923C" w:themeColor="accent3" w:themeShade="BF"/>
          <w:sz w:val="22"/>
          <w:szCs w:val="22"/>
        </w:rPr>
        <w:t>b</w:t>
      </w:r>
      <w:r w:rsidR="002B3F42" w:rsidRPr="002612F4">
        <w:rPr>
          <w:b/>
          <w:color w:val="76923C" w:themeColor="accent3" w:themeShade="BF"/>
          <w:sz w:val="22"/>
          <w:szCs w:val="22"/>
        </w:rPr>
        <w:t>iomarker</w:t>
      </w:r>
      <w:r w:rsidR="002A14CD" w:rsidRPr="002612F4">
        <w:rPr>
          <w:b/>
          <w:color w:val="76923C" w:themeColor="accent3" w:themeShade="BF"/>
          <w:sz w:val="22"/>
          <w:szCs w:val="22"/>
        </w:rPr>
        <w:t xml:space="preserve"> hypo</w:t>
      </w:r>
      <w:r w:rsidR="00D1011B" w:rsidRPr="002612F4">
        <w:rPr>
          <w:b/>
          <w:color w:val="76923C" w:themeColor="accent3" w:themeShade="BF"/>
          <w:sz w:val="22"/>
          <w:szCs w:val="22"/>
        </w:rPr>
        <w:t>thesi</w:t>
      </w:r>
      <w:r w:rsidR="002A14CD" w:rsidRPr="002612F4">
        <w:rPr>
          <w:b/>
          <w:color w:val="76923C" w:themeColor="accent3" w:themeShade="BF"/>
          <w:sz w:val="22"/>
          <w:szCs w:val="22"/>
        </w:rPr>
        <w:t>s</w:t>
      </w:r>
      <w:r w:rsidR="00495D59" w:rsidRPr="002612F4">
        <w:rPr>
          <w:b/>
          <w:color w:val="76923C" w:themeColor="accent3" w:themeShade="BF"/>
          <w:sz w:val="22"/>
          <w:szCs w:val="22"/>
        </w:rPr>
        <w:t>,</w:t>
      </w:r>
      <w:r w:rsidR="002B3F42" w:rsidRPr="002612F4">
        <w:rPr>
          <w:b/>
          <w:color w:val="76923C" w:themeColor="accent3" w:themeShade="BF"/>
          <w:sz w:val="22"/>
          <w:szCs w:val="22"/>
        </w:rPr>
        <w:t xml:space="preserve"> alternative mechanisms, and questionable generality</w:t>
      </w:r>
    </w:p>
    <w:p w14:paraId="69426FA5" w14:textId="1678C4EA" w:rsidR="00231B52" w:rsidRPr="002612F4" w:rsidRDefault="00017C27" w:rsidP="00407275">
      <w:pPr>
        <w:spacing w:line="480" w:lineRule="auto"/>
        <w:rPr>
          <w:sz w:val="22"/>
          <w:szCs w:val="22"/>
        </w:rPr>
      </w:pPr>
      <w:r w:rsidRPr="002612F4">
        <w:rPr>
          <w:sz w:val="22"/>
          <w:szCs w:val="22"/>
        </w:rPr>
        <w:t xml:space="preserve">Given </w:t>
      </w:r>
      <w:r w:rsidR="00C71493" w:rsidRPr="002612F4">
        <w:rPr>
          <w:sz w:val="22"/>
          <w:szCs w:val="22"/>
        </w:rPr>
        <w:t xml:space="preserve">cellular- and organismal-level evidence outlined above, </w:t>
      </w:r>
      <w:r w:rsidRPr="002612F4">
        <w:rPr>
          <w:sz w:val="22"/>
          <w:szCs w:val="22"/>
        </w:rPr>
        <w:t xml:space="preserve">it is certainly mechanistically </w:t>
      </w:r>
      <w:r w:rsidRPr="00BB3DD1">
        <w:rPr>
          <w:i/>
          <w:sz w:val="22"/>
          <w:szCs w:val="22"/>
        </w:rPr>
        <w:t xml:space="preserve">plausible </w:t>
      </w:r>
      <w:r w:rsidRPr="002612F4">
        <w:rPr>
          <w:sz w:val="22"/>
          <w:szCs w:val="22"/>
        </w:rPr>
        <w:t xml:space="preserve">that telomere dynamics </w:t>
      </w:r>
      <w:r w:rsidR="00231B52" w:rsidRPr="002612F4">
        <w:rPr>
          <w:sz w:val="22"/>
          <w:szCs w:val="22"/>
        </w:rPr>
        <w:t xml:space="preserve">are </w:t>
      </w:r>
      <w:r w:rsidR="00231B52" w:rsidRPr="00BB3DD1">
        <w:rPr>
          <w:sz w:val="22"/>
          <w:szCs w:val="22"/>
        </w:rPr>
        <w:t xml:space="preserve">one </w:t>
      </w:r>
      <w:r w:rsidR="00D0672B" w:rsidRPr="002612F4">
        <w:rPr>
          <w:sz w:val="22"/>
          <w:szCs w:val="22"/>
        </w:rPr>
        <w:t xml:space="preserve">proximate cause of </w:t>
      </w:r>
      <w:r w:rsidR="00231B52" w:rsidRPr="002612F4">
        <w:rPr>
          <w:sz w:val="22"/>
          <w:szCs w:val="22"/>
        </w:rPr>
        <w:t>current-future trade-offs</w:t>
      </w:r>
      <w:r w:rsidR="00D0672B" w:rsidRPr="002612F4">
        <w:rPr>
          <w:sz w:val="22"/>
          <w:szCs w:val="22"/>
        </w:rPr>
        <w:t xml:space="preserve"> and ageing</w:t>
      </w:r>
      <w:r w:rsidR="00231B52" w:rsidRPr="002612F4">
        <w:rPr>
          <w:sz w:val="22"/>
          <w:szCs w:val="22"/>
        </w:rPr>
        <w:t xml:space="preserve">. </w:t>
      </w:r>
      <w:r w:rsidR="002B3F42" w:rsidRPr="002612F4">
        <w:rPr>
          <w:sz w:val="22"/>
          <w:szCs w:val="22"/>
        </w:rPr>
        <w:t xml:space="preserve">However, multiple reasons </w:t>
      </w:r>
      <w:r w:rsidR="00454E5A" w:rsidRPr="002612F4">
        <w:rPr>
          <w:sz w:val="22"/>
          <w:szCs w:val="22"/>
        </w:rPr>
        <w:t xml:space="preserve">exist </w:t>
      </w:r>
      <w:r w:rsidR="002B3F42" w:rsidRPr="002612F4">
        <w:rPr>
          <w:sz w:val="22"/>
          <w:szCs w:val="22"/>
        </w:rPr>
        <w:t xml:space="preserve">for caution regarding </w:t>
      </w:r>
      <w:r w:rsidR="00E510BA" w:rsidRPr="002612F4">
        <w:rPr>
          <w:sz w:val="22"/>
          <w:szCs w:val="22"/>
        </w:rPr>
        <w:t>causality</w:t>
      </w:r>
      <w:r w:rsidR="002B3F42" w:rsidRPr="002612F4">
        <w:rPr>
          <w:sz w:val="22"/>
          <w:szCs w:val="22"/>
        </w:rPr>
        <w:t xml:space="preserve">. </w:t>
      </w:r>
      <w:r w:rsidR="00662536" w:rsidRPr="002612F4">
        <w:rPr>
          <w:sz w:val="22"/>
          <w:szCs w:val="22"/>
        </w:rPr>
        <w:t xml:space="preserve">It is frequently highlighted, for example, that telomere length’s </w:t>
      </w:r>
      <w:r w:rsidR="00454E5A" w:rsidRPr="002612F4">
        <w:rPr>
          <w:sz w:val="22"/>
          <w:szCs w:val="22"/>
        </w:rPr>
        <w:t xml:space="preserve">utility </w:t>
      </w:r>
      <w:r w:rsidR="00662536" w:rsidRPr="002612F4">
        <w:rPr>
          <w:sz w:val="22"/>
          <w:szCs w:val="22"/>
        </w:rPr>
        <w:t xml:space="preserve">as a predictor of </w:t>
      </w:r>
      <w:r w:rsidR="00454E5A" w:rsidRPr="002612F4">
        <w:rPr>
          <w:sz w:val="22"/>
          <w:szCs w:val="22"/>
        </w:rPr>
        <w:t xml:space="preserve">health and </w:t>
      </w:r>
      <w:r w:rsidR="0066757F" w:rsidRPr="002612F4">
        <w:rPr>
          <w:sz w:val="22"/>
          <w:szCs w:val="22"/>
        </w:rPr>
        <w:t xml:space="preserve">fitness </w:t>
      </w:r>
      <w:r w:rsidR="00662536" w:rsidRPr="002612F4">
        <w:rPr>
          <w:sz w:val="22"/>
          <w:szCs w:val="22"/>
        </w:rPr>
        <w:t xml:space="preserve">could </w:t>
      </w:r>
      <w:r w:rsidR="00D0672B" w:rsidRPr="002612F4">
        <w:rPr>
          <w:sz w:val="22"/>
          <w:szCs w:val="22"/>
        </w:rPr>
        <w:t xml:space="preserve">instead </w:t>
      </w:r>
      <w:r w:rsidR="00662536" w:rsidRPr="002612F4">
        <w:rPr>
          <w:sz w:val="22"/>
          <w:szCs w:val="22"/>
        </w:rPr>
        <w:t xml:space="preserve">reflect </w:t>
      </w:r>
      <w:r w:rsidR="00DB6672" w:rsidRPr="002612F4">
        <w:rPr>
          <w:sz w:val="22"/>
          <w:szCs w:val="22"/>
        </w:rPr>
        <w:t xml:space="preserve">it acting as a non-causal biomarker </w:t>
      </w:r>
      <w:r w:rsidR="008B6BB7" w:rsidRPr="002612F4">
        <w:rPr>
          <w:sz w:val="22"/>
          <w:szCs w:val="22"/>
        </w:rPr>
        <w:t xml:space="preserve">of accumulated damage to other biological structures that </w:t>
      </w:r>
      <w:r w:rsidR="00D0672B" w:rsidRPr="002612F4">
        <w:rPr>
          <w:sz w:val="22"/>
          <w:szCs w:val="22"/>
        </w:rPr>
        <w:t xml:space="preserve">themselves have </w:t>
      </w:r>
      <w:r w:rsidR="008B6BB7" w:rsidRPr="002612F4">
        <w:rPr>
          <w:sz w:val="22"/>
          <w:szCs w:val="22"/>
        </w:rPr>
        <w:t>causal deleterious effects on future performance</w:t>
      </w:r>
      <w:r w:rsidR="009A0988" w:rsidRPr="002612F4">
        <w:rPr>
          <w:i/>
          <w:sz w:val="22"/>
          <w:szCs w:val="22"/>
        </w:rPr>
        <w:t xml:space="preserve"> </w:t>
      </w:r>
      <w:r w:rsidR="00B722BD" w:rsidRPr="002612F4">
        <w:rPr>
          <w:sz w:val="22"/>
          <w:szCs w:val="22"/>
        </w:rPr>
        <w:fldChar w:fldCharType="begin">
          <w:fldData xml:space="preserve">PEVuZE5vdGU+PENpdGU+PEF1dGhvcj5TaW1vbnM8L0F1dGhvcj48WWVhcj4yMDE1PC9ZZWFyPjxS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</w:fldData>
        </w:fldChar>
      </w:r>
      <w:r w:rsidR="002F6EE1">
        <w:rPr>
          <w:sz w:val="22"/>
          <w:szCs w:val="22"/>
        </w:rPr>
        <w:instrText xml:space="preserve"> ADDIN EN.CITE </w:instrText>
      </w:r>
      <w:r w:rsidR="002F6EE1">
        <w:rPr>
          <w:sz w:val="22"/>
          <w:szCs w:val="22"/>
        </w:rPr>
        <w:fldChar w:fldCharType="begin">
          <w:fldData xml:space="preserve">PEVuZE5vdGU+PENpdGU+PEF1dGhvcj5TaW1vbnM8L0F1dGhvcj48WWVhcj4yMDE1PC9ZZWFyPjxS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</w:fldData>
        </w:fldChar>
      </w:r>
      <w:r w:rsidR="002F6EE1">
        <w:rPr>
          <w:sz w:val="22"/>
          <w:szCs w:val="22"/>
        </w:rPr>
        <w:instrText xml:space="preserve"> ADDIN EN.CITE.DATA </w:instrText>
      </w:r>
      <w:r w:rsidR="002F6EE1">
        <w:rPr>
          <w:sz w:val="22"/>
          <w:szCs w:val="22"/>
        </w:rPr>
      </w:r>
      <w:r w:rsidR="002F6EE1">
        <w:rPr>
          <w:sz w:val="22"/>
          <w:szCs w:val="22"/>
        </w:rPr>
        <w:fldChar w:fldCharType="end"/>
      </w:r>
      <w:r w:rsidR="00B722BD" w:rsidRPr="002612F4">
        <w:rPr>
          <w:sz w:val="22"/>
          <w:szCs w:val="22"/>
        </w:rPr>
      </w:r>
      <w:r w:rsidR="00B722BD" w:rsidRPr="002612F4">
        <w:rPr>
          <w:sz w:val="22"/>
          <w:szCs w:val="22"/>
        </w:rPr>
        <w:fldChar w:fldCharType="separate"/>
      </w:r>
      <w:r w:rsidR="002F6EE1">
        <w:rPr>
          <w:noProof/>
          <w:sz w:val="22"/>
          <w:szCs w:val="22"/>
        </w:rPr>
        <w:t>[e.g. 61,63]</w:t>
      </w:r>
      <w:r w:rsidR="00B722BD" w:rsidRPr="002612F4">
        <w:rPr>
          <w:sz w:val="22"/>
          <w:szCs w:val="22"/>
        </w:rPr>
        <w:fldChar w:fldCharType="end"/>
      </w:r>
      <w:r w:rsidR="007F522C">
        <w:rPr>
          <w:sz w:val="22"/>
          <w:szCs w:val="22"/>
        </w:rPr>
        <w:t xml:space="preserve"> (The </w:t>
      </w:r>
      <w:r w:rsidR="007F522C">
        <w:rPr>
          <w:i/>
          <w:sz w:val="22"/>
          <w:szCs w:val="22"/>
        </w:rPr>
        <w:t>N</w:t>
      </w:r>
      <w:r w:rsidR="007F522C" w:rsidRPr="00BB3DD1">
        <w:rPr>
          <w:i/>
          <w:sz w:val="22"/>
          <w:szCs w:val="22"/>
        </w:rPr>
        <w:t xml:space="preserve">on-causal </w:t>
      </w:r>
      <w:r w:rsidR="007F522C">
        <w:rPr>
          <w:i/>
          <w:sz w:val="22"/>
          <w:szCs w:val="22"/>
        </w:rPr>
        <w:t>B</w:t>
      </w:r>
      <w:r w:rsidR="007F522C" w:rsidRPr="00BB3DD1">
        <w:rPr>
          <w:i/>
          <w:sz w:val="22"/>
          <w:szCs w:val="22"/>
        </w:rPr>
        <w:t xml:space="preserve">iomarker </w:t>
      </w:r>
      <w:r w:rsidR="007F522C">
        <w:rPr>
          <w:i/>
          <w:sz w:val="22"/>
          <w:szCs w:val="22"/>
        </w:rPr>
        <w:t>H</w:t>
      </w:r>
      <w:r w:rsidR="007F522C" w:rsidRPr="00BB3DD1">
        <w:rPr>
          <w:i/>
          <w:sz w:val="22"/>
          <w:szCs w:val="22"/>
        </w:rPr>
        <w:t>ypothesis</w:t>
      </w:r>
      <w:r w:rsidR="007F522C">
        <w:rPr>
          <w:sz w:val="22"/>
          <w:szCs w:val="22"/>
        </w:rPr>
        <w:t>)</w:t>
      </w:r>
      <w:r w:rsidR="0066757F" w:rsidRPr="002612F4">
        <w:rPr>
          <w:sz w:val="22"/>
          <w:szCs w:val="22"/>
        </w:rPr>
        <w:t>.</w:t>
      </w:r>
      <w:r w:rsidR="00807557" w:rsidRPr="002612F4">
        <w:rPr>
          <w:sz w:val="22"/>
          <w:szCs w:val="22"/>
        </w:rPr>
        <w:t xml:space="preserve"> </w:t>
      </w:r>
      <w:r w:rsidR="007D3422">
        <w:rPr>
          <w:sz w:val="22"/>
          <w:szCs w:val="22"/>
        </w:rPr>
        <w:t>T</w:t>
      </w:r>
      <w:r w:rsidR="00231B52" w:rsidRPr="002612F4">
        <w:rPr>
          <w:sz w:val="22"/>
          <w:szCs w:val="22"/>
        </w:rPr>
        <w:t xml:space="preserve">here are </w:t>
      </w:r>
      <w:r w:rsidR="007D3422">
        <w:rPr>
          <w:sz w:val="22"/>
          <w:szCs w:val="22"/>
        </w:rPr>
        <w:t xml:space="preserve">also </w:t>
      </w:r>
      <w:r w:rsidR="00A627AB" w:rsidRPr="002612F4">
        <w:rPr>
          <w:sz w:val="22"/>
          <w:szCs w:val="22"/>
        </w:rPr>
        <w:t xml:space="preserve">notable </w:t>
      </w:r>
      <w:r w:rsidR="00231B52" w:rsidRPr="002612F4">
        <w:rPr>
          <w:sz w:val="22"/>
          <w:szCs w:val="22"/>
        </w:rPr>
        <w:t>reasons for caution regarding</w:t>
      </w:r>
      <w:r w:rsidR="00653CC7" w:rsidRPr="002612F4">
        <w:rPr>
          <w:sz w:val="22"/>
          <w:szCs w:val="22"/>
        </w:rPr>
        <w:t xml:space="preserve"> </w:t>
      </w:r>
      <w:r w:rsidR="00231B52" w:rsidRPr="002612F4">
        <w:rPr>
          <w:sz w:val="22"/>
          <w:szCs w:val="22"/>
        </w:rPr>
        <w:t xml:space="preserve">the </w:t>
      </w:r>
      <w:r w:rsidR="007D3422">
        <w:rPr>
          <w:sz w:val="22"/>
          <w:szCs w:val="22"/>
        </w:rPr>
        <w:t xml:space="preserve">relative causal </w:t>
      </w:r>
      <w:r w:rsidR="00231B52" w:rsidRPr="002612F4">
        <w:rPr>
          <w:sz w:val="22"/>
          <w:szCs w:val="22"/>
        </w:rPr>
        <w:t xml:space="preserve">importance of </w:t>
      </w:r>
      <w:r w:rsidR="007D3422">
        <w:rPr>
          <w:sz w:val="22"/>
          <w:szCs w:val="22"/>
        </w:rPr>
        <w:t xml:space="preserve">telomere attrition and </w:t>
      </w:r>
      <w:r w:rsidR="00231B52" w:rsidRPr="002612F4">
        <w:rPr>
          <w:sz w:val="22"/>
          <w:szCs w:val="22"/>
        </w:rPr>
        <w:t>alternative mechanisms</w:t>
      </w:r>
      <w:r w:rsidR="003D6D9B" w:rsidRPr="002612F4">
        <w:rPr>
          <w:sz w:val="22"/>
          <w:szCs w:val="22"/>
        </w:rPr>
        <w:t>,</w:t>
      </w:r>
      <w:r w:rsidR="00231B52" w:rsidRPr="002612F4">
        <w:rPr>
          <w:sz w:val="22"/>
          <w:szCs w:val="22"/>
        </w:rPr>
        <w:t xml:space="preserve"> </w:t>
      </w:r>
      <w:r w:rsidR="00022360">
        <w:rPr>
          <w:sz w:val="22"/>
          <w:szCs w:val="22"/>
        </w:rPr>
        <w:t xml:space="preserve">as well as </w:t>
      </w:r>
      <w:r w:rsidR="00832BA9" w:rsidRPr="002612F4">
        <w:rPr>
          <w:sz w:val="22"/>
          <w:szCs w:val="22"/>
        </w:rPr>
        <w:t xml:space="preserve">the </w:t>
      </w:r>
      <w:r w:rsidR="00231B52" w:rsidRPr="002612F4">
        <w:rPr>
          <w:sz w:val="22"/>
          <w:szCs w:val="22"/>
        </w:rPr>
        <w:t>taxonomic generality</w:t>
      </w:r>
      <w:r w:rsidR="00832BA9" w:rsidRPr="002612F4">
        <w:rPr>
          <w:sz w:val="22"/>
          <w:szCs w:val="22"/>
        </w:rPr>
        <w:t xml:space="preserve"> of </w:t>
      </w:r>
      <w:r w:rsidR="008271C3" w:rsidRPr="002612F4">
        <w:rPr>
          <w:sz w:val="22"/>
          <w:szCs w:val="22"/>
        </w:rPr>
        <w:t xml:space="preserve">any </w:t>
      </w:r>
      <w:r w:rsidR="00832BA9" w:rsidRPr="002612F4">
        <w:rPr>
          <w:sz w:val="22"/>
          <w:szCs w:val="22"/>
        </w:rPr>
        <w:t>causal role</w:t>
      </w:r>
      <w:r w:rsidR="007D3422">
        <w:rPr>
          <w:sz w:val="22"/>
          <w:szCs w:val="22"/>
        </w:rPr>
        <w:t xml:space="preserve"> for telomeres</w:t>
      </w:r>
      <w:r w:rsidR="00231B52" w:rsidRPr="002612F4">
        <w:rPr>
          <w:sz w:val="22"/>
          <w:szCs w:val="22"/>
        </w:rPr>
        <w:t xml:space="preserve">. </w:t>
      </w:r>
      <w:r w:rsidR="002B3F42" w:rsidRPr="002612F4">
        <w:rPr>
          <w:sz w:val="22"/>
          <w:szCs w:val="22"/>
        </w:rPr>
        <w:t xml:space="preserve">I discuss these </w:t>
      </w:r>
      <w:r w:rsidR="00020C5D" w:rsidRPr="002612F4">
        <w:rPr>
          <w:sz w:val="22"/>
          <w:szCs w:val="22"/>
        </w:rPr>
        <w:t>issues</w:t>
      </w:r>
      <w:r w:rsidR="002B3F42" w:rsidRPr="002612F4">
        <w:rPr>
          <w:sz w:val="22"/>
          <w:szCs w:val="22"/>
        </w:rPr>
        <w:t xml:space="preserve"> below</w:t>
      </w:r>
      <w:r w:rsidR="003A41A4" w:rsidRPr="002612F4">
        <w:rPr>
          <w:sz w:val="22"/>
          <w:szCs w:val="22"/>
        </w:rPr>
        <w:t>.</w:t>
      </w:r>
    </w:p>
    <w:p w14:paraId="34C1F46B" w14:textId="77777777" w:rsidR="00231B52" w:rsidRPr="002612F4" w:rsidRDefault="00231B52" w:rsidP="00407275">
      <w:pPr>
        <w:spacing w:line="480" w:lineRule="auto"/>
        <w:rPr>
          <w:sz w:val="22"/>
          <w:szCs w:val="22"/>
        </w:rPr>
      </w:pPr>
    </w:p>
    <w:p w14:paraId="7B574CB3" w14:textId="1EF785EB" w:rsidR="00B03262" w:rsidRPr="002612F4" w:rsidRDefault="00B03262" w:rsidP="00407275">
      <w:pPr>
        <w:spacing w:line="480" w:lineRule="auto"/>
        <w:rPr>
          <w:b/>
          <w:color w:val="76923C" w:themeColor="accent3" w:themeShade="BF"/>
          <w:sz w:val="22"/>
          <w:szCs w:val="22"/>
        </w:rPr>
      </w:pPr>
      <w:r w:rsidRPr="002612F4">
        <w:rPr>
          <w:b/>
          <w:color w:val="76923C" w:themeColor="accent3" w:themeShade="BF"/>
          <w:sz w:val="22"/>
          <w:szCs w:val="22"/>
        </w:rPr>
        <w:t>(i) Telomere</w:t>
      </w:r>
      <w:r w:rsidR="0082270F" w:rsidRPr="002612F4">
        <w:rPr>
          <w:b/>
          <w:color w:val="76923C" w:themeColor="accent3" w:themeShade="BF"/>
          <w:sz w:val="22"/>
          <w:szCs w:val="22"/>
        </w:rPr>
        <w:t>s</w:t>
      </w:r>
      <w:r w:rsidRPr="002612F4">
        <w:rPr>
          <w:b/>
          <w:color w:val="76923C" w:themeColor="accent3" w:themeShade="BF"/>
          <w:sz w:val="22"/>
          <w:szCs w:val="22"/>
        </w:rPr>
        <w:t xml:space="preserve"> as a non-causal ‘biomarker’: non-causation </w:t>
      </w:r>
      <w:r w:rsidR="004C424B" w:rsidRPr="002612F4">
        <w:rPr>
          <w:b/>
          <w:color w:val="76923C" w:themeColor="accent3" w:themeShade="BF"/>
          <w:sz w:val="22"/>
          <w:szCs w:val="22"/>
        </w:rPr>
        <w:t>or</w:t>
      </w:r>
      <w:r w:rsidRPr="002612F4">
        <w:rPr>
          <w:b/>
          <w:color w:val="76923C" w:themeColor="accent3" w:themeShade="BF"/>
          <w:sz w:val="22"/>
          <w:szCs w:val="22"/>
        </w:rPr>
        <w:t xml:space="preserve"> weak causation</w:t>
      </w:r>
      <w:r w:rsidR="004C424B" w:rsidRPr="002612F4">
        <w:rPr>
          <w:b/>
          <w:color w:val="76923C" w:themeColor="accent3" w:themeShade="BF"/>
          <w:sz w:val="22"/>
          <w:szCs w:val="22"/>
        </w:rPr>
        <w:t>?</w:t>
      </w:r>
    </w:p>
    <w:p w14:paraId="07C250B8" w14:textId="5A29CB04" w:rsidR="009753A2" w:rsidRPr="002612F4" w:rsidRDefault="00A2740F" w:rsidP="0069614B">
      <w:pPr>
        <w:spacing w:line="480" w:lineRule="auto"/>
        <w:rPr>
          <w:sz w:val="22"/>
          <w:szCs w:val="22"/>
        </w:rPr>
      </w:pPr>
      <w:r>
        <w:rPr>
          <w:sz w:val="22"/>
          <w:szCs w:val="22"/>
        </w:rPr>
        <w:t xml:space="preserve">Telomere lengths and/or attrition rates acting solely as non-causal biomarkers of </w:t>
      </w:r>
      <w:r w:rsidR="0069614B">
        <w:rPr>
          <w:sz w:val="22"/>
          <w:szCs w:val="22"/>
        </w:rPr>
        <w:t>accumulated damage to other biological structures</w:t>
      </w:r>
      <w:r>
        <w:rPr>
          <w:sz w:val="22"/>
          <w:szCs w:val="22"/>
        </w:rPr>
        <w:t xml:space="preserve"> </w:t>
      </w:r>
      <w:r w:rsidR="00B531D9" w:rsidRPr="002612F4">
        <w:rPr>
          <w:sz w:val="22"/>
          <w:szCs w:val="22"/>
        </w:rPr>
        <w:t xml:space="preserve">could </w:t>
      </w:r>
      <w:r w:rsidR="00662671" w:rsidRPr="002612F4">
        <w:rPr>
          <w:sz w:val="22"/>
          <w:szCs w:val="22"/>
        </w:rPr>
        <w:t>account not only for the prognostic utility of telomere dynamics</w:t>
      </w:r>
      <w:r w:rsidR="007E550C">
        <w:rPr>
          <w:sz w:val="22"/>
          <w:szCs w:val="22"/>
        </w:rPr>
        <w:t xml:space="preserve"> (see above)</w:t>
      </w:r>
      <w:r w:rsidR="00662671" w:rsidRPr="002612F4">
        <w:rPr>
          <w:sz w:val="22"/>
          <w:szCs w:val="22"/>
        </w:rPr>
        <w:t xml:space="preserve">, but for two </w:t>
      </w:r>
      <w:r w:rsidR="00E2475B" w:rsidRPr="002612F4">
        <w:rPr>
          <w:sz w:val="22"/>
          <w:szCs w:val="22"/>
        </w:rPr>
        <w:t xml:space="preserve">findings that </w:t>
      </w:r>
      <w:r w:rsidR="00242230" w:rsidRPr="002612F4">
        <w:rPr>
          <w:sz w:val="22"/>
          <w:szCs w:val="22"/>
        </w:rPr>
        <w:t xml:space="preserve">appear to </w:t>
      </w:r>
      <w:r w:rsidR="00E06F62" w:rsidRPr="002612F4">
        <w:rPr>
          <w:sz w:val="22"/>
          <w:szCs w:val="22"/>
        </w:rPr>
        <w:t xml:space="preserve">discord </w:t>
      </w:r>
      <w:r w:rsidR="00E2475B" w:rsidRPr="002612F4">
        <w:rPr>
          <w:sz w:val="22"/>
          <w:szCs w:val="22"/>
        </w:rPr>
        <w:t xml:space="preserve">with </w:t>
      </w:r>
      <w:r w:rsidR="00145C3B" w:rsidRPr="002612F4">
        <w:rPr>
          <w:sz w:val="22"/>
          <w:szCs w:val="22"/>
        </w:rPr>
        <w:t xml:space="preserve">a </w:t>
      </w:r>
      <w:r w:rsidR="00E2475B" w:rsidRPr="002612F4">
        <w:rPr>
          <w:sz w:val="22"/>
          <w:szCs w:val="22"/>
        </w:rPr>
        <w:t xml:space="preserve">simple </w:t>
      </w:r>
      <w:r w:rsidR="0069614B">
        <w:rPr>
          <w:sz w:val="22"/>
          <w:szCs w:val="22"/>
        </w:rPr>
        <w:t xml:space="preserve">mechanistic </w:t>
      </w:r>
      <w:r w:rsidR="00E2475B" w:rsidRPr="002612F4">
        <w:rPr>
          <w:sz w:val="22"/>
          <w:szCs w:val="22"/>
        </w:rPr>
        <w:t xml:space="preserve">model in which </w:t>
      </w:r>
      <w:r w:rsidR="0069614B">
        <w:rPr>
          <w:sz w:val="22"/>
          <w:szCs w:val="22"/>
        </w:rPr>
        <w:t xml:space="preserve">some </w:t>
      </w:r>
      <w:r w:rsidR="00C951C1" w:rsidRPr="002612F4">
        <w:rPr>
          <w:sz w:val="22"/>
          <w:szCs w:val="22"/>
        </w:rPr>
        <w:t>threshold telomere length</w:t>
      </w:r>
      <w:r w:rsidR="00E2475B" w:rsidRPr="002612F4">
        <w:rPr>
          <w:sz w:val="22"/>
          <w:szCs w:val="22"/>
        </w:rPr>
        <w:t xml:space="preserve"> triggers cellular senes</w:t>
      </w:r>
      <w:r w:rsidR="00242230" w:rsidRPr="002612F4">
        <w:rPr>
          <w:sz w:val="22"/>
          <w:szCs w:val="22"/>
        </w:rPr>
        <w:t>c</w:t>
      </w:r>
      <w:r w:rsidR="00E2475B" w:rsidRPr="002612F4">
        <w:rPr>
          <w:sz w:val="22"/>
          <w:szCs w:val="22"/>
        </w:rPr>
        <w:t>ence or apoptosis</w:t>
      </w:r>
      <w:r w:rsidR="004D5AB9" w:rsidRPr="002612F4">
        <w:rPr>
          <w:sz w:val="22"/>
          <w:szCs w:val="22"/>
        </w:rPr>
        <w:t xml:space="preserve"> (though </w:t>
      </w:r>
      <w:r w:rsidR="00C227C6" w:rsidRPr="002612F4">
        <w:rPr>
          <w:sz w:val="22"/>
          <w:szCs w:val="22"/>
        </w:rPr>
        <w:t xml:space="preserve">both patterns could </w:t>
      </w:r>
      <w:r w:rsidR="00424EF3" w:rsidRPr="002612F4">
        <w:rPr>
          <w:sz w:val="22"/>
          <w:szCs w:val="22"/>
        </w:rPr>
        <w:t>also</w:t>
      </w:r>
      <w:r w:rsidR="00C227C6" w:rsidRPr="002612F4">
        <w:rPr>
          <w:sz w:val="22"/>
          <w:szCs w:val="22"/>
        </w:rPr>
        <w:t xml:space="preserve"> reflect the excessive simplicity of such a model </w:t>
      </w:r>
      <w:r w:rsidR="00634B46" w:rsidRPr="002612F4">
        <w:rPr>
          <w:sz w:val="22"/>
          <w:szCs w:val="22"/>
        </w:rPr>
        <w:fldChar w:fldCharType="begin">
          <w:fldData xml:space="preserve">PEVuZE5vdGU+PENpdGU+PEF1dGhvcj5CbGFja2J1cm48L0F1dGhvcj48WWVhcj4yMDAxPC9ZZWFy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MS02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Mzwvdm9sdW1lPjxrZXl3b3Jkcz48a2V5d29yZD5pbmZsYW1tYXRv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</w:fldData>
        </w:fldChar>
      </w:r>
      <w:r w:rsidR="002F6EE1">
        <w:rPr>
          <w:sz w:val="22"/>
          <w:szCs w:val="22"/>
        </w:rPr>
        <w:instrText xml:space="preserve"> ADDIN EN.CITE </w:instrText>
      </w:r>
      <w:r w:rsidR="002F6EE1">
        <w:rPr>
          <w:sz w:val="22"/>
          <w:szCs w:val="22"/>
        </w:rPr>
        <w:fldChar w:fldCharType="begin">
          <w:fldData xml:space="preserve">PEVuZE5vdGU+PENpdGU+PEF1dGhvcj5CbGFja2J1cm48L0F1dGhvcj48WWVhcj4yMDAxPC9ZZWFy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MS02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Mzwvdm9sdW1lPjxrZXl3b3Jkcz48a2V5d29yZD5pbmZsYW1tYXRv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</w:fldData>
        </w:fldChar>
      </w:r>
      <w:r w:rsidR="002F6EE1">
        <w:rPr>
          <w:sz w:val="22"/>
          <w:szCs w:val="22"/>
        </w:rPr>
        <w:instrText xml:space="preserve"> ADDIN EN.CITE.DATA </w:instrText>
      </w:r>
      <w:r w:rsidR="002F6EE1">
        <w:rPr>
          <w:sz w:val="22"/>
          <w:szCs w:val="22"/>
        </w:rPr>
      </w:r>
      <w:r w:rsidR="002F6EE1">
        <w:rPr>
          <w:sz w:val="22"/>
          <w:szCs w:val="22"/>
        </w:rPr>
        <w:fldChar w:fldCharType="end"/>
      </w:r>
      <w:r w:rsidR="00634B46" w:rsidRPr="002612F4">
        <w:rPr>
          <w:sz w:val="22"/>
          <w:szCs w:val="22"/>
        </w:rPr>
      </w:r>
      <w:r w:rsidR="00634B46" w:rsidRPr="002612F4">
        <w:rPr>
          <w:sz w:val="22"/>
          <w:szCs w:val="22"/>
        </w:rPr>
        <w:fldChar w:fldCharType="separate"/>
      </w:r>
      <w:r w:rsidR="002F6EE1">
        <w:rPr>
          <w:noProof/>
          <w:sz w:val="22"/>
          <w:szCs w:val="22"/>
        </w:rPr>
        <w:t>[26,54,64]</w:t>
      </w:r>
      <w:r w:rsidR="00634B46" w:rsidRPr="002612F4">
        <w:rPr>
          <w:sz w:val="22"/>
          <w:szCs w:val="22"/>
        </w:rPr>
        <w:fldChar w:fldCharType="end"/>
      </w:r>
      <w:r w:rsidR="004D5AB9" w:rsidRPr="002612F4">
        <w:rPr>
          <w:sz w:val="22"/>
          <w:szCs w:val="22"/>
        </w:rPr>
        <w:t>)</w:t>
      </w:r>
      <w:r w:rsidR="007B5B72" w:rsidRPr="002612F4">
        <w:rPr>
          <w:sz w:val="22"/>
          <w:szCs w:val="22"/>
        </w:rPr>
        <w:t>.</w:t>
      </w:r>
      <w:r w:rsidR="002C1F96" w:rsidRPr="002612F4">
        <w:rPr>
          <w:sz w:val="22"/>
          <w:szCs w:val="22"/>
        </w:rPr>
        <w:t xml:space="preserve"> </w:t>
      </w:r>
      <w:r w:rsidR="004C424B" w:rsidRPr="002612F4">
        <w:rPr>
          <w:sz w:val="22"/>
          <w:szCs w:val="22"/>
        </w:rPr>
        <w:t xml:space="preserve">First, </w:t>
      </w:r>
      <w:r w:rsidR="004E4EDC" w:rsidRPr="002612F4">
        <w:rPr>
          <w:sz w:val="22"/>
          <w:szCs w:val="22"/>
        </w:rPr>
        <w:t xml:space="preserve">observations that telomere attrition rate </w:t>
      </w:r>
      <w:r w:rsidR="00F11667">
        <w:rPr>
          <w:sz w:val="22"/>
          <w:szCs w:val="22"/>
        </w:rPr>
        <w:t xml:space="preserve">can be </w:t>
      </w:r>
      <w:r w:rsidR="007D6B9C" w:rsidRPr="002612F4">
        <w:rPr>
          <w:sz w:val="22"/>
          <w:szCs w:val="22"/>
        </w:rPr>
        <w:t xml:space="preserve">a stronger predictor </w:t>
      </w:r>
      <w:r w:rsidR="004E4EDC" w:rsidRPr="002612F4">
        <w:rPr>
          <w:sz w:val="22"/>
          <w:szCs w:val="22"/>
        </w:rPr>
        <w:t xml:space="preserve">of </w:t>
      </w:r>
      <w:r w:rsidR="007D6B9C" w:rsidRPr="002612F4">
        <w:rPr>
          <w:sz w:val="22"/>
          <w:szCs w:val="22"/>
        </w:rPr>
        <w:t xml:space="preserve">survival </w:t>
      </w:r>
      <w:r w:rsidR="004E4EDC" w:rsidRPr="002612F4">
        <w:rPr>
          <w:sz w:val="22"/>
          <w:szCs w:val="22"/>
        </w:rPr>
        <w:t xml:space="preserve">than telomere length </w:t>
      </w:r>
      <w:r w:rsidR="004E4EDC" w:rsidRPr="002612F4">
        <w:rPr>
          <w:sz w:val="22"/>
          <w:szCs w:val="22"/>
        </w:rPr>
        <w:fldChar w:fldCharType="begin">
          <w:fldData xml:space="preserve">PEVuZE5vdGU+PENpdGU+PEF1dGhvcj5TYWxvbW9uczwvQXV0aG9yPjxZZWFyPjIwMDk8L1llYXI+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E3NDMtMTc0ODwvcGFnZXM+PHZvbHVt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</w:fldData>
        </w:fldChar>
      </w:r>
      <w:r w:rsidR="002F6EE1">
        <w:rPr>
          <w:sz w:val="22"/>
          <w:szCs w:val="22"/>
        </w:rPr>
        <w:instrText xml:space="preserve"> ADDIN EN.CITE </w:instrText>
      </w:r>
      <w:r w:rsidR="002F6EE1">
        <w:rPr>
          <w:sz w:val="22"/>
          <w:szCs w:val="22"/>
        </w:rPr>
        <w:fldChar w:fldCharType="begin">
          <w:fldData xml:space="preserve">PEVuZE5vdGU+PENpdGU+PEF1dGhvcj5TYWxvbW9uczwvQXV0aG9yPjxZZWFyPjIwMDk8L1llYXI+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E3NDMtMTc0ODwvcGFnZXM+PHZvbHVt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4E4EDC" w:rsidRPr="002612F4">
        <w:rPr>
          <w:sz w:val="22"/>
          <w:szCs w:val="22"/>
        </w:rPr>
      </w:r>
      <w:r w:rsidR="004E4EDC" w:rsidRPr="002612F4">
        <w:rPr>
          <w:sz w:val="22"/>
          <w:szCs w:val="22"/>
        </w:rPr>
        <w:fldChar w:fldCharType="separate"/>
      </w:r>
      <w:r w:rsidR="002F6EE1">
        <w:rPr>
          <w:noProof/>
          <w:sz w:val="22"/>
          <w:szCs w:val="22"/>
        </w:rPr>
        <w:t>[e.g. 34,63,45, but see 43 among others]</w:t>
      </w:r>
      <w:r w:rsidR="004E4EDC" w:rsidRPr="002612F4">
        <w:rPr>
          <w:sz w:val="22"/>
          <w:szCs w:val="22"/>
        </w:rPr>
        <w:fldChar w:fldCharType="end"/>
      </w:r>
      <w:r w:rsidR="004E4EDC" w:rsidRPr="002612F4">
        <w:rPr>
          <w:sz w:val="22"/>
          <w:szCs w:val="22"/>
        </w:rPr>
        <w:t xml:space="preserve"> could reflect telomere </w:t>
      </w:r>
      <w:r w:rsidR="00220A51" w:rsidRPr="002612F4">
        <w:rPr>
          <w:sz w:val="22"/>
          <w:szCs w:val="22"/>
        </w:rPr>
        <w:t xml:space="preserve">attrition </w:t>
      </w:r>
      <w:r w:rsidR="00E43A18" w:rsidRPr="002612F4">
        <w:rPr>
          <w:sz w:val="22"/>
          <w:szCs w:val="22"/>
        </w:rPr>
        <w:t xml:space="preserve">rate </w:t>
      </w:r>
      <w:r w:rsidR="001E2B25">
        <w:rPr>
          <w:sz w:val="22"/>
          <w:szCs w:val="22"/>
        </w:rPr>
        <w:t xml:space="preserve">correlating more closely with </w:t>
      </w:r>
      <w:r w:rsidR="00220A51" w:rsidRPr="002612F4">
        <w:rPr>
          <w:sz w:val="22"/>
          <w:szCs w:val="22"/>
        </w:rPr>
        <w:t xml:space="preserve">damage accumulation to other structures, </w:t>
      </w:r>
      <w:r w:rsidR="004E4EDC" w:rsidRPr="002612F4">
        <w:rPr>
          <w:sz w:val="22"/>
          <w:szCs w:val="22"/>
        </w:rPr>
        <w:t xml:space="preserve">perhaps because </w:t>
      </w:r>
      <w:r w:rsidR="005C468A" w:rsidRPr="002612F4">
        <w:rPr>
          <w:sz w:val="22"/>
          <w:szCs w:val="22"/>
        </w:rPr>
        <w:t xml:space="preserve">inter-individual </w:t>
      </w:r>
      <w:r w:rsidR="00220A51" w:rsidRPr="002612F4">
        <w:rPr>
          <w:sz w:val="22"/>
          <w:szCs w:val="22"/>
        </w:rPr>
        <w:t xml:space="preserve">variation in </w:t>
      </w:r>
      <w:r w:rsidR="005C468A" w:rsidRPr="002612F4">
        <w:rPr>
          <w:sz w:val="22"/>
          <w:szCs w:val="22"/>
        </w:rPr>
        <w:t xml:space="preserve">telomere length </w:t>
      </w:r>
      <w:r w:rsidR="007B5B72" w:rsidRPr="002612F4">
        <w:rPr>
          <w:sz w:val="22"/>
          <w:szCs w:val="22"/>
        </w:rPr>
        <w:t xml:space="preserve">can </w:t>
      </w:r>
      <w:r w:rsidR="00220A51" w:rsidRPr="002612F4">
        <w:rPr>
          <w:sz w:val="22"/>
          <w:szCs w:val="22"/>
        </w:rPr>
        <w:t xml:space="preserve">arise </w:t>
      </w:r>
      <w:r w:rsidR="00C50B3B" w:rsidRPr="002612F4">
        <w:rPr>
          <w:sz w:val="22"/>
          <w:szCs w:val="22"/>
        </w:rPr>
        <w:t>via mecha</w:t>
      </w:r>
      <w:r w:rsidR="004E4EDC" w:rsidRPr="002612F4">
        <w:rPr>
          <w:sz w:val="22"/>
          <w:szCs w:val="22"/>
        </w:rPr>
        <w:t xml:space="preserve">nisms other than damage accumulation </w:t>
      </w:r>
      <w:r w:rsidR="00872709" w:rsidRPr="002612F4">
        <w:rPr>
          <w:sz w:val="22"/>
          <w:szCs w:val="22"/>
        </w:rPr>
        <w:fldChar w:fldCharType="begin">
          <w:fldData xml:space="preserve">PEVuZE5vdGU+PENpdGU+PEF1dGhvcj5IamVsbWJvcmc8L0F1dGhvcj48WWVhcj4yMDE1PC9ZZWFy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</w:fldData>
        </w:fldChar>
      </w:r>
      <w:r w:rsidR="002F6EE1">
        <w:rPr>
          <w:sz w:val="22"/>
          <w:szCs w:val="22"/>
        </w:rPr>
        <w:instrText xml:space="preserve"> ADDIN EN.CITE </w:instrText>
      </w:r>
      <w:r w:rsidR="002F6EE1">
        <w:rPr>
          <w:sz w:val="22"/>
          <w:szCs w:val="22"/>
        </w:rPr>
        <w:fldChar w:fldCharType="begin">
          <w:fldData xml:space="preserve">PEVuZE5vdGU+PENpdGU+PEF1dGhvcj5IamVsbWJvcmc8L0F1dGhvcj48WWVhcj4yMDE1PC9ZZWFy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872709" w:rsidRPr="002612F4">
        <w:rPr>
          <w:sz w:val="22"/>
          <w:szCs w:val="22"/>
        </w:rPr>
      </w:r>
      <w:r w:rsidR="00872709" w:rsidRPr="002612F4">
        <w:rPr>
          <w:sz w:val="22"/>
          <w:szCs w:val="22"/>
        </w:rPr>
        <w:fldChar w:fldCharType="separate"/>
      </w:r>
      <w:r w:rsidR="002F6EE1">
        <w:rPr>
          <w:noProof/>
          <w:sz w:val="22"/>
          <w:szCs w:val="22"/>
        </w:rPr>
        <w:t>[65,66]</w:t>
      </w:r>
      <w:r w:rsidR="00872709" w:rsidRPr="002612F4">
        <w:rPr>
          <w:sz w:val="22"/>
          <w:szCs w:val="22"/>
        </w:rPr>
        <w:fldChar w:fldCharType="end"/>
      </w:r>
      <w:r w:rsidR="00220A51" w:rsidRPr="002612F4">
        <w:rPr>
          <w:sz w:val="22"/>
          <w:szCs w:val="22"/>
        </w:rPr>
        <w:t>.</w:t>
      </w:r>
      <w:r w:rsidR="00F57A97" w:rsidRPr="002612F4">
        <w:rPr>
          <w:sz w:val="22"/>
          <w:szCs w:val="22"/>
        </w:rPr>
        <w:t xml:space="preserve"> </w:t>
      </w:r>
      <w:r w:rsidR="00D62BE9" w:rsidRPr="002612F4">
        <w:rPr>
          <w:sz w:val="22"/>
          <w:szCs w:val="22"/>
        </w:rPr>
        <w:t xml:space="preserve">Second, </w:t>
      </w:r>
      <w:r w:rsidR="0085613C" w:rsidRPr="002612F4">
        <w:rPr>
          <w:sz w:val="22"/>
          <w:szCs w:val="22"/>
        </w:rPr>
        <w:t>counter to expectation</w:t>
      </w:r>
      <w:r w:rsidR="008E7B9A" w:rsidRPr="002612F4">
        <w:rPr>
          <w:sz w:val="22"/>
          <w:szCs w:val="22"/>
        </w:rPr>
        <w:t xml:space="preserve">, recent meta-analyses have revealed that </w:t>
      </w:r>
      <w:r w:rsidR="000E0676" w:rsidRPr="002612F4">
        <w:rPr>
          <w:sz w:val="22"/>
          <w:szCs w:val="22"/>
        </w:rPr>
        <w:t xml:space="preserve">leukocyte </w:t>
      </w:r>
      <w:r w:rsidR="008E7B9A" w:rsidRPr="002612F4">
        <w:rPr>
          <w:sz w:val="22"/>
          <w:szCs w:val="22"/>
        </w:rPr>
        <w:t xml:space="preserve">telomere lengths are </w:t>
      </w:r>
      <w:r w:rsidR="000E0676" w:rsidRPr="002612F4">
        <w:rPr>
          <w:sz w:val="22"/>
          <w:szCs w:val="22"/>
        </w:rPr>
        <w:t xml:space="preserve">a stronger predictor </w:t>
      </w:r>
      <w:r w:rsidR="008E7B9A" w:rsidRPr="002612F4">
        <w:rPr>
          <w:sz w:val="22"/>
          <w:szCs w:val="22"/>
        </w:rPr>
        <w:t xml:space="preserve">of </w:t>
      </w:r>
      <w:r w:rsidR="0085613C" w:rsidRPr="002612F4">
        <w:rPr>
          <w:sz w:val="22"/>
          <w:szCs w:val="22"/>
        </w:rPr>
        <w:t xml:space="preserve">human </w:t>
      </w:r>
      <w:r w:rsidR="008E7B9A" w:rsidRPr="002612F4">
        <w:rPr>
          <w:sz w:val="22"/>
          <w:szCs w:val="22"/>
        </w:rPr>
        <w:t xml:space="preserve">survival in early than late life </w:t>
      </w:r>
      <w:r w:rsidR="008E7B9A" w:rsidRPr="002612F4">
        <w:rPr>
          <w:sz w:val="22"/>
          <w:szCs w:val="22"/>
        </w:rPr>
        <w:fldChar w:fldCharType="begin"/>
      </w:r>
      <w:r w:rsidR="002F6EE1">
        <w:rPr>
          <w:sz w:val="22"/>
          <w:szCs w:val="22"/>
        </w:rPr>
        <w:instrText xml:space="preserve"> ADDIN EN.CITE &lt;EndNote&gt;&lt;Cite&gt;&lt;Author&gt;Boonekamp&lt;/Author&gt;&lt;Year&gt;2013&lt;/Year&gt;&lt;RecNum&gt;10190&lt;/RecNum&gt;&lt;DisplayText&gt;[58]&lt;/DisplayText&gt;&lt;record&gt;&lt;rec-number&gt;10190&lt;/rec-number&gt;&lt;foreign-keys&gt;&lt;key app="EN" db-id="99we5205z59tpfe5dftpafsxe0s209r5ftdw"&gt;10190&lt;/key&gt;&lt;/foreign-keys&gt;&lt;ref-type name="Journal Article"&gt;17&lt;/ref-type&gt;&lt;contributors&gt;&lt;authors&gt;&lt;author&gt;Boonekamp, J. J.&lt;/author&gt;&lt;author&gt;Simons, M. J. P.&lt;/author&gt;&lt;author&gt;Hemerik, L.&lt;/author&gt;&lt;author&gt;Verhulst, S.&lt;/author&gt;&lt;/authors&gt;&lt;/contributors&gt;&lt;auth-address&gt;Univ Groningen, NL-9700 CC Groningen, Netherlands&amp;#xD;Wageningen Univ, Dept Math &amp;amp; Stat Methods, NL-6700 AP Wageningen, Netherlands&lt;/auth-address&gt;&lt;titles&gt;&lt;title&gt;Telomere length behaves as biomarker of somatic redundancy rather than biological age&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pages&gt;330-332&lt;/pages&gt;&lt;volume&gt;12&lt;/volume&gt;&lt;number&gt;2&lt;/number&gt;&lt;keywords&gt;&lt;keyword&gt;blood pressure&lt;/keyword&gt;&lt;keyword&gt;body mass index&lt;/keyword&gt;&lt;keyword&gt;cholesterol&lt;/keyword&gt;&lt;keyword&gt;gompertz&lt;/keyword&gt;&lt;keyword&gt;mechanisms of aging&lt;/keyword&gt;&lt;keyword&gt;senescence&lt;/keyword&gt;&lt;keyword&gt;weibull&lt;/keyword&gt;&lt;keyword&gt;vascular mortality&lt;/keyword&gt;&lt;keyword&gt;individual data&lt;/keyword&gt;&lt;keyword&gt;blood-pressure&lt;/keyword&gt;&lt;keyword&gt;oldest-old&lt;/keyword&gt;&lt;keyword&gt;metaanalysis&lt;/keyword&gt;&lt;keyword&gt;adults&lt;/keyword&gt;&lt;/keywords&gt;&lt;dates&gt;&lt;year&gt;2013&lt;/year&gt;&lt;pub-dates&gt;&lt;date&gt;Apr&lt;/date&gt;&lt;/pub-dates&gt;&lt;/dates&gt;&lt;isbn&gt;1474-9718&lt;/isbn&gt;&lt;accession-num&gt;WOS:000316323500019&lt;/accession-num&gt;&lt;urls&gt;&lt;related-urls&gt;&lt;url&gt;&amp;lt;Go to ISI&amp;gt;://WOS:000316323500019&lt;/url&gt;&lt;/related-urls&gt;&lt;/urls&gt;&lt;electronic-resource-num&gt;10.1111/acel.12050&lt;/electronic-resource-num&gt;&lt;language&gt;English&lt;/language&gt;&lt;/record&gt;&lt;/Cite&gt;&lt;/EndNote&gt;</w:instrText>
      </w:r>
      <w:r w:rsidR="008E7B9A" w:rsidRPr="002612F4">
        <w:rPr>
          <w:sz w:val="22"/>
          <w:szCs w:val="22"/>
        </w:rPr>
        <w:fldChar w:fldCharType="separate"/>
      </w:r>
      <w:r w:rsidR="002F6EE1">
        <w:rPr>
          <w:noProof/>
          <w:sz w:val="22"/>
          <w:szCs w:val="22"/>
        </w:rPr>
        <w:t>[58]</w:t>
      </w:r>
      <w:r w:rsidR="008E7B9A" w:rsidRPr="002612F4">
        <w:rPr>
          <w:sz w:val="22"/>
          <w:szCs w:val="22"/>
        </w:rPr>
        <w:fldChar w:fldCharType="end"/>
      </w:r>
      <w:r w:rsidR="008E7B9A" w:rsidRPr="002612F4">
        <w:rPr>
          <w:sz w:val="22"/>
          <w:szCs w:val="22"/>
        </w:rPr>
        <w:t xml:space="preserve"> </w:t>
      </w:r>
      <w:r w:rsidR="00D061BC">
        <w:rPr>
          <w:sz w:val="22"/>
          <w:szCs w:val="22"/>
        </w:rPr>
        <w:t>(</w:t>
      </w:r>
      <w:r w:rsidR="008E7B9A" w:rsidRPr="002612F4">
        <w:rPr>
          <w:sz w:val="22"/>
          <w:szCs w:val="22"/>
        </w:rPr>
        <w:t xml:space="preserve">and, accordingly, population-level variation in </w:t>
      </w:r>
      <w:r w:rsidR="0085613C" w:rsidRPr="002612F4">
        <w:rPr>
          <w:sz w:val="22"/>
          <w:szCs w:val="22"/>
        </w:rPr>
        <w:t xml:space="preserve">human </w:t>
      </w:r>
      <w:r w:rsidR="008E7B9A" w:rsidRPr="002612F4">
        <w:rPr>
          <w:sz w:val="22"/>
          <w:szCs w:val="22"/>
        </w:rPr>
        <w:t xml:space="preserve">leukocyte telomere length does not </w:t>
      </w:r>
      <w:r w:rsidR="00CA3996">
        <w:rPr>
          <w:sz w:val="22"/>
          <w:szCs w:val="22"/>
        </w:rPr>
        <w:t xml:space="preserve">appear to </w:t>
      </w:r>
      <w:r w:rsidR="008E7B9A" w:rsidRPr="002612F4">
        <w:rPr>
          <w:sz w:val="22"/>
          <w:szCs w:val="22"/>
        </w:rPr>
        <w:t xml:space="preserve">decline in </w:t>
      </w:r>
      <w:r w:rsidR="00DF251F" w:rsidRPr="002612F4">
        <w:rPr>
          <w:sz w:val="22"/>
          <w:szCs w:val="22"/>
        </w:rPr>
        <w:t xml:space="preserve">late </w:t>
      </w:r>
      <w:r w:rsidR="008E7B9A" w:rsidRPr="002612F4">
        <w:rPr>
          <w:sz w:val="22"/>
          <w:szCs w:val="22"/>
        </w:rPr>
        <w:t xml:space="preserve">adulthood </w:t>
      </w:r>
      <w:r w:rsidR="008E7B9A" w:rsidRPr="002612F4">
        <w:rPr>
          <w:sz w:val="22"/>
          <w:szCs w:val="22"/>
        </w:rPr>
        <w:fldChar w:fldCharType="begin"/>
      </w:r>
      <w:r w:rsidR="002F6EE1">
        <w:rPr>
          <w:sz w:val="22"/>
          <w:szCs w:val="22"/>
        </w:rPr>
        <w:instrText xml:space="preserve"> ADDIN EN.CITE &lt;EndNote&gt;&lt;Cite&gt;&lt;Author&gt;Simons&lt;/Author&gt;&lt;Year&gt;2015&lt;/Year&gt;&lt;RecNum&gt;11347&lt;/RecNum&gt;&lt;DisplayText&gt;[61]&lt;/DisplayText&gt;&lt;record&gt;&lt;rec-number&gt;11347&lt;/rec-number&gt;&lt;foreign-keys&gt;&lt;key app="EN" db-id="99we5205z59tpfe5dftpafsxe0s209r5ftdw"&gt;11347&lt;/key&gt;&lt;/foreign-keys&gt;&lt;ref-type name="Journal Article"&gt;17&lt;/ref-type&gt;&lt;contributors&gt;&lt;authors&gt;&lt;author&gt;Simons, M. J. P.&lt;/author&gt;&lt;/authors&gt;&lt;/contributors&gt;&lt;auth-address&gt;Univ Sheffield, Dept Anim &amp;amp; Plant Sci, Sheffield S10 2TN, S Yorkshire, England&amp;#xD;Univ Sheffield, Dept Anim &amp;amp; Plant Sci, Sheffield S10 2TN, S Yorkshire, England&lt;/auth-address&gt;&lt;titles&gt;&lt;title&gt;Questioning causal involvement of telomeres in aging&lt;/title&gt;&lt;secondary-title&gt;Ageing Research Reviews&lt;/secondary-title&gt;&lt;alt-title&gt;Ageing Res Rev&lt;/alt-title&gt;&lt;/titles&gt;&lt;periodical&gt;&lt;full-title&gt;Ageing Research Reviews&lt;/full-title&gt;&lt;abbr-1&gt;Ageing Res Rev&lt;/abbr-1&gt;&lt;/periodical&gt;&lt;alt-periodical&gt;&lt;full-title&gt;Ageing Research Reviews&lt;/full-title&gt;&lt;abbr-1&gt;Ageing Res Rev&lt;/abbr-1&gt;&lt;/alt-periodical&gt;&lt;pages&gt;191-196&lt;/pages&gt;&lt;volume&gt;24&lt;/volume&gt;&lt;keywords&gt;&lt;keyword&gt;telomere length&lt;/keyword&gt;&lt;keyword&gt;mortality&lt;/keyword&gt;&lt;keyword&gt;epidemiology&lt;/keyword&gt;&lt;keyword&gt;meta-analysis&lt;/keyword&gt;&lt;keyword&gt;human&lt;/keyword&gt;&lt;keyword&gt;senescence&lt;/keyword&gt;&lt;keyword&gt;DNA-damage-response&lt;/keyword&gt;&lt;keyword&gt;life-span&lt;/keyword&gt;&lt;keyword&gt;oldest-old&lt;/keyword&gt;&lt;keyword&gt;human-disease&lt;/keyword&gt;&lt;keyword&gt;human-cells&lt;/keyword&gt;&lt;keyword&gt;length&lt;/keyword&gt;&lt;keyword&gt;longevity&lt;/keyword&gt;&lt;keyword&gt;age&lt;/keyword&gt;&lt;keyword&gt;metaanalysis&lt;/keyword&gt;&lt;keyword&gt;association&lt;/keyword&gt;&lt;/keywords&gt;&lt;dates&gt;&lt;year&gt;2015&lt;/year&gt;&lt;pub-dates&gt;&lt;date&gt;Nov&lt;/date&gt;&lt;/pub-dates&gt;&lt;/dates&gt;&lt;isbn&gt;1568-1637&lt;/isbn&gt;&lt;accession-num&gt;WOS:000366768700008&lt;/accession-num&gt;&lt;urls&gt;&lt;related-urls&gt;&lt;url&gt;&amp;lt;Go to ISI&amp;gt;://WOS:000366768700008&lt;/url&gt;&lt;/related-urls&gt;&lt;/urls&gt;&lt;electronic-resource-num&gt;10.1016/j.arr.2015.08.002&lt;/electronic-resource-num&gt;&lt;language&gt;English&lt;/language&gt;&lt;/record&gt;&lt;/Cite&gt;&lt;/EndNote&gt;</w:instrText>
      </w:r>
      <w:r w:rsidR="008E7B9A" w:rsidRPr="002612F4">
        <w:rPr>
          <w:sz w:val="22"/>
          <w:szCs w:val="22"/>
        </w:rPr>
        <w:fldChar w:fldCharType="separate"/>
      </w:r>
      <w:r w:rsidR="002F6EE1">
        <w:rPr>
          <w:noProof/>
          <w:sz w:val="22"/>
          <w:szCs w:val="22"/>
        </w:rPr>
        <w:t>[61]</w:t>
      </w:r>
      <w:r w:rsidR="008E7B9A" w:rsidRPr="002612F4">
        <w:rPr>
          <w:sz w:val="22"/>
          <w:szCs w:val="22"/>
        </w:rPr>
        <w:fldChar w:fldCharType="end"/>
      </w:r>
      <w:r w:rsidR="00D061BC">
        <w:rPr>
          <w:sz w:val="22"/>
          <w:szCs w:val="22"/>
        </w:rPr>
        <w:t>)</w:t>
      </w:r>
      <w:r w:rsidR="008E7B9A" w:rsidRPr="002612F4">
        <w:rPr>
          <w:sz w:val="22"/>
          <w:szCs w:val="22"/>
        </w:rPr>
        <w:t xml:space="preserve">. </w:t>
      </w:r>
      <w:r w:rsidR="009C0B93" w:rsidRPr="002612F4">
        <w:rPr>
          <w:sz w:val="22"/>
          <w:szCs w:val="22"/>
        </w:rPr>
        <w:t xml:space="preserve">Given the marked effects of early-life adversity on telomere length (see above), </w:t>
      </w:r>
      <w:r w:rsidR="00D061BC">
        <w:rPr>
          <w:sz w:val="22"/>
          <w:szCs w:val="22"/>
        </w:rPr>
        <w:t xml:space="preserve">this </w:t>
      </w:r>
      <w:r w:rsidR="009C0B93" w:rsidRPr="002612F4">
        <w:rPr>
          <w:sz w:val="22"/>
          <w:szCs w:val="22"/>
        </w:rPr>
        <w:t xml:space="preserve">finding could reflect telomere length in early life acting as a biomarker of developmental stress, </w:t>
      </w:r>
      <w:r w:rsidR="00271D08">
        <w:rPr>
          <w:sz w:val="22"/>
          <w:szCs w:val="22"/>
        </w:rPr>
        <w:t xml:space="preserve">with this stress </w:t>
      </w:r>
      <w:r w:rsidR="009C0B93" w:rsidRPr="002612F4">
        <w:rPr>
          <w:sz w:val="22"/>
          <w:szCs w:val="22"/>
        </w:rPr>
        <w:t>be</w:t>
      </w:r>
      <w:r w:rsidR="00271D08">
        <w:rPr>
          <w:sz w:val="22"/>
          <w:szCs w:val="22"/>
        </w:rPr>
        <w:t>ing</w:t>
      </w:r>
      <w:r w:rsidR="009C0B93" w:rsidRPr="002612F4">
        <w:rPr>
          <w:sz w:val="22"/>
          <w:szCs w:val="22"/>
        </w:rPr>
        <w:t xml:space="preserve"> the causal agent in early life mortality</w:t>
      </w:r>
      <w:r w:rsidR="00D061BC">
        <w:rPr>
          <w:sz w:val="22"/>
          <w:szCs w:val="22"/>
        </w:rPr>
        <w:t xml:space="preserve"> </w:t>
      </w:r>
      <w:r w:rsidR="007602FC" w:rsidRPr="002612F4">
        <w:rPr>
          <w:sz w:val="22"/>
          <w:szCs w:val="22"/>
        </w:rPr>
        <w:fldChar w:fldCharType="begin">
          <w:fldData xml:space="preserve">PEVuZE5vdGU+PENpdGU+PEF1dGhvcj5Cb29uZWthbXA8L0F1dGhvcj48WWVhcj4yMDEzPC9ZZWFy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</w:fldData>
        </w:fldChar>
      </w:r>
      <w:r w:rsidR="002F6EE1">
        <w:rPr>
          <w:sz w:val="22"/>
          <w:szCs w:val="22"/>
        </w:rPr>
        <w:instrText xml:space="preserve"> ADDIN EN.CITE </w:instrText>
      </w:r>
      <w:r w:rsidR="002F6EE1">
        <w:rPr>
          <w:sz w:val="22"/>
          <w:szCs w:val="22"/>
        </w:rPr>
        <w:fldChar w:fldCharType="begin">
          <w:fldData xml:space="preserve">PEVuZE5vdGU+PENpdGU+PEF1dGhvcj5Cb29uZWthbXA8L0F1dGhvcj48WWVhcj4yMDEzPC9ZZWFy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</w:fldData>
        </w:fldChar>
      </w:r>
      <w:r w:rsidR="002F6EE1">
        <w:rPr>
          <w:sz w:val="22"/>
          <w:szCs w:val="22"/>
        </w:rPr>
        <w:instrText xml:space="preserve"> ADDIN EN.CITE.DATA </w:instrText>
      </w:r>
      <w:r w:rsidR="002F6EE1">
        <w:rPr>
          <w:sz w:val="22"/>
          <w:szCs w:val="22"/>
        </w:rPr>
      </w:r>
      <w:r w:rsidR="002F6EE1">
        <w:rPr>
          <w:sz w:val="22"/>
          <w:szCs w:val="22"/>
        </w:rPr>
        <w:fldChar w:fldCharType="end"/>
      </w:r>
      <w:r w:rsidR="007602FC" w:rsidRPr="002612F4">
        <w:rPr>
          <w:sz w:val="22"/>
          <w:szCs w:val="22"/>
        </w:rPr>
      </w:r>
      <w:r w:rsidR="007602FC" w:rsidRPr="002612F4">
        <w:rPr>
          <w:sz w:val="22"/>
          <w:szCs w:val="22"/>
        </w:rPr>
        <w:fldChar w:fldCharType="separate"/>
      </w:r>
      <w:r w:rsidR="002F6EE1">
        <w:rPr>
          <w:noProof/>
          <w:sz w:val="22"/>
          <w:szCs w:val="22"/>
        </w:rPr>
        <w:t>[see 58,61 for discussion]</w:t>
      </w:r>
      <w:r w:rsidR="007602FC" w:rsidRPr="002612F4">
        <w:rPr>
          <w:sz w:val="22"/>
          <w:szCs w:val="22"/>
        </w:rPr>
        <w:fldChar w:fldCharType="end"/>
      </w:r>
      <w:r w:rsidR="001D06CC" w:rsidRPr="002612F4">
        <w:rPr>
          <w:sz w:val="22"/>
          <w:szCs w:val="22"/>
        </w:rPr>
        <w:t>.</w:t>
      </w:r>
      <w:r w:rsidR="009753A2" w:rsidRPr="002612F4">
        <w:rPr>
          <w:sz w:val="22"/>
          <w:szCs w:val="22"/>
        </w:rPr>
        <w:t xml:space="preserve"> </w:t>
      </w:r>
    </w:p>
    <w:p w14:paraId="1D0A4210" w14:textId="77777777" w:rsidR="00BD6050" w:rsidRPr="002612F4" w:rsidRDefault="00BD6050" w:rsidP="00407275">
      <w:pPr>
        <w:spacing w:line="480" w:lineRule="auto"/>
        <w:rPr>
          <w:sz w:val="22"/>
          <w:szCs w:val="22"/>
        </w:rPr>
      </w:pPr>
    </w:p>
    <w:p w14:paraId="3FDE35D8" w14:textId="4889C337" w:rsidR="00F37884" w:rsidRPr="002612F4" w:rsidRDefault="00B71E18" w:rsidP="00AA3182">
      <w:pPr>
        <w:spacing w:line="480" w:lineRule="auto"/>
        <w:rPr>
          <w:i/>
          <w:sz w:val="22"/>
          <w:szCs w:val="22"/>
        </w:rPr>
      </w:pPr>
      <w:r w:rsidRPr="00AA3182">
        <w:rPr>
          <w:sz w:val="22"/>
          <w:szCs w:val="22"/>
        </w:rPr>
        <w:t xml:space="preserve">If telomere </w:t>
      </w:r>
      <w:r w:rsidR="003E1DB6" w:rsidRPr="00AA3182">
        <w:rPr>
          <w:sz w:val="22"/>
          <w:szCs w:val="22"/>
        </w:rPr>
        <w:t xml:space="preserve">attrition </w:t>
      </w:r>
      <w:r w:rsidR="00583D57" w:rsidRPr="00AA3182">
        <w:rPr>
          <w:sz w:val="22"/>
          <w:szCs w:val="22"/>
        </w:rPr>
        <w:t>play</w:t>
      </w:r>
      <w:r w:rsidR="003E1DB6" w:rsidRPr="00AA3182">
        <w:rPr>
          <w:sz w:val="22"/>
          <w:szCs w:val="22"/>
        </w:rPr>
        <w:t>ed</w:t>
      </w:r>
      <w:r w:rsidR="00583D57" w:rsidRPr="00AA3182">
        <w:rPr>
          <w:sz w:val="22"/>
          <w:szCs w:val="22"/>
        </w:rPr>
        <w:t xml:space="preserve"> </w:t>
      </w:r>
      <w:r w:rsidRPr="00AA3182">
        <w:rPr>
          <w:sz w:val="22"/>
          <w:szCs w:val="22"/>
        </w:rPr>
        <w:t xml:space="preserve">no causal role in current-future trade-offs and ageing, </w:t>
      </w:r>
      <w:r w:rsidR="00C25D93" w:rsidRPr="00AA3182">
        <w:rPr>
          <w:sz w:val="22"/>
          <w:szCs w:val="22"/>
        </w:rPr>
        <w:t xml:space="preserve">why then </w:t>
      </w:r>
      <w:r w:rsidR="00764BFC" w:rsidRPr="00AA3182">
        <w:rPr>
          <w:sz w:val="22"/>
          <w:szCs w:val="22"/>
        </w:rPr>
        <w:t xml:space="preserve">would </w:t>
      </w:r>
      <w:r w:rsidR="00764BFC" w:rsidRPr="00002AB7">
        <w:rPr>
          <w:sz w:val="22"/>
          <w:szCs w:val="22"/>
        </w:rPr>
        <w:t xml:space="preserve">telomeres be a </w:t>
      </w:r>
      <w:r w:rsidR="00A47317" w:rsidRPr="00002AB7">
        <w:rPr>
          <w:sz w:val="22"/>
          <w:szCs w:val="22"/>
        </w:rPr>
        <w:t>useful biomarker of somatic integr</w:t>
      </w:r>
      <w:r w:rsidR="00A47317" w:rsidRPr="006F2299">
        <w:rPr>
          <w:sz w:val="22"/>
          <w:szCs w:val="22"/>
        </w:rPr>
        <w:t>ity</w:t>
      </w:r>
      <w:r w:rsidR="00C25D93" w:rsidRPr="00FD1D29">
        <w:rPr>
          <w:sz w:val="22"/>
          <w:szCs w:val="22"/>
        </w:rPr>
        <w:t>?</w:t>
      </w:r>
      <w:r w:rsidR="00132E43" w:rsidRPr="00FD1D29">
        <w:rPr>
          <w:sz w:val="22"/>
          <w:szCs w:val="22"/>
        </w:rPr>
        <w:t xml:space="preserve"> </w:t>
      </w:r>
      <w:r w:rsidR="00AF5A2A" w:rsidRPr="00FD1D29">
        <w:rPr>
          <w:sz w:val="22"/>
          <w:szCs w:val="22"/>
        </w:rPr>
        <w:t xml:space="preserve">One possibility is that </w:t>
      </w:r>
      <w:r w:rsidR="00AF1762" w:rsidRPr="00BB3DD1">
        <w:rPr>
          <w:sz w:val="22"/>
          <w:szCs w:val="22"/>
        </w:rPr>
        <w:t>telomere</w:t>
      </w:r>
      <w:r w:rsidR="00AF5A2A" w:rsidRPr="00FD1D29">
        <w:rPr>
          <w:sz w:val="22"/>
          <w:szCs w:val="22"/>
        </w:rPr>
        <w:t xml:space="preserve"> maintenance </w:t>
      </w:r>
      <w:r w:rsidR="00AF1762" w:rsidRPr="00BB3DD1">
        <w:rPr>
          <w:sz w:val="22"/>
          <w:szCs w:val="22"/>
        </w:rPr>
        <w:t xml:space="preserve">simply </w:t>
      </w:r>
      <w:r w:rsidR="00AF5A2A" w:rsidRPr="00FD1D29">
        <w:rPr>
          <w:sz w:val="22"/>
          <w:szCs w:val="22"/>
        </w:rPr>
        <w:t xml:space="preserve">entails costs (see Section </w:t>
      </w:r>
      <w:r w:rsidR="00AF1762" w:rsidRPr="00FD1D29">
        <w:rPr>
          <w:sz w:val="22"/>
          <w:szCs w:val="22"/>
        </w:rPr>
        <w:t>3a)</w:t>
      </w:r>
      <w:r w:rsidR="00EF5211" w:rsidRPr="00FD1D29">
        <w:rPr>
          <w:sz w:val="22"/>
          <w:szCs w:val="22"/>
        </w:rPr>
        <w:t>, which</w:t>
      </w:r>
      <w:r w:rsidR="00AF5A2A" w:rsidRPr="00FD1D29">
        <w:rPr>
          <w:sz w:val="22"/>
          <w:szCs w:val="22"/>
        </w:rPr>
        <w:t xml:space="preserve"> </w:t>
      </w:r>
      <w:r w:rsidR="00EF5211" w:rsidRPr="00FD1D29">
        <w:rPr>
          <w:sz w:val="22"/>
          <w:szCs w:val="22"/>
        </w:rPr>
        <w:t>leave</w:t>
      </w:r>
      <w:r w:rsidR="00AF1762" w:rsidRPr="00FD1D29">
        <w:rPr>
          <w:sz w:val="22"/>
          <w:szCs w:val="22"/>
        </w:rPr>
        <w:t xml:space="preserve"> it adaptive to tolerate telomere erosion </w:t>
      </w:r>
      <w:r w:rsidR="00B73BA7">
        <w:rPr>
          <w:sz w:val="22"/>
          <w:szCs w:val="22"/>
        </w:rPr>
        <w:t xml:space="preserve">arising via </w:t>
      </w:r>
      <w:r w:rsidR="00C357B9" w:rsidRPr="00FD1D29">
        <w:rPr>
          <w:sz w:val="22"/>
          <w:szCs w:val="22"/>
        </w:rPr>
        <w:t>cellular replication</w:t>
      </w:r>
      <w:r w:rsidR="00643FF6">
        <w:rPr>
          <w:sz w:val="22"/>
          <w:szCs w:val="22"/>
        </w:rPr>
        <w:t xml:space="preserve"> </w:t>
      </w:r>
      <w:r w:rsidR="00C357B9" w:rsidRPr="00FD1D29">
        <w:rPr>
          <w:sz w:val="22"/>
          <w:szCs w:val="22"/>
        </w:rPr>
        <w:t>and oxidative damage</w:t>
      </w:r>
      <w:r w:rsidR="00643FF6">
        <w:rPr>
          <w:sz w:val="22"/>
          <w:szCs w:val="22"/>
        </w:rPr>
        <w:t xml:space="preserve"> </w:t>
      </w:r>
      <w:r w:rsidR="005F0C7E"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5F0C7E" w:rsidRPr="002612F4">
        <w:rPr>
          <w:sz w:val="22"/>
          <w:szCs w:val="22"/>
        </w:rPr>
      </w:r>
      <w:r w:rsidR="005F0C7E" w:rsidRPr="002612F4">
        <w:rPr>
          <w:sz w:val="22"/>
          <w:szCs w:val="22"/>
        </w:rPr>
        <w:fldChar w:fldCharType="separate"/>
      </w:r>
      <w:r w:rsidR="00B2413F">
        <w:rPr>
          <w:noProof/>
          <w:sz w:val="22"/>
          <w:szCs w:val="22"/>
        </w:rPr>
        <w:t>[28,29]</w:t>
      </w:r>
      <w:r w:rsidR="005F0C7E" w:rsidRPr="002612F4">
        <w:rPr>
          <w:sz w:val="22"/>
          <w:szCs w:val="22"/>
        </w:rPr>
        <w:fldChar w:fldCharType="end"/>
      </w:r>
      <w:r w:rsidR="00EF5211" w:rsidRPr="00FD1D29">
        <w:rPr>
          <w:sz w:val="22"/>
          <w:szCs w:val="22"/>
        </w:rPr>
        <w:t xml:space="preserve">; mechanisms that would </w:t>
      </w:r>
      <w:r w:rsidR="0007464E">
        <w:rPr>
          <w:sz w:val="22"/>
          <w:szCs w:val="22"/>
        </w:rPr>
        <w:t>then</w:t>
      </w:r>
      <w:r w:rsidR="00EF5211" w:rsidRPr="00FD1D29">
        <w:rPr>
          <w:sz w:val="22"/>
          <w:szCs w:val="22"/>
        </w:rPr>
        <w:t xml:space="preserve"> leave telomere length and attrition useful </w:t>
      </w:r>
      <w:r w:rsidR="00C357B9" w:rsidRPr="00FD1D29">
        <w:rPr>
          <w:sz w:val="22"/>
          <w:szCs w:val="22"/>
        </w:rPr>
        <w:t>biomarker</w:t>
      </w:r>
      <w:r w:rsidR="00EF5211" w:rsidRPr="00FD1D29">
        <w:rPr>
          <w:sz w:val="22"/>
          <w:szCs w:val="22"/>
        </w:rPr>
        <w:t>s</w:t>
      </w:r>
      <w:r w:rsidR="00C357B9" w:rsidRPr="00FD1D29">
        <w:rPr>
          <w:sz w:val="22"/>
          <w:szCs w:val="22"/>
        </w:rPr>
        <w:t xml:space="preserve"> of accumulated damage to other structures</w:t>
      </w:r>
      <w:r w:rsidR="00EF5211">
        <w:rPr>
          <w:sz w:val="22"/>
          <w:szCs w:val="22"/>
        </w:rPr>
        <w:t xml:space="preserve">. Another potential </w:t>
      </w:r>
      <w:r w:rsidR="00583D57" w:rsidRPr="002612F4">
        <w:rPr>
          <w:sz w:val="22"/>
          <w:szCs w:val="22"/>
        </w:rPr>
        <w:t xml:space="preserve">explanation is that </w:t>
      </w:r>
      <w:r w:rsidR="004441A6" w:rsidRPr="002612F4">
        <w:rPr>
          <w:sz w:val="22"/>
          <w:szCs w:val="22"/>
        </w:rPr>
        <w:t xml:space="preserve">telomere </w:t>
      </w:r>
      <w:r w:rsidR="00BD58A3">
        <w:rPr>
          <w:sz w:val="22"/>
          <w:szCs w:val="22"/>
        </w:rPr>
        <w:t xml:space="preserve">length </w:t>
      </w:r>
      <w:r w:rsidR="00583D57" w:rsidRPr="002612F4">
        <w:rPr>
          <w:sz w:val="22"/>
          <w:szCs w:val="22"/>
        </w:rPr>
        <w:t xml:space="preserve">actually </w:t>
      </w:r>
      <w:r w:rsidR="00C25960" w:rsidRPr="002612F4">
        <w:rPr>
          <w:i/>
          <w:sz w:val="22"/>
          <w:szCs w:val="22"/>
        </w:rPr>
        <w:t>function</w:t>
      </w:r>
      <w:r w:rsidR="00BD58A3">
        <w:rPr>
          <w:i/>
          <w:sz w:val="22"/>
          <w:szCs w:val="22"/>
        </w:rPr>
        <w:t>s</w:t>
      </w:r>
      <w:r w:rsidR="00D12EF1" w:rsidRPr="002612F4">
        <w:rPr>
          <w:i/>
          <w:sz w:val="22"/>
          <w:szCs w:val="22"/>
        </w:rPr>
        <w:t xml:space="preserve"> </w:t>
      </w:r>
      <w:r w:rsidR="00D12EF1" w:rsidRPr="002612F4">
        <w:rPr>
          <w:sz w:val="22"/>
          <w:szCs w:val="22"/>
        </w:rPr>
        <w:t xml:space="preserve">as a biomarker of </w:t>
      </w:r>
      <w:r w:rsidR="00583D57" w:rsidRPr="002612F4">
        <w:rPr>
          <w:sz w:val="22"/>
          <w:szCs w:val="22"/>
        </w:rPr>
        <w:t>somatic integrity</w:t>
      </w:r>
      <w:r w:rsidR="00D12EF1" w:rsidRPr="002612F4">
        <w:rPr>
          <w:sz w:val="22"/>
          <w:szCs w:val="22"/>
        </w:rPr>
        <w:t xml:space="preserve">, </w:t>
      </w:r>
      <w:r w:rsidR="009E33C7" w:rsidRPr="002612F4">
        <w:rPr>
          <w:sz w:val="22"/>
          <w:szCs w:val="22"/>
        </w:rPr>
        <w:t xml:space="preserve">allowing </w:t>
      </w:r>
      <w:r w:rsidR="00D12EF1" w:rsidRPr="002612F4">
        <w:rPr>
          <w:sz w:val="22"/>
          <w:szCs w:val="22"/>
        </w:rPr>
        <w:t xml:space="preserve">the cell and/or organism to mount strategic responses </w:t>
      </w:r>
      <w:r w:rsidR="00CA156D" w:rsidRPr="00286621">
        <w:rPr>
          <w:sz w:val="22"/>
          <w:szCs w:val="22"/>
        </w:rPr>
        <w:t xml:space="preserve">accordingly </w:t>
      </w:r>
      <w:r w:rsidR="00CB2D68" w:rsidRPr="00286621">
        <w:rPr>
          <w:sz w:val="22"/>
          <w:szCs w:val="22"/>
        </w:rPr>
        <w:t>(</w:t>
      </w:r>
      <w:r w:rsidR="00D57100" w:rsidRPr="00286621">
        <w:rPr>
          <w:sz w:val="22"/>
          <w:szCs w:val="22"/>
        </w:rPr>
        <w:t>see S</w:t>
      </w:r>
      <w:r w:rsidR="00CB2D68" w:rsidRPr="00286621">
        <w:rPr>
          <w:sz w:val="22"/>
          <w:szCs w:val="22"/>
        </w:rPr>
        <w:t>ection 3</w:t>
      </w:r>
      <w:r w:rsidR="00B70227" w:rsidRPr="00286621">
        <w:rPr>
          <w:sz w:val="22"/>
          <w:szCs w:val="22"/>
        </w:rPr>
        <w:t>b</w:t>
      </w:r>
      <w:r w:rsidR="00CB2D68" w:rsidRPr="00286621">
        <w:rPr>
          <w:sz w:val="22"/>
          <w:szCs w:val="22"/>
        </w:rPr>
        <w:t>)</w:t>
      </w:r>
      <w:r w:rsidR="00256E6B" w:rsidRPr="00286621">
        <w:rPr>
          <w:sz w:val="22"/>
          <w:szCs w:val="22"/>
        </w:rPr>
        <w:t>.</w:t>
      </w:r>
      <w:r w:rsidR="004441A6" w:rsidRPr="00286621">
        <w:rPr>
          <w:sz w:val="22"/>
          <w:szCs w:val="22"/>
        </w:rPr>
        <w:t xml:space="preserve"> </w:t>
      </w:r>
      <w:r w:rsidR="00E61DFF" w:rsidRPr="00286621">
        <w:rPr>
          <w:sz w:val="22"/>
          <w:szCs w:val="22"/>
        </w:rPr>
        <w:t>F</w:t>
      </w:r>
      <w:r w:rsidR="00AE32F0" w:rsidRPr="00286621">
        <w:rPr>
          <w:sz w:val="22"/>
          <w:szCs w:val="22"/>
        </w:rPr>
        <w:t xml:space="preserve">or example, </w:t>
      </w:r>
      <w:r w:rsidR="00A52EB9" w:rsidRPr="00286621">
        <w:rPr>
          <w:sz w:val="22"/>
          <w:szCs w:val="22"/>
        </w:rPr>
        <w:t xml:space="preserve">it </w:t>
      </w:r>
      <w:r w:rsidR="0037377A" w:rsidRPr="00286621">
        <w:rPr>
          <w:sz w:val="22"/>
          <w:szCs w:val="22"/>
        </w:rPr>
        <w:t xml:space="preserve">is widely hypothesised </w:t>
      </w:r>
      <w:r w:rsidR="00A52EB9" w:rsidRPr="00286621">
        <w:rPr>
          <w:sz w:val="22"/>
          <w:szCs w:val="22"/>
        </w:rPr>
        <w:t xml:space="preserve">that </w:t>
      </w:r>
      <w:r w:rsidR="00FC4F41" w:rsidRPr="00286621">
        <w:rPr>
          <w:sz w:val="22"/>
          <w:szCs w:val="22"/>
        </w:rPr>
        <w:t xml:space="preserve">telomere </w:t>
      </w:r>
      <w:r w:rsidR="00EA6CB4" w:rsidRPr="00286621">
        <w:rPr>
          <w:sz w:val="22"/>
          <w:szCs w:val="22"/>
        </w:rPr>
        <w:t xml:space="preserve">attrition </w:t>
      </w:r>
      <w:r w:rsidR="0037377A" w:rsidRPr="00286621">
        <w:rPr>
          <w:sz w:val="22"/>
          <w:szCs w:val="22"/>
        </w:rPr>
        <w:t xml:space="preserve">functions in part as a cancer surveillance mechanism, </w:t>
      </w:r>
      <w:r w:rsidR="004F153B" w:rsidRPr="00286621">
        <w:rPr>
          <w:sz w:val="22"/>
          <w:szCs w:val="22"/>
        </w:rPr>
        <w:t xml:space="preserve">inducing senescence or apoptosis in cells </w:t>
      </w:r>
      <w:r w:rsidR="00D406DB" w:rsidRPr="00286621">
        <w:rPr>
          <w:sz w:val="22"/>
          <w:szCs w:val="22"/>
        </w:rPr>
        <w:t>that constitute a cancer risk</w:t>
      </w:r>
      <w:r w:rsidR="00126A0E" w:rsidRPr="00286621">
        <w:rPr>
          <w:sz w:val="22"/>
          <w:szCs w:val="22"/>
        </w:rPr>
        <w:t xml:space="preserve"> </w:t>
      </w:r>
      <w:r w:rsidR="006B1CFC" w:rsidRPr="007E153E">
        <w:rPr>
          <w:sz w:val="22"/>
          <w:szCs w:val="22"/>
        </w:rPr>
        <w:fldChar w:fldCharType="begin">
          <w:fldData xml:space="preserve">PEVuZE5vdGU+PENpdGU+PEF1dGhvcj5Hb21lczwvQXV0aG9yPjxZZWFyPjIwMTE8L1llYXI+PFJl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</w:fldData>
        </w:fldChar>
      </w:r>
      <w:r w:rsidR="002F6EE1">
        <w:rPr>
          <w:sz w:val="22"/>
          <w:szCs w:val="22"/>
        </w:rPr>
        <w:instrText xml:space="preserve"> ADDIN EN.CITE </w:instrText>
      </w:r>
      <w:r w:rsidR="002F6EE1">
        <w:rPr>
          <w:sz w:val="22"/>
          <w:szCs w:val="22"/>
        </w:rPr>
        <w:fldChar w:fldCharType="begin">
          <w:fldData xml:space="preserve">PEVuZE5vdGU+PENpdGU+PEF1dGhvcj5Hb21lczwvQXV0aG9yPjxZZWFyPjIwMTE8L1llYXI+PFJl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</w:fldData>
        </w:fldChar>
      </w:r>
      <w:r w:rsidR="002F6EE1">
        <w:rPr>
          <w:sz w:val="22"/>
          <w:szCs w:val="22"/>
        </w:rPr>
        <w:instrText xml:space="preserve"> ADDIN EN.CITE.DATA </w:instrText>
      </w:r>
      <w:r w:rsidR="002F6EE1">
        <w:rPr>
          <w:sz w:val="22"/>
          <w:szCs w:val="22"/>
        </w:rPr>
      </w:r>
      <w:r w:rsidR="002F6EE1">
        <w:rPr>
          <w:sz w:val="22"/>
          <w:szCs w:val="22"/>
        </w:rPr>
        <w:fldChar w:fldCharType="end"/>
      </w:r>
      <w:r w:rsidR="006B1CFC" w:rsidRPr="007E153E">
        <w:rPr>
          <w:sz w:val="22"/>
          <w:szCs w:val="22"/>
        </w:rPr>
      </w:r>
      <w:r w:rsidR="006B1CFC" w:rsidRPr="007E153E">
        <w:rPr>
          <w:sz w:val="22"/>
          <w:szCs w:val="22"/>
        </w:rPr>
        <w:fldChar w:fldCharType="separate"/>
      </w:r>
      <w:r w:rsidR="002F6EE1">
        <w:rPr>
          <w:noProof/>
          <w:sz w:val="22"/>
          <w:szCs w:val="22"/>
        </w:rPr>
        <w:t>[27,29,35,67]</w:t>
      </w:r>
      <w:r w:rsidR="006B1CFC" w:rsidRPr="007E153E">
        <w:rPr>
          <w:sz w:val="22"/>
          <w:szCs w:val="22"/>
        </w:rPr>
        <w:fldChar w:fldCharType="end"/>
      </w:r>
      <w:r w:rsidR="00126A0E" w:rsidRPr="00286621">
        <w:rPr>
          <w:sz w:val="22"/>
          <w:szCs w:val="22"/>
        </w:rPr>
        <w:t xml:space="preserve"> (see Section 3b</w:t>
      </w:r>
      <w:r w:rsidR="00BC0C2B" w:rsidRPr="00BB3DD1">
        <w:rPr>
          <w:sz w:val="22"/>
          <w:szCs w:val="22"/>
        </w:rPr>
        <w:t>i</w:t>
      </w:r>
      <w:r w:rsidR="00126A0E" w:rsidRPr="00286621">
        <w:rPr>
          <w:sz w:val="22"/>
          <w:szCs w:val="22"/>
        </w:rPr>
        <w:t>)</w:t>
      </w:r>
      <w:r w:rsidR="00DA2208" w:rsidRPr="00286621">
        <w:rPr>
          <w:sz w:val="22"/>
          <w:szCs w:val="22"/>
        </w:rPr>
        <w:t>. Such a function</w:t>
      </w:r>
      <w:r w:rsidR="00DA2208" w:rsidRPr="002612F4">
        <w:rPr>
          <w:sz w:val="22"/>
          <w:szCs w:val="22"/>
        </w:rPr>
        <w:t xml:space="preserve"> </w:t>
      </w:r>
      <w:r w:rsidR="00BD58A3">
        <w:rPr>
          <w:sz w:val="22"/>
          <w:szCs w:val="22"/>
        </w:rPr>
        <w:t xml:space="preserve">needn’t necessarily be coupled with a </w:t>
      </w:r>
      <w:r w:rsidR="00DA2208" w:rsidRPr="002612F4">
        <w:rPr>
          <w:sz w:val="22"/>
          <w:szCs w:val="22"/>
        </w:rPr>
        <w:t xml:space="preserve">causal role for telomere </w:t>
      </w:r>
      <w:r w:rsidR="00F4336E">
        <w:rPr>
          <w:sz w:val="22"/>
          <w:szCs w:val="22"/>
        </w:rPr>
        <w:t xml:space="preserve">attrition </w:t>
      </w:r>
      <w:r w:rsidR="00774FF5" w:rsidRPr="002612F4">
        <w:rPr>
          <w:sz w:val="22"/>
          <w:szCs w:val="22"/>
        </w:rPr>
        <w:t xml:space="preserve">in </w:t>
      </w:r>
      <w:r w:rsidR="002C4CEB" w:rsidRPr="002612F4">
        <w:rPr>
          <w:sz w:val="22"/>
          <w:szCs w:val="22"/>
        </w:rPr>
        <w:t xml:space="preserve">current-future trade-offs and </w:t>
      </w:r>
      <w:r w:rsidR="00774FF5" w:rsidRPr="002612F4">
        <w:rPr>
          <w:sz w:val="22"/>
          <w:szCs w:val="22"/>
        </w:rPr>
        <w:t>ageing</w:t>
      </w:r>
      <w:r w:rsidR="00DB09AE">
        <w:rPr>
          <w:sz w:val="22"/>
          <w:szCs w:val="22"/>
        </w:rPr>
        <w:t>,</w:t>
      </w:r>
      <w:r w:rsidR="00774FF5" w:rsidRPr="002612F4">
        <w:rPr>
          <w:sz w:val="22"/>
          <w:szCs w:val="22"/>
        </w:rPr>
        <w:t xml:space="preserve"> </w:t>
      </w:r>
      <w:r w:rsidR="00BD58A3">
        <w:rPr>
          <w:sz w:val="22"/>
          <w:szCs w:val="22"/>
        </w:rPr>
        <w:t xml:space="preserve">as </w:t>
      </w:r>
      <w:r w:rsidR="00F4336E">
        <w:rPr>
          <w:sz w:val="22"/>
          <w:szCs w:val="22"/>
        </w:rPr>
        <w:t xml:space="preserve">telomere attrition </w:t>
      </w:r>
      <w:r w:rsidR="00F4336E" w:rsidRPr="00BB3DD1">
        <w:rPr>
          <w:i/>
          <w:sz w:val="22"/>
          <w:szCs w:val="22"/>
        </w:rPr>
        <w:t xml:space="preserve">per </w:t>
      </w:r>
      <w:r w:rsidR="00DB09AE">
        <w:rPr>
          <w:i/>
          <w:sz w:val="22"/>
          <w:szCs w:val="22"/>
        </w:rPr>
        <w:t>se</w:t>
      </w:r>
      <w:r w:rsidR="00DB09AE">
        <w:rPr>
          <w:sz w:val="22"/>
          <w:szCs w:val="22"/>
        </w:rPr>
        <w:t xml:space="preserve"> could </w:t>
      </w:r>
      <w:r w:rsidR="00E67BC1">
        <w:rPr>
          <w:sz w:val="22"/>
          <w:szCs w:val="22"/>
        </w:rPr>
        <w:t>trigger</w:t>
      </w:r>
      <w:r w:rsidR="00126A0E">
        <w:rPr>
          <w:sz w:val="22"/>
          <w:szCs w:val="22"/>
        </w:rPr>
        <w:t xml:space="preserve"> cellular senescence in </w:t>
      </w:r>
      <w:r w:rsidR="0019664B">
        <w:rPr>
          <w:sz w:val="22"/>
          <w:szCs w:val="22"/>
        </w:rPr>
        <w:t>cancer</w:t>
      </w:r>
      <w:r w:rsidR="00126A0E">
        <w:rPr>
          <w:sz w:val="22"/>
          <w:szCs w:val="22"/>
        </w:rPr>
        <w:t>s</w:t>
      </w:r>
      <w:r w:rsidR="00BD58A3">
        <w:rPr>
          <w:sz w:val="22"/>
          <w:szCs w:val="22"/>
        </w:rPr>
        <w:t xml:space="preserve"> while </w:t>
      </w:r>
      <w:r w:rsidR="000E00D5">
        <w:rPr>
          <w:sz w:val="22"/>
          <w:szCs w:val="22"/>
        </w:rPr>
        <w:t xml:space="preserve">actually </w:t>
      </w:r>
      <w:r w:rsidR="00DB09AE">
        <w:rPr>
          <w:sz w:val="22"/>
          <w:szCs w:val="22"/>
        </w:rPr>
        <w:t>play</w:t>
      </w:r>
      <w:r w:rsidR="00BD58A3">
        <w:rPr>
          <w:sz w:val="22"/>
          <w:szCs w:val="22"/>
        </w:rPr>
        <w:t>ing</w:t>
      </w:r>
      <w:r w:rsidR="00F4336E">
        <w:rPr>
          <w:sz w:val="22"/>
          <w:szCs w:val="22"/>
        </w:rPr>
        <w:t xml:space="preserve"> little or no role </w:t>
      </w:r>
      <w:r w:rsidR="003848A9" w:rsidRPr="002612F4">
        <w:rPr>
          <w:sz w:val="22"/>
          <w:szCs w:val="22"/>
        </w:rPr>
        <w:t xml:space="preserve">in precipitating </w:t>
      </w:r>
      <w:r w:rsidR="00DD51B9">
        <w:rPr>
          <w:sz w:val="22"/>
          <w:szCs w:val="22"/>
        </w:rPr>
        <w:t xml:space="preserve">the accumulation of senescent cells in </w:t>
      </w:r>
      <w:r w:rsidR="00623704">
        <w:rPr>
          <w:sz w:val="22"/>
          <w:szCs w:val="22"/>
        </w:rPr>
        <w:t>normal</w:t>
      </w:r>
      <w:r w:rsidR="00DD51B9">
        <w:rPr>
          <w:sz w:val="22"/>
          <w:szCs w:val="22"/>
        </w:rPr>
        <w:t xml:space="preserve"> (non-cancerous) </w:t>
      </w:r>
      <w:r w:rsidR="00DD51B9" w:rsidRPr="00286621">
        <w:rPr>
          <w:sz w:val="22"/>
          <w:szCs w:val="22"/>
        </w:rPr>
        <w:t xml:space="preserve">aged tissues </w:t>
      </w:r>
      <w:r w:rsidR="003848A9" w:rsidRPr="00286621">
        <w:rPr>
          <w:sz w:val="22"/>
          <w:szCs w:val="22"/>
        </w:rPr>
        <w:t>(</w:t>
      </w:r>
      <w:r w:rsidR="00C506E0" w:rsidRPr="007E153E">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C506E0" w:rsidRPr="007E153E">
        <w:rPr>
          <w:sz w:val="22"/>
          <w:szCs w:val="22"/>
        </w:rPr>
      </w:r>
      <w:r w:rsidR="00C506E0" w:rsidRPr="007E153E">
        <w:rPr>
          <w:sz w:val="22"/>
          <w:szCs w:val="22"/>
        </w:rPr>
        <w:fldChar w:fldCharType="separate"/>
      </w:r>
      <w:r w:rsidR="00022CBD">
        <w:rPr>
          <w:noProof/>
          <w:sz w:val="22"/>
          <w:szCs w:val="22"/>
        </w:rPr>
        <w:t>[54,55]</w:t>
      </w:r>
      <w:r w:rsidR="00C506E0" w:rsidRPr="007E153E">
        <w:rPr>
          <w:sz w:val="22"/>
          <w:szCs w:val="22"/>
        </w:rPr>
        <w:fldChar w:fldCharType="end"/>
      </w:r>
      <w:r w:rsidR="00C506E0" w:rsidRPr="00286621">
        <w:rPr>
          <w:sz w:val="22"/>
          <w:szCs w:val="22"/>
        </w:rPr>
        <w:t xml:space="preserve">; see </w:t>
      </w:r>
      <w:r w:rsidR="00DA6C28" w:rsidRPr="00286621">
        <w:rPr>
          <w:sz w:val="22"/>
          <w:szCs w:val="22"/>
        </w:rPr>
        <w:t>Section</w:t>
      </w:r>
      <w:r w:rsidR="00C506E0" w:rsidRPr="00BB3DD1">
        <w:rPr>
          <w:sz w:val="22"/>
          <w:szCs w:val="22"/>
        </w:rPr>
        <w:t>s 2cii and</w:t>
      </w:r>
      <w:r w:rsidR="00DA6C28" w:rsidRPr="00286621">
        <w:rPr>
          <w:sz w:val="22"/>
          <w:szCs w:val="22"/>
        </w:rPr>
        <w:t xml:space="preserve"> 3b</w:t>
      </w:r>
      <w:r w:rsidR="00286621" w:rsidRPr="00BB3DD1">
        <w:rPr>
          <w:sz w:val="22"/>
          <w:szCs w:val="22"/>
        </w:rPr>
        <w:t>i</w:t>
      </w:r>
      <w:r w:rsidR="003848A9" w:rsidRPr="00286621">
        <w:rPr>
          <w:sz w:val="22"/>
          <w:szCs w:val="22"/>
        </w:rPr>
        <w:t>)</w:t>
      </w:r>
      <w:r w:rsidR="00D406DB" w:rsidRPr="00286621">
        <w:rPr>
          <w:sz w:val="22"/>
          <w:szCs w:val="22"/>
        </w:rPr>
        <w:t xml:space="preserve">. </w:t>
      </w:r>
      <w:r w:rsidR="005626C7" w:rsidRPr="00286621">
        <w:rPr>
          <w:sz w:val="22"/>
          <w:szCs w:val="22"/>
        </w:rPr>
        <w:t>In practice, it</w:t>
      </w:r>
      <w:r w:rsidR="005626C7" w:rsidRPr="002612F4">
        <w:rPr>
          <w:sz w:val="22"/>
          <w:szCs w:val="22"/>
        </w:rPr>
        <w:t xml:space="preserve"> is likely to be difficult to tease apart a </w:t>
      </w:r>
      <w:r w:rsidR="00EC3F57" w:rsidRPr="002612F4">
        <w:rPr>
          <w:sz w:val="22"/>
          <w:szCs w:val="22"/>
        </w:rPr>
        <w:t xml:space="preserve">truly </w:t>
      </w:r>
      <w:r w:rsidR="005626C7" w:rsidRPr="002612F4">
        <w:rPr>
          <w:sz w:val="22"/>
          <w:szCs w:val="22"/>
        </w:rPr>
        <w:t xml:space="preserve">non-causal role for telomeres from a </w:t>
      </w:r>
      <w:r w:rsidR="00D74B0B" w:rsidRPr="002612F4">
        <w:rPr>
          <w:sz w:val="22"/>
          <w:szCs w:val="22"/>
        </w:rPr>
        <w:t xml:space="preserve">‘weakly </w:t>
      </w:r>
      <w:r w:rsidR="005626C7" w:rsidRPr="002612F4">
        <w:rPr>
          <w:sz w:val="22"/>
          <w:szCs w:val="22"/>
        </w:rPr>
        <w:t>causal</w:t>
      </w:r>
      <w:r w:rsidR="00D74B0B" w:rsidRPr="002612F4">
        <w:rPr>
          <w:sz w:val="22"/>
          <w:szCs w:val="22"/>
        </w:rPr>
        <w:t>’</w:t>
      </w:r>
      <w:r w:rsidR="005626C7" w:rsidRPr="002612F4">
        <w:rPr>
          <w:sz w:val="22"/>
          <w:szCs w:val="22"/>
        </w:rPr>
        <w:t xml:space="preserve"> role</w:t>
      </w:r>
      <w:r w:rsidR="00EF6CB1">
        <w:rPr>
          <w:sz w:val="22"/>
          <w:szCs w:val="22"/>
        </w:rPr>
        <w:t xml:space="preserve"> in which telomere attrition is a minor player in a suite of causal pathways</w:t>
      </w:r>
      <w:r w:rsidR="005626C7" w:rsidRPr="002612F4">
        <w:rPr>
          <w:sz w:val="22"/>
          <w:szCs w:val="22"/>
        </w:rPr>
        <w:t>.</w:t>
      </w:r>
      <w:r w:rsidR="005336DA" w:rsidRPr="002612F4">
        <w:rPr>
          <w:i/>
          <w:sz w:val="22"/>
          <w:szCs w:val="22"/>
        </w:rPr>
        <w:br/>
      </w:r>
    </w:p>
    <w:p w14:paraId="24420842" w14:textId="194355D0" w:rsidR="00F53662" w:rsidRPr="002612F4" w:rsidRDefault="00F53662" w:rsidP="00407275">
      <w:pPr>
        <w:spacing w:line="480" w:lineRule="auto"/>
        <w:rPr>
          <w:b/>
          <w:color w:val="76923C" w:themeColor="accent3" w:themeShade="BF"/>
          <w:sz w:val="22"/>
          <w:szCs w:val="22"/>
        </w:rPr>
      </w:pPr>
      <w:r w:rsidRPr="00DA26C9">
        <w:rPr>
          <w:b/>
          <w:color w:val="76923C" w:themeColor="accent3" w:themeShade="BF"/>
          <w:sz w:val="22"/>
          <w:szCs w:val="22"/>
        </w:rPr>
        <w:t>(ii) Alternative mechanisms could be of greater importance</w:t>
      </w:r>
      <w:r w:rsidR="00B768C7" w:rsidRPr="00DA26C9">
        <w:rPr>
          <w:b/>
          <w:color w:val="76923C" w:themeColor="accent3" w:themeShade="BF"/>
          <w:sz w:val="22"/>
          <w:szCs w:val="22"/>
        </w:rPr>
        <w:t xml:space="preserve"> than telomere attrition</w:t>
      </w:r>
    </w:p>
    <w:p w14:paraId="14438DFE" w14:textId="2D663860" w:rsidR="00F53662" w:rsidRPr="002612F4" w:rsidRDefault="00F53662" w:rsidP="0004426B">
      <w:pPr>
        <w:spacing w:line="480" w:lineRule="auto"/>
        <w:rPr>
          <w:sz w:val="22"/>
          <w:szCs w:val="22"/>
        </w:rPr>
      </w:pPr>
      <w:r w:rsidRPr="002612F4">
        <w:rPr>
          <w:sz w:val="22"/>
          <w:szCs w:val="22"/>
        </w:rPr>
        <w:t xml:space="preserve">Telomere dynamics are clearly not the only mechanism that could causally link current actions to future performance, and whether telomere dynamics are major players in this suite of candidate mechanisms is currently far from clear. Most notably, oxidative damage alone has the potential to compromise </w:t>
      </w:r>
      <w:r w:rsidR="00C13B34" w:rsidRPr="002612F4">
        <w:rPr>
          <w:sz w:val="22"/>
          <w:szCs w:val="22"/>
        </w:rPr>
        <w:t xml:space="preserve">tissue function </w:t>
      </w:r>
      <w:r w:rsidR="00377BBA">
        <w:rPr>
          <w:sz w:val="22"/>
          <w:szCs w:val="22"/>
        </w:rPr>
        <w:t xml:space="preserve">both by simply </w:t>
      </w:r>
      <w:r w:rsidRPr="002612F4">
        <w:rPr>
          <w:sz w:val="22"/>
          <w:szCs w:val="22"/>
        </w:rPr>
        <w:t>accumulating in diverse biomolecules</w:t>
      </w:r>
      <w:r w:rsidR="00C13B34" w:rsidRPr="002612F4">
        <w:rPr>
          <w:sz w:val="22"/>
          <w:szCs w:val="22"/>
        </w:rPr>
        <w:t xml:space="preserve"> </w:t>
      </w:r>
      <w:r w:rsidR="00F229F2" w:rsidRPr="002612F4">
        <w:rPr>
          <w:sz w:val="22"/>
          <w:szCs w:val="22"/>
        </w:rPr>
        <w:fldChar w:fldCharType="begin"/>
      </w:r>
      <w:r w:rsidR="00530E52">
        <w:rPr>
          <w:sz w:val="22"/>
          <w:szCs w:val="22"/>
        </w:rPr>
        <w:instrText xml:space="preserve"> ADDIN EN.CITE &lt;EndNote&gt;&lt;Cite&gt;&lt;Author&gt;Selman&lt;/Author&gt;&lt;Year&gt;2012&lt;/Year&gt;&lt;RecNum&gt;9561&lt;/RecNum&gt;&lt;DisplayText&gt;[13]&lt;/DisplayText&gt;&lt;record&gt;&lt;rec-number&gt;9561&lt;/rec-number&gt;&lt;foreign-keys&gt;&lt;key app="EN" db-id="99we5205z59tpfe5dftpafsxe0s209r5ftdw"&gt;9561&lt;/key&gt;&lt;/foreign-keys&gt;&lt;ref-type name="Journal Article"&gt;17&lt;/ref-type&gt;&lt;contributors&gt;&lt;authors&gt;&lt;author&gt;Selman, C.&lt;/author&gt;&lt;author&gt;Blount, J. D.&lt;/author&gt;&lt;author&gt;Nussey, D. H.&lt;/author&gt;&lt;author&gt;Speakman, J. R.&lt;/author&gt;&lt;/authors&gt;&lt;/contributors&gt;&lt;auth-address&gt;Univ Aberdeen, Inst Biol &amp;amp; Environm Sci, Aberdeen AB24 2TZ, Scotland&amp;#xD;Univ Exeter, Coll Life &amp;amp; Environm Sci, Ctr Ecol &amp;amp; Conservat, Penryn TR10 9EZ, England&amp;#xD;Univ Edinburgh, Inst Evolutionary Biol, Edinburgh EH9 3JT, Midlothian, Scotland&amp;#xD;Chinese Acad Sci, Inst Genet &amp;amp; Dev Biol, Beijing 100101, Peoples R China&lt;/auth-address&gt;&lt;titles&gt;&lt;title&gt;Oxidative damage, ageing, and life-history evolution: where now?&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570-577&lt;/pages&gt;&lt;volume&gt;27&lt;/volume&gt;&lt;number&gt;10&lt;/number&gt;&lt;keywords&gt;&lt;keyword&gt;free-radical theory&lt;/keyword&gt;&lt;keyword&gt;naked mole-rat&lt;/keyword&gt;&lt;keyword&gt;zebra finches&lt;/keyword&gt;&lt;keyword&gt;comparative biology&lt;/keyword&gt;&lt;keyword&gt;mammal population&lt;/keyword&gt;&lt;keyword&gt;telomere length&lt;/keyword&gt;&lt;keyword&gt;wild mammals&lt;/keyword&gt;&lt;keyword&gt;trade-off&lt;/keyword&gt;&lt;keyword&gt;red deer&lt;/keyword&gt;&lt;keyword&gt;stress&lt;/keyword&gt;&lt;/keywords&gt;&lt;dates&gt;&lt;year&gt;2012&lt;/year&gt;&lt;pub-dates&gt;&lt;date&gt;Oct&lt;/date&gt;&lt;/pub-dates&gt;&lt;/dates&gt;&lt;isbn&gt;0169-5347&lt;/isbn&gt;&lt;accession-num&gt;WOS:000312055500006&lt;/accession-num&gt;&lt;urls&gt;&lt;related-urls&gt;&lt;url&gt;&amp;lt;Go to ISI&amp;gt;://WOS:000312055500006&lt;/url&gt;&lt;/related-urls&gt;&lt;/urls&gt;&lt;electronic-resource-num&gt;10.1016/j.tree.2012.06.006&lt;/electronic-resource-num&gt;&lt;language&gt;English&lt;/language&gt;&lt;/record&gt;&lt;/Cite&gt;&lt;/EndNote&gt;</w:instrText>
      </w:r>
      <w:r w:rsidR="00F229F2" w:rsidRPr="002612F4">
        <w:rPr>
          <w:sz w:val="22"/>
          <w:szCs w:val="22"/>
        </w:rPr>
        <w:fldChar w:fldCharType="separate"/>
      </w:r>
      <w:r w:rsidR="00530E52">
        <w:rPr>
          <w:noProof/>
          <w:sz w:val="22"/>
          <w:szCs w:val="22"/>
        </w:rPr>
        <w:t>[13]</w:t>
      </w:r>
      <w:r w:rsidR="00F229F2" w:rsidRPr="002612F4">
        <w:rPr>
          <w:sz w:val="22"/>
          <w:szCs w:val="22"/>
        </w:rPr>
        <w:fldChar w:fldCharType="end"/>
      </w:r>
      <w:r w:rsidRPr="002612F4">
        <w:rPr>
          <w:sz w:val="22"/>
          <w:szCs w:val="22"/>
        </w:rPr>
        <w:t>,</w:t>
      </w:r>
      <w:r w:rsidR="00377BBA">
        <w:rPr>
          <w:sz w:val="22"/>
          <w:szCs w:val="22"/>
        </w:rPr>
        <w:t xml:space="preserve"> and by </w:t>
      </w:r>
      <w:r w:rsidRPr="002612F4">
        <w:rPr>
          <w:sz w:val="22"/>
          <w:szCs w:val="22"/>
        </w:rPr>
        <w:t>trigger</w:t>
      </w:r>
      <w:r w:rsidR="00377BBA">
        <w:rPr>
          <w:sz w:val="22"/>
          <w:szCs w:val="22"/>
        </w:rPr>
        <w:t>ing</w:t>
      </w:r>
      <w:r w:rsidRPr="002612F4">
        <w:rPr>
          <w:sz w:val="22"/>
          <w:szCs w:val="22"/>
        </w:rPr>
        <w:t xml:space="preserve"> apoptosis </w:t>
      </w:r>
      <w:r w:rsidR="00377BBA">
        <w:rPr>
          <w:sz w:val="22"/>
          <w:szCs w:val="22"/>
        </w:rPr>
        <w:t xml:space="preserve">and </w:t>
      </w:r>
      <w:r w:rsidRPr="002612F4">
        <w:rPr>
          <w:sz w:val="22"/>
          <w:szCs w:val="22"/>
        </w:rPr>
        <w:t>cellular senescence via telomere-independent mechanisms</w:t>
      </w:r>
      <w:r w:rsidR="00F229F2" w:rsidRPr="002612F4">
        <w:rPr>
          <w:sz w:val="22"/>
          <w:szCs w:val="22"/>
        </w:rPr>
        <w:t xml:space="preserve"> </w:t>
      </w:r>
      <w:r w:rsidR="0054108B" w:rsidRPr="002612F4">
        <w:rPr>
          <w:sz w:val="22"/>
          <w:szCs w:val="22"/>
        </w:rPr>
        <w:fldChar w:fldCharType="begin">
          <w:fldData xml:space="preserve">PEVuZE5vdGU+PENpdGU+PEF1dGhvcj5DYW1waXNpPC9BdXRob3I+PFllYXI+MjAxMzwvWWVhcj48
UmVjTnVtPjEwMjU4PC9SZWNOdW0+PERpc3BsYXlUZXh0PlszNSw1MF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mRpIEZhZ2FnbmE8L0F1dGhvcj48WWVh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</w:fldData>
        </w:fldChar>
      </w:r>
      <w:r w:rsidR="00022CBD">
        <w:rPr>
          <w:sz w:val="22"/>
          <w:szCs w:val="22"/>
        </w:rPr>
        <w:instrText xml:space="preserve"> ADDIN EN.CITE </w:instrText>
      </w:r>
      <w:r w:rsidR="00022CBD">
        <w:rPr>
          <w:sz w:val="22"/>
          <w:szCs w:val="22"/>
        </w:rPr>
        <w:fldChar w:fldCharType="begin">
          <w:fldData xml:space="preserve">PEVuZE5vdGU+PENpdGU+PEF1dGhvcj5DYW1waXNpPC9BdXRob3I+PFllYXI+MjAxMzwvWWVhcj48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54108B" w:rsidRPr="002612F4">
        <w:rPr>
          <w:sz w:val="22"/>
          <w:szCs w:val="22"/>
        </w:rPr>
      </w:r>
      <w:r w:rsidR="0054108B" w:rsidRPr="002612F4">
        <w:rPr>
          <w:sz w:val="22"/>
          <w:szCs w:val="22"/>
        </w:rPr>
        <w:fldChar w:fldCharType="separate"/>
      </w:r>
      <w:r w:rsidR="00022CBD">
        <w:rPr>
          <w:noProof/>
          <w:sz w:val="22"/>
          <w:szCs w:val="22"/>
        </w:rPr>
        <w:t>[35,50]</w:t>
      </w:r>
      <w:r w:rsidR="0054108B" w:rsidRPr="002612F4">
        <w:rPr>
          <w:sz w:val="22"/>
          <w:szCs w:val="22"/>
        </w:rPr>
        <w:fldChar w:fldCharType="end"/>
      </w:r>
      <w:r w:rsidR="00516360" w:rsidRPr="002612F4">
        <w:rPr>
          <w:sz w:val="22"/>
          <w:szCs w:val="22"/>
        </w:rPr>
        <w:t xml:space="preserve">. </w:t>
      </w:r>
      <w:r w:rsidR="005336DA" w:rsidRPr="002612F4">
        <w:rPr>
          <w:sz w:val="22"/>
          <w:szCs w:val="22"/>
        </w:rPr>
        <w:t>Indeed</w:t>
      </w:r>
      <w:r w:rsidR="00B768C7" w:rsidRPr="002612F4">
        <w:rPr>
          <w:sz w:val="22"/>
          <w:szCs w:val="22"/>
        </w:rPr>
        <w:t>, s</w:t>
      </w:r>
      <w:r w:rsidRPr="002612F4">
        <w:rPr>
          <w:sz w:val="22"/>
          <w:szCs w:val="22"/>
        </w:rPr>
        <w:t xml:space="preserve">uch mechanistic redundancy may </w:t>
      </w:r>
      <w:r w:rsidR="00247321" w:rsidRPr="002612F4">
        <w:rPr>
          <w:sz w:val="22"/>
          <w:szCs w:val="22"/>
        </w:rPr>
        <w:t xml:space="preserve">leave it challenging to detect </w:t>
      </w:r>
      <w:r w:rsidRPr="002612F4">
        <w:rPr>
          <w:sz w:val="22"/>
          <w:szCs w:val="22"/>
        </w:rPr>
        <w:t>a cau</w:t>
      </w:r>
      <w:r w:rsidR="00B768C7" w:rsidRPr="002612F4">
        <w:rPr>
          <w:sz w:val="22"/>
          <w:szCs w:val="22"/>
        </w:rPr>
        <w:t xml:space="preserve">sal role for telomere </w:t>
      </w:r>
      <w:r w:rsidR="0004426B">
        <w:rPr>
          <w:sz w:val="22"/>
          <w:szCs w:val="22"/>
        </w:rPr>
        <w:t>attrition in current-future trade-offs and ageing</w:t>
      </w:r>
      <w:r w:rsidR="00230BBE" w:rsidRPr="002612F4">
        <w:rPr>
          <w:sz w:val="22"/>
          <w:szCs w:val="22"/>
        </w:rPr>
        <w:t>. E</w:t>
      </w:r>
      <w:r w:rsidR="00247321" w:rsidRPr="002612F4">
        <w:rPr>
          <w:sz w:val="22"/>
          <w:szCs w:val="22"/>
        </w:rPr>
        <w:t xml:space="preserve">xperimental telomere elongation could, </w:t>
      </w:r>
      <w:r w:rsidRPr="002612F4">
        <w:rPr>
          <w:sz w:val="22"/>
          <w:szCs w:val="22"/>
        </w:rPr>
        <w:t xml:space="preserve">for example, alleviate telomere-induced apoptosis and </w:t>
      </w:r>
      <w:r w:rsidR="00F87635">
        <w:rPr>
          <w:sz w:val="22"/>
          <w:szCs w:val="22"/>
        </w:rPr>
        <w:t xml:space="preserve">cellular </w:t>
      </w:r>
      <w:r w:rsidRPr="002612F4">
        <w:rPr>
          <w:sz w:val="22"/>
          <w:szCs w:val="22"/>
        </w:rPr>
        <w:t>senescence only to have telomere-independent mechanisms trigger these same outcomes</w:t>
      </w:r>
      <w:r w:rsidR="00B768C7" w:rsidRPr="002612F4">
        <w:rPr>
          <w:sz w:val="22"/>
          <w:szCs w:val="22"/>
        </w:rPr>
        <w:t xml:space="preserve"> </w:t>
      </w:r>
      <w:r w:rsidR="00A107F4" w:rsidRPr="002612F4">
        <w:rPr>
          <w:sz w:val="22"/>
          <w:szCs w:val="22"/>
        </w:rPr>
        <w:fldChar w:fldCharType="begin">
          <w:fldData xml:space="preserve">PEVuZE5vdGU+PENpdGU+PEF1dGhvcj5kZSBKZXN1czwvQXV0aG9yPjxZZWFyPjIwMTI8L1llYXI+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</w:fldData>
        </w:fldChar>
      </w:r>
      <w:r w:rsidR="002F6EE1">
        <w:rPr>
          <w:sz w:val="22"/>
          <w:szCs w:val="22"/>
        </w:rPr>
        <w:instrText xml:space="preserve"> ADDIN EN.CITE </w:instrText>
      </w:r>
      <w:r w:rsidR="002F6EE1">
        <w:rPr>
          <w:sz w:val="22"/>
          <w:szCs w:val="22"/>
        </w:rPr>
        <w:fldChar w:fldCharType="begin">
          <w:fldData xml:space="preserve">PEVuZE5vdGU+PENpdGU+PEF1dGhvcj5kZSBKZXN1czwvQXV0aG9yPjxZZWFyPjIwMTI8L1llYXI+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A107F4" w:rsidRPr="002612F4">
        <w:rPr>
          <w:sz w:val="22"/>
          <w:szCs w:val="22"/>
        </w:rPr>
      </w:r>
      <w:r w:rsidR="00A107F4" w:rsidRPr="002612F4">
        <w:rPr>
          <w:sz w:val="22"/>
          <w:szCs w:val="22"/>
        </w:rPr>
        <w:fldChar w:fldCharType="separate"/>
      </w:r>
      <w:r w:rsidR="002F6EE1">
        <w:rPr>
          <w:noProof/>
          <w:sz w:val="22"/>
          <w:szCs w:val="22"/>
        </w:rPr>
        <w:t>[but see 60]</w:t>
      </w:r>
      <w:r w:rsidR="00A107F4" w:rsidRPr="002612F4">
        <w:rPr>
          <w:sz w:val="22"/>
          <w:szCs w:val="22"/>
        </w:rPr>
        <w:fldChar w:fldCharType="end"/>
      </w:r>
      <w:r w:rsidRPr="002612F4">
        <w:rPr>
          <w:sz w:val="22"/>
          <w:szCs w:val="22"/>
        </w:rPr>
        <w:t>.</w:t>
      </w:r>
      <w:r w:rsidR="0004426B">
        <w:rPr>
          <w:sz w:val="22"/>
          <w:szCs w:val="22"/>
        </w:rPr>
        <w:t xml:space="preserve"> </w:t>
      </w:r>
      <w:r w:rsidR="00F87635">
        <w:rPr>
          <w:sz w:val="22"/>
          <w:szCs w:val="22"/>
        </w:rPr>
        <w:t xml:space="preserve">Crucially, however, </w:t>
      </w:r>
      <w:r w:rsidR="0004426B" w:rsidRPr="00356505">
        <w:rPr>
          <w:i/>
          <w:sz w:val="22"/>
          <w:szCs w:val="22"/>
        </w:rPr>
        <w:t>in situ</w:t>
      </w:r>
      <w:r w:rsidR="0004426B">
        <w:rPr>
          <w:sz w:val="22"/>
          <w:szCs w:val="22"/>
        </w:rPr>
        <w:t xml:space="preserve"> hybridisation studies have revealed that the majority of senescent cells in the skin of </w:t>
      </w:r>
      <w:r w:rsidR="00F87635">
        <w:rPr>
          <w:sz w:val="22"/>
          <w:szCs w:val="22"/>
        </w:rPr>
        <w:t xml:space="preserve">aged laboratory </w:t>
      </w:r>
      <w:r w:rsidR="0004426B">
        <w:rPr>
          <w:sz w:val="22"/>
          <w:szCs w:val="22"/>
        </w:rPr>
        <w:t xml:space="preserve">baboons, genus </w:t>
      </w:r>
      <w:r w:rsidR="0004426B" w:rsidRPr="00356505">
        <w:rPr>
          <w:i/>
          <w:sz w:val="22"/>
          <w:szCs w:val="22"/>
        </w:rPr>
        <w:t>Papio</w:t>
      </w:r>
      <w:r w:rsidR="0004426B">
        <w:rPr>
          <w:sz w:val="22"/>
          <w:szCs w:val="22"/>
        </w:rPr>
        <w:t xml:space="preserve"> </w:t>
      </w:r>
      <w:r w:rsidR="0004426B">
        <w:rPr>
          <w:sz w:val="22"/>
          <w:szCs w:val="22"/>
        </w:rPr>
        <w:fldChar w:fldCharType="begin"/>
      </w:r>
      <w:r w:rsidR="00022CBD">
        <w:rPr>
          <w:sz w:val="22"/>
          <w:szCs w:val="22"/>
        </w:rPr>
        <w:instrText xml:space="preserve"> ADDIN EN.CITE &lt;EndNote&gt;&lt;Cite&gt;&lt;Author&gt;Herbig&lt;/Author&gt;&lt;Year&gt;2006&lt;/Year&gt;&lt;RecNum&gt;13109&lt;/RecNum&gt;&lt;DisplayText&gt;[53]&lt;/DisplayText&gt;&lt;record&gt;&lt;rec-number&gt;13109&lt;/rec-number&gt;&lt;foreign-keys&gt;&lt;key app="EN" db-id="99we5205z59tpfe5dftpafsxe0s209r5ftdw"&gt;13109&lt;/key&gt;&lt;/foreign-keys&gt;&lt;ref-type name="Journal Article"&gt;17&lt;/ref-type&gt;&lt;contributors&gt;&lt;authors&gt;&lt;author&gt;Herbig, U.&lt;/author&gt;&lt;author&gt;Ferreira, M.&lt;/author&gt;&lt;author&gt;Condel, L.&lt;/author&gt;&lt;author&gt;Carey, D.&lt;/author&gt;&lt;author&gt;Sedivy, J. M.&lt;/author&gt;&lt;/authors&gt;&lt;/contributors&gt;&lt;auth-address&gt;Brown Univ, Dept Biochem Mol Biol &amp;amp; Cell Biol, Providence, RI 02903 USA&amp;#xD;SW Fdn Biomed Res, Dept Comparat Med, San Antonio, TX 78245 USA&lt;/auth-address&gt;&lt;titles&gt;&lt;title&gt;Cellular senescence in aging prima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57-1257&lt;/pages&gt;&lt;volume&gt;311&lt;/volume&gt;&lt;number&gt;5765&lt;/number&gt;&lt;keywords&gt;&lt;keyword&gt;telomeres&lt;/keyword&gt;&lt;/keywords&gt;&lt;dates&gt;&lt;year&gt;2006&lt;/year&gt;&lt;pub-dates&gt;&lt;date&gt;Mar 3&lt;/date&gt;&lt;/pub-dates&gt;&lt;/dates&gt;&lt;isbn&gt;0036-8075&lt;/isbn&gt;&lt;accession-num&gt;WOS:000235870400032&lt;/accession-num&gt;&lt;urls&gt;&lt;related-urls&gt;&lt;url&gt;&amp;lt;Go to ISI&amp;gt;://WOS:000235870400032&lt;/url&gt;&lt;/related-urls&gt;&lt;/urls&gt;&lt;electronic-resource-num&gt;10.1126/science.1122446&lt;/electronic-resource-num&gt;&lt;language&gt;English&lt;/language&gt;&lt;/record&gt;&lt;/Cite&gt;&lt;/EndNote&gt;</w:instrText>
      </w:r>
      <w:r w:rsidR="0004426B">
        <w:rPr>
          <w:sz w:val="22"/>
          <w:szCs w:val="22"/>
        </w:rPr>
        <w:fldChar w:fldCharType="separate"/>
      </w:r>
      <w:r w:rsidR="00022CBD">
        <w:rPr>
          <w:noProof/>
          <w:sz w:val="22"/>
          <w:szCs w:val="22"/>
        </w:rPr>
        <w:t>[53]</w:t>
      </w:r>
      <w:r w:rsidR="0004426B">
        <w:rPr>
          <w:sz w:val="22"/>
          <w:szCs w:val="22"/>
        </w:rPr>
        <w:fldChar w:fldCharType="end"/>
      </w:r>
      <w:r w:rsidR="0004426B">
        <w:rPr>
          <w:sz w:val="22"/>
          <w:szCs w:val="22"/>
        </w:rPr>
        <w:t xml:space="preserve">, and house mice, </w:t>
      </w:r>
      <w:r w:rsidR="0004426B" w:rsidRPr="00356505">
        <w:rPr>
          <w:i/>
          <w:sz w:val="22"/>
          <w:szCs w:val="22"/>
        </w:rPr>
        <w:t xml:space="preserve">Mus musculus </w:t>
      </w:r>
      <w:r w:rsidR="0004426B" w:rsidRPr="002612F4">
        <w:rPr>
          <w:sz w:val="22"/>
          <w:szCs w:val="22"/>
        </w:rPr>
        <w:fldChar w:fldCharType="begin">
          <w:fldData xml:space="preserve">PEVuZE5vdGU+PENpdGU+PEF1dGhvcj5IZXdpdHQ8L0F1dGhvcj48WWVhcj4yMDEyPC9ZZWFyPjxS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Mzwvdm9sdW1lPjxrZXl3b3Jkcz48a2V5d29yZD5p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XTwvRGlzcGxheVRleHQ+PHJlY29y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04426B" w:rsidRPr="002612F4">
        <w:rPr>
          <w:sz w:val="22"/>
          <w:szCs w:val="22"/>
        </w:rPr>
      </w:r>
      <w:r w:rsidR="0004426B" w:rsidRPr="002612F4">
        <w:rPr>
          <w:sz w:val="22"/>
          <w:szCs w:val="22"/>
        </w:rPr>
        <w:fldChar w:fldCharType="separate"/>
      </w:r>
      <w:r w:rsidR="00022CBD">
        <w:rPr>
          <w:noProof/>
          <w:sz w:val="22"/>
          <w:szCs w:val="22"/>
        </w:rPr>
        <w:t>[54]</w:t>
      </w:r>
      <w:r w:rsidR="0004426B" w:rsidRPr="002612F4">
        <w:rPr>
          <w:sz w:val="22"/>
          <w:szCs w:val="22"/>
        </w:rPr>
        <w:fldChar w:fldCharType="end"/>
      </w:r>
      <w:r w:rsidR="0004426B">
        <w:rPr>
          <w:sz w:val="22"/>
          <w:szCs w:val="22"/>
        </w:rPr>
        <w:t xml:space="preserve">, show evidence of a persistent DNA damage response co-localised with telomeres, </w:t>
      </w:r>
      <w:r w:rsidR="00F87635">
        <w:rPr>
          <w:sz w:val="22"/>
          <w:szCs w:val="22"/>
        </w:rPr>
        <w:t xml:space="preserve">highlighting that telomeres could nevertheless be the primary </w:t>
      </w:r>
      <w:r w:rsidR="0004426B">
        <w:rPr>
          <w:sz w:val="22"/>
          <w:szCs w:val="22"/>
        </w:rPr>
        <w:t xml:space="preserve">trigger of cellular senescence </w:t>
      </w:r>
      <w:r w:rsidR="0004426B" w:rsidRPr="00356505">
        <w:rPr>
          <w:i/>
          <w:sz w:val="22"/>
          <w:szCs w:val="22"/>
        </w:rPr>
        <w:t>in vivo</w:t>
      </w:r>
      <w:r w:rsidR="0004426B">
        <w:rPr>
          <w:i/>
          <w:sz w:val="22"/>
          <w:szCs w:val="22"/>
        </w:rPr>
        <w:t>.</w:t>
      </w:r>
      <w:r w:rsidR="0004426B">
        <w:rPr>
          <w:sz w:val="22"/>
          <w:szCs w:val="22"/>
        </w:rPr>
        <w:t xml:space="preserve"> </w:t>
      </w:r>
    </w:p>
    <w:p w14:paraId="15645F0D" w14:textId="77777777" w:rsidR="00BA0DE4" w:rsidRPr="002612F4" w:rsidRDefault="00BA0DE4" w:rsidP="00407275">
      <w:pPr>
        <w:spacing w:line="480" w:lineRule="auto"/>
        <w:rPr>
          <w:sz w:val="22"/>
          <w:szCs w:val="22"/>
        </w:rPr>
      </w:pPr>
    </w:p>
    <w:p w14:paraId="50E4C4ED" w14:textId="6812E5E7" w:rsidR="00D11599" w:rsidRDefault="00F53662" w:rsidP="00407275">
      <w:pPr>
        <w:spacing w:line="480" w:lineRule="auto"/>
        <w:rPr>
          <w:color w:val="4F81BD" w:themeColor="accent1"/>
          <w:sz w:val="22"/>
          <w:szCs w:val="22"/>
        </w:rPr>
      </w:pPr>
      <w:r w:rsidRPr="002612F4">
        <w:rPr>
          <w:sz w:val="22"/>
          <w:szCs w:val="22"/>
        </w:rPr>
        <w:t>Further complication arises</w:t>
      </w:r>
      <w:r w:rsidR="00DC2320">
        <w:rPr>
          <w:sz w:val="22"/>
          <w:szCs w:val="22"/>
        </w:rPr>
        <w:t>, however,</w:t>
      </w:r>
      <w:r w:rsidRPr="002612F4">
        <w:rPr>
          <w:sz w:val="22"/>
          <w:szCs w:val="22"/>
        </w:rPr>
        <w:t xml:space="preserve"> from recent evidence </w:t>
      </w:r>
      <w:r w:rsidR="00DC2320">
        <w:rPr>
          <w:sz w:val="22"/>
          <w:szCs w:val="22"/>
        </w:rPr>
        <w:t xml:space="preserve">suggesting </w:t>
      </w:r>
      <w:r w:rsidRPr="002612F4">
        <w:rPr>
          <w:sz w:val="22"/>
          <w:szCs w:val="22"/>
        </w:rPr>
        <w:t xml:space="preserve">that </w:t>
      </w:r>
      <w:r w:rsidR="00CE4DAB" w:rsidRPr="002612F4">
        <w:rPr>
          <w:sz w:val="22"/>
          <w:szCs w:val="22"/>
        </w:rPr>
        <w:t xml:space="preserve">the DNA damage response that triggers cellular senescence </w:t>
      </w:r>
      <w:r w:rsidR="00DC2320" w:rsidRPr="00BB3DD1">
        <w:rPr>
          <w:i/>
          <w:sz w:val="22"/>
          <w:szCs w:val="22"/>
        </w:rPr>
        <w:t>in vivo</w:t>
      </w:r>
      <w:r w:rsidR="00DC2320">
        <w:rPr>
          <w:sz w:val="22"/>
          <w:szCs w:val="22"/>
        </w:rPr>
        <w:t xml:space="preserve"> may </w:t>
      </w:r>
      <w:r w:rsidR="00CE4DAB" w:rsidRPr="002612F4">
        <w:rPr>
          <w:sz w:val="22"/>
          <w:szCs w:val="22"/>
        </w:rPr>
        <w:t xml:space="preserve">be triggered </w:t>
      </w:r>
      <w:r w:rsidRPr="002612F4">
        <w:rPr>
          <w:i/>
          <w:sz w:val="22"/>
          <w:szCs w:val="22"/>
        </w:rPr>
        <w:t xml:space="preserve">independent </w:t>
      </w:r>
      <w:r w:rsidRPr="002612F4">
        <w:rPr>
          <w:sz w:val="22"/>
          <w:szCs w:val="22"/>
        </w:rPr>
        <w:t>of telomere length</w:t>
      </w:r>
      <w:r w:rsidR="00A933DF">
        <w:rPr>
          <w:sz w:val="22"/>
          <w:szCs w:val="22"/>
        </w:rPr>
        <w:t xml:space="preserve"> </w:t>
      </w:r>
      <w:r w:rsidR="00A933DF"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A933DF" w:rsidRPr="002612F4">
        <w:rPr>
          <w:sz w:val="22"/>
          <w:szCs w:val="22"/>
        </w:rPr>
      </w:r>
      <w:r w:rsidR="00A933DF" w:rsidRPr="002612F4">
        <w:rPr>
          <w:sz w:val="22"/>
          <w:szCs w:val="22"/>
        </w:rPr>
        <w:fldChar w:fldCharType="separate"/>
      </w:r>
      <w:r w:rsidR="00022CBD">
        <w:rPr>
          <w:noProof/>
          <w:sz w:val="22"/>
          <w:szCs w:val="22"/>
        </w:rPr>
        <w:t>[54,55]</w:t>
      </w:r>
      <w:r w:rsidR="00A933DF" w:rsidRPr="002612F4">
        <w:rPr>
          <w:sz w:val="22"/>
          <w:szCs w:val="22"/>
        </w:rPr>
        <w:fldChar w:fldCharType="end"/>
      </w:r>
      <w:r w:rsidR="008E2A4A">
        <w:rPr>
          <w:sz w:val="22"/>
          <w:szCs w:val="22"/>
        </w:rPr>
        <w:t>,</w:t>
      </w:r>
      <w:r w:rsidRPr="002612F4">
        <w:rPr>
          <w:sz w:val="22"/>
          <w:szCs w:val="22"/>
        </w:rPr>
        <w:t xml:space="preserve"> </w:t>
      </w:r>
      <w:r w:rsidR="00F72CF1">
        <w:rPr>
          <w:sz w:val="22"/>
          <w:szCs w:val="22"/>
        </w:rPr>
        <w:t xml:space="preserve">not by the presence of critically short telomeres but </w:t>
      </w:r>
      <w:r w:rsidR="00CE4DAB" w:rsidRPr="002612F4">
        <w:rPr>
          <w:sz w:val="22"/>
          <w:szCs w:val="22"/>
        </w:rPr>
        <w:t>by DNA</w:t>
      </w:r>
      <w:r w:rsidR="00CE1F3D">
        <w:rPr>
          <w:sz w:val="22"/>
          <w:szCs w:val="22"/>
        </w:rPr>
        <w:t xml:space="preserve"> </w:t>
      </w:r>
      <w:r w:rsidR="008E2A4A">
        <w:rPr>
          <w:sz w:val="22"/>
          <w:szCs w:val="22"/>
        </w:rPr>
        <w:t xml:space="preserve">damage located </w:t>
      </w:r>
      <w:r w:rsidR="00F72CF1">
        <w:rPr>
          <w:sz w:val="22"/>
          <w:szCs w:val="22"/>
        </w:rPr>
        <w:t xml:space="preserve">within </w:t>
      </w:r>
      <w:r w:rsidR="008E2A4A">
        <w:rPr>
          <w:sz w:val="22"/>
          <w:szCs w:val="22"/>
        </w:rPr>
        <w:t xml:space="preserve">telomeres </w:t>
      </w:r>
      <w:r w:rsidR="00CE1F3D">
        <w:rPr>
          <w:sz w:val="22"/>
          <w:szCs w:val="22"/>
        </w:rPr>
        <w:t>(</w:t>
      </w:r>
      <w:r w:rsidR="00290103" w:rsidRPr="002612F4">
        <w:rPr>
          <w:sz w:val="22"/>
          <w:szCs w:val="22"/>
        </w:rPr>
        <w:t>the repair of which is sup</w:t>
      </w:r>
      <w:r w:rsidR="0058453A" w:rsidRPr="002612F4">
        <w:rPr>
          <w:sz w:val="22"/>
          <w:szCs w:val="22"/>
        </w:rPr>
        <w:t>p</w:t>
      </w:r>
      <w:r w:rsidR="00290103" w:rsidRPr="002612F4">
        <w:rPr>
          <w:sz w:val="22"/>
          <w:szCs w:val="22"/>
        </w:rPr>
        <w:t>ressed</w:t>
      </w:r>
      <w:r w:rsidR="00CE1F3D">
        <w:rPr>
          <w:sz w:val="22"/>
          <w:szCs w:val="22"/>
        </w:rPr>
        <w:t>)</w:t>
      </w:r>
      <w:r w:rsidR="00DB7297">
        <w:rPr>
          <w:sz w:val="22"/>
          <w:szCs w:val="22"/>
        </w:rPr>
        <w:t xml:space="preserve">. </w:t>
      </w:r>
      <w:r w:rsidR="00F72CF1">
        <w:rPr>
          <w:sz w:val="22"/>
          <w:szCs w:val="22"/>
        </w:rPr>
        <w:t xml:space="preserve">Moreover, the findings suggest that such length-independent triggering of cellular senescence could be the primary route by which cellular senescence </w:t>
      </w:r>
      <w:r w:rsidR="00BD58A3">
        <w:rPr>
          <w:sz w:val="22"/>
          <w:szCs w:val="22"/>
        </w:rPr>
        <w:t xml:space="preserve">arises </w:t>
      </w:r>
      <w:r w:rsidR="00F72CF1">
        <w:rPr>
          <w:sz w:val="22"/>
          <w:szCs w:val="22"/>
        </w:rPr>
        <w:t xml:space="preserve">in normal (non-cancerous) aged tissues </w:t>
      </w:r>
      <w:r w:rsidR="00F72CF1" w:rsidRPr="00BA4D27">
        <w:rPr>
          <w:i/>
          <w:sz w:val="22"/>
          <w:szCs w:val="22"/>
        </w:rPr>
        <w:t>in vivo</w:t>
      </w:r>
      <w:r w:rsidR="00F72CF1">
        <w:rPr>
          <w:i/>
          <w:sz w:val="22"/>
          <w:szCs w:val="22"/>
        </w:rPr>
        <w:t xml:space="preserve"> </w:t>
      </w:r>
      <w:r w:rsidR="00F72CF1"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F72CF1" w:rsidRPr="002612F4">
        <w:rPr>
          <w:sz w:val="22"/>
          <w:szCs w:val="22"/>
        </w:rPr>
      </w:r>
      <w:r w:rsidR="00F72CF1" w:rsidRPr="002612F4">
        <w:rPr>
          <w:sz w:val="22"/>
          <w:szCs w:val="22"/>
        </w:rPr>
        <w:fldChar w:fldCharType="separate"/>
      </w:r>
      <w:r w:rsidR="00022CBD">
        <w:rPr>
          <w:noProof/>
          <w:sz w:val="22"/>
          <w:szCs w:val="22"/>
        </w:rPr>
        <w:t>[54,55]</w:t>
      </w:r>
      <w:r w:rsidR="00F72CF1" w:rsidRPr="002612F4">
        <w:rPr>
          <w:sz w:val="22"/>
          <w:szCs w:val="22"/>
        </w:rPr>
        <w:fldChar w:fldCharType="end"/>
      </w:r>
      <w:r w:rsidR="00F72CF1">
        <w:rPr>
          <w:i/>
          <w:sz w:val="22"/>
          <w:szCs w:val="22"/>
        </w:rPr>
        <w:t>.</w:t>
      </w:r>
      <w:r w:rsidR="00F72CF1" w:rsidRPr="00BA4D27">
        <w:rPr>
          <w:i/>
          <w:sz w:val="22"/>
          <w:szCs w:val="22"/>
        </w:rPr>
        <w:t xml:space="preserve"> </w:t>
      </w:r>
      <w:r w:rsidR="00DB7297">
        <w:rPr>
          <w:sz w:val="22"/>
          <w:szCs w:val="22"/>
        </w:rPr>
        <w:t>While such a mechanism c</w:t>
      </w:r>
      <w:r w:rsidRPr="002612F4">
        <w:rPr>
          <w:sz w:val="22"/>
          <w:szCs w:val="22"/>
        </w:rPr>
        <w:t>ould still implicate telomeres in the proximate causation of current</w:t>
      </w:r>
      <w:r w:rsidR="00847CA6" w:rsidRPr="002612F4">
        <w:rPr>
          <w:sz w:val="22"/>
          <w:szCs w:val="22"/>
        </w:rPr>
        <w:t>-</w:t>
      </w:r>
      <w:r w:rsidRPr="002612F4">
        <w:rPr>
          <w:sz w:val="22"/>
          <w:szCs w:val="22"/>
        </w:rPr>
        <w:t>future trade-offs</w:t>
      </w:r>
      <w:r w:rsidR="00171CBF">
        <w:rPr>
          <w:sz w:val="22"/>
          <w:szCs w:val="22"/>
        </w:rPr>
        <w:t xml:space="preserve"> and ageing</w:t>
      </w:r>
      <w:r w:rsidRPr="002612F4">
        <w:rPr>
          <w:sz w:val="22"/>
          <w:szCs w:val="22"/>
        </w:rPr>
        <w:t xml:space="preserve">, the mechanism would be quite different to that widely envisaged. </w:t>
      </w:r>
      <w:r w:rsidR="00847CA6" w:rsidRPr="002612F4">
        <w:rPr>
          <w:sz w:val="22"/>
          <w:szCs w:val="22"/>
        </w:rPr>
        <w:t xml:space="preserve">Indeed, such a telomere-length-independent pathway may require the re-interpretation of </w:t>
      </w:r>
      <w:r w:rsidR="001D4A66" w:rsidRPr="002612F4">
        <w:rPr>
          <w:sz w:val="22"/>
          <w:szCs w:val="22"/>
        </w:rPr>
        <w:t xml:space="preserve">many </w:t>
      </w:r>
      <w:r w:rsidR="00C90DB6">
        <w:rPr>
          <w:sz w:val="22"/>
          <w:szCs w:val="22"/>
        </w:rPr>
        <w:t xml:space="preserve">key </w:t>
      </w:r>
      <w:r w:rsidR="00E0424C" w:rsidRPr="002612F4">
        <w:rPr>
          <w:sz w:val="22"/>
          <w:szCs w:val="22"/>
        </w:rPr>
        <w:t xml:space="preserve">findings </w:t>
      </w:r>
      <w:r w:rsidR="00847CA6" w:rsidRPr="002612F4">
        <w:rPr>
          <w:sz w:val="22"/>
          <w:szCs w:val="22"/>
        </w:rPr>
        <w:t>previously attributed to effects of telomere length</w:t>
      </w:r>
      <w:r w:rsidR="00171CBF">
        <w:rPr>
          <w:sz w:val="22"/>
          <w:szCs w:val="22"/>
        </w:rPr>
        <w:t xml:space="preserve">. </w:t>
      </w:r>
      <w:r w:rsidR="00CF5CFD">
        <w:rPr>
          <w:sz w:val="22"/>
          <w:szCs w:val="22"/>
        </w:rPr>
        <w:t xml:space="preserve">Further investigation in to the extent to which telomere attrition </w:t>
      </w:r>
      <w:r w:rsidR="00CF5CFD" w:rsidRPr="00BB3DD1">
        <w:rPr>
          <w:i/>
          <w:sz w:val="22"/>
          <w:szCs w:val="22"/>
        </w:rPr>
        <w:t xml:space="preserve">per se </w:t>
      </w:r>
      <w:r w:rsidR="00CF5CFD">
        <w:rPr>
          <w:sz w:val="22"/>
          <w:szCs w:val="22"/>
        </w:rPr>
        <w:t xml:space="preserve">is relevant to the triggering of cellular senescence in normal aged tissues </w:t>
      </w:r>
      <w:r w:rsidR="00CF5CFD" w:rsidRPr="00BB3DD1">
        <w:rPr>
          <w:i/>
          <w:sz w:val="22"/>
          <w:szCs w:val="22"/>
        </w:rPr>
        <w:t xml:space="preserve">in vivo </w:t>
      </w:r>
      <w:r w:rsidR="00CF5CFD">
        <w:rPr>
          <w:sz w:val="22"/>
          <w:szCs w:val="22"/>
        </w:rPr>
        <w:t>should therefore be prioritised</w:t>
      </w:r>
      <w:r w:rsidR="001017D9">
        <w:rPr>
          <w:sz w:val="22"/>
          <w:szCs w:val="22"/>
        </w:rPr>
        <w:t xml:space="preserve"> (see also Section 3bi</w:t>
      </w:r>
      <w:r w:rsidR="00171CBF">
        <w:rPr>
          <w:sz w:val="22"/>
          <w:szCs w:val="22"/>
        </w:rPr>
        <w:t>)</w:t>
      </w:r>
      <w:r w:rsidR="00892556">
        <w:rPr>
          <w:sz w:val="22"/>
          <w:szCs w:val="22"/>
        </w:rPr>
        <w:t>.</w:t>
      </w:r>
    </w:p>
    <w:p w14:paraId="659EB110" w14:textId="77777777" w:rsidR="00194967" w:rsidRPr="002612F4" w:rsidRDefault="00194967" w:rsidP="00407275">
      <w:pPr>
        <w:spacing w:line="480" w:lineRule="auto"/>
        <w:rPr>
          <w:color w:val="4F81BD" w:themeColor="accent1"/>
          <w:sz w:val="22"/>
          <w:szCs w:val="22"/>
        </w:rPr>
      </w:pPr>
    </w:p>
    <w:p w14:paraId="3AE84BE3" w14:textId="25309F22" w:rsidR="00F253E5" w:rsidRPr="002612F4" w:rsidRDefault="00F53662" w:rsidP="00407275">
      <w:pPr>
        <w:spacing w:line="480" w:lineRule="auto"/>
        <w:rPr>
          <w:b/>
          <w:color w:val="76923C" w:themeColor="accent3" w:themeShade="BF"/>
          <w:sz w:val="22"/>
          <w:szCs w:val="22"/>
        </w:rPr>
      </w:pPr>
      <w:r w:rsidRPr="004D5FC6">
        <w:rPr>
          <w:b/>
          <w:color w:val="76923C" w:themeColor="accent3" w:themeShade="BF"/>
          <w:sz w:val="22"/>
          <w:szCs w:val="22"/>
        </w:rPr>
        <w:t xml:space="preserve">(iii) The </w:t>
      </w:r>
      <w:r w:rsidR="00E052F3" w:rsidRPr="004D5FC6">
        <w:rPr>
          <w:b/>
          <w:color w:val="76923C" w:themeColor="accent3" w:themeShade="BF"/>
          <w:sz w:val="22"/>
          <w:szCs w:val="22"/>
        </w:rPr>
        <w:t xml:space="preserve">limited </w:t>
      </w:r>
      <w:r w:rsidRPr="004D5FC6">
        <w:rPr>
          <w:b/>
          <w:color w:val="76923C" w:themeColor="accent3" w:themeShade="BF"/>
          <w:sz w:val="22"/>
          <w:szCs w:val="22"/>
        </w:rPr>
        <w:t>generality of a proximate causal role for telomeres</w:t>
      </w:r>
      <w:r w:rsidR="00B706D1" w:rsidRPr="002612F4">
        <w:rPr>
          <w:sz w:val="22"/>
          <w:szCs w:val="22"/>
        </w:rPr>
        <w:br/>
      </w:r>
      <w:r w:rsidR="00642E24" w:rsidRPr="002612F4">
        <w:rPr>
          <w:sz w:val="22"/>
          <w:szCs w:val="22"/>
        </w:rPr>
        <w:t xml:space="preserve">Telomeres </w:t>
      </w:r>
      <w:r w:rsidR="00E84906" w:rsidRPr="002612F4">
        <w:rPr>
          <w:sz w:val="22"/>
          <w:szCs w:val="22"/>
        </w:rPr>
        <w:t xml:space="preserve">are a eukaryotic phenomenon, showing </w:t>
      </w:r>
      <w:r w:rsidR="00A23849" w:rsidRPr="002612F4">
        <w:rPr>
          <w:sz w:val="22"/>
          <w:szCs w:val="22"/>
        </w:rPr>
        <w:t>broad</w:t>
      </w:r>
      <w:r w:rsidR="00642E24" w:rsidRPr="002612F4">
        <w:rPr>
          <w:sz w:val="22"/>
          <w:szCs w:val="22"/>
        </w:rPr>
        <w:t xml:space="preserve"> conservation of structure across animals, plants, </w:t>
      </w:r>
      <w:r w:rsidR="0063600E" w:rsidRPr="002612F4">
        <w:rPr>
          <w:sz w:val="22"/>
          <w:szCs w:val="22"/>
        </w:rPr>
        <w:t xml:space="preserve">slime moulds, </w:t>
      </w:r>
      <w:r w:rsidR="00252976" w:rsidRPr="002612F4">
        <w:rPr>
          <w:sz w:val="22"/>
          <w:szCs w:val="22"/>
        </w:rPr>
        <w:t>fung</w:t>
      </w:r>
      <w:r w:rsidR="00834C7C" w:rsidRPr="002612F4">
        <w:rPr>
          <w:sz w:val="22"/>
          <w:szCs w:val="22"/>
        </w:rPr>
        <w:t xml:space="preserve">i, </w:t>
      </w:r>
      <w:r w:rsidR="0063600E" w:rsidRPr="002612F4">
        <w:rPr>
          <w:sz w:val="22"/>
          <w:szCs w:val="22"/>
        </w:rPr>
        <w:t xml:space="preserve">protozoa and algae </w:t>
      </w:r>
      <w:r w:rsidR="00A23849" w:rsidRPr="002612F4">
        <w:rPr>
          <w:sz w:val="22"/>
          <w:szCs w:val="22"/>
        </w:rPr>
        <w:fldChar w:fldCharType="begin">
          <w:fldData xml:space="preserve">PEVuZE5vdGU+PENpdGU+PEF1dGhvcj5CbGFja2J1cm48L0F1dGhvcj48WWVhcj4yMDAxPC9ZZWFy
PjxSZWNOdW0+MTAwNDQ8L1JlY051bT48RGlzcGxheVRleHQ+WzI2LDM3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T2xzc29uPC9BdXRob3I+
PFllYXI+MjAxNzwvWWVhcj48UmVjTnVtPjEzMTMwPC9SZWNOdW0+PHJlY29yZD48cmVjLW51bWJl
cj4xMzEzMDwvcmVjLW51bWJlcj48Zm9yZWlnbi1rZXlzPjxrZXkgYXBwPSJFTiIgZGItaWQ9Ijk5
d2U1MjA1ejU5dHBmZTVkZnRwYWZzeGUwczIwOXI1ZnRkdyI+MTMxMzA8L2tleT48L2ZvcmVpZ24t
a2V5cz48cmVmLXR5cGUgbmFtZT0iSm91cm5hbCBBcnRpY2xlIj4xNzwvcmVmLXR5cGU+PGNvbnRy
aWJ1dG9ycz48YXV0aG9ycz48YXV0aG9yPk9sc3NvbiwgTS48L2F1dGhvcj48YXV0aG9yPldhcHN0
cmEsIEUuPC9hdXRob3I+PGF1dGhvcj5Gcmllc2VuLCBDLiBSLjwvYXV0aG9yPjwvYXV0aG9ycz48
L2NvbnRyaWJ1dG9ycz48dGl0bGVzPjx0aXRsZT5FY3RvdGhlcm1pYyBUZWxvbWVyZXM6IGl04oCZ
cyB0aW1lIHRoZXkgY2FtZSBpbiBmcm9tIHRoZSBjb2xk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YWJici0xPlBoaWxvcyBUIFIgU29jIEI8
L2FiYnItMT48L3BlcmlvZGljYWw+PHZvbHVtZT5UaGlzIHZvbHVtZTwvdm9sdW1lPjxkYXRlcz48
eWVhcj4yMDE3PC95ZWFyPjwvZGF0ZXM+PHVybHM+PC91cmxzPjwvcmVjb3JkPjwvQ2l0ZT48L0Vu
ZE5vdGU+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M3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T2xzc29uPC9BdXRob3I+
PFllYXI+MjAxNzwvWWVhcj48UmVjTnVtPjEzMTMwPC9SZWNOdW0+PHJlY29yZD48cmVjLW51bWJl
cj4xMzEzMDwvcmVjLW51bWJlcj48Zm9yZWlnbi1rZXlzPjxrZXkgYXBwPSJFTiIgZGItaWQ9Ijk5
d2U1MjA1ejU5dHBmZTVkZnRwYWZzeGUwczIwOXI1ZnRkdyI+MTMxMzA8L2tleT48L2ZvcmVpZ24t
a2V5cz48cmVmLXR5cGUgbmFtZT0iSm91cm5hbCBBcnRpY2xlIj4xNzwvcmVmLXR5cGU+PGNvbnRy
aWJ1dG9ycz48YXV0aG9ycz48YXV0aG9yPk9sc3NvbiwgTS48L2F1dGhvcj48YXV0aG9yPldhcHN0
cmEsIEUuPC9hdXRob3I+PGF1dGhvcj5Gcmllc2VuLCBDLiBSLjwvYXV0aG9yPjwvYXV0aG9ycz48
L2NvbnRyaWJ1dG9ycz48dGl0bGVzPjx0aXRsZT5FY3RvdGhlcm1pYyBUZWxvbWVyZXM6IGl04oCZ
cyB0aW1lIHRoZXkgY2FtZSBpbiBmcm9tIHRoZSBjb2xk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YWJici0xPlBoaWxvcyBUIFIgU29jIEI8
L2FiYnItMT48L3BlcmlvZGljYWw+PHZvbHVtZT5UaGlzIHZvbHVtZTwvdm9sdW1lPjxkYXRlcz48
eWVhcj4yMDE3PC95ZWFyPjwvZGF0ZXM+PHVybHM+PC91cmxzPjwvcmVjb3JkPjwvQ2l0ZT48L0Vu
ZE5vdGU+
</w:fldData>
        </w:fldChar>
      </w:r>
      <w:r w:rsidR="00B2413F">
        <w:rPr>
          <w:sz w:val="22"/>
          <w:szCs w:val="22"/>
        </w:rPr>
        <w:instrText xml:space="preserve"> ADDIN EN.CITE.DATA </w:instrText>
      </w:r>
      <w:r w:rsidR="00B2413F">
        <w:rPr>
          <w:sz w:val="22"/>
          <w:szCs w:val="22"/>
        </w:rPr>
      </w:r>
      <w:r w:rsidR="00B2413F">
        <w:rPr>
          <w:sz w:val="22"/>
          <w:szCs w:val="22"/>
        </w:rPr>
        <w:fldChar w:fldCharType="end"/>
      </w:r>
      <w:r w:rsidR="00A23849" w:rsidRPr="002612F4">
        <w:rPr>
          <w:sz w:val="22"/>
          <w:szCs w:val="22"/>
        </w:rPr>
      </w:r>
      <w:r w:rsidR="00A23849" w:rsidRPr="002612F4">
        <w:rPr>
          <w:sz w:val="22"/>
          <w:szCs w:val="22"/>
        </w:rPr>
        <w:fldChar w:fldCharType="separate"/>
      </w:r>
      <w:r w:rsidR="00B2413F">
        <w:rPr>
          <w:noProof/>
          <w:sz w:val="22"/>
          <w:szCs w:val="22"/>
        </w:rPr>
        <w:t>[26,37]</w:t>
      </w:r>
      <w:r w:rsidR="00A23849" w:rsidRPr="002612F4">
        <w:rPr>
          <w:sz w:val="22"/>
          <w:szCs w:val="22"/>
        </w:rPr>
        <w:fldChar w:fldCharType="end"/>
      </w:r>
      <w:r w:rsidR="00A23849" w:rsidRPr="002612F4">
        <w:rPr>
          <w:sz w:val="22"/>
          <w:szCs w:val="22"/>
        </w:rPr>
        <w:t xml:space="preserve">. </w:t>
      </w:r>
      <w:r w:rsidR="00A405EC" w:rsidRPr="002612F4">
        <w:rPr>
          <w:sz w:val="22"/>
          <w:szCs w:val="22"/>
        </w:rPr>
        <w:t xml:space="preserve">While this taxonomic sweep is broad, </w:t>
      </w:r>
      <w:r w:rsidR="00184ECD" w:rsidRPr="002612F4">
        <w:rPr>
          <w:sz w:val="22"/>
          <w:szCs w:val="22"/>
        </w:rPr>
        <w:t xml:space="preserve">it is notable that </w:t>
      </w:r>
      <w:r w:rsidR="003A1D01">
        <w:rPr>
          <w:sz w:val="22"/>
          <w:szCs w:val="22"/>
        </w:rPr>
        <w:t xml:space="preserve">some </w:t>
      </w:r>
      <w:r w:rsidR="00DC7CDA" w:rsidRPr="002612F4">
        <w:rPr>
          <w:sz w:val="22"/>
          <w:szCs w:val="22"/>
        </w:rPr>
        <w:t xml:space="preserve">prokaryotes </w:t>
      </w:r>
      <w:r w:rsidR="003A1D01">
        <w:rPr>
          <w:sz w:val="22"/>
          <w:szCs w:val="22"/>
        </w:rPr>
        <w:t xml:space="preserve">nevertheless </w:t>
      </w:r>
      <w:r w:rsidR="0063121A" w:rsidRPr="002612F4">
        <w:rPr>
          <w:sz w:val="22"/>
          <w:szCs w:val="22"/>
        </w:rPr>
        <w:t xml:space="preserve">appear to </w:t>
      </w:r>
      <w:r w:rsidR="009A5FBD">
        <w:rPr>
          <w:sz w:val="22"/>
          <w:szCs w:val="22"/>
        </w:rPr>
        <w:t xml:space="preserve">age, due </w:t>
      </w:r>
      <w:r w:rsidR="0063121A" w:rsidRPr="002612F4">
        <w:rPr>
          <w:sz w:val="22"/>
          <w:szCs w:val="22"/>
        </w:rPr>
        <w:t xml:space="preserve">in part </w:t>
      </w:r>
      <w:r w:rsidR="003A1D01">
        <w:rPr>
          <w:sz w:val="22"/>
          <w:szCs w:val="22"/>
        </w:rPr>
        <w:t>to</w:t>
      </w:r>
      <w:r w:rsidR="003A1D01" w:rsidRPr="002612F4">
        <w:rPr>
          <w:sz w:val="22"/>
          <w:szCs w:val="22"/>
        </w:rPr>
        <w:t xml:space="preserve"> </w:t>
      </w:r>
      <w:r w:rsidR="0063121A" w:rsidRPr="002612F4">
        <w:rPr>
          <w:sz w:val="22"/>
          <w:szCs w:val="22"/>
        </w:rPr>
        <w:t xml:space="preserve">the accumulation of oxidative damage </w:t>
      </w:r>
      <w:r w:rsidR="00DC7CDA" w:rsidRPr="002612F4">
        <w:rPr>
          <w:sz w:val="22"/>
          <w:szCs w:val="22"/>
        </w:rPr>
        <w:fldChar w:fldCharType="begin">
          <w:fldData xml:space="preserve">PEVuZE5vdGU+PENpdGU+PEF1dGhvcj5BY2tlcm1hbm48L0F1dGhvcj48WWVhcj4yMDA3PC9ZZWFy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</w:fldData>
        </w:fldChar>
      </w:r>
      <w:r w:rsidR="002F6EE1">
        <w:rPr>
          <w:sz w:val="22"/>
          <w:szCs w:val="22"/>
        </w:rPr>
        <w:instrText xml:space="preserve"> ADDIN EN.CITE </w:instrText>
      </w:r>
      <w:r w:rsidR="002F6EE1">
        <w:rPr>
          <w:sz w:val="22"/>
          <w:szCs w:val="22"/>
        </w:rPr>
        <w:fldChar w:fldCharType="begin">
          <w:fldData xml:space="preserve">PEVuZE5vdGU+PENpdGU+PEF1dGhvcj5BY2tlcm1hbm48L0F1dGhvcj48WWVhcj4yMDA3PC9ZZWFy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</w:fldData>
        </w:fldChar>
      </w:r>
      <w:r w:rsidR="002F6EE1">
        <w:rPr>
          <w:sz w:val="22"/>
          <w:szCs w:val="22"/>
        </w:rPr>
        <w:instrText xml:space="preserve"> ADDIN EN.CITE.DATA </w:instrText>
      </w:r>
      <w:r w:rsidR="002F6EE1">
        <w:rPr>
          <w:sz w:val="22"/>
          <w:szCs w:val="22"/>
        </w:rPr>
      </w:r>
      <w:r w:rsidR="002F6EE1">
        <w:rPr>
          <w:sz w:val="22"/>
          <w:szCs w:val="22"/>
        </w:rPr>
        <w:fldChar w:fldCharType="end"/>
      </w:r>
      <w:r w:rsidR="00DC7CDA" w:rsidRPr="002612F4">
        <w:rPr>
          <w:sz w:val="22"/>
          <w:szCs w:val="22"/>
        </w:rPr>
      </w:r>
      <w:r w:rsidR="00DC7CDA" w:rsidRPr="002612F4">
        <w:rPr>
          <w:sz w:val="22"/>
          <w:szCs w:val="22"/>
        </w:rPr>
        <w:fldChar w:fldCharType="separate"/>
      </w:r>
      <w:r w:rsidR="002F6EE1">
        <w:rPr>
          <w:noProof/>
          <w:sz w:val="22"/>
          <w:szCs w:val="22"/>
        </w:rPr>
        <w:t>[68,69]</w:t>
      </w:r>
      <w:r w:rsidR="00DC7CDA" w:rsidRPr="002612F4">
        <w:rPr>
          <w:sz w:val="22"/>
          <w:szCs w:val="22"/>
        </w:rPr>
        <w:fldChar w:fldCharType="end"/>
      </w:r>
      <w:r w:rsidR="0067040C" w:rsidRPr="002612F4">
        <w:rPr>
          <w:sz w:val="22"/>
          <w:szCs w:val="22"/>
        </w:rPr>
        <w:t xml:space="preserve">. </w:t>
      </w:r>
      <w:r w:rsidR="0063121A" w:rsidRPr="002612F4">
        <w:rPr>
          <w:sz w:val="22"/>
          <w:szCs w:val="22"/>
        </w:rPr>
        <w:t>Th</w:t>
      </w:r>
      <w:r w:rsidR="003A1D01">
        <w:rPr>
          <w:sz w:val="22"/>
          <w:szCs w:val="22"/>
        </w:rPr>
        <w:t>is</w:t>
      </w:r>
      <w:r w:rsidR="0063121A" w:rsidRPr="002612F4">
        <w:rPr>
          <w:sz w:val="22"/>
          <w:szCs w:val="22"/>
        </w:rPr>
        <w:t xml:space="preserve"> finding</w:t>
      </w:r>
      <w:r w:rsidR="003A1D01">
        <w:rPr>
          <w:sz w:val="22"/>
          <w:szCs w:val="22"/>
        </w:rPr>
        <w:t xml:space="preserve"> alone</w:t>
      </w:r>
      <w:r w:rsidR="0063121A" w:rsidRPr="002612F4">
        <w:rPr>
          <w:sz w:val="22"/>
          <w:szCs w:val="22"/>
        </w:rPr>
        <w:t xml:space="preserve"> highlight</w:t>
      </w:r>
      <w:r w:rsidR="003A1D01">
        <w:rPr>
          <w:sz w:val="22"/>
          <w:szCs w:val="22"/>
        </w:rPr>
        <w:t>s</w:t>
      </w:r>
      <w:r w:rsidR="00CF4FC5" w:rsidRPr="002612F4">
        <w:rPr>
          <w:sz w:val="22"/>
          <w:szCs w:val="22"/>
        </w:rPr>
        <w:t xml:space="preserve"> the greater </w:t>
      </w:r>
      <w:r w:rsidR="00D11599" w:rsidRPr="002612F4">
        <w:rPr>
          <w:sz w:val="22"/>
          <w:szCs w:val="22"/>
        </w:rPr>
        <w:t xml:space="preserve">taxonomic </w:t>
      </w:r>
      <w:r w:rsidR="00CF4FC5" w:rsidRPr="002612F4">
        <w:rPr>
          <w:sz w:val="22"/>
          <w:szCs w:val="22"/>
        </w:rPr>
        <w:t xml:space="preserve">generality of oxidative damage as a </w:t>
      </w:r>
      <w:r w:rsidR="00E84906" w:rsidRPr="002612F4">
        <w:rPr>
          <w:sz w:val="22"/>
          <w:szCs w:val="22"/>
        </w:rPr>
        <w:t xml:space="preserve">plausible </w:t>
      </w:r>
      <w:r w:rsidR="00CF4FC5" w:rsidRPr="002612F4">
        <w:rPr>
          <w:sz w:val="22"/>
          <w:szCs w:val="22"/>
        </w:rPr>
        <w:t xml:space="preserve">causal agent </w:t>
      </w:r>
      <w:r w:rsidR="00926165" w:rsidRPr="002612F4">
        <w:rPr>
          <w:sz w:val="22"/>
          <w:szCs w:val="22"/>
        </w:rPr>
        <w:t xml:space="preserve">of </w:t>
      </w:r>
      <w:r w:rsidR="00CF4FC5" w:rsidRPr="002612F4">
        <w:rPr>
          <w:sz w:val="22"/>
          <w:szCs w:val="22"/>
        </w:rPr>
        <w:t xml:space="preserve">current-future trade-offs </w:t>
      </w:r>
      <w:r w:rsidR="00D11599" w:rsidRPr="002612F4">
        <w:rPr>
          <w:sz w:val="22"/>
          <w:szCs w:val="22"/>
        </w:rPr>
        <w:t>and ageing</w:t>
      </w:r>
      <w:r w:rsidR="00926165" w:rsidRPr="002612F4">
        <w:rPr>
          <w:sz w:val="22"/>
          <w:szCs w:val="22"/>
        </w:rPr>
        <w:t>.</w:t>
      </w:r>
      <w:r w:rsidR="0085776B" w:rsidRPr="002612F4">
        <w:rPr>
          <w:sz w:val="22"/>
          <w:szCs w:val="22"/>
        </w:rPr>
        <w:t xml:space="preserve"> </w:t>
      </w:r>
      <w:r w:rsidR="00827C11" w:rsidRPr="002612F4">
        <w:rPr>
          <w:sz w:val="22"/>
          <w:szCs w:val="22"/>
        </w:rPr>
        <w:t xml:space="preserve">Indeed, </w:t>
      </w:r>
      <w:r w:rsidR="00EB0C69" w:rsidRPr="002612F4">
        <w:rPr>
          <w:sz w:val="22"/>
          <w:szCs w:val="22"/>
        </w:rPr>
        <w:t>when viewed in this context</w:t>
      </w:r>
      <w:r w:rsidR="007D3A60" w:rsidRPr="002612F4">
        <w:rPr>
          <w:sz w:val="22"/>
          <w:szCs w:val="22"/>
        </w:rPr>
        <w:t>,</w:t>
      </w:r>
      <w:r w:rsidR="00EB0C69" w:rsidRPr="002612F4">
        <w:rPr>
          <w:sz w:val="22"/>
          <w:szCs w:val="22"/>
        </w:rPr>
        <w:t xml:space="preserve"> </w:t>
      </w:r>
      <w:r w:rsidR="0009777E" w:rsidRPr="002612F4">
        <w:rPr>
          <w:sz w:val="22"/>
          <w:szCs w:val="22"/>
        </w:rPr>
        <w:t>t</w:t>
      </w:r>
      <w:r w:rsidR="00815D56" w:rsidRPr="002612F4">
        <w:rPr>
          <w:sz w:val="22"/>
          <w:szCs w:val="22"/>
        </w:rPr>
        <w:t xml:space="preserve">elomere dynamics </w:t>
      </w:r>
      <w:r w:rsidR="003A1D01">
        <w:rPr>
          <w:sz w:val="22"/>
          <w:szCs w:val="22"/>
        </w:rPr>
        <w:t>may be</w:t>
      </w:r>
      <w:r w:rsidR="003A1D01" w:rsidRPr="002612F4">
        <w:rPr>
          <w:sz w:val="22"/>
          <w:szCs w:val="22"/>
        </w:rPr>
        <w:t xml:space="preserve"> </w:t>
      </w:r>
      <w:r w:rsidR="00AE362E" w:rsidRPr="002612F4">
        <w:rPr>
          <w:sz w:val="22"/>
          <w:szCs w:val="22"/>
        </w:rPr>
        <w:t>neither a necessary nor a taxonomically sufficie</w:t>
      </w:r>
      <w:r w:rsidR="0085776B" w:rsidRPr="002612F4">
        <w:rPr>
          <w:sz w:val="22"/>
          <w:szCs w:val="22"/>
        </w:rPr>
        <w:t>nt proximate causal explanation</w:t>
      </w:r>
      <w:r w:rsidR="00AE362E" w:rsidRPr="002612F4">
        <w:rPr>
          <w:sz w:val="22"/>
          <w:szCs w:val="22"/>
        </w:rPr>
        <w:t xml:space="preserve"> for current-future trade-offs</w:t>
      </w:r>
      <w:r w:rsidR="00827C11" w:rsidRPr="002612F4">
        <w:rPr>
          <w:sz w:val="22"/>
          <w:szCs w:val="22"/>
        </w:rPr>
        <w:t xml:space="preserve">, </w:t>
      </w:r>
      <w:r w:rsidR="00820722" w:rsidRPr="002612F4">
        <w:rPr>
          <w:sz w:val="22"/>
          <w:szCs w:val="22"/>
        </w:rPr>
        <w:t xml:space="preserve">though this </w:t>
      </w:r>
      <w:r w:rsidR="0085776B" w:rsidRPr="002612F4">
        <w:rPr>
          <w:sz w:val="22"/>
          <w:szCs w:val="22"/>
        </w:rPr>
        <w:t xml:space="preserve">does not </w:t>
      </w:r>
      <w:r w:rsidR="00CC57E7" w:rsidRPr="002612F4">
        <w:rPr>
          <w:sz w:val="22"/>
          <w:szCs w:val="22"/>
        </w:rPr>
        <w:t xml:space="preserve">of course </w:t>
      </w:r>
      <w:r w:rsidR="0085776B" w:rsidRPr="002612F4">
        <w:rPr>
          <w:sz w:val="22"/>
          <w:szCs w:val="22"/>
        </w:rPr>
        <w:t xml:space="preserve">preclude them </w:t>
      </w:r>
      <w:r w:rsidR="00887EED" w:rsidRPr="002612F4">
        <w:rPr>
          <w:sz w:val="22"/>
          <w:szCs w:val="22"/>
        </w:rPr>
        <w:t>acting as one</w:t>
      </w:r>
      <w:r w:rsidR="00887EED" w:rsidRPr="002612F4">
        <w:rPr>
          <w:i/>
          <w:sz w:val="22"/>
          <w:szCs w:val="22"/>
        </w:rPr>
        <w:t xml:space="preserve"> </w:t>
      </w:r>
      <w:r w:rsidR="00887EED" w:rsidRPr="002612F4">
        <w:rPr>
          <w:sz w:val="22"/>
          <w:szCs w:val="22"/>
        </w:rPr>
        <w:t>causal mechanism i</w:t>
      </w:r>
      <w:r w:rsidR="00815D56" w:rsidRPr="002612F4">
        <w:rPr>
          <w:sz w:val="22"/>
          <w:szCs w:val="22"/>
        </w:rPr>
        <w:t>n</w:t>
      </w:r>
      <w:r w:rsidR="00887EED" w:rsidRPr="002612F4">
        <w:rPr>
          <w:sz w:val="22"/>
          <w:szCs w:val="22"/>
        </w:rPr>
        <w:t xml:space="preserve"> a subset of organisms.</w:t>
      </w:r>
      <w:r w:rsidR="0009777E" w:rsidRPr="002612F4">
        <w:rPr>
          <w:sz w:val="22"/>
          <w:szCs w:val="22"/>
        </w:rPr>
        <w:t xml:space="preserve"> </w:t>
      </w:r>
      <w:r w:rsidR="00887EED" w:rsidRPr="002612F4">
        <w:rPr>
          <w:sz w:val="22"/>
          <w:szCs w:val="22"/>
        </w:rPr>
        <w:br/>
      </w:r>
    </w:p>
    <w:p w14:paraId="27AEB74C" w14:textId="55559126" w:rsidR="00B354F6" w:rsidRDefault="00F33A2D" w:rsidP="00407275">
      <w:pPr>
        <w:spacing w:line="480" w:lineRule="auto"/>
        <w:rPr>
          <w:sz w:val="22"/>
          <w:szCs w:val="22"/>
        </w:rPr>
      </w:pPr>
      <w:r w:rsidRPr="002612F4">
        <w:rPr>
          <w:sz w:val="22"/>
          <w:szCs w:val="22"/>
        </w:rPr>
        <w:t xml:space="preserve">A number of recent findings </w:t>
      </w:r>
      <w:r w:rsidR="00CB7F6E" w:rsidRPr="002612F4">
        <w:rPr>
          <w:sz w:val="22"/>
          <w:szCs w:val="22"/>
        </w:rPr>
        <w:t xml:space="preserve">have also highlighted that progressive telomere shortening with age, which is central to the </w:t>
      </w:r>
      <w:r w:rsidR="009517AE" w:rsidRPr="002612F4">
        <w:rPr>
          <w:sz w:val="22"/>
          <w:szCs w:val="22"/>
        </w:rPr>
        <w:t xml:space="preserve">commonly </w:t>
      </w:r>
      <w:r w:rsidR="00524872" w:rsidRPr="002612F4">
        <w:rPr>
          <w:sz w:val="22"/>
          <w:szCs w:val="22"/>
        </w:rPr>
        <w:t xml:space="preserve">invoked </w:t>
      </w:r>
      <w:r w:rsidR="00CB7F6E" w:rsidRPr="002612F4">
        <w:rPr>
          <w:sz w:val="22"/>
          <w:szCs w:val="22"/>
        </w:rPr>
        <w:t xml:space="preserve">model of telomere-attrition-mediated </w:t>
      </w:r>
      <w:r w:rsidR="00A6157C">
        <w:rPr>
          <w:sz w:val="22"/>
          <w:szCs w:val="22"/>
        </w:rPr>
        <w:t xml:space="preserve">trade-offs and </w:t>
      </w:r>
      <w:r w:rsidR="00CB7F6E" w:rsidRPr="002612F4">
        <w:rPr>
          <w:sz w:val="22"/>
          <w:szCs w:val="22"/>
        </w:rPr>
        <w:t xml:space="preserve">ageing, may </w:t>
      </w:r>
      <w:r w:rsidR="00714D2E" w:rsidRPr="002612F4">
        <w:rPr>
          <w:sz w:val="22"/>
          <w:szCs w:val="22"/>
        </w:rPr>
        <w:t xml:space="preserve">not be universal </w:t>
      </w:r>
      <w:r w:rsidR="00CB7F6E" w:rsidRPr="002612F4">
        <w:rPr>
          <w:sz w:val="22"/>
          <w:szCs w:val="22"/>
        </w:rPr>
        <w:t xml:space="preserve">among </w:t>
      </w:r>
      <w:r w:rsidR="00714D2E" w:rsidRPr="002612F4">
        <w:rPr>
          <w:sz w:val="22"/>
          <w:szCs w:val="22"/>
        </w:rPr>
        <w:t>vertebrates</w:t>
      </w:r>
      <w:r w:rsidR="00ED4DA4">
        <w:rPr>
          <w:sz w:val="22"/>
          <w:szCs w:val="22"/>
        </w:rPr>
        <w:t xml:space="preserve"> </w:t>
      </w:r>
      <w:r w:rsidR="00ED4DA4">
        <w:rPr>
          <w:sz w:val="22"/>
          <w:szCs w:val="22"/>
        </w:rPr>
        <w:fldChar w:fldCharType="begin"/>
      </w:r>
      <w:r w:rsidR="00B2413F">
        <w:rPr>
          <w:sz w:val="22"/>
          <w:szCs w:val="22"/>
        </w:rPr>
        <w:instrText xml:space="preserve"> ADDIN EN.CITE &lt;EndNote&gt;&lt;Cite&gt;&lt;Author&gt;Olsson&lt;/Author&gt;&lt;Year&gt;2017&lt;/Year&gt;&lt;RecNum&gt;13130&lt;/RecNum&gt;&lt;Prefix&gt;e.g. see &lt;/Prefix&gt;&lt;Suffix&gt; for a review of the telomere biology of ectotherms&lt;/Suffix&gt;&lt;DisplayText&gt;[e.g. see 37 for a review of the telomere biology of ectotherms]&lt;/DisplayText&gt;&lt;record&gt;&lt;rec-number&gt;13130&lt;/rec-number&gt;&lt;foreign-keys&gt;&lt;key app="EN" db-id="99we5205z59tpfe5dftpafsxe0s209r5ftdw"&gt;13130&lt;/key&gt;&lt;/foreign-keys&gt;&lt;ref-type name="Journal Article"&gt;17&lt;/ref-type&gt;&lt;contributors&gt;&lt;authors&gt;&lt;author&gt;Olsson, M.&lt;/author&gt;&lt;author&gt;Wapstra, E.&lt;/author&gt;&lt;author&gt;Friesen, C. R.&lt;/author&gt;&lt;/authors&gt;&lt;/contributors&gt;&lt;titles&gt;&lt;title&gt;Ectothermic Telomeres: it’s time they came in from the cold&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ED4DA4">
        <w:rPr>
          <w:sz w:val="22"/>
          <w:szCs w:val="22"/>
        </w:rPr>
        <w:fldChar w:fldCharType="separate"/>
      </w:r>
      <w:r w:rsidR="00B2413F">
        <w:rPr>
          <w:noProof/>
          <w:sz w:val="22"/>
          <w:szCs w:val="22"/>
        </w:rPr>
        <w:t>[e.g. see 37 for a review of the telomere biology of ectotherms]</w:t>
      </w:r>
      <w:r w:rsidR="00ED4DA4">
        <w:rPr>
          <w:sz w:val="22"/>
          <w:szCs w:val="22"/>
        </w:rPr>
        <w:fldChar w:fldCharType="end"/>
      </w:r>
      <w:r w:rsidRPr="002612F4">
        <w:rPr>
          <w:sz w:val="22"/>
          <w:szCs w:val="22"/>
        </w:rPr>
        <w:t xml:space="preserve">. </w:t>
      </w:r>
      <w:r w:rsidR="00F43EE6" w:rsidRPr="002612F4">
        <w:rPr>
          <w:sz w:val="22"/>
          <w:szCs w:val="22"/>
        </w:rPr>
        <w:t>L</w:t>
      </w:r>
      <w:r w:rsidR="00870273" w:rsidRPr="002612F4">
        <w:rPr>
          <w:sz w:val="22"/>
          <w:szCs w:val="22"/>
        </w:rPr>
        <w:t xml:space="preserve">ongitudinal </w:t>
      </w:r>
      <w:r w:rsidR="009551F3" w:rsidRPr="002612F4">
        <w:rPr>
          <w:sz w:val="22"/>
          <w:szCs w:val="22"/>
        </w:rPr>
        <w:t xml:space="preserve">studies of several species </w:t>
      </w:r>
      <w:r w:rsidR="00870273" w:rsidRPr="002612F4">
        <w:rPr>
          <w:sz w:val="22"/>
          <w:szCs w:val="22"/>
        </w:rPr>
        <w:t xml:space="preserve">have reported </w:t>
      </w:r>
      <w:r w:rsidR="009551F3" w:rsidRPr="002612F4">
        <w:rPr>
          <w:sz w:val="22"/>
          <w:szCs w:val="22"/>
        </w:rPr>
        <w:t xml:space="preserve">a lack of </w:t>
      </w:r>
      <w:r w:rsidR="00870273" w:rsidRPr="002612F4">
        <w:rPr>
          <w:sz w:val="22"/>
          <w:szCs w:val="22"/>
        </w:rPr>
        <w:t xml:space="preserve">net telomere </w:t>
      </w:r>
      <w:r w:rsidR="009551F3" w:rsidRPr="002612F4">
        <w:rPr>
          <w:sz w:val="22"/>
          <w:szCs w:val="22"/>
        </w:rPr>
        <w:t>shortening in blood cells with advancing age</w:t>
      </w:r>
      <w:r w:rsidR="00870273" w:rsidRPr="002612F4">
        <w:rPr>
          <w:sz w:val="22"/>
          <w:szCs w:val="22"/>
        </w:rPr>
        <w:t>, particularly in adulthood</w:t>
      </w:r>
      <w:r w:rsidR="008A2521" w:rsidRPr="002612F4">
        <w:rPr>
          <w:sz w:val="22"/>
          <w:szCs w:val="22"/>
        </w:rPr>
        <w:t xml:space="preserve"> </w:t>
      </w:r>
      <w:r w:rsidR="008A2521" w:rsidRPr="002612F4">
        <w:rPr>
          <w:sz w:val="22"/>
          <w:szCs w:val="22"/>
        </w:rPr>
        <w:fldChar w:fldCharType="begin">
          <w:fldData xml:space="preserve">PEVuZE5vdGU+PENpdGU+PEF1dGhvcj5Xb29kPC9BdXRob3I+PFllYXI+MjAxNzwvWWVhcj48UmVj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MTQwLTE0ODwvcGFnZXM+PHZvbHVtZT4xNTwvdm9sdW1lPjxudW1i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</w:fldData>
        </w:fldChar>
      </w:r>
      <w:r w:rsidR="002F6EE1">
        <w:rPr>
          <w:sz w:val="22"/>
          <w:szCs w:val="22"/>
        </w:rPr>
        <w:instrText xml:space="preserve"> ADDIN EN.CITE </w:instrText>
      </w:r>
      <w:r w:rsidR="002F6EE1">
        <w:rPr>
          <w:sz w:val="22"/>
          <w:szCs w:val="22"/>
        </w:rPr>
        <w:fldChar w:fldCharType="begin">
          <w:fldData xml:space="preserve">PEVuZE5vdGU+PENpdGU+PEF1dGhvcj5Xb29kPC9BdXRob3I+PFllYXI+MjAxNzwvWWVhcj48UmVj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MTQwLTE0ODwvcGFnZXM+PHZvbHVtZT4xNTwvdm9sdW1lPjxudW1i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</w:fldData>
        </w:fldChar>
      </w:r>
      <w:r w:rsidR="002F6EE1">
        <w:rPr>
          <w:sz w:val="22"/>
          <w:szCs w:val="22"/>
        </w:rPr>
        <w:instrText xml:space="preserve"> ADDIN EN.CITE.DATA </w:instrText>
      </w:r>
      <w:r w:rsidR="002F6EE1">
        <w:rPr>
          <w:sz w:val="22"/>
          <w:szCs w:val="22"/>
        </w:rPr>
      </w:r>
      <w:r w:rsidR="002F6EE1">
        <w:rPr>
          <w:sz w:val="22"/>
          <w:szCs w:val="22"/>
        </w:rPr>
        <w:fldChar w:fldCharType="end"/>
      </w:r>
      <w:r w:rsidR="008A2521" w:rsidRPr="002612F4">
        <w:rPr>
          <w:sz w:val="22"/>
          <w:szCs w:val="22"/>
        </w:rPr>
      </w:r>
      <w:r w:rsidR="008A2521" w:rsidRPr="002612F4">
        <w:rPr>
          <w:sz w:val="22"/>
          <w:szCs w:val="22"/>
        </w:rPr>
        <w:fldChar w:fldCharType="separate"/>
      </w:r>
      <w:r w:rsidR="002F6EE1">
        <w:rPr>
          <w:noProof/>
          <w:sz w:val="22"/>
          <w:szCs w:val="22"/>
        </w:rPr>
        <w:t>[e.g. 45,70]</w:t>
      </w:r>
      <w:r w:rsidR="008A2521" w:rsidRPr="002612F4">
        <w:rPr>
          <w:sz w:val="22"/>
          <w:szCs w:val="22"/>
        </w:rPr>
        <w:fldChar w:fldCharType="end"/>
      </w:r>
      <w:r w:rsidR="004D380F" w:rsidRPr="002612F4">
        <w:rPr>
          <w:sz w:val="22"/>
          <w:szCs w:val="22"/>
        </w:rPr>
        <w:t xml:space="preserve">, and </w:t>
      </w:r>
      <w:r w:rsidR="00D577DE" w:rsidRPr="002612F4">
        <w:rPr>
          <w:sz w:val="22"/>
          <w:szCs w:val="22"/>
        </w:rPr>
        <w:t>there is gro</w:t>
      </w:r>
      <w:r w:rsidR="00D577DE" w:rsidRPr="00FB0510">
        <w:rPr>
          <w:sz w:val="22"/>
          <w:szCs w:val="22"/>
        </w:rPr>
        <w:t xml:space="preserve">wing evidence </w:t>
      </w:r>
      <w:r w:rsidR="00D577DE" w:rsidRPr="004D5FC6">
        <w:rPr>
          <w:sz w:val="22"/>
          <w:szCs w:val="22"/>
        </w:rPr>
        <w:t xml:space="preserve">suggestive of transient age-related </w:t>
      </w:r>
      <w:r w:rsidR="00D577DE" w:rsidRPr="004D5FC6">
        <w:rPr>
          <w:i/>
          <w:sz w:val="22"/>
          <w:szCs w:val="22"/>
        </w:rPr>
        <w:t xml:space="preserve">increases </w:t>
      </w:r>
      <w:r w:rsidR="00D577DE" w:rsidRPr="004D5FC6">
        <w:rPr>
          <w:sz w:val="22"/>
          <w:szCs w:val="22"/>
        </w:rPr>
        <w:t>in mean telomere length</w:t>
      </w:r>
      <w:r w:rsidR="00FB0510" w:rsidRPr="004D5FC6">
        <w:rPr>
          <w:sz w:val="22"/>
          <w:szCs w:val="22"/>
        </w:rPr>
        <w:t xml:space="preserve"> </w:t>
      </w:r>
      <w:r w:rsidR="00FB0510" w:rsidRPr="004D5FC6">
        <w:rPr>
          <w:sz w:val="22"/>
          <w:szCs w:val="22"/>
        </w:rPr>
        <w:fldChar w:fldCharType="begin"/>
      </w:r>
      <w:r w:rsidR="002F6EE1">
        <w:rPr>
          <w:sz w:val="22"/>
          <w:szCs w:val="22"/>
        </w:rPr>
        <w:instrText xml:space="preserve"> ADDIN EN.CITE &lt;EndNote&gt;&lt;Cite&gt;&lt;Author&gt;Bateson&lt;/Author&gt;&lt;Year&gt;2017&lt;/Year&gt;&lt;RecNum&gt;12991&lt;/RecNum&gt;&lt;DisplayText&gt;[71]&lt;/DisplayText&gt;&lt;record&gt;&lt;rec-number&gt;12991&lt;/rec-number&gt;&lt;foreign-keys&gt;&lt;key app="EN" db-id="99we5205z59tpfe5dftpafsxe0s209r5ftdw"&gt;12991&lt;/key&gt;&lt;/foreign-keys&gt;&lt;ref-type name="Journal Article"&gt;17&lt;/ref-type&gt;&lt;contributors&gt;&lt;authors&gt;&lt;author&gt;Bateson, M.&lt;/author&gt;&lt;author&gt;Nettle, D.&lt;/author&gt;&lt;/authors&gt;&lt;/contributors&gt;&lt;auth-address&gt;Newcastle Univ, Inst Neurosci, Henry Wellcome Bldg,Framlington Pl, Newcastle Upon Tyne NE2 4HH, Tyne &amp;amp; Wear, England&lt;/auth-address&gt;&lt;titles&gt;&lt;title&gt;The telomere lengthening conundrum - it could be biology&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pages&gt;312-319&lt;/pages&gt;&lt;volume&gt;16&lt;/volume&gt;&lt;number&gt;2&lt;/number&gt;&lt;keywords&gt;&lt;keyword&gt;computational model&lt;/keyword&gt;&lt;keyword&gt;leucocyte telomere length&lt;/keyword&gt;&lt;keyword&gt;measurement error&lt;/keyword&gt;&lt;keyword&gt;telomere attrition&lt;/keyword&gt;&lt;keyword&gt;telomere dynamics&lt;/keyword&gt;&lt;keyword&gt;telomere lengthening&lt;/keyword&gt;&lt;keyword&gt;young-adults&lt;/keyword&gt;&lt;keyword&gt;longitudinal findings&lt;/keyword&gt;&lt;keyword&gt;attrition&lt;/keyword&gt;&lt;keyword&gt;dynamics&lt;/keyword&gt;&lt;keyword&gt;stress&lt;/keyword&gt;&lt;keyword&gt;determinants&lt;/keyword&gt;&lt;keyword&gt;reliability&lt;/keyword&gt;&lt;keyword&gt;validity&lt;/keyword&gt;&lt;keyword&gt;humans&lt;/keyword&gt;&lt;keyword&gt;heart&lt;/keyword&gt;&lt;/keywords&gt;&lt;dates&gt;&lt;year&gt;2017&lt;/year&gt;&lt;pub-dates&gt;&lt;date&gt;Apr&lt;/date&gt;&lt;/pub-dates&gt;&lt;/dates&gt;&lt;isbn&gt;1474-9726&lt;/isbn&gt;&lt;accession-num&gt;WOS:000395379500013&lt;/accession-num&gt;&lt;urls&gt;&lt;related-urls&gt;&lt;url&gt;&amp;lt;Go to ISI&amp;gt;://WOS:000395379500013&lt;/url&gt;&lt;/related-urls&gt;&lt;/urls&gt;&lt;electronic-resource-num&gt;10.1111/acel.12555&lt;/electronic-resource-num&gt;&lt;language&gt;English&lt;/language&gt;&lt;/record&gt;&lt;/Cite&gt;&lt;/EndNote&gt;</w:instrText>
      </w:r>
      <w:r w:rsidR="00FB0510" w:rsidRPr="004D5FC6">
        <w:rPr>
          <w:sz w:val="22"/>
          <w:szCs w:val="22"/>
        </w:rPr>
        <w:fldChar w:fldCharType="separate"/>
      </w:r>
      <w:r w:rsidR="002F6EE1">
        <w:rPr>
          <w:noProof/>
          <w:sz w:val="22"/>
          <w:szCs w:val="22"/>
        </w:rPr>
        <w:t>[71]</w:t>
      </w:r>
      <w:r w:rsidR="00FB0510" w:rsidRPr="004D5FC6">
        <w:rPr>
          <w:sz w:val="22"/>
          <w:szCs w:val="22"/>
        </w:rPr>
        <w:fldChar w:fldCharType="end"/>
      </w:r>
      <w:r w:rsidR="004D380F" w:rsidRPr="004D5FC6">
        <w:rPr>
          <w:sz w:val="22"/>
          <w:szCs w:val="22"/>
        </w:rPr>
        <w:t xml:space="preserve">. </w:t>
      </w:r>
      <w:r w:rsidR="004A6AB5" w:rsidRPr="004D5FC6">
        <w:rPr>
          <w:sz w:val="22"/>
          <w:szCs w:val="22"/>
        </w:rPr>
        <w:t xml:space="preserve">While these </w:t>
      </w:r>
      <w:r w:rsidR="00AE1443" w:rsidRPr="004D5FC6">
        <w:rPr>
          <w:sz w:val="22"/>
          <w:szCs w:val="22"/>
        </w:rPr>
        <w:t>patterns could</w:t>
      </w:r>
      <w:r w:rsidR="00AE1443" w:rsidRPr="002612F4">
        <w:rPr>
          <w:sz w:val="22"/>
          <w:szCs w:val="22"/>
        </w:rPr>
        <w:t xml:space="preserve"> </w:t>
      </w:r>
      <w:r w:rsidR="00532D7C" w:rsidRPr="002612F4">
        <w:rPr>
          <w:sz w:val="22"/>
          <w:szCs w:val="22"/>
        </w:rPr>
        <w:t xml:space="preserve">reflect </w:t>
      </w:r>
      <w:r w:rsidR="00AE1443" w:rsidRPr="002612F4">
        <w:rPr>
          <w:sz w:val="22"/>
          <w:szCs w:val="22"/>
        </w:rPr>
        <w:t xml:space="preserve">a range of </w:t>
      </w:r>
      <w:r w:rsidR="004A6AB5">
        <w:rPr>
          <w:sz w:val="22"/>
          <w:szCs w:val="22"/>
        </w:rPr>
        <w:t>complications</w:t>
      </w:r>
      <w:r w:rsidR="004A6AB5" w:rsidRPr="002612F4">
        <w:rPr>
          <w:sz w:val="22"/>
          <w:szCs w:val="22"/>
        </w:rPr>
        <w:t xml:space="preserve"> </w:t>
      </w:r>
      <w:r w:rsidR="00813DF0" w:rsidRPr="002612F4">
        <w:rPr>
          <w:sz w:val="22"/>
          <w:szCs w:val="22"/>
        </w:rPr>
        <w:fldChar w:fldCharType="begin">
          <w:fldData xml:space="preserve">PEVuZE5vdGU+PENpdGU+PEF1dGhvcj5CZWlybmU8L0F1dGhvcj48WWVhcj4yMDE0PC9ZZWFyPjxS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Twvdm9sdW1lPjxudW1iZXI+OTwvbnVtYmVyPjxrZXl3b3Jkcz48a2V5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==
</w:fldData>
        </w:fldChar>
      </w:r>
      <w:r w:rsidR="002F6EE1">
        <w:rPr>
          <w:sz w:val="22"/>
          <w:szCs w:val="22"/>
        </w:rPr>
        <w:instrText xml:space="preserve"> ADDIN EN.CITE </w:instrText>
      </w:r>
      <w:r w:rsidR="002F6EE1">
        <w:rPr>
          <w:sz w:val="22"/>
          <w:szCs w:val="22"/>
        </w:rPr>
        <w:fldChar w:fldCharType="begin">
          <w:fldData xml:space="preserve">PEVuZE5vdGU+PENpdGU+PEF1dGhvcj5CZWlybmU8L0F1dGhvcj48WWVhcj4yMDE0PC9ZZWFyPjxS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Twvdm9sdW1lPjxudW1iZXI+OTwvbnVtYmVyPjxrZXl3b3Jkcz48a2V5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==
</w:fldData>
        </w:fldChar>
      </w:r>
      <w:r w:rsidR="002F6EE1">
        <w:rPr>
          <w:sz w:val="22"/>
          <w:szCs w:val="22"/>
        </w:rPr>
        <w:instrText xml:space="preserve"> ADDIN EN.CITE.DATA </w:instrText>
      </w:r>
      <w:r w:rsidR="002F6EE1">
        <w:rPr>
          <w:sz w:val="22"/>
          <w:szCs w:val="22"/>
        </w:rPr>
      </w:r>
      <w:r w:rsidR="002F6EE1">
        <w:rPr>
          <w:sz w:val="22"/>
          <w:szCs w:val="22"/>
        </w:rPr>
        <w:fldChar w:fldCharType="end"/>
      </w:r>
      <w:r w:rsidR="00813DF0" w:rsidRPr="002612F4">
        <w:rPr>
          <w:sz w:val="22"/>
          <w:szCs w:val="22"/>
        </w:rPr>
      </w:r>
      <w:r w:rsidR="00813DF0" w:rsidRPr="002612F4">
        <w:rPr>
          <w:sz w:val="22"/>
          <w:szCs w:val="22"/>
        </w:rPr>
        <w:fldChar w:fldCharType="separate"/>
      </w:r>
      <w:r w:rsidR="002F6EE1">
        <w:rPr>
          <w:noProof/>
          <w:sz w:val="22"/>
          <w:szCs w:val="22"/>
        </w:rPr>
        <w:t>[including clonal turnover in stem cells stocks, autonomous proliferative dynamics and telomerase activity in lymphocytes, and a degree of measurement error; 33,71]</w:t>
      </w:r>
      <w:r w:rsidR="00813DF0" w:rsidRPr="002612F4">
        <w:rPr>
          <w:sz w:val="22"/>
          <w:szCs w:val="22"/>
        </w:rPr>
        <w:fldChar w:fldCharType="end"/>
      </w:r>
      <w:r w:rsidR="00532D7C" w:rsidRPr="002612F4">
        <w:rPr>
          <w:sz w:val="22"/>
          <w:szCs w:val="22"/>
        </w:rPr>
        <w:t xml:space="preserve">, </w:t>
      </w:r>
      <w:r w:rsidR="004A6AB5">
        <w:rPr>
          <w:sz w:val="22"/>
          <w:szCs w:val="22"/>
        </w:rPr>
        <w:t xml:space="preserve">they nevertheless </w:t>
      </w:r>
      <w:r w:rsidR="00772BD6" w:rsidRPr="002612F4">
        <w:rPr>
          <w:sz w:val="22"/>
          <w:szCs w:val="22"/>
        </w:rPr>
        <w:t xml:space="preserve">highlight </w:t>
      </w:r>
      <w:r w:rsidR="004D5FC6">
        <w:rPr>
          <w:sz w:val="22"/>
          <w:szCs w:val="22"/>
        </w:rPr>
        <w:t xml:space="preserve">the possibility </w:t>
      </w:r>
      <w:r w:rsidR="00772BD6" w:rsidRPr="002612F4">
        <w:rPr>
          <w:sz w:val="22"/>
          <w:szCs w:val="22"/>
        </w:rPr>
        <w:t xml:space="preserve">that some </w:t>
      </w:r>
      <w:r w:rsidR="0029587D" w:rsidRPr="002612F4">
        <w:rPr>
          <w:sz w:val="22"/>
          <w:szCs w:val="22"/>
        </w:rPr>
        <w:t xml:space="preserve">species </w:t>
      </w:r>
      <w:r w:rsidR="00D974E9" w:rsidRPr="002612F4">
        <w:rPr>
          <w:sz w:val="22"/>
          <w:szCs w:val="22"/>
        </w:rPr>
        <w:t xml:space="preserve">circumvent </w:t>
      </w:r>
      <w:r w:rsidR="007D6FF8">
        <w:rPr>
          <w:sz w:val="22"/>
          <w:szCs w:val="22"/>
        </w:rPr>
        <w:t xml:space="preserve">the </w:t>
      </w:r>
      <w:r w:rsidR="00D974E9" w:rsidRPr="002612F4">
        <w:rPr>
          <w:sz w:val="22"/>
          <w:szCs w:val="22"/>
        </w:rPr>
        <w:t xml:space="preserve">late-life costs </w:t>
      </w:r>
      <w:r w:rsidR="00532D7C" w:rsidRPr="002612F4">
        <w:rPr>
          <w:sz w:val="22"/>
          <w:szCs w:val="22"/>
        </w:rPr>
        <w:t xml:space="preserve">that </w:t>
      </w:r>
      <w:r w:rsidR="004A6AB5">
        <w:rPr>
          <w:sz w:val="22"/>
          <w:szCs w:val="22"/>
        </w:rPr>
        <w:t xml:space="preserve">could </w:t>
      </w:r>
      <w:r w:rsidR="00532D7C" w:rsidRPr="002612F4">
        <w:rPr>
          <w:sz w:val="22"/>
          <w:szCs w:val="22"/>
        </w:rPr>
        <w:t xml:space="preserve">otherwise arise from </w:t>
      </w:r>
      <w:r w:rsidR="00B15BC8" w:rsidRPr="002612F4">
        <w:rPr>
          <w:sz w:val="22"/>
          <w:szCs w:val="22"/>
        </w:rPr>
        <w:t xml:space="preserve">progressive </w:t>
      </w:r>
      <w:r w:rsidR="00D974E9" w:rsidRPr="002612F4">
        <w:rPr>
          <w:sz w:val="22"/>
          <w:szCs w:val="22"/>
        </w:rPr>
        <w:t xml:space="preserve">telomere attrition by actively </w:t>
      </w:r>
      <w:r w:rsidR="005222C3" w:rsidRPr="002612F4">
        <w:rPr>
          <w:sz w:val="22"/>
          <w:szCs w:val="22"/>
        </w:rPr>
        <w:t xml:space="preserve">maintaining </w:t>
      </w:r>
      <w:r w:rsidR="00772BD6" w:rsidRPr="002612F4">
        <w:rPr>
          <w:sz w:val="22"/>
          <w:szCs w:val="22"/>
        </w:rPr>
        <w:t xml:space="preserve">their </w:t>
      </w:r>
      <w:r w:rsidR="00AE1443" w:rsidRPr="002612F4">
        <w:rPr>
          <w:sz w:val="22"/>
          <w:szCs w:val="22"/>
        </w:rPr>
        <w:t>telomeres</w:t>
      </w:r>
      <w:r w:rsidR="0070319D" w:rsidRPr="002612F4">
        <w:rPr>
          <w:sz w:val="22"/>
          <w:szCs w:val="22"/>
        </w:rPr>
        <w:t xml:space="preserve">, </w:t>
      </w:r>
      <w:r w:rsidR="007D6FF8">
        <w:rPr>
          <w:sz w:val="22"/>
          <w:szCs w:val="22"/>
        </w:rPr>
        <w:t xml:space="preserve">perhaps </w:t>
      </w:r>
      <w:r w:rsidR="0070319D" w:rsidRPr="002612F4">
        <w:rPr>
          <w:sz w:val="22"/>
          <w:szCs w:val="22"/>
        </w:rPr>
        <w:t xml:space="preserve">via </w:t>
      </w:r>
      <w:r w:rsidR="00A852D8">
        <w:rPr>
          <w:sz w:val="22"/>
          <w:szCs w:val="22"/>
        </w:rPr>
        <w:t xml:space="preserve">somatic </w:t>
      </w:r>
      <w:r w:rsidR="00632E88" w:rsidRPr="002612F4">
        <w:rPr>
          <w:sz w:val="22"/>
          <w:szCs w:val="22"/>
        </w:rPr>
        <w:t xml:space="preserve">telomerase </w:t>
      </w:r>
      <w:r w:rsidR="0070319D" w:rsidRPr="002612F4">
        <w:rPr>
          <w:sz w:val="22"/>
          <w:szCs w:val="22"/>
        </w:rPr>
        <w:t xml:space="preserve">expression </w:t>
      </w:r>
      <w:r w:rsidR="00632E88" w:rsidRPr="002612F4">
        <w:rPr>
          <w:sz w:val="22"/>
          <w:szCs w:val="22"/>
        </w:rPr>
        <w:t>in adulthood</w:t>
      </w:r>
      <w:r w:rsidR="00932F53" w:rsidRPr="002612F4">
        <w:rPr>
          <w:sz w:val="22"/>
          <w:szCs w:val="22"/>
        </w:rPr>
        <w:t xml:space="preserve"> </w:t>
      </w:r>
      <w:r w:rsidR="00B15BC8" w:rsidRPr="002612F4">
        <w:rPr>
          <w:sz w:val="22"/>
          <w:szCs w:val="22"/>
        </w:rPr>
        <w:fldChar w:fldCharType="begin">
          <w:fldData xml:space="preserve">PEVuZE5vdGU+PENpdGU+PEF1dGhvcj5PbHNzb248L0F1dGhvcj48WWVhcj4yMDE3PC9ZZWFyPjxS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YWJici0x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</w:fldData>
        </w:fldChar>
      </w:r>
      <w:r w:rsidR="002F6EE1">
        <w:rPr>
          <w:sz w:val="22"/>
          <w:szCs w:val="22"/>
        </w:rPr>
        <w:instrText xml:space="preserve"> ADDIN EN.CITE </w:instrText>
      </w:r>
      <w:r w:rsidR="002F6EE1">
        <w:rPr>
          <w:sz w:val="22"/>
          <w:szCs w:val="22"/>
        </w:rPr>
        <w:fldChar w:fldCharType="begin">
          <w:fldData xml:space="preserve">PEVuZE5vdGU+PENpdGU+PEF1dGhvcj5PbHNzb248L0F1dGhvcj48WWVhcj4yMDE3PC9ZZWFyPjxS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YWJici0x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B15BC8" w:rsidRPr="002612F4">
        <w:rPr>
          <w:sz w:val="22"/>
          <w:szCs w:val="22"/>
        </w:rPr>
      </w:r>
      <w:r w:rsidR="00B15BC8" w:rsidRPr="002612F4">
        <w:rPr>
          <w:sz w:val="22"/>
          <w:szCs w:val="22"/>
        </w:rPr>
        <w:fldChar w:fldCharType="separate"/>
      </w:r>
      <w:r w:rsidR="002F6EE1">
        <w:rPr>
          <w:noProof/>
          <w:sz w:val="22"/>
          <w:szCs w:val="22"/>
        </w:rPr>
        <w:t>[37,72,73]</w:t>
      </w:r>
      <w:r w:rsidR="00B15BC8" w:rsidRPr="002612F4">
        <w:rPr>
          <w:sz w:val="22"/>
          <w:szCs w:val="22"/>
        </w:rPr>
        <w:fldChar w:fldCharType="end"/>
      </w:r>
      <w:r w:rsidR="00CB098F" w:rsidRPr="002612F4">
        <w:rPr>
          <w:sz w:val="22"/>
          <w:szCs w:val="22"/>
        </w:rPr>
        <w:t>.</w:t>
      </w:r>
      <w:r w:rsidR="009172DF">
        <w:rPr>
          <w:sz w:val="22"/>
          <w:szCs w:val="22"/>
        </w:rPr>
        <w:t xml:space="preserve"> While humans show </w:t>
      </w:r>
      <w:r w:rsidR="001C074F" w:rsidRPr="002612F4">
        <w:rPr>
          <w:sz w:val="22"/>
          <w:szCs w:val="22"/>
        </w:rPr>
        <w:t xml:space="preserve">complete </w:t>
      </w:r>
      <w:r w:rsidR="00C768C0" w:rsidRPr="002612F4">
        <w:rPr>
          <w:sz w:val="22"/>
          <w:szCs w:val="22"/>
        </w:rPr>
        <w:t xml:space="preserve">telomerase repression </w:t>
      </w:r>
      <w:r w:rsidR="001C074F" w:rsidRPr="002612F4">
        <w:rPr>
          <w:sz w:val="22"/>
          <w:szCs w:val="22"/>
        </w:rPr>
        <w:t xml:space="preserve">in </w:t>
      </w:r>
      <w:r w:rsidR="009A4B32" w:rsidRPr="002612F4">
        <w:rPr>
          <w:sz w:val="22"/>
          <w:szCs w:val="22"/>
        </w:rPr>
        <w:t xml:space="preserve">most </w:t>
      </w:r>
      <w:r w:rsidR="001C074F" w:rsidRPr="002612F4">
        <w:rPr>
          <w:sz w:val="22"/>
          <w:szCs w:val="22"/>
        </w:rPr>
        <w:t xml:space="preserve">somatic cells </w:t>
      </w:r>
      <w:r w:rsidR="009172DF">
        <w:rPr>
          <w:sz w:val="22"/>
          <w:szCs w:val="22"/>
        </w:rPr>
        <w:t xml:space="preserve">in adulthood </w:t>
      </w:r>
      <w:r w:rsidR="00993D0E" w:rsidRPr="002612F4">
        <w:rPr>
          <w:sz w:val="22"/>
          <w:szCs w:val="22"/>
        </w:rPr>
        <w:fldChar w:fldCharType="begin"/>
      </w:r>
      <w:r w:rsidR="00B2413F">
        <w:rPr>
          <w:sz w:val="22"/>
          <w:szCs w:val="22"/>
        </w:rPr>
        <w:instrText xml:space="preserve"> ADDIN EN.CITE &lt;EndNote&gt;&lt;Cite&gt;&lt;Author&gt;Cong&lt;/Author&gt;&lt;Year&gt;2002&lt;/Year&gt;&lt;RecNum&gt;9163&lt;/RecNum&gt;&lt;DisplayText&gt;[31]&lt;/DisplayText&gt;&lt;record&gt;&lt;rec-number&gt;9163&lt;/rec-number&gt;&lt;foreign-keys&gt;&lt;key app="EN" db-id="99we5205z59tpfe5dftpafsxe0s209r5ftdw"&gt;9163&lt;/key&gt;&lt;/foreign-keys&gt;&lt;ref-type name="Journal Article"&gt;17&lt;/ref-type&gt;&lt;contributors&gt;&lt;authors&gt;&lt;author&gt;Cong, Y. S.&lt;/author&gt;&lt;author&gt;Wright, W. E.&lt;/author&gt;&lt;author&gt;Shay, J. W.&lt;/author&gt;&lt;/authors&gt;&lt;/contributors&gt;&lt;auth-address&gt;Univ Texas, SW Med Ctr, Dept Cell Biol, Dallas, TX 75390 USA&lt;/auth-address&gt;&lt;titles&gt;&lt;title&gt;Human telomerase and its regulation&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407-+&lt;/pages&gt;&lt;volume&gt;66&lt;/volume&gt;&lt;number&gt;3&lt;/number&gt;&lt;keywords&gt;&lt;keyword&gt;reverse-transcriptase htert&lt;/keyword&gt;&lt;keyword&gt;human-papillomavirus type-16&lt;/keyword&gt;&lt;keyword&gt;catalytic subunit htert&lt;/keyword&gt;&lt;keyword&gt;human-diploid fibroblasts&lt;/keyword&gt;&lt;keyword&gt;immortal human-cells&lt;/keyword&gt;&lt;keyword&gt;breast-cancer cells&lt;/keyword&gt;&lt;keyword&gt;human tumor-cells&lt;/keyword&gt;&lt;keyword&gt;protein-kinase-c&lt;/keyword&gt;&lt;keyword&gt;mammary epithelial-cells&lt;/keyword&gt;&lt;keyword&gt;small nucleolar rnps&lt;/keyword&gt;&lt;/keywords&gt;&lt;dates&gt;&lt;year&gt;2002&lt;/year&gt;&lt;pub-dates&gt;&lt;date&gt;Sep&lt;/date&gt;&lt;/pub-dates&gt;&lt;/dates&gt;&lt;isbn&gt;1092-2172&lt;/isbn&gt;&lt;accession-num&gt;WOS:000177857300003&lt;/accession-num&gt;&lt;urls&gt;&lt;related-urls&gt;&lt;url&gt;&amp;lt;Go to ISI&amp;gt;://WOS:000177857300003&lt;/url&gt;&lt;/related-urls&gt;&lt;/urls&gt;&lt;electronic-resource-num&gt;10.1128/MMBR.66.3.407-425.2002&lt;/electronic-resource-num&gt;&lt;language&gt;English&lt;/language&gt;&lt;/record&gt;&lt;/Cite&gt;&lt;/EndNote&gt;</w:instrText>
      </w:r>
      <w:r w:rsidR="00993D0E" w:rsidRPr="002612F4">
        <w:rPr>
          <w:sz w:val="22"/>
          <w:szCs w:val="22"/>
        </w:rPr>
        <w:fldChar w:fldCharType="separate"/>
      </w:r>
      <w:r w:rsidR="00B2413F">
        <w:rPr>
          <w:noProof/>
          <w:sz w:val="22"/>
          <w:szCs w:val="22"/>
        </w:rPr>
        <w:t>[31]</w:t>
      </w:r>
      <w:r w:rsidR="00993D0E" w:rsidRPr="002612F4">
        <w:rPr>
          <w:sz w:val="22"/>
          <w:szCs w:val="22"/>
        </w:rPr>
        <w:fldChar w:fldCharType="end"/>
      </w:r>
      <w:r w:rsidR="009172DF">
        <w:rPr>
          <w:sz w:val="22"/>
          <w:szCs w:val="22"/>
        </w:rPr>
        <w:t xml:space="preserve">, there </w:t>
      </w:r>
      <w:r w:rsidR="006931DA">
        <w:rPr>
          <w:sz w:val="22"/>
          <w:szCs w:val="22"/>
        </w:rPr>
        <w:t xml:space="preserve">appears to be </w:t>
      </w:r>
      <w:r w:rsidR="00374932" w:rsidRPr="002612F4">
        <w:rPr>
          <w:sz w:val="22"/>
          <w:szCs w:val="22"/>
        </w:rPr>
        <w:t xml:space="preserve">marked taxonomic variation in the extent of telomerase </w:t>
      </w:r>
      <w:r w:rsidR="00993D0E" w:rsidRPr="002612F4">
        <w:rPr>
          <w:sz w:val="22"/>
          <w:szCs w:val="22"/>
        </w:rPr>
        <w:t>repression</w:t>
      </w:r>
      <w:r w:rsidR="00374932" w:rsidRPr="002612F4">
        <w:rPr>
          <w:sz w:val="22"/>
          <w:szCs w:val="22"/>
        </w:rPr>
        <w:t xml:space="preserve"> in adulthood</w:t>
      </w:r>
      <w:r w:rsidR="00B11E70" w:rsidRPr="002612F4">
        <w:rPr>
          <w:sz w:val="22"/>
          <w:szCs w:val="22"/>
        </w:rPr>
        <w:t xml:space="preserve"> (e.g. mammals</w:t>
      </w:r>
      <w:r w:rsidR="00F73A63" w:rsidRPr="002612F4">
        <w:rPr>
          <w:sz w:val="22"/>
          <w:szCs w:val="22"/>
        </w:rPr>
        <w:t xml:space="preserve"> </w:t>
      </w:r>
      <w:r w:rsidR="00F73A63" w:rsidRPr="002612F4">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 </w:instrText>
      </w:r>
      <w:r w:rsidR="002F6EE1">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DATA </w:instrText>
      </w:r>
      <w:r w:rsidR="002F6EE1">
        <w:rPr>
          <w:sz w:val="22"/>
          <w:szCs w:val="22"/>
        </w:rPr>
      </w:r>
      <w:r w:rsidR="002F6EE1">
        <w:rPr>
          <w:sz w:val="22"/>
          <w:szCs w:val="22"/>
        </w:rPr>
        <w:fldChar w:fldCharType="end"/>
      </w:r>
      <w:r w:rsidR="00F73A63" w:rsidRPr="002612F4">
        <w:rPr>
          <w:sz w:val="22"/>
          <w:szCs w:val="22"/>
        </w:rPr>
      </w:r>
      <w:r w:rsidR="00F73A63" w:rsidRPr="002612F4">
        <w:rPr>
          <w:sz w:val="22"/>
          <w:szCs w:val="22"/>
        </w:rPr>
        <w:fldChar w:fldCharType="separate"/>
      </w:r>
      <w:r w:rsidR="002F6EE1">
        <w:rPr>
          <w:noProof/>
          <w:sz w:val="22"/>
          <w:szCs w:val="22"/>
        </w:rPr>
        <w:t>[27,74]</w:t>
      </w:r>
      <w:r w:rsidR="00F73A63" w:rsidRPr="002612F4">
        <w:rPr>
          <w:sz w:val="22"/>
          <w:szCs w:val="22"/>
        </w:rPr>
        <w:fldChar w:fldCharType="end"/>
      </w:r>
      <w:r w:rsidR="00B11E70" w:rsidRPr="002612F4">
        <w:rPr>
          <w:sz w:val="22"/>
          <w:szCs w:val="22"/>
        </w:rPr>
        <w:t xml:space="preserve">, birds </w:t>
      </w:r>
      <w:r w:rsidR="00B11E70" w:rsidRPr="002612F4">
        <w:rPr>
          <w:sz w:val="22"/>
          <w:szCs w:val="22"/>
        </w:rPr>
        <w:fldChar w:fldCharType="begin">
          <w:fldData xml:space="preserve">PEVuZE5vdGU+PENpdGU+PEF1dGhvcj5IYXVzc21hbm48L0F1dGhvcj48WWVhcj4yMDA3PC9ZZWFy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</w:fldData>
        </w:fldChar>
      </w:r>
      <w:r w:rsidR="002F6EE1">
        <w:rPr>
          <w:sz w:val="22"/>
          <w:szCs w:val="22"/>
        </w:rPr>
        <w:instrText xml:space="preserve"> ADDIN EN.CITE </w:instrText>
      </w:r>
      <w:r w:rsidR="002F6EE1">
        <w:rPr>
          <w:sz w:val="22"/>
          <w:szCs w:val="22"/>
        </w:rPr>
        <w:fldChar w:fldCharType="begin">
          <w:fldData xml:space="preserve">PEVuZE5vdGU+PENpdGU+PEF1dGhvcj5IYXVzc21hbm48L0F1dGhvcj48WWVhcj4yMDA3PC9ZZWFy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B11E70" w:rsidRPr="002612F4">
        <w:rPr>
          <w:sz w:val="22"/>
          <w:szCs w:val="22"/>
        </w:rPr>
      </w:r>
      <w:r w:rsidR="00B11E70" w:rsidRPr="002612F4">
        <w:rPr>
          <w:sz w:val="22"/>
          <w:szCs w:val="22"/>
        </w:rPr>
        <w:fldChar w:fldCharType="separate"/>
      </w:r>
      <w:r w:rsidR="002F6EE1">
        <w:rPr>
          <w:noProof/>
          <w:sz w:val="22"/>
          <w:szCs w:val="22"/>
        </w:rPr>
        <w:t>[73]</w:t>
      </w:r>
      <w:r w:rsidR="00B11E70" w:rsidRPr="002612F4">
        <w:rPr>
          <w:sz w:val="22"/>
          <w:szCs w:val="22"/>
        </w:rPr>
        <w:fldChar w:fldCharType="end"/>
      </w:r>
      <w:r w:rsidR="00B11E70" w:rsidRPr="002612F4">
        <w:rPr>
          <w:sz w:val="22"/>
          <w:szCs w:val="22"/>
        </w:rPr>
        <w:t xml:space="preserve">, and reptiles </w:t>
      </w:r>
      <w:r w:rsidR="00B11E70" w:rsidRPr="002612F4">
        <w:rPr>
          <w:sz w:val="22"/>
          <w:szCs w:val="22"/>
        </w:rPr>
        <w:fldChar w:fldCharType="begin">
          <w:fldData xml:space="preserve">PEVuZE5vdGU+PENpdGU+PEF1dGhvcj5PbHNzb248L0F1dGhvcj48WWVhcj4yMDE3PC9ZZWFyPjxS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</w:fldData>
        </w:fldChar>
      </w:r>
      <w:r w:rsidR="002F6EE1">
        <w:rPr>
          <w:sz w:val="22"/>
          <w:szCs w:val="22"/>
        </w:rPr>
        <w:instrText xml:space="preserve"> ADDIN EN.CITE </w:instrText>
      </w:r>
      <w:r w:rsidR="002F6EE1">
        <w:rPr>
          <w:sz w:val="22"/>
          <w:szCs w:val="22"/>
        </w:rPr>
        <w:fldChar w:fldCharType="begin">
          <w:fldData xml:space="preserve">PEVuZE5vdGU+PENpdGU+PEF1dGhvcj5PbHNzb248L0F1dGhvcj48WWVhcj4yMDE3PC9ZZWFyPjxS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</w:fldData>
        </w:fldChar>
      </w:r>
      <w:r w:rsidR="002F6EE1">
        <w:rPr>
          <w:sz w:val="22"/>
          <w:szCs w:val="22"/>
        </w:rPr>
        <w:instrText xml:space="preserve"> ADDIN EN.CITE.DATA </w:instrText>
      </w:r>
      <w:r w:rsidR="002F6EE1">
        <w:rPr>
          <w:sz w:val="22"/>
          <w:szCs w:val="22"/>
        </w:rPr>
      </w:r>
      <w:r w:rsidR="002F6EE1">
        <w:rPr>
          <w:sz w:val="22"/>
          <w:szCs w:val="22"/>
        </w:rPr>
        <w:fldChar w:fldCharType="end"/>
      </w:r>
      <w:r w:rsidR="00B11E70" w:rsidRPr="002612F4">
        <w:rPr>
          <w:sz w:val="22"/>
          <w:szCs w:val="22"/>
        </w:rPr>
      </w:r>
      <w:r w:rsidR="00B11E70" w:rsidRPr="002612F4">
        <w:rPr>
          <w:sz w:val="22"/>
          <w:szCs w:val="22"/>
        </w:rPr>
        <w:fldChar w:fldCharType="separate"/>
      </w:r>
      <w:r w:rsidR="002F6EE1">
        <w:rPr>
          <w:noProof/>
          <w:sz w:val="22"/>
          <w:szCs w:val="22"/>
        </w:rPr>
        <w:t>[37,72]</w:t>
      </w:r>
      <w:r w:rsidR="00B11E70" w:rsidRPr="002612F4">
        <w:rPr>
          <w:sz w:val="22"/>
          <w:szCs w:val="22"/>
        </w:rPr>
        <w:fldChar w:fldCharType="end"/>
      </w:r>
      <w:r w:rsidR="00B11E70" w:rsidRPr="002612F4">
        <w:rPr>
          <w:sz w:val="22"/>
          <w:szCs w:val="22"/>
        </w:rPr>
        <w:t>)</w:t>
      </w:r>
      <w:r w:rsidR="0024723D" w:rsidRPr="002612F4">
        <w:rPr>
          <w:sz w:val="22"/>
          <w:szCs w:val="22"/>
        </w:rPr>
        <w:t>.</w:t>
      </w:r>
      <w:r w:rsidR="00CD29AB" w:rsidRPr="002612F4">
        <w:rPr>
          <w:sz w:val="22"/>
          <w:szCs w:val="22"/>
        </w:rPr>
        <w:t xml:space="preserve"> </w:t>
      </w:r>
      <w:r w:rsidR="00822B75" w:rsidRPr="002612F4">
        <w:rPr>
          <w:sz w:val="22"/>
          <w:szCs w:val="22"/>
        </w:rPr>
        <w:t>C</w:t>
      </w:r>
      <w:r w:rsidR="00F53662" w:rsidRPr="002612F4">
        <w:rPr>
          <w:sz w:val="22"/>
          <w:szCs w:val="22"/>
        </w:rPr>
        <w:t xml:space="preserve">omparative studies of </w:t>
      </w:r>
      <w:r w:rsidR="00F646AE" w:rsidRPr="002612F4">
        <w:rPr>
          <w:sz w:val="22"/>
          <w:szCs w:val="22"/>
        </w:rPr>
        <w:t xml:space="preserve">telomerase expression in </w:t>
      </w:r>
      <w:r w:rsidR="00822B75" w:rsidRPr="002612F4">
        <w:rPr>
          <w:sz w:val="22"/>
          <w:szCs w:val="22"/>
        </w:rPr>
        <w:t xml:space="preserve">mammalian </w:t>
      </w:r>
      <w:r w:rsidR="00F53662" w:rsidRPr="002612F4">
        <w:rPr>
          <w:sz w:val="22"/>
          <w:szCs w:val="22"/>
        </w:rPr>
        <w:t>fibroblast</w:t>
      </w:r>
      <w:r w:rsidR="00931575" w:rsidRPr="002612F4">
        <w:rPr>
          <w:sz w:val="22"/>
          <w:szCs w:val="22"/>
        </w:rPr>
        <w:t>s</w:t>
      </w:r>
      <w:r w:rsidR="00FE4E9A">
        <w:rPr>
          <w:sz w:val="22"/>
          <w:szCs w:val="22"/>
        </w:rPr>
        <w:t>, for example,</w:t>
      </w:r>
      <w:r w:rsidR="00931575" w:rsidRPr="002612F4">
        <w:rPr>
          <w:sz w:val="22"/>
          <w:szCs w:val="22"/>
        </w:rPr>
        <w:t xml:space="preserve"> </w:t>
      </w:r>
      <w:r w:rsidR="00CD29AB" w:rsidRPr="002612F4">
        <w:rPr>
          <w:sz w:val="22"/>
          <w:szCs w:val="22"/>
        </w:rPr>
        <w:t xml:space="preserve">have </w:t>
      </w:r>
      <w:r w:rsidR="00F31DBE" w:rsidRPr="002612F4">
        <w:rPr>
          <w:sz w:val="22"/>
          <w:szCs w:val="22"/>
        </w:rPr>
        <w:t xml:space="preserve">revealed that </w:t>
      </w:r>
      <w:r w:rsidR="00F646AE" w:rsidRPr="002612F4">
        <w:rPr>
          <w:sz w:val="22"/>
          <w:szCs w:val="22"/>
        </w:rPr>
        <w:t xml:space="preserve">the cells of </w:t>
      </w:r>
      <w:r w:rsidR="009A4B32" w:rsidRPr="002612F4">
        <w:rPr>
          <w:sz w:val="22"/>
          <w:szCs w:val="22"/>
        </w:rPr>
        <w:t xml:space="preserve">smaller-bodied </w:t>
      </w:r>
      <w:r w:rsidR="002C31D4" w:rsidRPr="002612F4">
        <w:rPr>
          <w:sz w:val="22"/>
          <w:szCs w:val="22"/>
        </w:rPr>
        <w:t xml:space="preserve">species </w:t>
      </w:r>
      <w:r w:rsidR="00CD29AB" w:rsidRPr="002612F4">
        <w:rPr>
          <w:sz w:val="22"/>
          <w:szCs w:val="22"/>
        </w:rPr>
        <w:t>show</w:t>
      </w:r>
      <w:r w:rsidR="002C31D4" w:rsidRPr="002612F4">
        <w:rPr>
          <w:sz w:val="22"/>
          <w:szCs w:val="22"/>
        </w:rPr>
        <w:t xml:space="preserve"> higher levels of telomerase expression</w:t>
      </w:r>
      <w:r w:rsidR="009A4B32" w:rsidRPr="002612F4">
        <w:rPr>
          <w:sz w:val="22"/>
          <w:szCs w:val="22"/>
        </w:rPr>
        <w:t xml:space="preserve"> </w:t>
      </w:r>
      <w:r w:rsidR="002C31D4" w:rsidRPr="002612F4">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 </w:instrText>
      </w:r>
      <w:r w:rsidR="002F6EE1">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DATA </w:instrText>
      </w:r>
      <w:r w:rsidR="002F6EE1">
        <w:rPr>
          <w:sz w:val="22"/>
          <w:szCs w:val="22"/>
        </w:rPr>
      </w:r>
      <w:r w:rsidR="002F6EE1">
        <w:rPr>
          <w:sz w:val="22"/>
          <w:szCs w:val="22"/>
        </w:rPr>
        <w:fldChar w:fldCharType="end"/>
      </w:r>
      <w:r w:rsidR="002C31D4" w:rsidRPr="002612F4">
        <w:rPr>
          <w:sz w:val="22"/>
          <w:szCs w:val="22"/>
        </w:rPr>
      </w:r>
      <w:r w:rsidR="002C31D4" w:rsidRPr="002612F4">
        <w:rPr>
          <w:sz w:val="22"/>
          <w:szCs w:val="22"/>
        </w:rPr>
        <w:fldChar w:fldCharType="separate"/>
      </w:r>
      <w:r w:rsidR="002F6EE1">
        <w:rPr>
          <w:noProof/>
          <w:sz w:val="22"/>
          <w:szCs w:val="22"/>
        </w:rPr>
        <w:t>[27,74]</w:t>
      </w:r>
      <w:r w:rsidR="002C31D4" w:rsidRPr="002612F4">
        <w:rPr>
          <w:sz w:val="22"/>
          <w:szCs w:val="22"/>
        </w:rPr>
        <w:fldChar w:fldCharType="end"/>
      </w:r>
      <w:r w:rsidR="008214DB" w:rsidRPr="002612F4">
        <w:rPr>
          <w:sz w:val="22"/>
          <w:szCs w:val="22"/>
        </w:rPr>
        <w:t xml:space="preserve">. </w:t>
      </w:r>
      <w:r w:rsidR="0050304A" w:rsidRPr="002612F4">
        <w:rPr>
          <w:sz w:val="22"/>
          <w:szCs w:val="22"/>
        </w:rPr>
        <w:t xml:space="preserve">While </w:t>
      </w:r>
      <w:r w:rsidR="005E4D00">
        <w:rPr>
          <w:sz w:val="22"/>
          <w:szCs w:val="22"/>
        </w:rPr>
        <w:t xml:space="preserve">this </w:t>
      </w:r>
      <w:r w:rsidR="0050304A" w:rsidRPr="002612F4">
        <w:rPr>
          <w:sz w:val="22"/>
          <w:szCs w:val="22"/>
        </w:rPr>
        <w:t xml:space="preserve">pattern might lead one to </w:t>
      </w:r>
      <w:r w:rsidR="00A975B3" w:rsidRPr="002612F4">
        <w:rPr>
          <w:sz w:val="22"/>
          <w:szCs w:val="22"/>
        </w:rPr>
        <w:t xml:space="preserve">suppose that </w:t>
      </w:r>
      <w:r w:rsidR="00D43391" w:rsidRPr="002612F4">
        <w:rPr>
          <w:sz w:val="22"/>
          <w:szCs w:val="22"/>
        </w:rPr>
        <w:t xml:space="preserve">smaller mammals </w:t>
      </w:r>
      <w:r w:rsidR="00920B88" w:rsidRPr="002612F4">
        <w:rPr>
          <w:sz w:val="22"/>
          <w:szCs w:val="22"/>
        </w:rPr>
        <w:t xml:space="preserve">may therefore </w:t>
      </w:r>
      <w:r w:rsidR="00CD29AB" w:rsidRPr="002612F4">
        <w:rPr>
          <w:sz w:val="22"/>
          <w:szCs w:val="22"/>
        </w:rPr>
        <w:t>circumvent telomere-attrition-mediated current-future trade-offs by maintaining their telomeres</w:t>
      </w:r>
      <w:r w:rsidR="0050304A" w:rsidRPr="002612F4">
        <w:rPr>
          <w:sz w:val="22"/>
          <w:szCs w:val="22"/>
        </w:rPr>
        <w:t>, the limited longitudinal data to date d</w:t>
      </w:r>
      <w:r w:rsidR="005E4D00">
        <w:rPr>
          <w:sz w:val="22"/>
          <w:szCs w:val="22"/>
        </w:rPr>
        <w:t xml:space="preserve">o </w:t>
      </w:r>
      <w:r w:rsidR="0050304A" w:rsidRPr="002612F4">
        <w:rPr>
          <w:sz w:val="22"/>
          <w:szCs w:val="22"/>
        </w:rPr>
        <w:t xml:space="preserve">not support this view. Most </w:t>
      </w:r>
      <w:r w:rsidR="005C6697" w:rsidRPr="002612F4">
        <w:rPr>
          <w:sz w:val="22"/>
          <w:szCs w:val="22"/>
        </w:rPr>
        <w:t>strikingly</w:t>
      </w:r>
      <w:r w:rsidR="00F52A67">
        <w:rPr>
          <w:sz w:val="22"/>
          <w:szCs w:val="22"/>
        </w:rPr>
        <w:t>, while wild-</w:t>
      </w:r>
      <w:r w:rsidR="0050304A" w:rsidRPr="002612F4">
        <w:rPr>
          <w:sz w:val="22"/>
          <w:szCs w:val="22"/>
        </w:rPr>
        <w:t xml:space="preserve">type </w:t>
      </w:r>
      <w:r w:rsidR="00E4727F">
        <w:rPr>
          <w:sz w:val="22"/>
          <w:szCs w:val="22"/>
        </w:rPr>
        <w:t>house </w:t>
      </w:r>
      <w:r w:rsidR="00E4727F" w:rsidRPr="00E4727F">
        <w:rPr>
          <w:sz w:val="22"/>
          <w:szCs w:val="22"/>
        </w:rPr>
        <w:t>mice</w:t>
      </w:r>
      <w:r w:rsidR="00557988" w:rsidRPr="002612F4">
        <w:rPr>
          <w:sz w:val="22"/>
          <w:szCs w:val="22"/>
        </w:rPr>
        <w:t xml:space="preserve"> show</w:t>
      </w:r>
      <w:r w:rsidR="0050304A" w:rsidRPr="002612F4">
        <w:rPr>
          <w:sz w:val="22"/>
          <w:szCs w:val="22"/>
        </w:rPr>
        <w:t xml:space="preserve"> appreciable fibroblast telomerase expression </w:t>
      </w:r>
      <w:r w:rsidR="0050304A" w:rsidRPr="002612F4">
        <w:rPr>
          <w:i/>
          <w:sz w:val="22"/>
          <w:szCs w:val="22"/>
        </w:rPr>
        <w:t xml:space="preserve">in </w:t>
      </w:r>
      <w:r w:rsidR="00FA69B7" w:rsidRPr="002612F4">
        <w:rPr>
          <w:i/>
          <w:sz w:val="22"/>
          <w:szCs w:val="22"/>
        </w:rPr>
        <w:t xml:space="preserve">vitro </w:t>
      </w:r>
      <w:r w:rsidR="002B502D" w:rsidRPr="002612F4">
        <w:rPr>
          <w:sz w:val="22"/>
          <w:szCs w:val="22"/>
        </w:rPr>
        <w:fldChar w:fldCharType="begin">
          <w:fldData xml:space="preserve">PEVuZE5vdGU+PENpdGU+PEF1dGhvcj5Hb21lczwvQXV0aG9yPjxZZWFyPjIwMTE8L1llYXI+PFJl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==
</w:fldData>
        </w:fldChar>
      </w:r>
      <w:r w:rsidR="00B2413F">
        <w:rPr>
          <w:sz w:val="22"/>
          <w:szCs w:val="22"/>
        </w:rPr>
        <w:instrText xml:space="preserve"> ADDIN EN.CITE </w:instrText>
      </w:r>
      <w:r w:rsidR="00B2413F">
        <w:rPr>
          <w:sz w:val="22"/>
          <w:szCs w:val="22"/>
        </w:rPr>
        <w:fldChar w:fldCharType="begin">
          <w:fldData xml:space="preserve">PEVuZE5vdGU+PENpdGU+PEF1dGhvcj5Hb21lczwvQXV0aG9yPjxZZWFyPjIwMTE8L1llYXI+PFJl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==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B502D" w:rsidRPr="002612F4">
        <w:rPr>
          <w:sz w:val="22"/>
          <w:szCs w:val="22"/>
        </w:rPr>
      </w:r>
      <w:r w:rsidR="002B502D" w:rsidRPr="002612F4">
        <w:rPr>
          <w:sz w:val="22"/>
          <w:szCs w:val="22"/>
        </w:rPr>
        <w:fldChar w:fldCharType="separate"/>
      </w:r>
      <w:r w:rsidR="00B2413F">
        <w:rPr>
          <w:noProof/>
          <w:sz w:val="22"/>
          <w:szCs w:val="22"/>
        </w:rPr>
        <w:t>[in contrast to telomerase repression in human fibroblasts; 27]</w:t>
      </w:r>
      <w:r w:rsidR="002B502D" w:rsidRPr="002612F4">
        <w:rPr>
          <w:sz w:val="22"/>
          <w:szCs w:val="22"/>
        </w:rPr>
        <w:fldChar w:fldCharType="end"/>
      </w:r>
      <w:r w:rsidR="00FA69B7" w:rsidRPr="002612F4">
        <w:rPr>
          <w:sz w:val="22"/>
          <w:szCs w:val="22"/>
        </w:rPr>
        <w:t xml:space="preserve">, </w:t>
      </w:r>
      <w:r w:rsidR="005E4D00">
        <w:rPr>
          <w:sz w:val="22"/>
          <w:szCs w:val="22"/>
        </w:rPr>
        <w:t xml:space="preserve">wild-type house mice </w:t>
      </w:r>
      <w:r w:rsidR="006065EF" w:rsidRPr="002612F4">
        <w:rPr>
          <w:sz w:val="22"/>
          <w:szCs w:val="22"/>
        </w:rPr>
        <w:t xml:space="preserve">nevertheless </w:t>
      </w:r>
      <w:r w:rsidR="005C6697" w:rsidRPr="002612F4">
        <w:rPr>
          <w:sz w:val="22"/>
          <w:szCs w:val="22"/>
        </w:rPr>
        <w:t xml:space="preserve">show extremely rapid telomere attrition </w:t>
      </w:r>
      <w:r w:rsidR="00706F2F" w:rsidRPr="002612F4">
        <w:rPr>
          <w:sz w:val="22"/>
          <w:szCs w:val="22"/>
        </w:rPr>
        <w:t xml:space="preserve">rates </w:t>
      </w:r>
      <w:r w:rsidR="005C6697" w:rsidRPr="002612F4">
        <w:rPr>
          <w:i/>
          <w:sz w:val="22"/>
          <w:szCs w:val="22"/>
        </w:rPr>
        <w:t>in vivo</w:t>
      </w:r>
      <w:r w:rsidR="00FA69B7" w:rsidRPr="002612F4">
        <w:rPr>
          <w:sz w:val="22"/>
          <w:szCs w:val="22"/>
        </w:rPr>
        <w:t xml:space="preserve"> </w:t>
      </w:r>
      <w:r w:rsidR="005C02F6" w:rsidRPr="002612F4">
        <w:rPr>
          <w:sz w:val="22"/>
          <w:szCs w:val="22"/>
        </w:rPr>
        <w:fldChar w:fldCharType="begin"/>
      </w:r>
      <w:r w:rsidR="002F6EE1">
        <w:rPr>
          <w:sz w:val="22"/>
          <w:szCs w:val="22"/>
        </w:rPr>
        <w:instrText xml:space="preserve"> ADDIN EN.CITE &lt;EndNote&gt;&lt;Cite&gt;&lt;Author&gt;Vera&lt;/Author&gt;&lt;Year&gt;2012&lt;/Year&gt;&lt;RecNum&gt;11416&lt;/RecNum&gt;&lt;Prefix&gt;over one hundred times the rates observed in humans`, &lt;/Prefix&gt;&lt;DisplayText&gt;[over one hundred times the rates observed in humans, 75]&lt;/DisplayText&gt;&lt;record&gt;&lt;rec-number&gt;11416&lt;/rec-number&gt;&lt;foreign-keys&gt;&lt;key app="EN" db-id="99we5205z59tpfe5dftpafsxe0s209r5ftdw"&gt;11416&lt;/key&gt;&lt;/foreign-keys&gt;&lt;ref-type name="Journal Article"&gt;17&lt;/ref-type&gt;&lt;contributors&gt;&lt;authors&gt;&lt;author&gt;Vera, E.&lt;/author&gt;&lt;author&gt;de Jesus, B. B.&lt;/author&gt;&lt;author&gt;Foronda, M.&lt;/author&gt;&lt;author&gt;Flores, J. M.&lt;/author&gt;&lt;author&gt;Blasco, M. A.&lt;/author&gt;&lt;/authors&gt;&lt;/contributors&gt;&lt;auth-address&gt;Spanish Natl Canc Res Ctr, Mol Oncol Program, Telomeres &amp;amp; Telomerase Grp, E-28029 Madrid, Spain&amp;#xD;Univ Complutense Madrid, Fac Vet, Dept Anim Surg &amp;amp; Med, Madrid 28029, Spain&lt;/auth-address&gt;&lt;titles&gt;&lt;title&gt;The Rate of Increase of Short Telomeres Predicts Longevity in Mammal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732-737&lt;/pages&gt;&lt;volume&gt;2&lt;/volume&gt;&lt;number&gt;4&lt;/number&gt;&lt;keywords&gt;&lt;keyword&gt;dyskeratosis-congenita&lt;/keyword&gt;&lt;keyword&gt;reverse-transcriptase&lt;/keyword&gt;&lt;keyword&gt;pulmonary-fibrosis&lt;/keyword&gt;&lt;keyword&gt;transgenic mice&lt;/keyword&gt;&lt;keyword&gt;stem-cells&lt;/keyword&gt;&lt;keyword&gt;life-span&lt;/keyword&gt;&lt;keyword&gt;length&lt;/keyword&gt;&lt;keyword&gt;cancer&lt;/keyword&gt;&lt;keyword&gt;mutations&lt;/keyword&gt;&lt;keyword&gt;senescence&lt;/keyword&gt;&lt;/keywords&gt;&lt;dates&gt;&lt;year&gt;2012&lt;/year&gt;&lt;pub-dates&gt;&lt;date&gt;Oct&lt;/date&gt;&lt;/pub-dates&gt;&lt;/dates&gt;&lt;isbn&gt;2211-1247&lt;/isbn&gt;&lt;accession-num&gt;WOS:000314455600004&lt;/accession-num&gt;&lt;urls&gt;&lt;related-urls&gt;&lt;url&gt;&amp;lt;Go to ISI&amp;gt;://WOS:000314455600004&lt;/url&gt;&lt;/related-urls&gt;&lt;/urls&gt;&lt;electronic-resource-num&gt;10.1016/j.celrep.2012.08.023&lt;/electronic-resource-num&gt;&lt;language&gt;English&lt;/language&gt;&lt;/record&gt;&lt;/Cite&gt;&lt;/EndNote&gt;</w:instrText>
      </w:r>
      <w:r w:rsidR="005C02F6" w:rsidRPr="002612F4">
        <w:rPr>
          <w:sz w:val="22"/>
          <w:szCs w:val="22"/>
        </w:rPr>
        <w:fldChar w:fldCharType="separate"/>
      </w:r>
      <w:r w:rsidR="002F6EE1">
        <w:rPr>
          <w:noProof/>
          <w:sz w:val="22"/>
          <w:szCs w:val="22"/>
        </w:rPr>
        <w:t>[over one hundred times the rates observed in humans, 75]</w:t>
      </w:r>
      <w:r w:rsidR="005C02F6" w:rsidRPr="002612F4">
        <w:rPr>
          <w:sz w:val="22"/>
          <w:szCs w:val="22"/>
        </w:rPr>
        <w:fldChar w:fldCharType="end"/>
      </w:r>
      <w:r w:rsidR="001B01DA" w:rsidRPr="002612F4">
        <w:rPr>
          <w:sz w:val="22"/>
          <w:szCs w:val="22"/>
        </w:rPr>
        <w:t>,</w:t>
      </w:r>
      <w:r w:rsidR="00FA69B7" w:rsidRPr="002612F4">
        <w:rPr>
          <w:sz w:val="22"/>
          <w:szCs w:val="22"/>
        </w:rPr>
        <w:t xml:space="preserve"> and the prevalence and rate of accumulation of short telomeres both </w:t>
      </w:r>
      <w:r w:rsidR="00920B88" w:rsidRPr="002612F4">
        <w:rPr>
          <w:sz w:val="22"/>
          <w:szCs w:val="22"/>
        </w:rPr>
        <w:t xml:space="preserve">negatively </w:t>
      </w:r>
      <w:r w:rsidR="00FA69B7" w:rsidRPr="002612F4">
        <w:rPr>
          <w:sz w:val="22"/>
          <w:szCs w:val="22"/>
        </w:rPr>
        <w:t xml:space="preserve">predict residual lifespan </w:t>
      </w:r>
      <w:r w:rsidR="00FA69B7" w:rsidRPr="002612F4">
        <w:rPr>
          <w:sz w:val="22"/>
          <w:szCs w:val="22"/>
        </w:rPr>
        <w:fldChar w:fldCharType="begin"/>
      </w:r>
      <w:r w:rsidR="002F6EE1">
        <w:rPr>
          <w:sz w:val="22"/>
          <w:szCs w:val="22"/>
        </w:rPr>
        <w:instrText xml:space="preserve"> ADDIN EN.CITE &lt;EndNote&gt;&lt;Cite&gt;&lt;Author&gt;Vera&lt;/Author&gt;&lt;Year&gt;2012&lt;/Year&gt;&lt;RecNum&gt;11416&lt;/RecNum&gt;&lt;DisplayText&gt;[75]&lt;/DisplayText&gt;&lt;record&gt;&lt;rec-number&gt;11416&lt;/rec-number&gt;&lt;foreign-keys&gt;&lt;key app="EN" db-id="99we5205z59tpfe5dftpafsxe0s209r5ftdw"&gt;11416&lt;/key&gt;&lt;/foreign-keys&gt;&lt;ref-type name="Journal Article"&gt;17&lt;/ref-type&gt;&lt;contributors&gt;&lt;authors&gt;&lt;author&gt;Vera, E.&lt;/author&gt;&lt;author&gt;de Jesus, B. B.&lt;/author&gt;&lt;author&gt;Foronda, M.&lt;/author&gt;&lt;author&gt;Flores, J. M.&lt;/author&gt;&lt;author&gt;Blasco, M. A.&lt;/author&gt;&lt;/authors&gt;&lt;/contributors&gt;&lt;auth-address&gt;Spanish Natl Canc Res Ctr, Mol Oncol Program, Telomeres &amp;amp; Telomerase Grp, E-28029 Madrid, Spain&amp;#xD;Univ Complutense Madrid, Fac Vet, Dept Anim Surg &amp;amp; Med, Madrid 28029, Spain&lt;/auth-address&gt;&lt;titles&gt;&lt;title&gt;The Rate of Increase of Short Telomeres Predicts Longevity in Mammal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732-737&lt;/pages&gt;&lt;volume&gt;2&lt;/volume&gt;&lt;number&gt;4&lt;/number&gt;&lt;keywords&gt;&lt;keyword&gt;dyskeratosis-congenita&lt;/keyword&gt;&lt;keyword&gt;reverse-transcriptase&lt;/keyword&gt;&lt;keyword&gt;pulmonary-fibrosis&lt;/keyword&gt;&lt;keyword&gt;transgenic mice&lt;/keyword&gt;&lt;keyword&gt;stem-cells&lt;/keyword&gt;&lt;keyword&gt;life-span&lt;/keyword&gt;&lt;keyword&gt;length&lt;/keyword&gt;&lt;keyword&gt;cancer&lt;/keyword&gt;&lt;keyword&gt;mutations&lt;/keyword&gt;&lt;keyword&gt;senescence&lt;/keyword&gt;&lt;/keywords&gt;&lt;dates&gt;&lt;year&gt;2012&lt;/year&gt;&lt;pub-dates&gt;&lt;date&gt;Oct&lt;/date&gt;&lt;/pub-dates&gt;&lt;/dates&gt;&lt;isbn&gt;2211-1247&lt;/isbn&gt;&lt;accession-num&gt;WOS:000314455600004&lt;/accession-num&gt;&lt;urls&gt;&lt;related-urls&gt;&lt;url&gt;&amp;lt;Go to ISI&amp;gt;://WOS:000314455600004&lt;/url&gt;&lt;/related-urls&gt;&lt;/urls&gt;&lt;electronic-resource-num&gt;10.1016/j.celrep.2012.08.023&lt;/electronic-resource-num&gt;&lt;language&gt;English&lt;/language&gt;&lt;/record&gt;&lt;/Cite&gt;&lt;/EndNote&gt;</w:instrText>
      </w:r>
      <w:r w:rsidR="00FA69B7" w:rsidRPr="002612F4">
        <w:rPr>
          <w:sz w:val="22"/>
          <w:szCs w:val="22"/>
        </w:rPr>
        <w:fldChar w:fldCharType="separate"/>
      </w:r>
      <w:r w:rsidR="002F6EE1">
        <w:rPr>
          <w:noProof/>
          <w:sz w:val="22"/>
          <w:szCs w:val="22"/>
        </w:rPr>
        <w:t>[75]</w:t>
      </w:r>
      <w:r w:rsidR="00FA69B7" w:rsidRPr="002612F4">
        <w:rPr>
          <w:sz w:val="22"/>
          <w:szCs w:val="22"/>
        </w:rPr>
        <w:fldChar w:fldCharType="end"/>
      </w:r>
      <w:r w:rsidR="00AB677A" w:rsidRPr="002612F4">
        <w:rPr>
          <w:sz w:val="22"/>
          <w:szCs w:val="22"/>
        </w:rPr>
        <w:t xml:space="preserve">. </w:t>
      </w:r>
      <w:r w:rsidR="00FA0049" w:rsidRPr="002612F4">
        <w:rPr>
          <w:sz w:val="22"/>
          <w:szCs w:val="22"/>
        </w:rPr>
        <w:t>E</w:t>
      </w:r>
      <w:r w:rsidR="00920B88" w:rsidRPr="002612F4">
        <w:rPr>
          <w:sz w:val="22"/>
          <w:szCs w:val="22"/>
        </w:rPr>
        <w:t xml:space="preserve">vidence of appreciable telomerase expression </w:t>
      </w:r>
      <w:r w:rsidR="00FA0049" w:rsidRPr="002612F4">
        <w:rPr>
          <w:sz w:val="22"/>
          <w:szCs w:val="22"/>
        </w:rPr>
        <w:t xml:space="preserve">in somatic cells </w:t>
      </w:r>
      <w:r w:rsidR="00920B88" w:rsidRPr="002612F4">
        <w:rPr>
          <w:sz w:val="22"/>
          <w:szCs w:val="22"/>
        </w:rPr>
        <w:t>need not</w:t>
      </w:r>
      <w:r w:rsidR="00FA0049" w:rsidRPr="002612F4">
        <w:rPr>
          <w:sz w:val="22"/>
          <w:szCs w:val="22"/>
        </w:rPr>
        <w:t>, therefore,</w:t>
      </w:r>
      <w:r w:rsidR="00920B88" w:rsidRPr="002612F4">
        <w:rPr>
          <w:sz w:val="22"/>
          <w:szCs w:val="22"/>
        </w:rPr>
        <w:t xml:space="preserve"> undermine the potential for telomere attrition to play a causal role in current-future trade-offs</w:t>
      </w:r>
      <w:r w:rsidR="00CF3562" w:rsidRPr="002612F4">
        <w:rPr>
          <w:sz w:val="22"/>
          <w:szCs w:val="22"/>
        </w:rPr>
        <w:t xml:space="preserve"> and ageing</w:t>
      </w:r>
      <w:r w:rsidR="00920B88" w:rsidRPr="002612F4">
        <w:rPr>
          <w:sz w:val="22"/>
          <w:szCs w:val="22"/>
        </w:rPr>
        <w:t xml:space="preserve">. </w:t>
      </w:r>
      <w:r w:rsidR="00F6432B" w:rsidRPr="002612F4">
        <w:rPr>
          <w:sz w:val="22"/>
          <w:szCs w:val="22"/>
        </w:rPr>
        <w:t>Indeed, r</w:t>
      </w:r>
      <w:r w:rsidR="00920B88" w:rsidRPr="002612F4">
        <w:rPr>
          <w:sz w:val="22"/>
          <w:szCs w:val="22"/>
        </w:rPr>
        <w:t xml:space="preserve">ecent comparative work offers an elegant solution to the otherwise paradoxical co-occurrence in </w:t>
      </w:r>
      <w:r w:rsidR="00F6432B" w:rsidRPr="002612F4">
        <w:rPr>
          <w:sz w:val="22"/>
          <w:szCs w:val="22"/>
        </w:rPr>
        <w:t xml:space="preserve">the </w:t>
      </w:r>
      <w:r w:rsidR="00920B88" w:rsidRPr="002612F4">
        <w:rPr>
          <w:sz w:val="22"/>
          <w:szCs w:val="22"/>
        </w:rPr>
        <w:t xml:space="preserve">house </w:t>
      </w:r>
      <w:r w:rsidR="00F6432B" w:rsidRPr="002612F4">
        <w:rPr>
          <w:sz w:val="22"/>
          <w:szCs w:val="22"/>
        </w:rPr>
        <w:t xml:space="preserve">mouse </w:t>
      </w:r>
      <w:r w:rsidR="00920B88" w:rsidRPr="002612F4">
        <w:rPr>
          <w:sz w:val="22"/>
          <w:szCs w:val="22"/>
        </w:rPr>
        <w:t xml:space="preserve">of </w:t>
      </w:r>
      <w:r w:rsidR="00F6432B" w:rsidRPr="002612F4">
        <w:rPr>
          <w:sz w:val="22"/>
          <w:szCs w:val="22"/>
        </w:rPr>
        <w:t>appreciable somatic telomerase expression</w:t>
      </w:r>
      <w:r w:rsidR="000B1FF7" w:rsidRPr="002612F4">
        <w:rPr>
          <w:sz w:val="22"/>
          <w:szCs w:val="22"/>
        </w:rPr>
        <w:t xml:space="preserve"> and very high telomere attrition rates</w:t>
      </w:r>
      <w:r w:rsidR="00F6432B" w:rsidRPr="002612F4">
        <w:rPr>
          <w:sz w:val="22"/>
          <w:szCs w:val="22"/>
        </w:rPr>
        <w:t xml:space="preserve">; the </w:t>
      </w:r>
      <w:r w:rsidR="000B1FF7" w:rsidRPr="002612F4">
        <w:rPr>
          <w:sz w:val="22"/>
          <w:szCs w:val="22"/>
        </w:rPr>
        <w:t xml:space="preserve">latter </w:t>
      </w:r>
      <w:r w:rsidR="00F6432B" w:rsidRPr="002612F4">
        <w:rPr>
          <w:sz w:val="22"/>
          <w:szCs w:val="22"/>
        </w:rPr>
        <w:t xml:space="preserve">could arise despite the </w:t>
      </w:r>
      <w:r w:rsidR="000B1FF7" w:rsidRPr="002612F4">
        <w:rPr>
          <w:sz w:val="22"/>
          <w:szCs w:val="22"/>
        </w:rPr>
        <w:t xml:space="preserve">former </w:t>
      </w:r>
      <w:r w:rsidR="00F6432B" w:rsidRPr="002612F4">
        <w:rPr>
          <w:sz w:val="22"/>
          <w:szCs w:val="22"/>
        </w:rPr>
        <w:t xml:space="preserve">due to </w:t>
      </w:r>
      <w:r w:rsidR="006D00EC" w:rsidRPr="002612F4">
        <w:rPr>
          <w:sz w:val="22"/>
          <w:szCs w:val="22"/>
        </w:rPr>
        <w:t xml:space="preserve">the </w:t>
      </w:r>
      <w:r w:rsidR="00F6432B" w:rsidRPr="002612F4">
        <w:rPr>
          <w:sz w:val="22"/>
          <w:szCs w:val="22"/>
        </w:rPr>
        <w:t xml:space="preserve">weaker upstream DNA damage repair </w:t>
      </w:r>
      <w:r w:rsidR="006D00EC" w:rsidRPr="002612F4">
        <w:rPr>
          <w:sz w:val="22"/>
          <w:szCs w:val="22"/>
        </w:rPr>
        <w:t xml:space="preserve">that </w:t>
      </w:r>
      <w:r w:rsidR="005E25B0" w:rsidRPr="002612F4">
        <w:rPr>
          <w:sz w:val="22"/>
          <w:szCs w:val="22"/>
        </w:rPr>
        <w:t>may be</w:t>
      </w:r>
      <w:r w:rsidR="006D00EC" w:rsidRPr="002612F4">
        <w:rPr>
          <w:sz w:val="22"/>
          <w:szCs w:val="22"/>
        </w:rPr>
        <w:t xml:space="preserve"> typical of </w:t>
      </w:r>
      <w:r w:rsidR="00F6432B" w:rsidRPr="002612F4">
        <w:rPr>
          <w:sz w:val="22"/>
          <w:szCs w:val="22"/>
        </w:rPr>
        <w:t>short</w:t>
      </w:r>
      <w:r w:rsidR="007923E4" w:rsidRPr="002612F4">
        <w:rPr>
          <w:sz w:val="22"/>
          <w:szCs w:val="22"/>
        </w:rPr>
        <w:t>er</w:t>
      </w:r>
      <w:r w:rsidR="00F6432B" w:rsidRPr="002612F4">
        <w:rPr>
          <w:sz w:val="22"/>
          <w:szCs w:val="22"/>
        </w:rPr>
        <w:t>-lived mammals</w:t>
      </w:r>
      <w:r w:rsidR="006D00EC" w:rsidRPr="002612F4">
        <w:rPr>
          <w:sz w:val="22"/>
          <w:szCs w:val="22"/>
        </w:rPr>
        <w:t xml:space="preserve"> </w:t>
      </w:r>
      <w:r w:rsidR="007923E4" w:rsidRPr="002612F4">
        <w:rPr>
          <w:sz w:val="22"/>
          <w:szCs w:val="22"/>
        </w:rPr>
        <w:fldChar w:fldCharType="begin">
          <w:fldData xml:space="preserve">PEVuZE5vdGU+PENpdGU+PEF1dGhvcj5NYTwvQXV0aG9yPjxZZWFyPjIwMTY8L1llYXI+PFJlY051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</w:fldData>
        </w:fldChar>
      </w:r>
      <w:r w:rsidR="002F6EE1">
        <w:rPr>
          <w:sz w:val="22"/>
          <w:szCs w:val="22"/>
        </w:rPr>
        <w:instrText xml:space="preserve"> ADDIN EN.CITE </w:instrText>
      </w:r>
      <w:r w:rsidR="002F6EE1">
        <w:rPr>
          <w:sz w:val="22"/>
          <w:szCs w:val="22"/>
        </w:rPr>
        <w:fldChar w:fldCharType="begin">
          <w:fldData xml:space="preserve">PEVuZE5vdGU+PENpdGU+PEF1dGhvcj5NYTwvQXV0aG9yPjxZZWFyPjIwMTY8L1llYXI+PFJlY051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</w:fldData>
        </w:fldChar>
      </w:r>
      <w:r w:rsidR="002F6EE1">
        <w:rPr>
          <w:sz w:val="22"/>
          <w:szCs w:val="22"/>
        </w:rPr>
        <w:instrText xml:space="preserve"> ADDIN EN.CITE.DATA </w:instrText>
      </w:r>
      <w:r w:rsidR="002F6EE1">
        <w:rPr>
          <w:sz w:val="22"/>
          <w:szCs w:val="22"/>
        </w:rPr>
      </w:r>
      <w:r w:rsidR="002F6EE1">
        <w:rPr>
          <w:sz w:val="22"/>
          <w:szCs w:val="22"/>
        </w:rPr>
        <w:fldChar w:fldCharType="end"/>
      </w:r>
      <w:r w:rsidR="007923E4" w:rsidRPr="002612F4">
        <w:rPr>
          <w:sz w:val="22"/>
          <w:szCs w:val="22"/>
        </w:rPr>
      </w:r>
      <w:r w:rsidR="007923E4" w:rsidRPr="002612F4">
        <w:rPr>
          <w:sz w:val="22"/>
          <w:szCs w:val="22"/>
        </w:rPr>
        <w:fldChar w:fldCharType="separate"/>
      </w:r>
      <w:r w:rsidR="002F6EE1">
        <w:rPr>
          <w:noProof/>
          <w:sz w:val="22"/>
          <w:szCs w:val="22"/>
        </w:rPr>
        <w:t>[76]</w:t>
      </w:r>
      <w:r w:rsidR="007923E4" w:rsidRPr="002612F4">
        <w:rPr>
          <w:sz w:val="22"/>
          <w:szCs w:val="22"/>
        </w:rPr>
        <w:fldChar w:fldCharType="end"/>
      </w:r>
      <w:r w:rsidR="005C6697" w:rsidRPr="002612F4">
        <w:rPr>
          <w:sz w:val="22"/>
          <w:szCs w:val="22"/>
        </w:rPr>
        <w:t xml:space="preserve">. </w:t>
      </w:r>
    </w:p>
    <w:p w14:paraId="17FF07AB" w14:textId="77777777" w:rsidR="00B354F6" w:rsidRDefault="00B354F6" w:rsidP="00407275">
      <w:pPr>
        <w:spacing w:line="480" w:lineRule="auto"/>
        <w:rPr>
          <w:sz w:val="22"/>
          <w:szCs w:val="22"/>
        </w:rPr>
      </w:pPr>
    </w:p>
    <w:p w14:paraId="5E73D20F" w14:textId="2A09D180" w:rsidR="009F312F" w:rsidRPr="002612F4" w:rsidRDefault="003F7051" w:rsidP="00407275">
      <w:pPr>
        <w:spacing w:line="480" w:lineRule="auto"/>
        <w:rPr>
          <w:b/>
          <w:color w:val="76923C" w:themeColor="accent3" w:themeShade="BF"/>
          <w:sz w:val="22"/>
          <w:szCs w:val="22"/>
        </w:rPr>
      </w:pPr>
      <w:r w:rsidRPr="00344476">
        <w:rPr>
          <w:b/>
          <w:color w:val="76923C" w:themeColor="accent3" w:themeShade="BF"/>
          <w:sz w:val="26"/>
          <w:szCs w:val="26"/>
        </w:rPr>
        <w:t>3</w:t>
      </w:r>
      <w:r w:rsidR="00A21CA1" w:rsidRPr="00344476">
        <w:rPr>
          <w:b/>
          <w:color w:val="76923C" w:themeColor="accent3" w:themeShade="BF"/>
          <w:sz w:val="26"/>
          <w:szCs w:val="26"/>
        </w:rPr>
        <w:t xml:space="preserve">. </w:t>
      </w:r>
      <w:r w:rsidR="00C54BA0" w:rsidRPr="00344476">
        <w:rPr>
          <w:b/>
          <w:color w:val="76923C" w:themeColor="accent3" w:themeShade="BF"/>
          <w:sz w:val="26"/>
          <w:szCs w:val="26"/>
        </w:rPr>
        <w:t xml:space="preserve">Evolutionary </w:t>
      </w:r>
      <w:r w:rsidRPr="00344476">
        <w:rPr>
          <w:b/>
          <w:color w:val="76923C" w:themeColor="accent3" w:themeShade="BF"/>
          <w:sz w:val="26"/>
          <w:szCs w:val="26"/>
        </w:rPr>
        <w:t xml:space="preserve">explanations for </w:t>
      </w:r>
      <w:r w:rsidR="00C54BA0" w:rsidRPr="00344476">
        <w:rPr>
          <w:b/>
          <w:color w:val="76923C" w:themeColor="accent3" w:themeShade="BF"/>
          <w:sz w:val="26"/>
          <w:szCs w:val="26"/>
        </w:rPr>
        <w:t>telomere</w:t>
      </w:r>
      <w:r w:rsidR="008C2C7D" w:rsidRPr="00344476">
        <w:rPr>
          <w:b/>
          <w:color w:val="76923C" w:themeColor="accent3" w:themeShade="BF"/>
          <w:sz w:val="26"/>
          <w:szCs w:val="26"/>
        </w:rPr>
        <w:t>s</w:t>
      </w:r>
      <w:r w:rsidR="00C54BA0" w:rsidRPr="00344476">
        <w:rPr>
          <w:b/>
          <w:color w:val="76923C" w:themeColor="accent3" w:themeShade="BF"/>
          <w:sz w:val="26"/>
          <w:szCs w:val="26"/>
        </w:rPr>
        <w:t xml:space="preserve"> </w:t>
      </w:r>
      <w:r w:rsidR="00F50C86" w:rsidRPr="00344476">
        <w:rPr>
          <w:b/>
          <w:color w:val="76923C" w:themeColor="accent3" w:themeShade="BF"/>
          <w:sz w:val="26"/>
          <w:szCs w:val="26"/>
        </w:rPr>
        <w:t xml:space="preserve">acting </w:t>
      </w:r>
      <w:r w:rsidR="00C54BA0" w:rsidRPr="00344476">
        <w:rPr>
          <w:b/>
          <w:color w:val="76923C" w:themeColor="accent3" w:themeShade="BF"/>
          <w:sz w:val="26"/>
          <w:szCs w:val="26"/>
        </w:rPr>
        <w:t>as a proximate cause</w:t>
      </w:r>
      <w:r w:rsidR="00474351" w:rsidRPr="00344476">
        <w:rPr>
          <w:b/>
          <w:color w:val="76923C" w:themeColor="accent3" w:themeShade="BF"/>
          <w:sz w:val="26"/>
          <w:szCs w:val="26"/>
        </w:rPr>
        <w:t xml:space="preserve"> of </w:t>
      </w:r>
      <w:r w:rsidR="00193B77" w:rsidRPr="00344476">
        <w:rPr>
          <w:b/>
          <w:color w:val="76923C" w:themeColor="accent3" w:themeShade="BF"/>
          <w:sz w:val="26"/>
          <w:szCs w:val="26"/>
        </w:rPr>
        <w:t>life-history</w:t>
      </w:r>
      <w:r w:rsidR="00474351" w:rsidRPr="00344476">
        <w:rPr>
          <w:b/>
          <w:color w:val="76923C" w:themeColor="accent3" w:themeShade="BF"/>
          <w:sz w:val="26"/>
          <w:szCs w:val="26"/>
        </w:rPr>
        <w:t xml:space="preserve"> trade-offs</w:t>
      </w:r>
      <w:r w:rsidR="00193B77" w:rsidRPr="00344476">
        <w:rPr>
          <w:b/>
          <w:color w:val="76923C" w:themeColor="accent3" w:themeShade="BF"/>
          <w:sz w:val="26"/>
          <w:szCs w:val="26"/>
        </w:rPr>
        <w:t xml:space="preserve"> and ageing</w:t>
      </w:r>
    </w:p>
    <w:p w14:paraId="465F2044" w14:textId="5EEEF95E" w:rsidR="009E65AE" w:rsidRDefault="008B1B6B" w:rsidP="009E65AE">
      <w:pPr>
        <w:spacing w:line="480" w:lineRule="auto"/>
        <w:rPr>
          <w:sz w:val="22"/>
          <w:szCs w:val="22"/>
        </w:rPr>
      </w:pPr>
      <w:r w:rsidRPr="00783141">
        <w:rPr>
          <w:sz w:val="22"/>
          <w:szCs w:val="22"/>
        </w:rPr>
        <w:t>Suggestions that telomere</w:t>
      </w:r>
      <w:r w:rsidR="00D0593A" w:rsidRPr="00783141">
        <w:rPr>
          <w:sz w:val="22"/>
          <w:szCs w:val="22"/>
        </w:rPr>
        <w:t xml:space="preserve"> </w:t>
      </w:r>
      <w:r w:rsidR="000523D5">
        <w:rPr>
          <w:sz w:val="22"/>
          <w:szCs w:val="22"/>
        </w:rPr>
        <w:t xml:space="preserve">attrition </w:t>
      </w:r>
      <w:r w:rsidR="00CC652F">
        <w:rPr>
          <w:sz w:val="22"/>
          <w:szCs w:val="22"/>
        </w:rPr>
        <w:t>could be</w:t>
      </w:r>
      <w:r w:rsidR="000523D5">
        <w:rPr>
          <w:sz w:val="22"/>
          <w:szCs w:val="22"/>
        </w:rPr>
        <w:t xml:space="preserve"> </w:t>
      </w:r>
      <w:r w:rsidR="00515817" w:rsidRPr="00783141">
        <w:rPr>
          <w:sz w:val="22"/>
          <w:szCs w:val="22"/>
        </w:rPr>
        <w:t xml:space="preserve">a proximate cause of </w:t>
      </w:r>
      <w:r w:rsidRPr="00783141">
        <w:rPr>
          <w:sz w:val="22"/>
          <w:szCs w:val="22"/>
        </w:rPr>
        <w:t>current-future trade-offs and</w:t>
      </w:r>
      <w:r w:rsidRPr="002612F4">
        <w:rPr>
          <w:sz w:val="22"/>
          <w:szCs w:val="22"/>
        </w:rPr>
        <w:t xml:space="preserve"> </w:t>
      </w:r>
      <w:r w:rsidR="004B3E8F">
        <w:rPr>
          <w:sz w:val="22"/>
          <w:szCs w:val="22"/>
        </w:rPr>
        <w:t xml:space="preserve">consequent </w:t>
      </w:r>
      <w:r w:rsidR="00A7323B">
        <w:rPr>
          <w:sz w:val="22"/>
          <w:szCs w:val="22"/>
        </w:rPr>
        <w:t xml:space="preserve">variation in </w:t>
      </w:r>
      <w:r w:rsidRPr="002612F4">
        <w:rPr>
          <w:sz w:val="22"/>
          <w:szCs w:val="22"/>
        </w:rPr>
        <w:t xml:space="preserve">ageing </w:t>
      </w:r>
      <w:r w:rsidR="00A7323B">
        <w:rPr>
          <w:sz w:val="22"/>
          <w:szCs w:val="22"/>
        </w:rPr>
        <w:t xml:space="preserve">trajectories </w:t>
      </w:r>
      <w:r w:rsidRPr="002612F4">
        <w:rPr>
          <w:sz w:val="22"/>
          <w:szCs w:val="22"/>
        </w:rPr>
        <w:t xml:space="preserve">are often met with scepticism regarding </w:t>
      </w:r>
      <w:r w:rsidR="00515817" w:rsidRPr="002612F4">
        <w:rPr>
          <w:sz w:val="22"/>
          <w:szCs w:val="22"/>
        </w:rPr>
        <w:t xml:space="preserve">the </w:t>
      </w:r>
      <w:r w:rsidRPr="002612F4">
        <w:rPr>
          <w:sz w:val="22"/>
          <w:szCs w:val="22"/>
        </w:rPr>
        <w:t>evolutionary plausibility</w:t>
      </w:r>
      <w:r w:rsidR="00515817" w:rsidRPr="002612F4">
        <w:rPr>
          <w:sz w:val="22"/>
          <w:szCs w:val="22"/>
        </w:rPr>
        <w:t xml:space="preserve"> of this scenario</w:t>
      </w:r>
      <w:r w:rsidR="008C7FF1" w:rsidRPr="002612F4">
        <w:rPr>
          <w:sz w:val="22"/>
          <w:szCs w:val="22"/>
        </w:rPr>
        <w:t>. W</w:t>
      </w:r>
      <w:r w:rsidR="00BF1B73" w:rsidRPr="002612F4">
        <w:rPr>
          <w:sz w:val="22"/>
          <w:szCs w:val="22"/>
        </w:rPr>
        <w:t xml:space="preserve">hy would selection not have decoupled </w:t>
      </w:r>
      <w:r w:rsidRPr="002612F4">
        <w:rPr>
          <w:sz w:val="22"/>
          <w:szCs w:val="22"/>
        </w:rPr>
        <w:t xml:space="preserve">a </w:t>
      </w:r>
      <w:r w:rsidR="00573B62">
        <w:rPr>
          <w:sz w:val="22"/>
          <w:szCs w:val="22"/>
        </w:rPr>
        <w:t xml:space="preserve">telomere-attrition mediated </w:t>
      </w:r>
      <w:r w:rsidR="00A10577" w:rsidRPr="002612F4">
        <w:rPr>
          <w:sz w:val="22"/>
          <w:szCs w:val="22"/>
        </w:rPr>
        <w:t xml:space="preserve">causal </w:t>
      </w:r>
      <w:r w:rsidR="00FA53CD" w:rsidRPr="002612F4">
        <w:rPr>
          <w:sz w:val="22"/>
          <w:szCs w:val="22"/>
        </w:rPr>
        <w:t xml:space="preserve">mechanistic </w:t>
      </w:r>
      <w:r w:rsidRPr="002612F4">
        <w:rPr>
          <w:sz w:val="22"/>
          <w:szCs w:val="22"/>
        </w:rPr>
        <w:t>link between current and future performance</w:t>
      </w:r>
      <w:r w:rsidR="000523D5">
        <w:rPr>
          <w:sz w:val="22"/>
          <w:szCs w:val="22"/>
        </w:rPr>
        <w:t xml:space="preserve"> (e.g. </w:t>
      </w:r>
      <w:r w:rsidR="002D674B">
        <w:rPr>
          <w:sz w:val="22"/>
          <w:szCs w:val="22"/>
        </w:rPr>
        <w:t xml:space="preserve">simply </w:t>
      </w:r>
      <w:r w:rsidR="000523D5">
        <w:rPr>
          <w:sz w:val="22"/>
          <w:szCs w:val="22"/>
        </w:rPr>
        <w:t xml:space="preserve">by favouring telomere </w:t>
      </w:r>
      <w:r w:rsidR="002D674B">
        <w:rPr>
          <w:sz w:val="22"/>
          <w:szCs w:val="22"/>
        </w:rPr>
        <w:t xml:space="preserve">length </w:t>
      </w:r>
      <w:r w:rsidR="000523D5">
        <w:rPr>
          <w:sz w:val="22"/>
          <w:szCs w:val="22"/>
        </w:rPr>
        <w:t>maintenance)</w:t>
      </w:r>
      <w:r w:rsidR="000B0174" w:rsidRPr="002612F4">
        <w:rPr>
          <w:sz w:val="22"/>
          <w:szCs w:val="22"/>
        </w:rPr>
        <w:t>?</w:t>
      </w:r>
      <w:r w:rsidRPr="002612F4">
        <w:rPr>
          <w:sz w:val="22"/>
          <w:szCs w:val="22"/>
        </w:rPr>
        <w:t xml:space="preserve"> </w:t>
      </w:r>
      <w:r w:rsidR="002F3529">
        <w:rPr>
          <w:sz w:val="22"/>
          <w:szCs w:val="22"/>
        </w:rPr>
        <w:t xml:space="preserve">One conceivable explanation is that </w:t>
      </w:r>
      <w:r w:rsidR="00E414C9">
        <w:rPr>
          <w:sz w:val="22"/>
          <w:szCs w:val="22"/>
        </w:rPr>
        <w:t xml:space="preserve">it actually would be adaptive to decouple such a link, but </w:t>
      </w:r>
      <w:r w:rsidR="002F3529">
        <w:rPr>
          <w:sz w:val="22"/>
          <w:szCs w:val="22"/>
        </w:rPr>
        <w:t xml:space="preserve">some form of </w:t>
      </w:r>
      <w:r w:rsidR="00E479AC">
        <w:rPr>
          <w:sz w:val="22"/>
          <w:szCs w:val="22"/>
        </w:rPr>
        <w:t xml:space="preserve">evolutionary </w:t>
      </w:r>
      <w:r w:rsidR="001218DC">
        <w:rPr>
          <w:sz w:val="22"/>
          <w:szCs w:val="22"/>
        </w:rPr>
        <w:t>constraint</w:t>
      </w:r>
      <w:r w:rsidR="002F3529">
        <w:rPr>
          <w:sz w:val="22"/>
          <w:szCs w:val="22"/>
        </w:rPr>
        <w:t xml:space="preserve"> born of an organism’s existing genetic, developmental and physiological architecture</w:t>
      </w:r>
      <w:r w:rsidR="00E479AC">
        <w:rPr>
          <w:sz w:val="22"/>
          <w:szCs w:val="22"/>
        </w:rPr>
        <w:t xml:space="preserve"> (i.e. a mechanistic constraint</w:t>
      </w:r>
      <w:r w:rsidR="002F3529">
        <w:rPr>
          <w:sz w:val="22"/>
          <w:szCs w:val="22"/>
        </w:rPr>
        <w:t xml:space="preserve">) has rendered </w:t>
      </w:r>
      <w:r w:rsidR="00E414C9">
        <w:rPr>
          <w:sz w:val="22"/>
          <w:szCs w:val="22"/>
        </w:rPr>
        <w:t>this</w:t>
      </w:r>
      <w:r w:rsidR="002F3529">
        <w:rPr>
          <w:sz w:val="22"/>
          <w:szCs w:val="22"/>
        </w:rPr>
        <w:t xml:space="preserve"> </w:t>
      </w:r>
      <w:r w:rsidR="002F3529" w:rsidRPr="005E2656">
        <w:rPr>
          <w:sz w:val="22"/>
          <w:szCs w:val="22"/>
        </w:rPr>
        <w:t>impossible</w:t>
      </w:r>
      <w:r w:rsidR="002F3529" w:rsidRPr="00BB3DD1">
        <w:rPr>
          <w:i/>
          <w:sz w:val="22"/>
          <w:szCs w:val="22"/>
        </w:rPr>
        <w:t xml:space="preserve"> </w:t>
      </w:r>
      <w:r w:rsidR="00E414C9">
        <w:rPr>
          <w:sz w:val="22"/>
          <w:szCs w:val="22"/>
        </w:rPr>
        <w:t>despite selection to do so</w:t>
      </w:r>
      <w:r w:rsidR="002F3529">
        <w:rPr>
          <w:sz w:val="22"/>
          <w:szCs w:val="22"/>
        </w:rPr>
        <w:t>.</w:t>
      </w:r>
      <w:r w:rsidR="001218DC">
        <w:rPr>
          <w:sz w:val="22"/>
          <w:szCs w:val="22"/>
        </w:rPr>
        <w:t xml:space="preserve"> Several lines of evidence </w:t>
      </w:r>
      <w:r w:rsidR="00E75723">
        <w:rPr>
          <w:sz w:val="22"/>
          <w:szCs w:val="22"/>
        </w:rPr>
        <w:t>argue against this scenario</w:t>
      </w:r>
      <w:r w:rsidR="001218DC">
        <w:rPr>
          <w:sz w:val="22"/>
          <w:szCs w:val="22"/>
        </w:rPr>
        <w:t xml:space="preserve">. </w:t>
      </w:r>
      <w:r w:rsidR="002E3943">
        <w:rPr>
          <w:sz w:val="22"/>
          <w:szCs w:val="22"/>
        </w:rPr>
        <w:t xml:space="preserve">First, </w:t>
      </w:r>
      <w:r w:rsidR="00877DF5" w:rsidRPr="002612F4">
        <w:rPr>
          <w:sz w:val="22"/>
          <w:szCs w:val="22"/>
        </w:rPr>
        <w:t xml:space="preserve">multiple mechanisms exist </w:t>
      </w:r>
      <w:r w:rsidR="002E3943">
        <w:rPr>
          <w:sz w:val="22"/>
          <w:szCs w:val="22"/>
        </w:rPr>
        <w:t xml:space="preserve">by which such decoupling </w:t>
      </w:r>
      <w:r w:rsidR="00B97591">
        <w:rPr>
          <w:sz w:val="22"/>
          <w:szCs w:val="22"/>
        </w:rPr>
        <w:t xml:space="preserve">might </w:t>
      </w:r>
      <w:r w:rsidR="002E3943">
        <w:rPr>
          <w:sz w:val="22"/>
          <w:szCs w:val="22"/>
        </w:rPr>
        <w:t>be achieved</w:t>
      </w:r>
      <w:r w:rsidR="00DE49AF">
        <w:rPr>
          <w:sz w:val="22"/>
          <w:szCs w:val="22"/>
        </w:rPr>
        <w:t xml:space="preserve"> </w:t>
      </w:r>
      <w:r w:rsidR="006A5B57">
        <w:rPr>
          <w:sz w:val="22"/>
          <w:szCs w:val="22"/>
        </w:rPr>
        <w:t>were it adaptive to do so</w:t>
      </w:r>
      <w:r w:rsidR="002B5E12">
        <w:rPr>
          <w:sz w:val="22"/>
          <w:szCs w:val="22"/>
        </w:rPr>
        <w:t xml:space="preserve">: </w:t>
      </w:r>
      <w:r w:rsidR="002E3943">
        <w:rPr>
          <w:sz w:val="22"/>
          <w:szCs w:val="22"/>
        </w:rPr>
        <w:t xml:space="preserve">(i) maintenance of </w:t>
      </w:r>
      <w:r w:rsidR="00B97591">
        <w:rPr>
          <w:sz w:val="22"/>
          <w:szCs w:val="22"/>
        </w:rPr>
        <w:t xml:space="preserve">somatic cell </w:t>
      </w:r>
      <w:r w:rsidR="002E3943">
        <w:rPr>
          <w:sz w:val="22"/>
          <w:szCs w:val="22"/>
        </w:rPr>
        <w:t xml:space="preserve">telomere lengths via </w:t>
      </w:r>
      <w:r w:rsidR="00B97591">
        <w:rPr>
          <w:sz w:val="22"/>
          <w:szCs w:val="22"/>
        </w:rPr>
        <w:t xml:space="preserve">telomerase </w:t>
      </w:r>
      <w:r w:rsidR="002E3943">
        <w:rPr>
          <w:sz w:val="22"/>
          <w:szCs w:val="22"/>
        </w:rPr>
        <w:t xml:space="preserve">de-repression </w:t>
      </w:r>
      <w:r w:rsidR="00B97591">
        <w:rPr>
          <w:sz w:val="22"/>
          <w:szCs w:val="22"/>
        </w:rPr>
        <w:t xml:space="preserve">or </w:t>
      </w:r>
      <w:r w:rsidR="00B64367">
        <w:rPr>
          <w:sz w:val="22"/>
          <w:szCs w:val="22"/>
        </w:rPr>
        <w:t>alternative mechanisms</w:t>
      </w:r>
      <w:r w:rsidR="00B8449B">
        <w:rPr>
          <w:sz w:val="22"/>
          <w:szCs w:val="22"/>
        </w:rPr>
        <w:t xml:space="preserve"> (</w:t>
      </w:r>
      <w:r w:rsidR="00B97591">
        <w:rPr>
          <w:sz w:val="22"/>
          <w:szCs w:val="22"/>
        </w:rPr>
        <w:t>akin to the patterns observed in germ cells</w:t>
      </w:r>
      <w:r w:rsidR="00B64367">
        <w:rPr>
          <w:sz w:val="22"/>
          <w:szCs w:val="22"/>
        </w:rPr>
        <w:t xml:space="preserve"> </w:t>
      </w:r>
      <w:r w:rsidR="00B64367" w:rsidRPr="002612F4">
        <w:rPr>
          <w:sz w:val="22"/>
          <w:szCs w:val="22"/>
        </w:rPr>
        <w:fldChar w:fldCharType="begin">
          <w:fldData xml:space="preserve">PEVuZE5vdGU+PENpdGU+PEF1dGhvcj5CbGFja2J1cm48L0F1dGhvcj48WWVhcj4yMDAxPC9ZZWFy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2NzM8L3BhZ2VzPjx2b2x1bWU+MTA2PC92b2x1bWU+PG51bWJlcj42PC9udW1iZXI+PGtleXdv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NzYxLTc2ODwvcGFnZXM+PHZvbHVtZT4xMDwvdm9sdW1lPjxudW1i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ENpdGU+PEF1dGhvcj5QYXJkdWU8L0F1dGhvcj48WWVhcj4yMDExPC9ZZWFy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IwMzE3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=
</w:fldData>
        </w:fldChar>
      </w:r>
      <w:r w:rsidR="00F35342">
        <w:rPr>
          <w:sz w:val="22"/>
          <w:szCs w:val="22"/>
        </w:rPr>
        <w:instrText xml:space="preserve"> ADDIN EN.CITE </w:instrText>
      </w:r>
      <w:r w:rsidR="00F35342">
        <w:rPr>
          <w:sz w:val="22"/>
          <w:szCs w:val="22"/>
        </w:rPr>
        <w:fldChar w:fldCharType="begin">
          <w:fldData xml:space="preserve">PEVuZE5vdGU+PENpdGU+PEF1dGhvcj5CbGFja2J1cm48L0F1dGhvcj48WWVhcj4yMDAxPC9ZZWFy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2NzM8L3BhZ2VzPjx2b2x1bWU+MTA2PC92b2x1bWU+PG51bWJlcj42PC9udW1iZXI+PGtleXdv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IwMzE3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=
</w:fldData>
        </w:fldChar>
      </w:r>
      <w:r w:rsidR="00F35342">
        <w:rPr>
          <w:sz w:val="22"/>
          <w:szCs w:val="22"/>
        </w:rPr>
        <w:instrText xml:space="preserve"> ADDIN EN.CITE.DATA </w:instrText>
      </w:r>
      <w:r w:rsidR="00F35342">
        <w:rPr>
          <w:sz w:val="22"/>
          <w:szCs w:val="22"/>
        </w:rPr>
      </w:r>
      <w:r w:rsidR="00F35342">
        <w:rPr>
          <w:sz w:val="22"/>
          <w:szCs w:val="22"/>
        </w:rPr>
        <w:fldChar w:fldCharType="end"/>
      </w:r>
      <w:r w:rsidR="00B64367" w:rsidRPr="002612F4">
        <w:rPr>
          <w:sz w:val="22"/>
          <w:szCs w:val="22"/>
        </w:rPr>
      </w:r>
      <w:r w:rsidR="00B64367" w:rsidRPr="002612F4">
        <w:rPr>
          <w:sz w:val="22"/>
          <w:szCs w:val="22"/>
        </w:rPr>
        <w:fldChar w:fldCharType="separate"/>
      </w:r>
      <w:r w:rsidR="00F35342">
        <w:rPr>
          <w:noProof/>
          <w:sz w:val="22"/>
          <w:szCs w:val="22"/>
        </w:rPr>
        <w:t>[26,27,31,77]</w:t>
      </w:r>
      <w:r w:rsidR="00B64367" w:rsidRPr="002612F4">
        <w:rPr>
          <w:sz w:val="22"/>
          <w:szCs w:val="22"/>
        </w:rPr>
        <w:fldChar w:fldCharType="end"/>
      </w:r>
      <w:r w:rsidR="00FA5D65" w:rsidRPr="00BD0CCA">
        <w:rPr>
          <w:sz w:val="22"/>
          <w:szCs w:val="22"/>
        </w:rPr>
        <w:t>)</w:t>
      </w:r>
      <w:r w:rsidR="002B5E12" w:rsidRPr="00BD0CCA">
        <w:rPr>
          <w:sz w:val="22"/>
          <w:szCs w:val="22"/>
        </w:rPr>
        <w:t>;</w:t>
      </w:r>
      <w:r w:rsidR="002B5E12">
        <w:rPr>
          <w:sz w:val="22"/>
          <w:szCs w:val="22"/>
        </w:rPr>
        <w:t xml:space="preserve"> </w:t>
      </w:r>
      <w:r w:rsidR="002E3943">
        <w:rPr>
          <w:sz w:val="22"/>
          <w:szCs w:val="22"/>
        </w:rPr>
        <w:t xml:space="preserve">(ii) </w:t>
      </w:r>
      <w:r w:rsidR="006000C7">
        <w:rPr>
          <w:sz w:val="22"/>
          <w:szCs w:val="22"/>
        </w:rPr>
        <w:t xml:space="preserve">increasing the ‘initial’ telomere lengths of cell lineages </w:t>
      </w:r>
      <w:r w:rsidR="006000C7" w:rsidRPr="002612F4">
        <w:rPr>
          <w:sz w:val="22"/>
          <w:szCs w:val="22"/>
        </w:rPr>
        <w:fldChar w:fldCharType="begin"/>
      </w:r>
      <w:r w:rsidR="00B2413F">
        <w:rPr>
          <w:sz w:val="22"/>
          <w:szCs w:val="22"/>
        </w:rPr>
        <w:instrText xml:space="preserve"> ADDIN EN.CITE &lt;EndNote&gt;&lt;Cite&gt;&lt;Author&gt;Blackburn&lt;/Author&gt;&lt;Year&gt;2001&lt;/Year&gt;&lt;RecNum&gt;10044&lt;/RecNum&gt;&lt;Prefix&gt;e.g. by modifying the set-points of telomere length homeostasis`; &lt;/Prefix&gt;&lt;DisplayText&gt;[e.g. by modifying the set-points of telomere length homeostasis; 26]&lt;/DisplayText&gt;&lt;record&gt;&lt;rec-number&gt;10044&lt;/rec-number&gt;&lt;foreign-keys&gt;&lt;key app="EN" db-id="99we5205z59tpfe5dftpafsxe0s209r5ftdw"&gt;10044&lt;/key&gt;&lt;/foreign-keys&gt;&lt;ref-type name="Journal Article"&gt;17&lt;/ref-type&gt;&lt;contributors&gt;&lt;authors&gt;&lt;author&gt;Blackburn, E. H.&lt;/author&gt;&lt;/authors&gt;&lt;/contributors&gt;&lt;auth-address&gt;Univ Calif San Francisco, Dept Biochem &amp;amp; Biophys, San Francisco, CA 94143 USA&lt;/auth-address&gt;&lt;titles&gt;&lt;title&gt;Switching and signaling at the telomere&lt;/title&gt;&lt;secondary-title&gt;Cell&lt;/secondary-title&gt;&lt;alt-title&gt;Cell&lt;/alt-title&gt;&lt;/titles&gt;&lt;periodical&gt;&lt;full-title&gt;Cell&lt;/full-title&gt;&lt;abbr-1&gt;Cell&lt;/abbr-1&gt;&lt;/periodical&gt;&lt;alt-periodical&gt;&lt;full-title&gt;Cell&lt;/full-title&gt;&lt;abbr-1&gt;Cell&lt;/abbr-1&gt;&lt;/alt-periodical&gt;&lt;pages&gt;661-673&lt;/pages&gt;&lt;volume&gt;106&lt;/volume&gt;&lt;number&gt;6&lt;/number&gt;&lt;keywords&gt;&lt;keyword&gt;to-end fusions&lt;/keyword&gt;&lt;keyword&gt;saccharomyces-cerevisiae&lt;/keyword&gt;&lt;keyword&gt;yeast telomeres&lt;/keyword&gt;&lt;keyword&gt;fission yeast&lt;/keyword&gt;&lt;keyword&gt;human-cells&lt;/keyword&gt;&lt;keyword&gt;reverse-transcriptase&lt;/keyword&gt;&lt;keyword&gt;life-span&lt;/keyword&gt;&lt;keyword&gt;in-vivo&lt;/keyword&gt;&lt;keyword&gt;ectopic expression&lt;/keyword&gt;&lt;keyword&gt;terminal region&lt;/keyword&gt;&lt;/keywords&gt;&lt;dates&gt;&lt;year&gt;2001&lt;/year&gt;&lt;pub-dates&gt;&lt;date&gt;Sep 21&lt;/date&gt;&lt;/pub-dates&gt;&lt;/dates&gt;&lt;isbn&gt;0092-8674&lt;/isbn&gt;&lt;accession-num&gt;WOS:000171213000004&lt;/accession-num&gt;&lt;urls&gt;&lt;related-urls&gt;&lt;url&gt;&amp;lt;Go to ISI&amp;gt;://WOS:000171213000004&lt;/url&gt;&lt;/related-urls&gt;&lt;/urls&gt;&lt;electronic-resource-num&gt;Doi 10.1016/S0092-8674(01)00492-5&lt;/electronic-resource-num&gt;&lt;language&gt;English&lt;/language&gt;&lt;/record&gt;&lt;/Cite&gt;&lt;/EndNote&gt;</w:instrText>
      </w:r>
      <w:r w:rsidR="006000C7" w:rsidRPr="002612F4">
        <w:rPr>
          <w:sz w:val="22"/>
          <w:szCs w:val="22"/>
        </w:rPr>
        <w:fldChar w:fldCharType="separate"/>
      </w:r>
      <w:r w:rsidR="00B2413F">
        <w:rPr>
          <w:noProof/>
          <w:sz w:val="22"/>
          <w:szCs w:val="22"/>
        </w:rPr>
        <w:t>[e.g. by modifying the set-points of telomere length homeostasis; 26]</w:t>
      </w:r>
      <w:r w:rsidR="006000C7" w:rsidRPr="002612F4">
        <w:rPr>
          <w:sz w:val="22"/>
          <w:szCs w:val="22"/>
        </w:rPr>
        <w:fldChar w:fldCharType="end"/>
      </w:r>
      <w:r w:rsidR="002E3943">
        <w:rPr>
          <w:sz w:val="22"/>
          <w:szCs w:val="22"/>
        </w:rPr>
        <w:t xml:space="preserve">, </w:t>
      </w:r>
      <w:r w:rsidR="00FE06FF">
        <w:rPr>
          <w:sz w:val="22"/>
          <w:szCs w:val="22"/>
        </w:rPr>
        <w:t xml:space="preserve">and </w:t>
      </w:r>
      <w:r w:rsidR="00877DF5" w:rsidRPr="002612F4">
        <w:rPr>
          <w:sz w:val="22"/>
          <w:szCs w:val="22"/>
        </w:rPr>
        <w:t>(i</w:t>
      </w:r>
      <w:r w:rsidR="002E3943">
        <w:rPr>
          <w:sz w:val="22"/>
          <w:szCs w:val="22"/>
        </w:rPr>
        <w:t>i</w:t>
      </w:r>
      <w:r w:rsidR="00877DF5" w:rsidRPr="002612F4">
        <w:rPr>
          <w:sz w:val="22"/>
          <w:szCs w:val="22"/>
        </w:rPr>
        <w:t xml:space="preserve">i) </w:t>
      </w:r>
      <w:r w:rsidR="002E3943">
        <w:rPr>
          <w:sz w:val="22"/>
          <w:szCs w:val="22"/>
        </w:rPr>
        <w:t xml:space="preserve">the </w:t>
      </w:r>
      <w:r w:rsidR="00CA67D2">
        <w:rPr>
          <w:sz w:val="22"/>
          <w:szCs w:val="22"/>
        </w:rPr>
        <w:t>evolution of a</w:t>
      </w:r>
      <w:r w:rsidR="001750F3">
        <w:rPr>
          <w:sz w:val="22"/>
          <w:szCs w:val="22"/>
        </w:rPr>
        <w:t>n alternative</w:t>
      </w:r>
      <w:r w:rsidR="008900F7">
        <w:rPr>
          <w:sz w:val="22"/>
          <w:szCs w:val="22"/>
        </w:rPr>
        <w:t xml:space="preserve"> telomere</w:t>
      </w:r>
      <w:r w:rsidR="00CA67D2">
        <w:rPr>
          <w:sz w:val="22"/>
          <w:szCs w:val="22"/>
        </w:rPr>
        <w:t xml:space="preserve"> structure </w:t>
      </w:r>
      <w:r w:rsidR="00EC1F45" w:rsidRPr="002612F4">
        <w:rPr>
          <w:sz w:val="22"/>
          <w:szCs w:val="22"/>
        </w:rPr>
        <w:fldChar w:fldCharType="begin">
          <w:fldData xml:space="preserve">PEVuZE5vdGU+PENpdGU+PEF1dGhvcj5CbGFja2J1cm48L0F1dGhvcj48WWVhcj4yMDAxPC9ZZWFy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NjEt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jAzMTctMjAzMjQ8L3BhZ2VzPjx2b2x1bWU+MTA4PC92b2x1bWU+PG51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</w:fldData>
        </w:fldChar>
      </w:r>
      <w:r w:rsidR="002F6EE1">
        <w:rPr>
          <w:sz w:val="22"/>
          <w:szCs w:val="22"/>
        </w:rPr>
        <w:instrText xml:space="preserve"> ADDIN EN.CITE </w:instrText>
      </w:r>
      <w:r w:rsidR="002F6EE1">
        <w:rPr>
          <w:sz w:val="22"/>
          <w:szCs w:val="22"/>
        </w:rPr>
        <w:fldChar w:fldCharType="begin">
          <w:fldData xml:space="preserve">PEVuZE5vdGU+PENpdGU+PEF1dGhvcj5CbGFja2J1cm48L0F1dGhvcj48WWVhcj4yMDAxPC9ZZWFy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NjEt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MjAzMTctMjAzMjQ8L3BhZ2VzPjx2b2x1bWU+MTA4PC92b2x1bWU+PG51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</w:fldData>
        </w:fldChar>
      </w:r>
      <w:r w:rsidR="002F6EE1">
        <w:rPr>
          <w:sz w:val="22"/>
          <w:szCs w:val="22"/>
        </w:rPr>
        <w:instrText xml:space="preserve"> ADDIN EN.CITE.DATA </w:instrText>
      </w:r>
      <w:r w:rsidR="002F6EE1">
        <w:rPr>
          <w:sz w:val="22"/>
          <w:szCs w:val="22"/>
        </w:rPr>
      </w:r>
      <w:r w:rsidR="002F6EE1">
        <w:rPr>
          <w:sz w:val="22"/>
          <w:szCs w:val="22"/>
        </w:rPr>
        <w:fldChar w:fldCharType="end"/>
      </w:r>
      <w:r w:rsidR="00EC1F45" w:rsidRPr="002612F4">
        <w:rPr>
          <w:sz w:val="22"/>
          <w:szCs w:val="22"/>
        </w:rPr>
      </w:r>
      <w:r w:rsidR="00EC1F45" w:rsidRPr="002612F4">
        <w:rPr>
          <w:sz w:val="22"/>
          <w:szCs w:val="22"/>
        </w:rPr>
        <w:fldChar w:fldCharType="separate"/>
      </w:r>
      <w:r w:rsidR="002F6EE1">
        <w:rPr>
          <w:noProof/>
          <w:sz w:val="22"/>
          <w:szCs w:val="22"/>
        </w:rPr>
        <w:t>[as has occured in some plant and animal lineages; 26,77]</w:t>
      </w:r>
      <w:r w:rsidR="00EC1F45" w:rsidRPr="002612F4">
        <w:rPr>
          <w:sz w:val="22"/>
          <w:szCs w:val="22"/>
        </w:rPr>
        <w:fldChar w:fldCharType="end"/>
      </w:r>
      <w:r w:rsidR="001750F3">
        <w:rPr>
          <w:sz w:val="22"/>
          <w:szCs w:val="22"/>
        </w:rPr>
        <w:t xml:space="preserve"> </w:t>
      </w:r>
      <w:r w:rsidR="00CA67D2">
        <w:rPr>
          <w:sz w:val="22"/>
          <w:szCs w:val="22"/>
        </w:rPr>
        <w:t xml:space="preserve">that </w:t>
      </w:r>
      <w:r w:rsidR="008B2543">
        <w:rPr>
          <w:sz w:val="22"/>
          <w:szCs w:val="22"/>
        </w:rPr>
        <w:t xml:space="preserve">is </w:t>
      </w:r>
      <w:r w:rsidR="00CA67D2">
        <w:rPr>
          <w:sz w:val="22"/>
          <w:szCs w:val="22"/>
        </w:rPr>
        <w:t xml:space="preserve">more robust to oxidative damage or accessible for </w:t>
      </w:r>
      <w:r w:rsidR="00650D6A">
        <w:rPr>
          <w:sz w:val="22"/>
          <w:szCs w:val="22"/>
        </w:rPr>
        <w:t xml:space="preserve">DNA </w:t>
      </w:r>
      <w:r w:rsidR="00CA67D2">
        <w:rPr>
          <w:sz w:val="22"/>
          <w:szCs w:val="22"/>
        </w:rPr>
        <w:t xml:space="preserve">repair </w:t>
      </w:r>
      <w:r w:rsidR="00EC1F45" w:rsidRPr="002612F4">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 </w:instrText>
      </w:r>
      <w:r w:rsidR="00B2413F">
        <w:rPr>
          <w:sz w:val="22"/>
          <w:szCs w:val="22"/>
        </w:rPr>
        <w:fldChar w:fldCharType="begin">
          <w:fldData xml:space="preserve">PEVuZE5vdGU+PENpdGU+PEF1dGhvcj5MYW5zZG9ycDwvQXV0aG9yPjxZZWFyPjIwMDU8L1llYXI+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C1F45" w:rsidRPr="002612F4">
        <w:rPr>
          <w:sz w:val="22"/>
          <w:szCs w:val="22"/>
        </w:rPr>
      </w:r>
      <w:r w:rsidR="00EC1F45" w:rsidRPr="002612F4">
        <w:rPr>
          <w:sz w:val="22"/>
          <w:szCs w:val="22"/>
        </w:rPr>
        <w:fldChar w:fldCharType="separate"/>
      </w:r>
      <w:r w:rsidR="00B2413F">
        <w:rPr>
          <w:noProof/>
          <w:sz w:val="22"/>
          <w:szCs w:val="22"/>
        </w:rPr>
        <w:t>[28,29]</w:t>
      </w:r>
      <w:r w:rsidR="00EC1F45" w:rsidRPr="002612F4">
        <w:rPr>
          <w:sz w:val="22"/>
          <w:szCs w:val="22"/>
        </w:rPr>
        <w:fldChar w:fldCharType="end"/>
      </w:r>
      <w:r w:rsidR="008B5018">
        <w:rPr>
          <w:sz w:val="22"/>
          <w:szCs w:val="22"/>
        </w:rPr>
        <w:t>.</w:t>
      </w:r>
      <w:r w:rsidR="0082454A">
        <w:rPr>
          <w:sz w:val="22"/>
          <w:szCs w:val="22"/>
        </w:rPr>
        <w:t xml:space="preserve"> </w:t>
      </w:r>
      <w:r w:rsidR="00A6290B">
        <w:rPr>
          <w:sz w:val="22"/>
          <w:szCs w:val="22"/>
        </w:rPr>
        <w:t xml:space="preserve">Second, </w:t>
      </w:r>
      <w:r w:rsidR="00A6290B" w:rsidRPr="002612F4">
        <w:rPr>
          <w:sz w:val="22"/>
          <w:szCs w:val="22"/>
        </w:rPr>
        <w:t xml:space="preserve">marked inter-specific, inter-individual </w:t>
      </w:r>
      <w:r w:rsidR="00A6290B">
        <w:rPr>
          <w:sz w:val="22"/>
          <w:szCs w:val="22"/>
        </w:rPr>
        <w:t xml:space="preserve">and </w:t>
      </w:r>
      <w:r w:rsidR="00A6290B" w:rsidRPr="002612F4">
        <w:rPr>
          <w:sz w:val="22"/>
          <w:szCs w:val="22"/>
        </w:rPr>
        <w:t>within-individual variation</w:t>
      </w:r>
      <w:r w:rsidR="006C6B8C">
        <w:rPr>
          <w:sz w:val="22"/>
          <w:szCs w:val="22"/>
        </w:rPr>
        <w:t xml:space="preserve"> exists</w:t>
      </w:r>
      <w:r w:rsidR="00A6290B">
        <w:rPr>
          <w:sz w:val="22"/>
          <w:szCs w:val="22"/>
        </w:rPr>
        <w:t xml:space="preserve"> (often with heritable genetic components</w:t>
      </w:r>
      <w:r w:rsidR="007E4676">
        <w:rPr>
          <w:sz w:val="22"/>
          <w:szCs w:val="22"/>
        </w:rPr>
        <w:t xml:space="preserve"> </w:t>
      </w:r>
      <w:r w:rsidR="006C6B8C">
        <w:rPr>
          <w:sz w:val="22"/>
          <w:szCs w:val="22"/>
        </w:rPr>
        <w:fldChar w:fldCharType="begin"/>
      </w:r>
      <w:r w:rsidR="002F6EE1">
        <w:rPr>
          <w:sz w:val="22"/>
          <w:szCs w:val="22"/>
        </w:rPr>
        <w:instrText xml:space="preserve"> ADDIN EN.CITE &lt;EndNote&gt;&lt;Cite&gt;&lt;Author&gt;Dugdale&lt;/Author&gt;&lt;Year&gt;2017&lt;/Year&gt;&lt;RecNum&gt;13128&lt;/RecNum&gt;&lt;DisplayText&gt;[78]&lt;/DisplayText&gt;&lt;record&gt;&lt;rec-number&gt;13128&lt;/rec-number&gt;&lt;foreign-keys&gt;&lt;key app="EN" db-id="99we5205z59tpfe5dftpafsxe0s209r5ftdw"&gt;13128&lt;/key&gt;&lt;/foreign-keys&gt;&lt;ref-type name="Journal Article"&gt;17&lt;/ref-type&gt;&lt;contributors&gt;&lt;authors&gt;&lt;author&gt;Dugdale, H. L.&lt;/author&gt;&lt;author&gt;Richardson, D. S.&lt;/author&gt;&lt;/authors&gt;&lt;/contributors&gt;&lt;titles&gt;&lt;title&gt;Heritability of telomere variation: it’s all about the environment!&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6C6B8C">
        <w:rPr>
          <w:sz w:val="22"/>
          <w:szCs w:val="22"/>
        </w:rPr>
        <w:fldChar w:fldCharType="separate"/>
      </w:r>
      <w:r w:rsidR="002F6EE1">
        <w:rPr>
          <w:noProof/>
          <w:sz w:val="22"/>
          <w:szCs w:val="22"/>
        </w:rPr>
        <w:t>[78]</w:t>
      </w:r>
      <w:r w:rsidR="006C6B8C">
        <w:rPr>
          <w:sz w:val="22"/>
          <w:szCs w:val="22"/>
        </w:rPr>
        <w:fldChar w:fldCharType="end"/>
      </w:r>
      <w:r w:rsidR="00A6290B">
        <w:rPr>
          <w:sz w:val="22"/>
          <w:szCs w:val="22"/>
        </w:rPr>
        <w:t xml:space="preserve">) </w:t>
      </w:r>
      <w:r w:rsidR="00A6290B" w:rsidRPr="002612F4">
        <w:rPr>
          <w:sz w:val="22"/>
          <w:szCs w:val="22"/>
        </w:rPr>
        <w:t xml:space="preserve">in </w:t>
      </w:r>
      <w:r w:rsidR="00A6290B">
        <w:rPr>
          <w:sz w:val="22"/>
          <w:szCs w:val="22"/>
        </w:rPr>
        <w:t xml:space="preserve">the telomeric traits that selection might act upon to achieve such decoupling (e.g. telomere length </w:t>
      </w:r>
      <w:r w:rsidR="00A6290B" w:rsidRPr="002612F4">
        <w:rPr>
          <w:sz w:val="22"/>
          <w:szCs w:val="22"/>
        </w:rPr>
        <w:fldChar w:fldCharType="begin">
          <w:fldData xml:space="preserve">PEVuZE5vdGU+PENpdGU+PEF1dGhvcj5Hb21lczwvQXV0aG9yPjxZZWFyPjIwMTE8L1llYXI+PFJl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ZvbHVtZT4yODI8L3ZvbHVt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</w:fldData>
        </w:fldChar>
      </w:r>
      <w:r w:rsidR="002F6EE1">
        <w:rPr>
          <w:sz w:val="22"/>
          <w:szCs w:val="22"/>
        </w:rPr>
        <w:instrText xml:space="preserve"> ADDIN EN.CITE </w:instrText>
      </w:r>
      <w:r w:rsidR="002F6EE1">
        <w:rPr>
          <w:sz w:val="22"/>
          <w:szCs w:val="22"/>
        </w:rPr>
        <w:fldChar w:fldCharType="begin">
          <w:fldData xml:space="preserve">PEVuZE5vdGU+PENpdGU+PEF1dGhvcj5Hb21lczwvQXV0aG9yPjxZZWFyPjIwMTE8L1llYXI+PFJl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ZvbHVtZT4yODI8L3ZvbHVt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</w:fldData>
        </w:fldChar>
      </w:r>
      <w:r w:rsidR="002F6EE1">
        <w:rPr>
          <w:sz w:val="22"/>
          <w:szCs w:val="22"/>
        </w:rPr>
        <w:instrText xml:space="preserve"> ADDIN EN.CITE.DATA </w:instrText>
      </w:r>
      <w:r w:rsidR="002F6EE1">
        <w:rPr>
          <w:sz w:val="22"/>
          <w:szCs w:val="22"/>
        </w:rPr>
      </w:r>
      <w:r w:rsidR="002F6EE1">
        <w:rPr>
          <w:sz w:val="22"/>
          <w:szCs w:val="22"/>
        </w:rPr>
        <w:fldChar w:fldCharType="end"/>
      </w:r>
      <w:r w:rsidR="00A6290B" w:rsidRPr="002612F4">
        <w:rPr>
          <w:sz w:val="22"/>
          <w:szCs w:val="22"/>
        </w:rPr>
      </w:r>
      <w:r w:rsidR="00A6290B" w:rsidRPr="002612F4">
        <w:rPr>
          <w:sz w:val="22"/>
          <w:szCs w:val="22"/>
        </w:rPr>
        <w:fldChar w:fldCharType="separate"/>
      </w:r>
      <w:r w:rsidR="002F6EE1">
        <w:rPr>
          <w:noProof/>
          <w:sz w:val="22"/>
          <w:szCs w:val="22"/>
        </w:rPr>
        <w:t>[27,65,66,79]</w:t>
      </w:r>
      <w:r w:rsidR="00A6290B" w:rsidRPr="002612F4">
        <w:rPr>
          <w:sz w:val="22"/>
          <w:szCs w:val="22"/>
        </w:rPr>
        <w:fldChar w:fldCharType="end"/>
      </w:r>
      <w:r w:rsidR="00A6290B">
        <w:rPr>
          <w:sz w:val="22"/>
          <w:szCs w:val="22"/>
        </w:rPr>
        <w:t xml:space="preserve"> and telomerase expression </w:t>
      </w:r>
      <w:r w:rsidR="00A6290B" w:rsidRPr="002612F4">
        <w:rPr>
          <w:rFonts w:cs="Arial"/>
          <w:sz w:val="22"/>
          <w:szCs w:val="22"/>
          <w:lang w:val="en-US"/>
        </w:rPr>
        <w:fldChar w:fldCharType="begin">
          <w:fldData xml:space="preserve">PEVuZE5vdGU+PENpdGU+PEF1dGhvcj5Hb21lczwvQXV0aG9yPjxZZWFyPjIwMTE8L1llYXI+PFJl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</w:fldData>
        </w:fldChar>
      </w:r>
      <w:r w:rsidR="00F35342">
        <w:rPr>
          <w:rFonts w:cs="Arial"/>
          <w:sz w:val="22"/>
          <w:szCs w:val="22"/>
          <w:lang w:val="en-US"/>
        </w:rPr>
        <w:instrText xml:space="preserve"> ADDIN EN.CITE </w:instrText>
      </w:r>
      <w:r w:rsidR="00F35342">
        <w:rPr>
          <w:rFonts w:cs="Arial"/>
          <w:sz w:val="22"/>
          <w:szCs w:val="22"/>
          <w:lang w:val="en-US"/>
        </w:rPr>
        <w:fldChar w:fldCharType="begin">
          <w:fldData xml:space="preserve">PEVuZE5vdGU+PENpdGU+PEF1dGhvcj5Hb21lczwvQXV0aG9yPjxZZWFyPjIwMTE8L1llYXI+PFJl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</w:fldData>
        </w:fldChar>
      </w:r>
      <w:r w:rsidR="00F35342">
        <w:rPr>
          <w:rFonts w:cs="Arial"/>
          <w:sz w:val="22"/>
          <w:szCs w:val="22"/>
          <w:lang w:val="en-US"/>
        </w:rPr>
        <w:instrText xml:space="preserve"> ADDIN EN.CITE.DATA </w:instrText>
      </w:r>
      <w:r w:rsidR="00F35342">
        <w:rPr>
          <w:rFonts w:cs="Arial"/>
          <w:sz w:val="22"/>
          <w:szCs w:val="22"/>
          <w:lang w:val="en-US"/>
        </w:rPr>
      </w:r>
      <w:r w:rsidR="00F35342">
        <w:rPr>
          <w:rFonts w:cs="Arial"/>
          <w:sz w:val="22"/>
          <w:szCs w:val="22"/>
          <w:lang w:val="en-US"/>
        </w:rPr>
        <w:fldChar w:fldCharType="end"/>
      </w:r>
      <w:r w:rsidR="00A6290B" w:rsidRPr="002612F4">
        <w:rPr>
          <w:rFonts w:cs="Arial"/>
          <w:sz w:val="22"/>
          <w:szCs w:val="22"/>
          <w:lang w:val="en-US"/>
        </w:rPr>
      </w:r>
      <w:r w:rsidR="00A6290B" w:rsidRPr="002612F4">
        <w:rPr>
          <w:rFonts w:cs="Arial"/>
          <w:sz w:val="22"/>
          <w:szCs w:val="22"/>
          <w:lang w:val="en-US"/>
        </w:rPr>
        <w:fldChar w:fldCharType="separate"/>
      </w:r>
      <w:r w:rsidR="00F35342">
        <w:rPr>
          <w:rFonts w:cs="Arial"/>
          <w:noProof/>
          <w:sz w:val="22"/>
          <w:szCs w:val="22"/>
          <w:lang w:val="en-US"/>
        </w:rPr>
        <w:t>[27,31,72,73,79]</w:t>
      </w:r>
      <w:r w:rsidR="00A6290B" w:rsidRPr="002612F4">
        <w:rPr>
          <w:rFonts w:cs="Arial"/>
          <w:sz w:val="22"/>
          <w:szCs w:val="22"/>
          <w:lang w:val="en-US"/>
        </w:rPr>
        <w:fldChar w:fldCharType="end"/>
      </w:r>
      <w:r w:rsidR="00A6290B">
        <w:rPr>
          <w:sz w:val="22"/>
          <w:szCs w:val="22"/>
        </w:rPr>
        <w:t xml:space="preserve">), </w:t>
      </w:r>
      <w:r w:rsidR="00A6290B" w:rsidRPr="002612F4">
        <w:rPr>
          <w:sz w:val="22"/>
          <w:szCs w:val="22"/>
        </w:rPr>
        <w:t xml:space="preserve">highlighting their likely lability over developmental </w:t>
      </w:r>
      <w:r w:rsidR="00A6290B">
        <w:rPr>
          <w:sz w:val="22"/>
          <w:szCs w:val="22"/>
        </w:rPr>
        <w:t xml:space="preserve">and evolutionary </w:t>
      </w:r>
      <w:r w:rsidR="00A6290B" w:rsidRPr="002612F4">
        <w:rPr>
          <w:sz w:val="22"/>
          <w:szCs w:val="22"/>
        </w:rPr>
        <w:t>time</w:t>
      </w:r>
      <w:r w:rsidR="00A6290B">
        <w:rPr>
          <w:sz w:val="22"/>
          <w:szCs w:val="22"/>
        </w:rPr>
        <w:t>. Indeed, recent comparative studies have highlighted evolutionary changes in both telomere length and telomerase expression consistent with adaptive explanations for attrition (</w:t>
      </w:r>
      <w:r w:rsidR="00033192">
        <w:rPr>
          <w:sz w:val="22"/>
          <w:szCs w:val="22"/>
        </w:rPr>
        <w:t xml:space="preserve">e.g. </w:t>
      </w:r>
      <w:r w:rsidR="00A6290B" w:rsidRPr="002612F4">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 </w:instrText>
      </w:r>
      <w:r w:rsidR="002F6EE1">
        <w:rPr>
          <w:sz w:val="22"/>
          <w:szCs w:val="22"/>
        </w:rPr>
        <w:fldChar w:fldCharType="begin">
          <w:fldData xml:space="preserve">PEVuZE5vdGU+PENpdGU+PEF1dGhvcj5Hb21lczwvQXV0aG9yPjxZZWFyPjIwMTE8L1llYXI+PFJl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</w:fldData>
        </w:fldChar>
      </w:r>
      <w:r w:rsidR="002F6EE1">
        <w:rPr>
          <w:sz w:val="22"/>
          <w:szCs w:val="22"/>
        </w:rPr>
        <w:instrText xml:space="preserve"> ADDIN EN.CITE.DATA </w:instrText>
      </w:r>
      <w:r w:rsidR="002F6EE1">
        <w:rPr>
          <w:sz w:val="22"/>
          <w:szCs w:val="22"/>
        </w:rPr>
      </w:r>
      <w:r w:rsidR="002F6EE1">
        <w:rPr>
          <w:sz w:val="22"/>
          <w:szCs w:val="22"/>
        </w:rPr>
        <w:fldChar w:fldCharType="end"/>
      </w:r>
      <w:r w:rsidR="00A6290B" w:rsidRPr="002612F4">
        <w:rPr>
          <w:sz w:val="22"/>
          <w:szCs w:val="22"/>
        </w:rPr>
      </w:r>
      <w:r w:rsidR="00A6290B" w:rsidRPr="002612F4">
        <w:rPr>
          <w:sz w:val="22"/>
          <w:szCs w:val="22"/>
        </w:rPr>
        <w:fldChar w:fldCharType="separate"/>
      </w:r>
      <w:r w:rsidR="002F6EE1">
        <w:rPr>
          <w:noProof/>
          <w:sz w:val="22"/>
          <w:szCs w:val="22"/>
        </w:rPr>
        <w:t>[27,74]</w:t>
      </w:r>
      <w:r w:rsidR="00A6290B" w:rsidRPr="002612F4">
        <w:rPr>
          <w:sz w:val="22"/>
          <w:szCs w:val="22"/>
        </w:rPr>
        <w:fldChar w:fldCharType="end"/>
      </w:r>
      <w:r w:rsidR="00A6290B">
        <w:rPr>
          <w:sz w:val="22"/>
          <w:szCs w:val="22"/>
        </w:rPr>
        <w:t xml:space="preserve">; see below). </w:t>
      </w:r>
      <w:r w:rsidR="00877DF5" w:rsidRPr="002612F4">
        <w:rPr>
          <w:sz w:val="22"/>
          <w:szCs w:val="22"/>
        </w:rPr>
        <w:t xml:space="preserve">Collectively these patterns highlight no evident reason to </w:t>
      </w:r>
      <w:r w:rsidR="0048586A">
        <w:rPr>
          <w:sz w:val="22"/>
          <w:szCs w:val="22"/>
        </w:rPr>
        <w:t xml:space="preserve">suspect that </w:t>
      </w:r>
      <w:r w:rsidR="00A97D3A">
        <w:rPr>
          <w:sz w:val="22"/>
          <w:szCs w:val="22"/>
        </w:rPr>
        <w:t xml:space="preserve">a </w:t>
      </w:r>
      <w:r w:rsidR="00173260">
        <w:rPr>
          <w:sz w:val="22"/>
          <w:szCs w:val="22"/>
        </w:rPr>
        <w:t xml:space="preserve">telomere-attrition mediated </w:t>
      </w:r>
      <w:r w:rsidR="00173260" w:rsidRPr="002612F4">
        <w:rPr>
          <w:sz w:val="22"/>
          <w:szCs w:val="22"/>
        </w:rPr>
        <w:t>mechanistic link between current and future performance</w:t>
      </w:r>
      <w:r w:rsidR="00173260">
        <w:rPr>
          <w:sz w:val="22"/>
          <w:szCs w:val="22"/>
        </w:rPr>
        <w:t xml:space="preserve"> </w:t>
      </w:r>
      <w:r w:rsidR="00A97D3A">
        <w:rPr>
          <w:sz w:val="22"/>
          <w:szCs w:val="22"/>
        </w:rPr>
        <w:t>(if one exists) has been maintained because mechanistic constraint</w:t>
      </w:r>
      <w:r w:rsidR="00813FBD">
        <w:rPr>
          <w:sz w:val="22"/>
          <w:szCs w:val="22"/>
        </w:rPr>
        <w:t>s</w:t>
      </w:r>
      <w:r w:rsidR="00A97D3A">
        <w:rPr>
          <w:sz w:val="22"/>
          <w:szCs w:val="22"/>
        </w:rPr>
        <w:t xml:space="preserve"> have rendered its decoupling impossible. </w:t>
      </w:r>
      <w:r w:rsidR="009E65AE">
        <w:rPr>
          <w:sz w:val="22"/>
          <w:szCs w:val="22"/>
        </w:rPr>
        <w:t xml:space="preserve">Instead it seems more likely that telomere attrition is an </w:t>
      </w:r>
      <w:r w:rsidR="009E65AE" w:rsidRPr="009E65AE">
        <w:rPr>
          <w:sz w:val="22"/>
          <w:szCs w:val="22"/>
        </w:rPr>
        <w:t>adaptive</w:t>
      </w:r>
      <w:r w:rsidR="009E65AE" w:rsidRPr="00447FF2">
        <w:rPr>
          <w:sz w:val="22"/>
          <w:szCs w:val="22"/>
        </w:rPr>
        <w:t xml:space="preserve"> strategy</w:t>
      </w:r>
      <w:r w:rsidR="000060A5">
        <w:rPr>
          <w:sz w:val="22"/>
          <w:szCs w:val="22"/>
        </w:rPr>
        <w:t xml:space="preserve">, </w:t>
      </w:r>
      <w:r w:rsidR="009E65AE">
        <w:rPr>
          <w:sz w:val="22"/>
          <w:szCs w:val="22"/>
        </w:rPr>
        <w:t>where it occurs, despite its potential for causal negative effects on later-life performance</w:t>
      </w:r>
      <w:r w:rsidR="000060A5">
        <w:rPr>
          <w:sz w:val="22"/>
          <w:szCs w:val="22"/>
        </w:rPr>
        <w:t xml:space="preserve">. </w:t>
      </w:r>
      <w:r w:rsidR="009E65AE">
        <w:rPr>
          <w:sz w:val="22"/>
          <w:szCs w:val="22"/>
        </w:rPr>
        <w:t xml:space="preserve">I consider </w:t>
      </w:r>
      <w:r w:rsidR="001176D4">
        <w:rPr>
          <w:sz w:val="22"/>
          <w:szCs w:val="22"/>
        </w:rPr>
        <w:t xml:space="preserve">potential </w:t>
      </w:r>
      <w:r w:rsidR="009E65AE">
        <w:rPr>
          <w:sz w:val="22"/>
          <w:szCs w:val="22"/>
        </w:rPr>
        <w:t>adaptive explanations</w:t>
      </w:r>
      <w:r w:rsidR="0091767F">
        <w:rPr>
          <w:sz w:val="22"/>
          <w:szCs w:val="22"/>
        </w:rPr>
        <w:t xml:space="preserve"> </w:t>
      </w:r>
      <w:r w:rsidR="009E65AE">
        <w:rPr>
          <w:sz w:val="22"/>
          <w:szCs w:val="22"/>
        </w:rPr>
        <w:t>below.</w:t>
      </w:r>
    </w:p>
    <w:p w14:paraId="61ABDBFB" w14:textId="77777777" w:rsidR="00877DF5" w:rsidRDefault="00877DF5" w:rsidP="00877DF5">
      <w:pPr>
        <w:spacing w:line="480" w:lineRule="auto"/>
        <w:rPr>
          <w:sz w:val="22"/>
          <w:szCs w:val="22"/>
        </w:rPr>
      </w:pPr>
    </w:p>
    <w:p w14:paraId="15584E4A" w14:textId="2C65E2FB" w:rsidR="00CE1594" w:rsidRDefault="00D8704A" w:rsidP="00E7319B">
      <w:pPr>
        <w:spacing w:line="480" w:lineRule="auto"/>
        <w:rPr>
          <w:sz w:val="22"/>
          <w:szCs w:val="22"/>
        </w:rPr>
      </w:pPr>
      <w:r>
        <w:rPr>
          <w:sz w:val="22"/>
          <w:szCs w:val="22"/>
        </w:rPr>
        <w:t>A</w:t>
      </w:r>
      <w:r w:rsidR="00CC652F">
        <w:rPr>
          <w:sz w:val="22"/>
          <w:szCs w:val="22"/>
        </w:rPr>
        <w:t xml:space="preserve">daptive explanations for telomere attrition </w:t>
      </w:r>
      <w:r w:rsidR="002C060A">
        <w:rPr>
          <w:sz w:val="22"/>
          <w:szCs w:val="22"/>
        </w:rPr>
        <w:t xml:space="preserve">hinge upon identifying fitness benefits </w:t>
      </w:r>
      <w:r w:rsidR="00AB2D3F">
        <w:rPr>
          <w:sz w:val="22"/>
          <w:szCs w:val="22"/>
        </w:rPr>
        <w:t xml:space="preserve">arising from </w:t>
      </w:r>
      <w:r w:rsidR="00CC652F">
        <w:rPr>
          <w:sz w:val="22"/>
          <w:szCs w:val="22"/>
        </w:rPr>
        <w:t xml:space="preserve">attrition </w:t>
      </w:r>
      <w:r w:rsidR="002C060A">
        <w:rPr>
          <w:sz w:val="22"/>
          <w:szCs w:val="22"/>
        </w:rPr>
        <w:t xml:space="preserve">that </w:t>
      </w:r>
      <w:r w:rsidR="00AB2D3F">
        <w:rPr>
          <w:sz w:val="22"/>
          <w:szCs w:val="22"/>
        </w:rPr>
        <w:t xml:space="preserve">could </w:t>
      </w:r>
      <w:r w:rsidR="002C060A">
        <w:rPr>
          <w:sz w:val="22"/>
          <w:szCs w:val="22"/>
        </w:rPr>
        <w:t xml:space="preserve">offset </w:t>
      </w:r>
      <w:r w:rsidR="00186641">
        <w:rPr>
          <w:sz w:val="22"/>
          <w:szCs w:val="22"/>
        </w:rPr>
        <w:t xml:space="preserve">any </w:t>
      </w:r>
      <w:r w:rsidR="002C060A">
        <w:rPr>
          <w:sz w:val="22"/>
          <w:szCs w:val="22"/>
        </w:rPr>
        <w:t>fitness costs aris</w:t>
      </w:r>
      <w:r w:rsidR="00E32EBF">
        <w:rPr>
          <w:sz w:val="22"/>
          <w:szCs w:val="22"/>
        </w:rPr>
        <w:t>ing</w:t>
      </w:r>
      <w:r w:rsidR="002C060A">
        <w:rPr>
          <w:sz w:val="22"/>
          <w:szCs w:val="22"/>
        </w:rPr>
        <w:t xml:space="preserve"> from </w:t>
      </w:r>
      <w:r w:rsidR="00AB2D3F">
        <w:rPr>
          <w:sz w:val="22"/>
          <w:szCs w:val="22"/>
        </w:rPr>
        <w:t xml:space="preserve">its </w:t>
      </w:r>
      <w:r w:rsidR="00186641">
        <w:rPr>
          <w:sz w:val="22"/>
          <w:szCs w:val="22"/>
        </w:rPr>
        <w:t xml:space="preserve">downstream </w:t>
      </w:r>
      <w:r w:rsidR="00CC652F">
        <w:rPr>
          <w:sz w:val="22"/>
          <w:szCs w:val="22"/>
        </w:rPr>
        <w:t>effects</w:t>
      </w:r>
      <w:r w:rsidR="00186641">
        <w:rPr>
          <w:sz w:val="22"/>
          <w:szCs w:val="22"/>
        </w:rPr>
        <w:t xml:space="preserve"> on performance</w:t>
      </w:r>
      <w:r w:rsidR="00CC652F">
        <w:rPr>
          <w:sz w:val="22"/>
          <w:szCs w:val="22"/>
        </w:rPr>
        <w:t xml:space="preserve">. </w:t>
      </w:r>
      <w:r w:rsidR="00AD3110">
        <w:rPr>
          <w:sz w:val="22"/>
          <w:szCs w:val="22"/>
        </w:rPr>
        <w:t xml:space="preserve">One might intuitively think that such fitness benefits would need to be </w:t>
      </w:r>
      <w:r w:rsidR="00EA6974">
        <w:rPr>
          <w:sz w:val="22"/>
          <w:szCs w:val="22"/>
        </w:rPr>
        <w:t>substantial</w:t>
      </w:r>
      <w:r w:rsidR="00AD3110">
        <w:rPr>
          <w:sz w:val="22"/>
          <w:szCs w:val="22"/>
        </w:rPr>
        <w:t xml:space="preserve">, </w:t>
      </w:r>
      <w:r w:rsidR="000344C2">
        <w:rPr>
          <w:sz w:val="22"/>
          <w:szCs w:val="22"/>
        </w:rPr>
        <w:t>if</w:t>
      </w:r>
      <w:r w:rsidR="00771FEA">
        <w:rPr>
          <w:sz w:val="22"/>
          <w:szCs w:val="22"/>
        </w:rPr>
        <w:t>,</w:t>
      </w:r>
      <w:r w:rsidR="000344C2">
        <w:rPr>
          <w:sz w:val="22"/>
          <w:szCs w:val="22"/>
        </w:rPr>
        <w:t xml:space="preserve"> for example</w:t>
      </w:r>
      <w:r w:rsidR="00771FEA">
        <w:rPr>
          <w:sz w:val="22"/>
          <w:szCs w:val="22"/>
        </w:rPr>
        <w:t>,</w:t>
      </w:r>
      <w:r w:rsidR="000344C2">
        <w:rPr>
          <w:sz w:val="22"/>
          <w:szCs w:val="22"/>
        </w:rPr>
        <w:t xml:space="preserve"> telomere attrition is the principal mechanism yielding current-future life-history trade-offs. However, </w:t>
      </w:r>
      <w:r w:rsidR="00EA6974">
        <w:rPr>
          <w:sz w:val="22"/>
          <w:szCs w:val="22"/>
        </w:rPr>
        <w:t xml:space="preserve">very small </w:t>
      </w:r>
      <w:r w:rsidR="000344C2">
        <w:rPr>
          <w:sz w:val="22"/>
          <w:szCs w:val="22"/>
        </w:rPr>
        <w:t xml:space="preserve">fitness benefits </w:t>
      </w:r>
      <w:r w:rsidR="00790D2B">
        <w:rPr>
          <w:sz w:val="22"/>
          <w:szCs w:val="22"/>
        </w:rPr>
        <w:t xml:space="preserve">might actually </w:t>
      </w:r>
      <w:r w:rsidR="00B156C3">
        <w:rPr>
          <w:sz w:val="22"/>
          <w:szCs w:val="22"/>
        </w:rPr>
        <w:t xml:space="preserve">be sufficient </w:t>
      </w:r>
      <w:r w:rsidR="000344C2">
        <w:rPr>
          <w:sz w:val="22"/>
          <w:szCs w:val="22"/>
        </w:rPr>
        <w:t xml:space="preserve">if telomere attrition is </w:t>
      </w:r>
      <w:r w:rsidR="00EA6974">
        <w:rPr>
          <w:sz w:val="22"/>
          <w:szCs w:val="22"/>
        </w:rPr>
        <w:t xml:space="preserve">only </w:t>
      </w:r>
      <w:r w:rsidR="000344C2">
        <w:rPr>
          <w:sz w:val="22"/>
          <w:szCs w:val="22"/>
        </w:rPr>
        <w:t xml:space="preserve">a minor </w:t>
      </w:r>
      <w:r w:rsidR="00EA6974">
        <w:rPr>
          <w:sz w:val="22"/>
          <w:szCs w:val="22"/>
        </w:rPr>
        <w:t xml:space="preserve">causal </w:t>
      </w:r>
      <w:r w:rsidR="000344C2">
        <w:rPr>
          <w:sz w:val="22"/>
          <w:szCs w:val="22"/>
        </w:rPr>
        <w:t>player in current-future trade-offs</w:t>
      </w:r>
      <w:r w:rsidR="00E7319B">
        <w:rPr>
          <w:sz w:val="22"/>
          <w:szCs w:val="22"/>
        </w:rPr>
        <w:t xml:space="preserve"> relative to alternative mechanisms</w:t>
      </w:r>
      <w:r w:rsidR="000344C2">
        <w:rPr>
          <w:sz w:val="22"/>
          <w:szCs w:val="22"/>
        </w:rPr>
        <w:t xml:space="preserve">, </w:t>
      </w:r>
      <w:r w:rsidR="00EA6974">
        <w:rPr>
          <w:sz w:val="22"/>
          <w:szCs w:val="22"/>
        </w:rPr>
        <w:t xml:space="preserve">particularly as </w:t>
      </w:r>
      <w:r w:rsidR="000344C2">
        <w:rPr>
          <w:sz w:val="22"/>
          <w:szCs w:val="22"/>
        </w:rPr>
        <w:t xml:space="preserve">any late-life fitness costs arising from attrition may be </w:t>
      </w:r>
      <w:r w:rsidR="00790D2B">
        <w:rPr>
          <w:sz w:val="22"/>
          <w:szCs w:val="22"/>
        </w:rPr>
        <w:t xml:space="preserve">only weakly </w:t>
      </w:r>
      <w:r w:rsidR="000344C2">
        <w:rPr>
          <w:sz w:val="22"/>
          <w:szCs w:val="22"/>
        </w:rPr>
        <w:t>exposed to selection</w:t>
      </w:r>
      <w:r w:rsidR="00790D2B">
        <w:rPr>
          <w:sz w:val="22"/>
          <w:szCs w:val="22"/>
        </w:rPr>
        <w:t xml:space="preserve"> as </w:t>
      </w:r>
      <w:r w:rsidR="000344C2">
        <w:rPr>
          <w:sz w:val="22"/>
          <w:szCs w:val="22"/>
        </w:rPr>
        <w:t xml:space="preserve">few individuals survive to </w:t>
      </w:r>
      <w:r w:rsidR="00E05F73">
        <w:rPr>
          <w:sz w:val="22"/>
          <w:szCs w:val="22"/>
        </w:rPr>
        <w:t>old age</w:t>
      </w:r>
      <w:r w:rsidR="000344C2">
        <w:rPr>
          <w:sz w:val="22"/>
          <w:szCs w:val="22"/>
        </w:rPr>
        <w:t>.</w:t>
      </w:r>
    </w:p>
    <w:p w14:paraId="50397185" w14:textId="77777777" w:rsidR="00CE1594" w:rsidRDefault="00CE1594" w:rsidP="00CE1594">
      <w:pPr>
        <w:spacing w:line="480" w:lineRule="auto"/>
        <w:rPr>
          <w:sz w:val="22"/>
          <w:szCs w:val="22"/>
        </w:rPr>
      </w:pPr>
    </w:p>
    <w:p w14:paraId="54263DF9" w14:textId="7AF3AEB4" w:rsidR="00E353DD" w:rsidRPr="002612F4" w:rsidRDefault="00797E99" w:rsidP="00F2284F">
      <w:pPr>
        <w:spacing w:line="480" w:lineRule="auto"/>
        <w:rPr>
          <w:sz w:val="22"/>
          <w:szCs w:val="22"/>
        </w:rPr>
      </w:pPr>
      <w:r>
        <w:rPr>
          <w:sz w:val="22"/>
          <w:szCs w:val="22"/>
        </w:rPr>
        <w:t xml:space="preserve">I suggest that it is </w:t>
      </w:r>
      <w:r w:rsidR="00850444">
        <w:rPr>
          <w:sz w:val="22"/>
          <w:szCs w:val="22"/>
        </w:rPr>
        <w:t xml:space="preserve">worthwhile </w:t>
      </w:r>
      <w:r w:rsidR="00991F32">
        <w:rPr>
          <w:sz w:val="22"/>
          <w:szCs w:val="22"/>
        </w:rPr>
        <w:t xml:space="preserve">distinguishing </w:t>
      </w:r>
      <w:r w:rsidR="008E5616">
        <w:rPr>
          <w:sz w:val="22"/>
          <w:szCs w:val="22"/>
        </w:rPr>
        <w:t xml:space="preserve">two broadly different, but not mutually exclusive, </w:t>
      </w:r>
      <w:r w:rsidR="00CE1594">
        <w:rPr>
          <w:sz w:val="22"/>
          <w:szCs w:val="22"/>
        </w:rPr>
        <w:t xml:space="preserve">adaptive </w:t>
      </w:r>
      <w:r w:rsidR="008E5616">
        <w:rPr>
          <w:sz w:val="22"/>
          <w:szCs w:val="22"/>
        </w:rPr>
        <w:t xml:space="preserve">explanations </w:t>
      </w:r>
      <w:r w:rsidR="00CE1594">
        <w:rPr>
          <w:sz w:val="22"/>
          <w:szCs w:val="22"/>
        </w:rPr>
        <w:t xml:space="preserve">for telomere attrition, </w:t>
      </w:r>
      <w:r w:rsidR="008E5616">
        <w:rPr>
          <w:sz w:val="22"/>
          <w:szCs w:val="22"/>
        </w:rPr>
        <w:t xml:space="preserve">which I shall term the </w:t>
      </w:r>
      <w:r w:rsidR="009508D3">
        <w:rPr>
          <w:i/>
          <w:sz w:val="22"/>
          <w:szCs w:val="22"/>
        </w:rPr>
        <w:t xml:space="preserve">Costly Maintenance </w:t>
      </w:r>
      <w:r w:rsidR="008E5616" w:rsidRPr="00740B4A">
        <w:rPr>
          <w:i/>
          <w:sz w:val="22"/>
          <w:szCs w:val="22"/>
        </w:rPr>
        <w:t>Hypothesis</w:t>
      </w:r>
      <w:r w:rsidR="008E5616">
        <w:rPr>
          <w:i/>
          <w:sz w:val="22"/>
          <w:szCs w:val="22"/>
        </w:rPr>
        <w:t xml:space="preserve"> </w:t>
      </w:r>
      <w:r w:rsidR="008E5616" w:rsidRPr="00740B4A">
        <w:rPr>
          <w:sz w:val="22"/>
          <w:szCs w:val="22"/>
        </w:rPr>
        <w:t xml:space="preserve">and the </w:t>
      </w:r>
      <w:r w:rsidR="008E5616" w:rsidRPr="00740B4A">
        <w:rPr>
          <w:i/>
          <w:sz w:val="22"/>
          <w:szCs w:val="22"/>
        </w:rPr>
        <w:t>Functional Attrition Hypothesis</w:t>
      </w:r>
      <w:r w:rsidR="00386E55">
        <w:rPr>
          <w:sz w:val="22"/>
          <w:szCs w:val="22"/>
        </w:rPr>
        <w:t>.</w:t>
      </w:r>
      <w:r w:rsidR="00CC652F">
        <w:rPr>
          <w:sz w:val="22"/>
          <w:szCs w:val="22"/>
        </w:rPr>
        <w:t xml:space="preserve"> </w:t>
      </w:r>
      <w:r w:rsidR="009343B8">
        <w:rPr>
          <w:sz w:val="22"/>
          <w:szCs w:val="22"/>
        </w:rPr>
        <w:t xml:space="preserve">The </w:t>
      </w:r>
      <w:r w:rsidR="009508D3">
        <w:rPr>
          <w:i/>
          <w:sz w:val="22"/>
          <w:szCs w:val="22"/>
        </w:rPr>
        <w:t>Costly Maintenance</w:t>
      </w:r>
      <w:r w:rsidR="009343B8" w:rsidRPr="00982244">
        <w:rPr>
          <w:i/>
          <w:sz w:val="22"/>
          <w:szCs w:val="22"/>
        </w:rPr>
        <w:t xml:space="preserve"> Hypothesis </w:t>
      </w:r>
      <w:r w:rsidR="008E5616">
        <w:rPr>
          <w:sz w:val="22"/>
          <w:szCs w:val="22"/>
        </w:rPr>
        <w:t xml:space="preserve">proposes </w:t>
      </w:r>
      <w:r w:rsidR="003E3931">
        <w:rPr>
          <w:sz w:val="22"/>
          <w:szCs w:val="22"/>
        </w:rPr>
        <w:t xml:space="preserve">that telomere attrition is adaptive simply because </w:t>
      </w:r>
      <w:r w:rsidR="00386E55">
        <w:rPr>
          <w:sz w:val="22"/>
          <w:szCs w:val="22"/>
        </w:rPr>
        <w:t xml:space="preserve">telomere </w:t>
      </w:r>
      <w:r w:rsidR="004340DC">
        <w:rPr>
          <w:sz w:val="22"/>
          <w:szCs w:val="22"/>
        </w:rPr>
        <w:t xml:space="preserve">length </w:t>
      </w:r>
      <w:r w:rsidR="00386E55">
        <w:rPr>
          <w:sz w:val="22"/>
          <w:szCs w:val="22"/>
        </w:rPr>
        <w:t xml:space="preserve">maintenance </w:t>
      </w:r>
      <w:r w:rsidR="009508D3">
        <w:rPr>
          <w:sz w:val="22"/>
          <w:szCs w:val="22"/>
        </w:rPr>
        <w:t>(</w:t>
      </w:r>
      <w:r w:rsidR="006D3F74">
        <w:rPr>
          <w:sz w:val="22"/>
          <w:szCs w:val="22"/>
        </w:rPr>
        <w:t xml:space="preserve">e.g. </w:t>
      </w:r>
      <w:r w:rsidR="009508D3">
        <w:rPr>
          <w:sz w:val="22"/>
          <w:szCs w:val="22"/>
        </w:rPr>
        <w:t xml:space="preserve">via </w:t>
      </w:r>
      <w:r w:rsidR="009A6F88">
        <w:rPr>
          <w:sz w:val="22"/>
          <w:szCs w:val="22"/>
        </w:rPr>
        <w:t xml:space="preserve">the prevention or repair of </w:t>
      </w:r>
      <w:r w:rsidR="004B5B08">
        <w:rPr>
          <w:sz w:val="22"/>
          <w:szCs w:val="22"/>
        </w:rPr>
        <w:t xml:space="preserve">telomeric </w:t>
      </w:r>
      <w:r w:rsidR="009508D3">
        <w:rPr>
          <w:sz w:val="22"/>
          <w:szCs w:val="22"/>
        </w:rPr>
        <w:t xml:space="preserve">DNA </w:t>
      </w:r>
      <w:r w:rsidR="006D3F74">
        <w:rPr>
          <w:sz w:val="22"/>
          <w:szCs w:val="22"/>
        </w:rPr>
        <w:t xml:space="preserve">damage </w:t>
      </w:r>
      <w:r w:rsidR="009508D3">
        <w:rPr>
          <w:sz w:val="22"/>
          <w:szCs w:val="22"/>
        </w:rPr>
        <w:t xml:space="preserve">and/or </w:t>
      </w:r>
      <w:r w:rsidR="006D3F74">
        <w:rPr>
          <w:sz w:val="22"/>
          <w:szCs w:val="22"/>
        </w:rPr>
        <w:t xml:space="preserve">telomere </w:t>
      </w:r>
      <w:r w:rsidR="009508D3">
        <w:rPr>
          <w:sz w:val="22"/>
          <w:szCs w:val="22"/>
        </w:rPr>
        <w:t xml:space="preserve">elongation) </w:t>
      </w:r>
      <w:r w:rsidR="00386E55">
        <w:rPr>
          <w:sz w:val="22"/>
          <w:szCs w:val="22"/>
        </w:rPr>
        <w:t>entails costs</w:t>
      </w:r>
      <w:r w:rsidR="009508D3">
        <w:rPr>
          <w:sz w:val="22"/>
          <w:szCs w:val="22"/>
        </w:rPr>
        <w:t xml:space="preserve"> which collectively render the toleration of attrition adaptive. Such costs could arise </w:t>
      </w:r>
      <w:r w:rsidR="00EE5638">
        <w:rPr>
          <w:sz w:val="22"/>
          <w:szCs w:val="22"/>
        </w:rPr>
        <w:t xml:space="preserve">simply </w:t>
      </w:r>
      <w:r w:rsidR="009508D3">
        <w:rPr>
          <w:sz w:val="22"/>
          <w:szCs w:val="22"/>
        </w:rPr>
        <w:t>from the resources required for telomere maintenance</w:t>
      </w:r>
      <w:r w:rsidR="00C25254">
        <w:rPr>
          <w:sz w:val="22"/>
          <w:szCs w:val="22"/>
        </w:rPr>
        <w:t xml:space="preserve"> (</w:t>
      </w:r>
      <w:r w:rsidR="009508D3">
        <w:rPr>
          <w:sz w:val="22"/>
          <w:szCs w:val="22"/>
        </w:rPr>
        <w:t xml:space="preserve">aligning this hypothesis with the logic of </w:t>
      </w:r>
      <w:r w:rsidR="004B5B08">
        <w:rPr>
          <w:sz w:val="22"/>
          <w:szCs w:val="22"/>
        </w:rPr>
        <w:t>resource allocation approaches to life-history evolution; see introduction</w:t>
      </w:r>
      <w:r w:rsidR="009508D3">
        <w:rPr>
          <w:sz w:val="22"/>
          <w:szCs w:val="22"/>
        </w:rPr>
        <w:t>)</w:t>
      </w:r>
      <w:r w:rsidR="00C32558">
        <w:rPr>
          <w:sz w:val="22"/>
          <w:szCs w:val="22"/>
        </w:rPr>
        <w:t xml:space="preserve">, but could also </w:t>
      </w:r>
      <w:r w:rsidR="003C13CE">
        <w:rPr>
          <w:sz w:val="22"/>
          <w:szCs w:val="22"/>
        </w:rPr>
        <w:t xml:space="preserve">conceivably </w:t>
      </w:r>
      <w:r w:rsidR="00C32558">
        <w:rPr>
          <w:sz w:val="22"/>
          <w:szCs w:val="22"/>
        </w:rPr>
        <w:t xml:space="preserve">arise from </w:t>
      </w:r>
      <w:r w:rsidR="00C25254">
        <w:rPr>
          <w:sz w:val="22"/>
          <w:szCs w:val="22"/>
        </w:rPr>
        <w:t xml:space="preserve">other </w:t>
      </w:r>
      <w:r w:rsidR="003C13CE">
        <w:rPr>
          <w:sz w:val="22"/>
          <w:szCs w:val="22"/>
        </w:rPr>
        <w:t xml:space="preserve">maintenance </w:t>
      </w:r>
      <w:r w:rsidR="00C25254">
        <w:rPr>
          <w:sz w:val="22"/>
          <w:szCs w:val="22"/>
        </w:rPr>
        <w:t xml:space="preserve">costs </w:t>
      </w:r>
      <w:r w:rsidR="00C32558">
        <w:rPr>
          <w:sz w:val="22"/>
          <w:szCs w:val="22"/>
        </w:rPr>
        <w:t xml:space="preserve">born of </w:t>
      </w:r>
      <w:r w:rsidR="00C25254">
        <w:rPr>
          <w:sz w:val="22"/>
          <w:szCs w:val="22"/>
        </w:rPr>
        <w:t>quirks of mechanism (see below)</w:t>
      </w:r>
      <w:r w:rsidR="00E27CC6">
        <w:rPr>
          <w:sz w:val="22"/>
          <w:szCs w:val="22"/>
        </w:rPr>
        <w:t>.</w:t>
      </w:r>
      <w:r w:rsidR="00E34912">
        <w:rPr>
          <w:sz w:val="22"/>
          <w:szCs w:val="22"/>
        </w:rPr>
        <w:t xml:space="preserve"> </w:t>
      </w:r>
      <w:r w:rsidR="00EF112A">
        <w:rPr>
          <w:sz w:val="22"/>
          <w:szCs w:val="22"/>
        </w:rPr>
        <w:t xml:space="preserve">The </w:t>
      </w:r>
      <w:r w:rsidR="00EF112A" w:rsidRPr="00982244">
        <w:rPr>
          <w:i/>
          <w:sz w:val="22"/>
          <w:szCs w:val="22"/>
        </w:rPr>
        <w:t>Functional Attrition Hypothesis</w:t>
      </w:r>
      <w:r w:rsidR="00EF112A">
        <w:rPr>
          <w:sz w:val="22"/>
          <w:szCs w:val="22"/>
        </w:rPr>
        <w:t xml:space="preserve">, by contrast, proposes that telomere attrition is </w:t>
      </w:r>
      <w:r w:rsidR="003E3931">
        <w:rPr>
          <w:sz w:val="22"/>
          <w:szCs w:val="22"/>
        </w:rPr>
        <w:t xml:space="preserve">adaptive </w:t>
      </w:r>
      <w:r w:rsidR="00EF112A">
        <w:rPr>
          <w:sz w:val="22"/>
          <w:szCs w:val="22"/>
        </w:rPr>
        <w:t xml:space="preserve">because </w:t>
      </w:r>
      <w:r w:rsidR="006C32B0">
        <w:rPr>
          <w:sz w:val="22"/>
          <w:szCs w:val="22"/>
        </w:rPr>
        <w:t xml:space="preserve">attrition </w:t>
      </w:r>
      <w:r w:rsidR="006C32B0" w:rsidRPr="00BB3DD1">
        <w:rPr>
          <w:i/>
          <w:sz w:val="22"/>
          <w:szCs w:val="22"/>
        </w:rPr>
        <w:t xml:space="preserve">per se </w:t>
      </w:r>
      <w:r w:rsidR="00EF112A">
        <w:rPr>
          <w:sz w:val="22"/>
          <w:szCs w:val="22"/>
        </w:rPr>
        <w:t xml:space="preserve">serves one or more beneficial </w:t>
      </w:r>
      <w:r w:rsidR="00EF112A" w:rsidRPr="00BB3DD1">
        <w:rPr>
          <w:i/>
          <w:sz w:val="22"/>
          <w:szCs w:val="22"/>
        </w:rPr>
        <w:t>functions</w:t>
      </w:r>
      <w:r w:rsidR="006C32B0" w:rsidRPr="001A7A4D">
        <w:rPr>
          <w:sz w:val="22"/>
          <w:szCs w:val="22"/>
        </w:rPr>
        <w:t>.</w:t>
      </w:r>
      <w:r w:rsidR="006C32B0" w:rsidRPr="007976B6">
        <w:rPr>
          <w:sz w:val="22"/>
          <w:szCs w:val="22"/>
        </w:rPr>
        <w:t xml:space="preserve"> </w:t>
      </w:r>
      <w:r w:rsidR="00F5206C" w:rsidRPr="007976B6">
        <w:rPr>
          <w:sz w:val="22"/>
          <w:szCs w:val="22"/>
        </w:rPr>
        <w:t>For example,</w:t>
      </w:r>
      <w:r w:rsidR="0011011B" w:rsidRPr="007976B6">
        <w:rPr>
          <w:sz w:val="22"/>
          <w:szCs w:val="22"/>
        </w:rPr>
        <w:t xml:space="preserve"> one commonly invoked function for telomere attrition is </w:t>
      </w:r>
      <w:r w:rsidR="00EF112A" w:rsidRPr="007976B6">
        <w:rPr>
          <w:sz w:val="22"/>
          <w:szCs w:val="22"/>
        </w:rPr>
        <w:t xml:space="preserve">that it acts </w:t>
      </w:r>
      <w:r w:rsidR="0044426E" w:rsidRPr="007976B6">
        <w:rPr>
          <w:sz w:val="22"/>
          <w:szCs w:val="22"/>
        </w:rPr>
        <w:t>as</w:t>
      </w:r>
      <w:r w:rsidR="0044426E">
        <w:rPr>
          <w:sz w:val="22"/>
          <w:szCs w:val="22"/>
        </w:rPr>
        <w:t xml:space="preserve"> </w:t>
      </w:r>
      <w:r w:rsidR="0011011B">
        <w:rPr>
          <w:sz w:val="22"/>
          <w:szCs w:val="22"/>
        </w:rPr>
        <w:t xml:space="preserve">a </w:t>
      </w:r>
      <w:r w:rsidR="00F5206C">
        <w:rPr>
          <w:sz w:val="22"/>
          <w:szCs w:val="22"/>
        </w:rPr>
        <w:t>cancer surveillance mechanism</w:t>
      </w:r>
      <w:r w:rsidR="005C73B7">
        <w:rPr>
          <w:sz w:val="22"/>
          <w:szCs w:val="22"/>
        </w:rPr>
        <w:t xml:space="preserve"> </w:t>
      </w:r>
      <w:r w:rsidR="005C73B7" w:rsidRPr="002612F4">
        <w:rPr>
          <w:sz w:val="22"/>
          <w:szCs w:val="22"/>
        </w:rPr>
        <w:fldChar w:fldCharType="begin">
          <w:fldData xml:space="preserve">PEVuZE5vdGU+PENpdGU+PEF1dGhvcj52b24gWmdsaW5pY2tpPC9BdXRob3I+PFllYXI+MjAwMjwv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</w:fldData>
        </w:fldChar>
      </w:r>
      <w:r w:rsidR="00B2413F">
        <w:rPr>
          <w:sz w:val="22"/>
          <w:szCs w:val="22"/>
        </w:rPr>
        <w:instrText xml:space="preserve"> ADDIN EN.CITE </w:instrText>
      </w:r>
      <w:r w:rsidR="00B2413F">
        <w:rPr>
          <w:sz w:val="22"/>
          <w:szCs w:val="22"/>
        </w:rPr>
        <w:fldChar w:fldCharType="begin">
          <w:fldData xml:space="preserve">PEVuZE5vdGU+PENpdGU+PEF1dGhvcj52b24gWmdsaW5pY2tpPC9BdXRob3I+PFllYXI+MjAwMjwv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5C73B7" w:rsidRPr="002612F4">
        <w:rPr>
          <w:sz w:val="22"/>
          <w:szCs w:val="22"/>
        </w:rPr>
      </w:r>
      <w:r w:rsidR="005C73B7" w:rsidRPr="002612F4">
        <w:rPr>
          <w:sz w:val="22"/>
          <w:szCs w:val="22"/>
        </w:rPr>
        <w:fldChar w:fldCharType="separate"/>
      </w:r>
      <w:r w:rsidR="00B2413F">
        <w:rPr>
          <w:noProof/>
          <w:sz w:val="22"/>
          <w:szCs w:val="22"/>
        </w:rPr>
        <w:t>[29,35]</w:t>
      </w:r>
      <w:r w:rsidR="005C73B7" w:rsidRPr="002612F4">
        <w:rPr>
          <w:sz w:val="22"/>
          <w:szCs w:val="22"/>
        </w:rPr>
        <w:fldChar w:fldCharType="end"/>
      </w:r>
      <w:r w:rsidR="00F5206C">
        <w:rPr>
          <w:sz w:val="22"/>
          <w:szCs w:val="22"/>
        </w:rPr>
        <w:t>.</w:t>
      </w:r>
      <w:r w:rsidR="001648AF">
        <w:rPr>
          <w:sz w:val="22"/>
          <w:szCs w:val="22"/>
        </w:rPr>
        <w:t xml:space="preserve"> </w:t>
      </w:r>
      <w:r w:rsidR="00507F46">
        <w:rPr>
          <w:sz w:val="22"/>
          <w:szCs w:val="22"/>
        </w:rPr>
        <w:t>I</w:t>
      </w:r>
      <w:r w:rsidR="001648AF">
        <w:rPr>
          <w:sz w:val="22"/>
          <w:szCs w:val="22"/>
        </w:rPr>
        <w:t xml:space="preserve">t is useful to distinguish these two </w:t>
      </w:r>
      <w:r w:rsidR="006C32B0">
        <w:rPr>
          <w:sz w:val="22"/>
          <w:szCs w:val="22"/>
        </w:rPr>
        <w:t xml:space="preserve">forms of adaptive explanation </w:t>
      </w:r>
      <w:r w:rsidR="001648AF">
        <w:rPr>
          <w:sz w:val="22"/>
          <w:szCs w:val="22"/>
        </w:rPr>
        <w:t xml:space="preserve">as </w:t>
      </w:r>
      <w:r w:rsidR="00232CB2">
        <w:rPr>
          <w:sz w:val="22"/>
          <w:szCs w:val="22"/>
        </w:rPr>
        <w:t xml:space="preserve">the </w:t>
      </w:r>
      <w:r w:rsidR="00F62412">
        <w:rPr>
          <w:sz w:val="22"/>
          <w:szCs w:val="22"/>
        </w:rPr>
        <w:t>Costly Maintenance</w:t>
      </w:r>
      <w:r w:rsidR="00F87484" w:rsidRPr="00232CB2">
        <w:rPr>
          <w:sz w:val="22"/>
          <w:szCs w:val="22"/>
        </w:rPr>
        <w:t xml:space="preserve"> Hypothesis </w:t>
      </w:r>
      <w:r w:rsidR="001648AF">
        <w:rPr>
          <w:sz w:val="22"/>
          <w:szCs w:val="22"/>
        </w:rPr>
        <w:t>requires only that telomere maintenance entails costs (</w:t>
      </w:r>
      <w:r w:rsidR="00BD2DCD">
        <w:rPr>
          <w:sz w:val="22"/>
          <w:szCs w:val="22"/>
        </w:rPr>
        <w:t xml:space="preserve">which is </w:t>
      </w:r>
      <w:r w:rsidR="001648AF">
        <w:rPr>
          <w:sz w:val="22"/>
          <w:szCs w:val="22"/>
        </w:rPr>
        <w:t>a certainty</w:t>
      </w:r>
      <w:r w:rsidR="006C32B0">
        <w:rPr>
          <w:sz w:val="22"/>
          <w:szCs w:val="22"/>
        </w:rPr>
        <w:t>, regarding resource costs</w:t>
      </w:r>
      <w:r w:rsidR="00F87484">
        <w:rPr>
          <w:sz w:val="22"/>
          <w:szCs w:val="22"/>
        </w:rPr>
        <w:t>)</w:t>
      </w:r>
      <w:r w:rsidR="0004169C">
        <w:rPr>
          <w:sz w:val="22"/>
          <w:szCs w:val="22"/>
        </w:rPr>
        <w:t xml:space="preserve">, while the </w:t>
      </w:r>
      <w:r w:rsidR="006C32B0">
        <w:rPr>
          <w:sz w:val="22"/>
          <w:szCs w:val="22"/>
        </w:rPr>
        <w:t>Functional Attrition Hypothesis</w:t>
      </w:r>
      <w:r w:rsidR="0004169C">
        <w:rPr>
          <w:sz w:val="22"/>
          <w:szCs w:val="22"/>
        </w:rPr>
        <w:t xml:space="preserve"> </w:t>
      </w:r>
      <w:r w:rsidR="001648AF">
        <w:rPr>
          <w:sz w:val="22"/>
          <w:szCs w:val="22"/>
        </w:rPr>
        <w:t xml:space="preserve">requires that telomere attrition serves </w:t>
      </w:r>
      <w:r w:rsidR="00E94F52">
        <w:rPr>
          <w:sz w:val="22"/>
          <w:szCs w:val="22"/>
        </w:rPr>
        <w:t xml:space="preserve">a </w:t>
      </w:r>
      <w:r w:rsidR="001648AF">
        <w:rPr>
          <w:sz w:val="22"/>
          <w:szCs w:val="22"/>
        </w:rPr>
        <w:t>beneficial function</w:t>
      </w:r>
      <w:r w:rsidR="006C32B0">
        <w:rPr>
          <w:sz w:val="22"/>
          <w:szCs w:val="22"/>
        </w:rPr>
        <w:t xml:space="preserve"> (</w:t>
      </w:r>
      <w:r w:rsidR="00BD2DCD">
        <w:rPr>
          <w:sz w:val="22"/>
          <w:szCs w:val="22"/>
        </w:rPr>
        <w:t xml:space="preserve">which is less of </w:t>
      </w:r>
      <w:r w:rsidR="006C32B0">
        <w:rPr>
          <w:sz w:val="22"/>
          <w:szCs w:val="22"/>
        </w:rPr>
        <w:t>a certainty</w:t>
      </w:r>
      <w:r w:rsidR="00906E9E">
        <w:rPr>
          <w:sz w:val="22"/>
          <w:szCs w:val="22"/>
        </w:rPr>
        <w:t>; see below</w:t>
      </w:r>
      <w:r w:rsidR="006C32B0">
        <w:rPr>
          <w:sz w:val="22"/>
          <w:szCs w:val="22"/>
        </w:rPr>
        <w:t>)</w:t>
      </w:r>
      <w:r w:rsidR="001648AF">
        <w:rPr>
          <w:sz w:val="22"/>
          <w:szCs w:val="22"/>
        </w:rPr>
        <w:t xml:space="preserve">. </w:t>
      </w:r>
      <w:r w:rsidR="00976375">
        <w:rPr>
          <w:sz w:val="22"/>
          <w:szCs w:val="22"/>
        </w:rPr>
        <w:t xml:space="preserve">I consider the plausibility of a role for </w:t>
      </w:r>
      <w:r w:rsidR="00906E9E">
        <w:rPr>
          <w:sz w:val="22"/>
          <w:szCs w:val="22"/>
        </w:rPr>
        <w:t>each of these hypotheses below</w:t>
      </w:r>
      <w:r w:rsidR="00976375">
        <w:rPr>
          <w:sz w:val="22"/>
          <w:szCs w:val="22"/>
        </w:rPr>
        <w:t>.</w:t>
      </w:r>
    </w:p>
    <w:p w14:paraId="7571EE18" w14:textId="77777777" w:rsidR="009A1AA5" w:rsidRDefault="009A1AA5" w:rsidP="0039544F">
      <w:pPr>
        <w:spacing w:line="480" w:lineRule="auto"/>
        <w:rPr>
          <w:b/>
          <w:color w:val="76923C" w:themeColor="accent3" w:themeShade="BF"/>
          <w:sz w:val="22"/>
          <w:szCs w:val="22"/>
        </w:rPr>
      </w:pPr>
    </w:p>
    <w:p w14:paraId="10A17102" w14:textId="3DDC18D5" w:rsidR="00080166" w:rsidRDefault="00B55166" w:rsidP="0039544F">
      <w:pPr>
        <w:spacing w:line="480" w:lineRule="auto"/>
        <w:rPr>
          <w:sz w:val="22"/>
          <w:szCs w:val="22"/>
        </w:rPr>
      </w:pPr>
      <w:r>
        <w:rPr>
          <w:b/>
          <w:color w:val="76923C" w:themeColor="accent3" w:themeShade="BF"/>
          <w:sz w:val="22"/>
          <w:szCs w:val="22"/>
        </w:rPr>
        <w:t xml:space="preserve">(a) </w:t>
      </w:r>
      <w:r w:rsidRPr="001966AC">
        <w:rPr>
          <w:b/>
          <w:color w:val="76923C" w:themeColor="accent3" w:themeShade="BF"/>
          <w:sz w:val="22"/>
          <w:szCs w:val="22"/>
        </w:rPr>
        <w:t>Telomere attrition as an adaptive strategy: the Costly Maintenance Hypothesis</w:t>
      </w:r>
      <w:r w:rsidRPr="001966AC">
        <w:rPr>
          <w:b/>
          <w:color w:val="76923C" w:themeColor="accent3" w:themeShade="BF"/>
          <w:sz w:val="22"/>
          <w:szCs w:val="22"/>
        </w:rPr>
        <w:br/>
      </w:r>
      <w:r w:rsidR="00F46B00" w:rsidRPr="00BB3DD1">
        <w:rPr>
          <w:sz w:val="22"/>
          <w:szCs w:val="22"/>
        </w:rPr>
        <w:t xml:space="preserve">The Costly Maintenance Hypothesis proposes that telomere attrition </w:t>
      </w:r>
      <w:r w:rsidR="007E153E">
        <w:rPr>
          <w:sz w:val="22"/>
          <w:szCs w:val="22"/>
        </w:rPr>
        <w:t xml:space="preserve">in the somatic cells of adults </w:t>
      </w:r>
      <w:r w:rsidR="00F46B00" w:rsidRPr="00BB3DD1">
        <w:rPr>
          <w:sz w:val="22"/>
          <w:szCs w:val="22"/>
        </w:rPr>
        <w:t xml:space="preserve">is adaptive because telomere </w:t>
      </w:r>
      <w:r w:rsidR="001549F8">
        <w:rPr>
          <w:sz w:val="22"/>
          <w:szCs w:val="22"/>
        </w:rPr>
        <w:t xml:space="preserve">length </w:t>
      </w:r>
      <w:r w:rsidR="00F46B00" w:rsidRPr="00BB3DD1">
        <w:rPr>
          <w:sz w:val="22"/>
          <w:szCs w:val="22"/>
        </w:rPr>
        <w:t xml:space="preserve">maintenance entails costs which collectively render </w:t>
      </w:r>
      <w:r w:rsidR="00337D59">
        <w:rPr>
          <w:sz w:val="22"/>
          <w:szCs w:val="22"/>
        </w:rPr>
        <w:t xml:space="preserve">tolerating </w:t>
      </w:r>
      <w:r w:rsidR="00F46B00" w:rsidRPr="00BB3DD1">
        <w:rPr>
          <w:sz w:val="22"/>
          <w:szCs w:val="22"/>
        </w:rPr>
        <w:t>attrition adaptive. T</w:t>
      </w:r>
      <w:r w:rsidR="00AA15BC" w:rsidRPr="00BB3DD1">
        <w:rPr>
          <w:sz w:val="22"/>
          <w:szCs w:val="22"/>
        </w:rPr>
        <w:t xml:space="preserve">elomere </w:t>
      </w:r>
      <w:r w:rsidR="00184FFD">
        <w:rPr>
          <w:sz w:val="22"/>
          <w:szCs w:val="22"/>
        </w:rPr>
        <w:t xml:space="preserve">maintenance </w:t>
      </w:r>
      <w:r w:rsidR="00F46B00" w:rsidRPr="00BB3DD1">
        <w:rPr>
          <w:sz w:val="22"/>
          <w:szCs w:val="22"/>
        </w:rPr>
        <w:t xml:space="preserve">must </w:t>
      </w:r>
      <w:r w:rsidR="00AA15BC" w:rsidRPr="00BB3DD1">
        <w:rPr>
          <w:sz w:val="22"/>
          <w:szCs w:val="22"/>
        </w:rPr>
        <w:t xml:space="preserve">entail a resource cost of some kind, </w:t>
      </w:r>
      <w:r w:rsidR="008D111C">
        <w:rPr>
          <w:sz w:val="22"/>
          <w:szCs w:val="22"/>
        </w:rPr>
        <w:t xml:space="preserve">but </w:t>
      </w:r>
      <w:r w:rsidR="00AE4A30" w:rsidRPr="00BB3DD1">
        <w:rPr>
          <w:sz w:val="22"/>
          <w:szCs w:val="22"/>
        </w:rPr>
        <w:t xml:space="preserve">it </w:t>
      </w:r>
      <w:r w:rsidR="008A23AC" w:rsidRPr="00BB3DD1">
        <w:rPr>
          <w:sz w:val="22"/>
          <w:szCs w:val="22"/>
        </w:rPr>
        <w:t>would seem</w:t>
      </w:r>
      <w:r w:rsidR="00BA7B61" w:rsidRPr="00BB3DD1">
        <w:rPr>
          <w:sz w:val="22"/>
          <w:szCs w:val="22"/>
        </w:rPr>
        <w:t xml:space="preserve"> </w:t>
      </w:r>
      <w:r w:rsidR="008A23AC" w:rsidRPr="00BB3DD1">
        <w:rPr>
          <w:sz w:val="22"/>
          <w:szCs w:val="22"/>
        </w:rPr>
        <w:t xml:space="preserve">implausible </w:t>
      </w:r>
      <w:r w:rsidR="008F4333" w:rsidRPr="00BB3DD1">
        <w:rPr>
          <w:sz w:val="22"/>
          <w:szCs w:val="22"/>
        </w:rPr>
        <w:t xml:space="preserve">that </w:t>
      </w:r>
      <w:r w:rsidR="00184FFD">
        <w:rPr>
          <w:sz w:val="22"/>
          <w:szCs w:val="22"/>
        </w:rPr>
        <w:t xml:space="preserve">this </w:t>
      </w:r>
      <w:r w:rsidR="00BA7B61" w:rsidRPr="00BB3DD1">
        <w:rPr>
          <w:sz w:val="22"/>
          <w:szCs w:val="22"/>
        </w:rPr>
        <w:t xml:space="preserve">cost </w:t>
      </w:r>
      <w:r w:rsidR="00184FFD">
        <w:rPr>
          <w:sz w:val="22"/>
          <w:szCs w:val="22"/>
        </w:rPr>
        <w:t xml:space="preserve">alone </w:t>
      </w:r>
      <w:r w:rsidR="00BA7B61" w:rsidRPr="00BB3DD1">
        <w:rPr>
          <w:sz w:val="22"/>
          <w:szCs w:val="22"/>
        </w:rPr>
        <w:t xml:space="preserve">is so </w:t>
      </w:r>
      <w:r w:rsidR="008F4333" w:rsidRPr="00BB3DD1">
        <w:rPr>
          <w:sz w:val="22"/>
          <w:szCs w:val="22"/>
        </w:rPr>
        <w:t xml:space="preserve">high as to </w:t>
      </w:r>
      <w:r w:rsidR="008A23AC" w:rsidRPr="00BB3DD1">
        <w:rPr>
          <w:sz w:val="22"/>
          <w:szCs w:val="22"/>
        </w:rPr>
        <w:t>account</w:t>
      </w:r>
      <w:r w:rsidR="00184FFD">
        <w:rPr>
          <w:sz w:val="22"/>
          <w:szCs w:val="22"/>
        </w:rPr>
        <w:t xml:space="preserve"> </w:t>
      </w:r>
      <w:r w:rsidR="008A23AC" w:rsidRPr="00BB3DD1">
        <w:rPr>
          <w:sz w:val="22"/>
          <w:szCs w:val="22"/>
        </w:rPr>
        <w:t xml:space="preserve">for </w:t>
      </w:r>
      <w:r w:rsidR="008E4CD9" w:rsidRPr="00BB3DD1">
        <w:rPr>
          <w:sz w:val="22"/>
          <w:szCs w:val="22"/>
        </w:rPr>
        <w:t xml:space="preserve">selection </w:t>
      </w:r>
      <w:r w:rsidR="008A23AC" w:rsidRPr="00BB3DD1">
        <w:rPr>
          <w:sz w:val="22"/>
          <w:szCs w:val="22"/>
        </w:rPr>
        <w:t xml:space="preserve">favouring </w:t>
      </w:r>
      <w:r w:rsidR="008E4CD9" w:rsidRPr="00BB3DD1">
        <w:rPr>
          <w:sz w:val="22"/>
          <w:szCs w:val="22"/>
        </w:rPr>
        <w:t xml:space="preserve">telomere attrition </w:t>
      </w:r>
      <w:r w:rsidR="00F96654" w:rsidRPr="00BB3DD1">
        <w:rPr>
          <w:sz w:val="22"/>
          <w:szCs w:val="22"/>
        </w:rPr>
        <w:t xml:space="preserve">if attrition </w:t>
      </w:r>
      <w:r w:rsidR="00184FFD">
        <w:rPr>
          <w:sz w:val="22"/>
          <w:szCs w:val="22"/>
        </w:rPr>
        <w:t xml:space="preserve">was </w:t>
      </w:r>
      <w:r w:rsidR="008D111C">
        <w:rPr>
          <w:sz w:val="22"/>
          <w:szCs w:val="22"/>
        </w:rPr>
        <w:t xml:space="preserve">a major </w:t>
      </w:r>
      <w:r w:rsidR="00184FFD">
        <w:rPr>
          <w:sz w:val="22"/>
          <w:szCs w:val="22"/>
        </w:rPr>
        <w:t xml:space="preserve">causal agent in </w:t>
      </w:r>
      <w:r w:rsidR="001549F8">
        <w:rPr>
          <w:sz w:val="22"/>
          <w:szCs w:val="22"/>
        </w:rPr>
        <w:t>current-future trade-offs and ageing</w:t>
      </w:r>
      <w:r w:rsidR="008D111C">
        <w:rPr>
          <w:sz w:val="22"/>
          <w:szCs w:val="22"/>
        </w:rPr>
        <w:t xml:space="preserve">. </w:t>
      </w:r>
      <w:r w:rsidR="007B30B9" w:rsidRPr="00BB3DD1">
        <w:rPr>
          <w:sz w:val="22"/>
          <w:szCs w:val="22"/>
        </w:rPr>
        <w:t>H</w:t>
      </w:r>
      <w:r w:rsidR="002575BF" w:rsidRPr="00BB3DD1">
        <w:rPr>
          <w:sz w:val="22"/>
          <w:szCs w:val="22"/>
        </w:rPr>
        <w:t>uman telomeres</w:t>
      </w:r>
      <w:r w:rsidR="007A2168" w:rsidRPr="00BB3DD1">
        <w:rPr>
          <w:sz w:val="22"/>
          <w:szCs w:val="22"/>
        </w:rPr>
        <w:t>, for example,</w:t>
      </w:r>
      <w:r w:rsidR="002575BF" w:rsidRPr="00BB3DD1">
        <w:rPr>
          <w:sz w:val="22"/>
          <w:szCs w:val="22"/>
        </w:rPr>
        <w:t xml:space="preserve"> have been estimated to shorten at a rate of </w:t>
      </w:r>
      <w:r w:rsidR="0003788F" w:rsidRPr="00BB3DD1">
        <w:rPr>
          <w:sz w:val="22"/>
          <w:szCs w:val="22"/>
        </w:rPr>
        <w:t xml:space="preserve">just </w:t>
      </w:r>
      <w:r w:rsidR="002575BF" w:rsidRPr="00BB3DD1">
        <w:rPr>
          <w:sz w:val="22"/>
          <w:szCs w:val="22"/>
        </w:rPr>
        <w:t xml:space="preserve">20-30 base pairs per year, </w:t>
      </w:r>
      <w:r w:rsidR="0003788F" w:rsidRPr="00BB3DD1">
        <w:rPr>
          <w:sz w:val="22"/>
          <w:szCs w:val="22"/>
        </w:rPr>
        <w:t xml:space="preserve">the </w:t>
      </w:r>
      <w:r w:rsidR="001C1317">
        <w:rPr>
          <w:sz w:val="22"/>
          <w:szCs w:val="22"/>
        </w:rPr>
        <w:t xml:space="preserve">restoration </w:t>
      </w:r>
      <w:r w:rsidR="00B206B6" w:rsidRPr="00BB3DD1">
        <w:rPr>
          <w:sz w:val="22"/>
          <w:szCs w:val="22"/>
        </w:rPr>
        <w:t xml:space="preserve">of which (including </w:t>
      </w:r>
      <w:r w:rsidR="00BD1E7D">
        <w:rPr>
          <w:sz w:val="22"/>
          <w:szCs w:val="22"/>
        </w:rPr>
        <w:t xml:space="preserve">telomeric </w:t>
      </w:r>
      <w:r w:rsidR="00B206B6" w:rsidRPr="00BB3DD1">
        <w:rPr>
          <w:sz w:val="22"/>
          <w:szCs w:val="22"/>
        </w:rPr>
        <w:t xml:space="preserve">elongation and </w:t>
      </w:r>
      <w:r w:rsidR="004B785D" w:rsidRPr="00BB3DD1">
        <w:rPr>
          <w:sz w:val="22"/>
          <w:szCs w:val="22"/>
        </w:rPr>
        <w:t xml:space="preserve">any </w:t>
      </w:r>
      <w:r w:rsidR="00B206B6" w:rsidRPr="00BB3DD1">
        <w:rPr>
          <w:sz w:val="22"/>
          <w:szCs w:val="22"/>
        </w:rPr>
        <w:t xml:space="preserve">associated </w:t>
      </w:r>
      <w:r w:rsidR="00BD1E7D">
        <w:rPr>
          <w:sz w:val="22"/>
          <w:szCs w:val="22"/>
        </w:rPr>
        <w:t xml:space="preserve">changes in the </w:t>
      </w:r>
      <w:r w:rsidR="00B206B6" w:rsidRPr="00BB3DD1">
        <w:rPr>
          <w:sz w:val="22"/>
          <w:szCs w:val="22"/>
        </w:rPr>
        <w:t>shelterin complex</w:t>
      </w:r>
      <w:r w:rsidR="001C1317">
        <w:rPr>
          <w:sz w:val="22"/>
          <w:szCs w:val="22"/>
        </w:rPr>
        <w:t xml:space="preserve"> etc.</w:t>
      </w:r>
      <w:r w:rsidR="00B206B6" w:rsidRPr="00BB3DD1">
        <w:rPr>
          <w:sz w:val="22"/>
          <w:szCs w:val="22"/>
        </w:rPr>
        <w:t xml:space="preserve">) </w:t>
      </w:r>
      <w:r w:rsidR="0003788F" w:rsidRPr="00BB3DD1">
        <w:rPr>
          <w:sz w:val="22"/>
          <w:szCs w:val="22"/>
        </w:rPr>
        <w:t xml:space="preserve">would </w:t>
      </w:r>
      <w:r w:rsidR="007B30B9" w:rsidRPr="00BB3DD1">
        <w:rPr>
          <w:sz w:val="22"/>
          <w:szCs w:val="22"/>
        </w:rPr>
        <w:t xml:space="preserve">presumably </w:t>
      </w:r>
      <w:r w:rsidR="0003788F" w:rsidRPr="00BB3DD1">
        <w:rPr>
          <w:sz w:val="22"/>
          <w:szCs w:val="22"/>
        </w:rPr>
        <w:t xml:space="preserve">generate negligible </w:t>
      </w:r>
      <w:r w:rsidR="006C5278" w:rsidRPr="00BB3DD1">
        <w:rPr>
          <w:sz w:val="22"/>
          <w:szCs w:val="22"/>
        </w:rPr>
        <w:t xml:space="preserve">resource </w:t>
      </w:r>
      <w:r w:rsidR="0003788F" w:rsidRPr="00BB3DD1">
        <w:rPr>
          <w:sz w:val="22"/>
          <w:szCs w:val="22"/>
        </w:rPr>
        <w:t>demand</w:t>
      </w:r>
      <w:r w:rsidR="006C5278" w:rsidRPr="00BB3DD1">
        <w:rPr>
          <w:sz w:val="22"/>
          <w:szCs w:val="22"/>
        </w:rPr>
        <w:t>s</w:t>
      </w:r>
      <w:r w:rsidR="0003788F" w:rsidRPr="00BB3DD1">
        <w:rPr>
          <w:sz w:val="22"/>
          <w:szCs w:val="22"/>
        </w:rPr>
        <w:t xml:space="preserve"> </w:t>
      </w:r>
      <w:r w:rsidR="006C5278" w:rsidRPr="00BB3DD1">
        <w:rPr>
          <w:sz w:val="22"/>
          <w:szCs w:val="22"/>
        </w:rPr>
        <w:t xml:space="preserve">relative to the maintenance </w:t>
      </w:r>
      <w:r w:rsidR="00A1449C" w:rsidRPr="00BB3DD1">
        <w:rPr>
          <w:sz w:val="22"/>
          <w:szCs w:val="22"/>
        </w:rPr>
        <w:t xml:space="preserve">and regulation </w:t>
      </w:r>
      <w:r w:rsidR="006C5278" w:rsidRPr="00BB3DD1">
        <w:rPr>
          <w:sz w:val="22"/>
          <w:szCs w:val="22"/>
        </w:rPr>
        <w:t xml:space="preserve">of </w:t>
      </w:r>
      <w:r w:rsidR="0003788F" w:rsidRPr="00BB3DD1">
        <w:rPr>
          <w:sz w:val="22"/>
          <w:szCs w:val="22"/>
        </w:rPr>
        <w:t xml:space="preserve">the 6.47 billion base pair </w:t>
      </w:r>
      <w:r w:rsidR="00D72054" w:rsidRPr="00BB3DD1">
        <w:rPr>
          <w:sz w:val="22"/>
          <w:szCs w:val="22"/>
        </w:rPr>
        <w:t>human</w:t>
      </w:r>
      <w:r w:rsidR="0003788F" w:rsidRPr="00BB3DD1">
        <w:rPr>
          <w:sz w:val="22"/>
          <w:szCs w:val="22"/>
        </w:rPr>
        <w:t xml:space="preserve"> genome</w:t>
      </w:r>
      <w:r w:rsidR="00833D0F" w:rsidRPr="00BB3DD1">
        <w:rPr>
          <w:sz w:val="22"/>
          <w:szCs w:val="22"/>
        </w:rPr>
        <w:t xml:space="preserve"> </w:t>
      </w:r>
      <w:r w:rsidR="00833D0F" w:rsidRPr="00BB3DD1">
        <w:rPr>
          <w:sz w:val="22"/>
          <w:szCs w:val="22"/>
        </w:rPr>
        <w:fldChar w:fldCharType="begin">
          <w:fldData xml:space="preserve">PEVuZE5vdGU+PENpdGU+PEF1dGhvcj5EYW5pYWxpPC9BdXRob3I+PFllYXI+MjAxMzwvWWVhcj48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</w:fldData>
        </w:fldChar>
      </w:r>
      <w:r w:rsidR="00F27DA1">
        <w:rPr>
          <w:sz w:val="22"/>
          <w:szCs w:val="22"/>
        </w:rPr>
        <w:instrText xml:space="preserve"> ADDIN EN.CITE </w:instrText>
      </w:r>
      <w:r w:rsidR="00F27DA1">
        <w:rPr>
          <w:sz w:val="22"/>
          <w:szCs w:val="22"/>
        </w:rPr>
        <w:fldChar w:fldCharType="begin">
          <w:fldData xml:space="preserve">PEVuZE5vdGU+PENpdGU+PEF1dGhvcj5EYW5pYWxpPC9BdXRob3I+PFllYXI+MjAxMzwvWWVhcj48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</w:fldData>
        </w:fldChar>
      </w:r>
      <w:r w:rsidR="00F27DA1">
        <w:rPr>
          <w:sz w:val="22"/>
          <w:szCs w:val="22"/>
        </w:rPr>
        <w:instrText xml:space="preserve"> ADDIN EN.CITE.DATA </w:instrText>
      </w:r>
      <w:r w:rsidR="00F27DA1">
        <w:rPr>
          <w:sz w:val="22"/>
          <w:szCs w:val="22"/>
        </w:rPr>
      </w:r>
      <w:r w:rsidR="00F27DA1">
        <w:rPr>
          <w:sz w:val="22"/>
          <w:szCs w:val="22"/>
        </w:rPr>
        <w:fldChar w:fldCharType="end"/>
      </w:r>
      <w:r w:rsidR="00833D0F" w:rsidRPr="00BB3DD1">
        <w:rPr>
          <w:sz w:val="22"/>
          <w:szCs w:val="22"/>
        </w:rPr>
      </w:r>
      <w:r w:rsidR="00833D0F" w:rsidRPr="00BB3DD1">
        <w:rPr>
          <w:sz w:val="22"/>
          <w:szCs w:val="22"/>
        </w:rPr>
        <w:fldChar w:fldCharType="separate"/>
      </w:r>
      <w:r w:rsidR="00F27DA1">
        <w:rPr>
          <w:noProof/>
          <w:sz w:val="22"/>
          <w:szCs w:val="22"/>
        </w:rPr>
        <w:t>[80]</w:t>
      </w:r>
      <w:r w:rsidR="00833D0F" w:rsidRPr="00BB3DD1">
        <w:rPr>
          <w:sz w:val="22"/>
          <w:szCs w:val="22"/>
        </w:rPr>
        <w:fldChar w:fldCharType="end"/>
      </w:r>
      <w:r w:rsidR="0003788F" w:rsidRPr="00BB3DD1">
        <w:rPr>
          <w:sz w:val="22"/>
          <w:szCs w:val="22"/>
        </w:rPr>
        <w:t xml:space="preserve">. </w:t>
      </w:r>
      <w:r w:rsidR="00165974" w:rsidRPr="00BB3DD1">
        <w:rPr>
          <w:sz w:val="22"/>
          <w:szCs w:val="22"/>
        </w:rPr>
        <w:t>The</w:t>
      </w:r>
      <w:r w:rsidR="00CF59D1" w:rsidRPr="00BB3DD1">
        <w:rPr>
          <w:sz w:val="22"/>
          <w:szCs w:val="22"/>
        </w:rPr>
        <w:t xml:space="preserve"> </w:t>
      </w:r>
      <w:r w:rsidR="00D72054" w:rsidRPr="00BB3DD1">
        <w:rPr>
          <w:sz w:val="22"/>
          <w:szCs w:val="22"/>
        </w:rPr>
        <w:t xml:space="preserve">pervasive nature and quantity of so-called </w:t>
      </w:r>
      <w:r w:rsidR="00165974" w:rsidRPr="00BB3DD1">
        <w:rPr>
          <w:sz w:val="22"/>
          <w:szCs w:val="22"/>
        </w:rPr>
        <w:t xml:space="preserve">‘junk’ DNA </w:t>
      </w:r>
      <w:r w:rsidR="0045228F" w:rsidRPr="00BB3DD1">
        <w:rPr>
          <w:sz w:val="22"/>
          <w:szCs w:val="22"/>
        </w:rPr>
        <w:t xml:space="preserve">(see </w:t>
      </w:r>
      <w:r w:rsidR="00D72054" w:rsidRPr="00BB3DD1">
        <w:rPr>
          <w:sz w:val="22"/>
          <w:szCs w:val="22"/>
        </w:rPr>
        <w:fldChar w:fldCharType="begin"/>
      </w:r>
      <w:r w:rsidR="00F27DA1">
        <w:rPr>
          <w:sz w:val="22"/>
          <w:szCs w:val="22"/>
        </w:rPr>
        <w:instrText xml:space="preserve"> ADDIN EN.CITE &lt;EndNote&gt;&lt;Cite&gt;&lt;Author&gt;Palazzo&lt;/Author&gt;&lt;Year&gt;2014&lt;/Year&gt;&lt;RecNum&gt;12746&lt;/RecNum&gt;&lt;DisplayText&gt;[81]&lt;/DisplayText&gt;&lt;record&gt;&lt;rec-number&gt;12746&lt;/rec-number&gt;&lt;foreign-keys&gt;&lt;key app="EN" db-id="99we5205z59tpfe5dftpafsxe0s209r5ftdw"&gt;12746&lt;/key&gt;&lt;/foreign-keys&gt;&lt;ref-type name="Journal Article"&gt;17&lt;/ref-type&gt;&lt;contributors&gt;&lt;authors&gt;&lt;author&gt;Palazzo, A. F.&lt;/author&gt;&lt;author&gt;Gregory, T. R.&lt;/author&gt;&lt;/authors&gt;&lt;/contributors&gt;&lt;auth-address&gt;Univ Toronto, Dept Biochem, Toronto, ON, Canada&amp;#xD;Univ Guelph, Dept Integrat Biol, Guelph, ON N1G 2W1, Canada&lt;/auth-address&gt;&lt;titles&gt;&lt;title&gt;The Case for Junk DN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0&lt;/volume&gt;&lt;number&gt;5&lt;/number&gt;&lt;keywords&gt;&lt;keyword&gt;messenger-rna export&lt;/keyword&gt;&lt;keyword&gt;group-ii intron&lt;/keyword&gt;&lt;keyword&gt;long noncoding rnas&lt;/keyword&gt;&lt;keyword&gt;human genome&lt;/keyword&gt;&lt;keyword&gt;nuclear export&lt;/keyword&gt;&lt;keyword&gt;polymerase-ii&lt;/keyword&gt;&lt;keyword&gt;transcription termination&lt;/keyword&gt;&lt;keyword&gt;pervasive transcription&lt;/keyword&gt;&lt;keyword&gt;bidirectional promoters&lt;/keyword&gt;&lt;keyword&gt;transposable elements&lt;/keyword&gt;&lt;/keywords&gt;&lt;dates&gt;&lt;year&gt;2014&lt;/year&gt;&lt;pub-dates&gt;&lt;date&gt;May&lt;/date&gt;&lt;/pub-dates&gt;&lt;/dates&gt;&lt;isbn&gt;1553-7404&lt;/isbn&gt;&lt;accession-num&gt;WOS:000337145100045&lt;/accession-num&gt;&lt;urls&gt;&lt;related-urls&gt;&lt;url&gt;&amp;lt;Go to ISI&amp;gt;://WOS:000337145100045&lt;/url&gt;&lt;/related-urls&gt;&lt;/urls&gt;&lt;electronic-resource-num&gt;ARTN e1004351&amp;#xD;10.1371/journal.pgen.1004351&lt;/electronic-resource-num&gt;&lt;language&gt;English&lt;/language&gt;&lt;/record&gt;&lt;/Cite&gt;&lt;/EndNote&gt;</w:instrText>
      </w:r>
      <w:r w:rsidR="00D72054" w:rsidRPr="00BB3DD1">
        <w:rPr>
          <w:sz w:val="22"/>
          <w:szCs w:val="22"/>
        </w:rPr>
        <w:fldChar w:fldCharType="separate"/>
      </w:r>
      <w:r w:rsidR="00F27DA1">
        <w:rPr>
          <w:noProof/>
          <w:sz w:val="22"/>
          <w:szCs w:val="22"/>
        </w:rPr>
        <w:t>[81]</w:t>
      </w:r>
      <w:r w:rsidR="00D72054" w:rsidRPr="00BB3DD1">
        <w:rPr>
          <w:sz w:val="22"/>
          <w:szCs w:val="22"/>
        </w:rPr>
        <w:fldChar w:fldCharType="end"/>
      </w:r>
      <w:r w:rsidR="00D72054" w:rsidRPr="00BB3DD1">
        <w:rPr>
          <w:sz w:val="22"/>
          <w:szCs w:val="22"/>
        </w:rPr>
        <w:t xml:space="preserve"> </w:t>
      </w:r>
      <w:r w:rsidR="0045228F" w:rsidRPr="00BB3DD1">
        <w:rPr>
          <w:sz w:val="22"/>
          <w:szCs w:val="22"/>
        </w:rPr>
        <w:t xml:space="preserve">for a recent review) </w:t>
      </w:r>
      <w:r w:rsidR="00165974" w:rsidRPr="00BB3DD1">
        <w:rPr>
          <w:sz w:val="22"/>
          <w:szCs w:val="22"/>
        </w:rPr>
        <w:t xml:space="preserve">and the </w:t>
      </w:r>
      <w:r w:rsidR="00D72054" w:rsidRPr="00BB3DD1">
        <w:rPr>
          <w:sz w:val="22"/>
          <w:szCs w:val="22"/>
        </w:rPr>
        <w:t xml:space="preserve">success and </w:t>
      </w:r>
      <w:r w:rsidR="00165974" w:rsidRPr="00BB3DD1">
        <w:rPr>
          <w:sz w:val="22"/>
          <w:szCs w:val="22"/>
        </w:rPr>
        <w:t xml:space="preserve">persistence of polyploid genomes </w:t>
      </w:r>
      <w:r w:rsidR="00D72054" w:rsidRPr="00BB3DD1">
        <w:rPr>
          <w:sz w:val="22"/>
          <w:szCs w:val="22"/>
        </w:rPr>
        <w:fldChar w:fldCharType="begin"/>
      </w:r>
      <w:r w:rsidR="00F27DA1">
        <w:rPr>
          <w:sz w:val="22"/>
          <w:szCs w:val="22"/>
        </w:rPr>
        <w:instrText xml:space="preserve"> ADDIN EN.CITE &lt;EndNote&gt;&lt;Cite&gt;&lt;Author&gt;Van de Peer&lt;/Author&gt;&lt;Year&gt;2017&lt;/Year&gt;&lt;RecNum&gt;12745&lt;/RecNum&gt;&lt;DisplayText&gt;[82]&lt;/DisplayText&gt;&lt;record&gt;&lt;rec-number&gt;12745&lt;/rec-number&gt;&lt;foreign-keys&gt;&lt;key app="EN" db-id="99we5205z59tpfe5dftpafsxe0s209r5ftdw"&gt;12745&lt;/key&gt;&lt;/foreign-keys&gt;&lt;ref-type name="Journal Article"&gt;17&lt;/ref-type&gt;&lt;contributors&gt;&lt;authors&gt;&lt;author&gt;Van de Peer, Y.&lt;/author&gt;&lt;author&gt;Mizrachi, E.&lt;/author&gt;&lt;author&gt;Marchal, K.&lt;/author&gt;&lt;/authors&gt;&lt;/contributors&gt;&lt;titles&gt;&lt;title&gt;The evolutionary significance of polyploidy&lt;/title&gt;&lt;secondary-title&gt;Nature Reviews Genetics&lt;/secondary-title&gt;&lt;/titles&gt;&lt;periodical&gt;&lt;full-title&gt;Nature Reviews Genetics&lt;/full-title&gt;&lt;abbr-1&gt;Nat Rev Genet&lt;/abbr-1&gt;&lt;/periodical&gt;&lt;pages&gt;411-424&lt;/pages&gt;&lt;volume&gt;18&lt;/volume&gt;&lt;dates&gt;&lt;year&gt;2017&lt;/year&gt;&lt;/dates&gt;&lt;urls&gt;&lt;/urls&gt;&lt;/record&gt;&lt;/Cite&gt;&lt;/EndNote&gt;</w:instrText>
      </w:r>
      <w:r w:rsidR="00D72054" w:rsidRPr="00BB3DD1">
        <w:rPr>
          <w:sz w:val="22"/>
          <w:szCs w:val="22"/>
        </w:rPr>
        <w:fldChar w:fldCharType="separate"/>
      </w:r>
      <w:r w:rsidR="00F27DA1">
        <w:rPr>
          <w:noProof/>
          <w:sz w:val="22"/>
          <w:szCs w:val="22"/>
        </w:rPr>
        <w:t>[82]</w:t>
      </w:r>
      <w:r w:rsidR="00D72054" w:rsidRPr="00BB3DD1">
        <w:rPr>
          <w:sz w:val="22"/>
          <w:szCs w:val="22"/>
        </w:rPr>
        <w:fldChar w:fldCharType="end"/>
      </w:r>
      <w:r w:rsidR="00D72054" w:rsidRPr="00BB3DD1">
        <w:rPr>
          <w:sz w:val="22"/>
          <w:szCs w:val="22"/>
        </w:rPr>
        <w:t xml:space="preserve"> also give cause to question </w:t>
      </w:r>
      <w:r w:rsidR="00C71418">
        <w:rPr>
          <w:sz w:val="22"/>
          <w:szCs w:val="22"/>
        </w:rPr>
        <w:t>whether the resource costs entailed in the maintenance of such a small genomic region (i.e. the telomeres) is likely to impact life-history evolution</w:t>
      </w:r>
      <w:r w:rsidR="00165974" w:rsidRPr="00BB3DD1">
        <w:rPr>
          <w:sz w:val="22"/>
          <w:szCs w:val="22"/>
        </w:rPr>
        <w:t>.</w:t>
      </w:r>
      <w:r w:rsidR="003A2C96" w:rsidRPr="00BB3DD1">
        <w:rPr>
          <w:sz w:val="22"/>
          <w:szCs w:val="22"/>
        </w:rPr>
        <w:t xml:space="preserve"> </w:t>
      </w:r>
      <w:r w:rsidR="00A902E6">
        <w:rPr>
          <w:sz w:val="22"/>
          <w:szCs w:val="22"/>
        </w:rPr>
        <w:t>That said</w:t>
      </w:r>
      <w:r w:rsidR="00A902E6" w:rsidRPr="00BB3DD1">
        <w:rPr>
          <w:sz w:val="22"/>
          <w:szCs w:val="22"/>
        </w:rPr>
        <w:t xml:space="preserve">, </w:t>
      </w:r>
      <w:r w:rsidR="00A902E6">
        <w:rPr>
          <w:sz w:val="22"/>
          <w:szCs w:val="22"/>
        </w:rPr>
        <w:t xml:space="preserve">the potential importance of even small maintenance costs cannot currently be dismissed, as if telomere </w:t>
      </w:r>
      <w:r w:rsidR="00A902E6" w:rsidRPr="00BB3DD1">
        <w:rPr>
          <w:sz w:val="22"/>
          <w:szCs w:val="22"/>
        </w:rPr>
        <w:t xml:space="preserve">attrition </w:t>
      </w:r>
      <w:r w:rsidR="00A902E6">
        <w:rPr>
          <w:sz w:val="22"/>
          <w:szCs w:val="22"/>
        </w:rPr>
        <w:t xml:space="preserve">is </w:t>
      </w:r>
      <w:r w:rsidR="00A902E6" w:rsidRPr="007E4B49">
        <w:rPr>
          <w:sz w:val="22"/>
          <w:szCs w:val="22"/>
        </w:rPr>
        <w:t xml:space="preserve">only </w:t>
      </w:r>
      <w:r w:rsidR="00A902E6" w:rsidRPr="00BB3DD1">
        <w:rPr>
          <w:sz w:val="22"/>
          <w:szCs w:val="22"/>
        </w:rPr>
        <w:t xml:space="preserve">a minor causal player </w:t>
      </w:r>
      <w:r w:rsidR="00A902E6">
        <w:rPr>
          <w:sz w:val="22"/>
          <w:szCs w:val="22"/>
        </w:rPr>
        <w:t xml:space="preserve">in current-future trade-offs and ageing </w:t>
      </w:r>
      <w:r w:rsidR="00A902E6" w:rsidRPr="00BB3DD1">
        <w:rPr>
          <w:sz w:val="22"/>
          <w:szCs w:val="22"/>
        </w:rPr>
        <w:t>(see above)</w:t>
      </w:r>
      <w:r w:rsidR="00A902E6">
        <w:rPr>
          <w:sz w:val="22"/>
          <w:szCs w:val="22"/>
        </w:rPr>
        <w:t xml:space="preserve"> even small maintenance costs could conceivably be sufficient to favour the toleration of attrition.</w:t>
      </w:r>
      <w:r w:rsidR="00A902E6">
        <w:rPr>
          <w:sz w:val="22"/>
          <w:szCs w:val="22"/>
        </w:rPr>
        <w:br/>
      </w:r>
    </w:p>
    <w:p w14:paraId="452D07E6" w14:textId="4D9268DD" w:rsidR="004758B2" w:rsidRDefault="00406C7B" w:rsidP="00F2284F">
      <w:pPr>
        <w:spacing w:line="480" w:lineRule="auto"/>
        <w:rPr>
          <w:sz w:val="22"/>
          <w:szCs w:val="22"/>
        </w:rPr>
      </w:pPr>
      <w:r>
        <w:rPr>
          <w:sz w:val="22"/>
          <w:szCs w:val="22"/>
        </w:rPr>
        <w:t>The costs entailed in telomere maintenance need not arise solely from resource expe</w:t>
      </w:r>
      <w:r w:rsidR="00265662">
        <w:rPr>
          <w:sz w:val="22"/>
          <w:szCs w:val="22"/>
        </w:rPr>
        <w:t xml:space="preserve">nse, however. It is conceivable that telomere maintenance entails other types of costs arising from </w:t>
      </w:r>
      <w:r w:rsidR="00E85399">
        <w:rPr>
          <w:sz w:val="22"/>
          <w:szCs w:val="22"/>
        </w:rPr>
        <w:t xml:space="preserve">interactions between </w:t>
      </w:r>
      <w:r w:rsidR="00550966">
        <w:rPr>
          <w:sz w:val="22"/>
          <w:szCs w:val="22"/>
        </w:rPr>
        <w:t xml:space="preserve">biological </w:t>
      </w:r>
      <w:r w:rsidR="00265662">
        <w:rPr>
          <w:sz w:val="22"/>
          <w:szCs w:val="22"/>
        </w:rPr>
        <w:t>mechanisms</w:t>
      </w:r>
      <w:r w:rsidR="00E85399">
        <w:rPr>
          <w:sz w:val="22"/>
          <w:szCs w:val="22"/>
        </w:rPr>
        <w:t xml:space="preserve"> and the laws of physics</w:t>
      </w:r>
      <w:r w:rsidR="00265662">
        <w:rPr>
          <w:sz w:val="22"/>
          <w:szCs w:val="22"/>
        </w:rPr>
        <w:t xml:space="preserve">. For example, </w:t>
      </w:r>
      <w:r w:rsidR="0093691F">
        <w:rPr>
          <w:sz w:val="22"/>
          <w:szCs w:val="22"/>
        </w:rPr>
        <w:t xml:space="preserve">aspects of </w:t>
      </w:r>
      <w:r w:rsidR="00FA4068">
        <w:rPr>
          <w:sz w:val="22"/>
          <w:szCs w:val="22"/>
        </w:rPr>
        <w:t xml:space="preserve">telomere maintenance could conceivably entail </w:t>
      </w:r>
      <w:r w:rsidR="0093691F">
        <w:rPr>
          <w:sz w:val="22"/>
          <w:szCs w:val="22"/>
        </w:rPr>
        <w:t xml:space="preserve">risks to chromosomal integrity, </w:t>
      </w:r>
      <w:r w:rsidR="00FA4068">
        <w:rPr>
          <w:sz w:val="22"/>
          <w:szCs w:val="22"/>
        </w:rPr>
        <w:t xml:space="preserve">and </w:t>
      </w:r>
      <w:r w:rsidR="00FA4068" w:rsidRPr="00F2284F">
        <w:rPr>
          <w:sz w:val="22"/>
          <w:szCs w:val="22"/>
        </w:rPr>
        <w:t>hence organismal fitness</w:t>
      </w:r>
      <w:r w:rsidR="0093691F" w:rsidRPr="00F2284F">
        <w:rPr>
          <w:sz w:val="22"/>
          <w:szCs w:val="22"/>
        </w:rPr>
        <w:t>,</w:t>
      </w:r>
      <w:r w:rsidR="00FA4068" w:rsidRPr="00F2284F">
        <w:rPr>
          <w:sz w:val="22"/>
          <w:szCs w:val="22"/>
        </w:rPr>
        <w:t xml:space="preserve"> if </w:t>
      </w:r>
      <w:r w:rsidR="0093691F" w:rsidRPr="00F2284F">
        <w:rPr>
          <w:sz w:val="22"/>
          <w:szCs w:val="22"/>
        </w:rPr>
        <w:t>they</w:t>
      </w:r>
      <w:r w:rsidR="00550966" w:rsidRPr="00BB3DD1">
        <w:rPr>
          <w:sz w:val="22"/>
          <w:szCs w:val="22"/>
        </w:rPr>
        <w:t xml:space="preserve"> require</w:t>
      </w:r>
      <w:r w:rsidR="00FA4068" w:rsidRPr="00F2284F">
        <w:rPr>
          <w:sz w:val="22"/>
          <w:szCs w:val="22"/>
        </w:rPr>
        <w:t xml:space="preserve"> physical </w:t>
      </w:r>
      <w:r w:rsidR="00A51C3A">
        <w:rPr>
          <w:sz w:val="22"/>
          <w:szCs w:val="22"/>
        </w:rPr>
        <w:t xml:space="preserve">conformational </w:t>
      </w:r>
      <w:r w:rsidR="00FA4068" w:rsidRPr="00F2284F">
        <w:rPr>
          <w:sz w:val="22"/>
          <w:szCs w:val="22"/>
        </w:rPr>
        <w:t>rearrangement</w:t>
      </w:r>
      <w:r w:rsidR="0093691F" w:rsidRPr="00F2284F">
        <w:rPr>
          <w:sz w:val="22"/>
          <w:szCs w:val="22"/>
        </w:rPr>
        <w:t>s</w:t>
      </w:r>
      <w:r w:rsidR="003B7E38" w:rsidRPr="00F2284F">
        <w:rPr>
          <w:sz w:val="22"/>
          <w:szCs w:val="22"/>
        </w:rPr>
        <w:t xml:space="preserve"> </w:t>
      </w:r>
      <w:r w:rsidR="00A51C3A" w:rsidRPr="00F2284F">
        <w:rPr>
          <w:sz w:val="22"/>
          <w:szCs w:val="22"/>
        </w:rPr>
        <w:t xml:space="preserve">of the telomere </w:t>
      </w:r>
      <w:r w:rsidR="00A51C3A">
        <w:rPr>
          <w:sz w:val="22"/>
          <w:szCs w:val="22"/>
        </w:rPr>
        <w:t>(</w:t>
      </w:r>
      <w:r w:rsidR="000A0137">
        <w:rPr>
          <w:sz w:val="22"/>
          <w:szCs w:val="22"/>
        </w:rPr>
        <w:t>including its shelterin complex)</w:t>
      </w:r>
      <w:r w:rsidR="00A51C3A">
        <w:rPr>
          <w:sz w:val="22"/>
          <w:szCs w:val="22"/>
        </w:rPr>
        <w:t xml:space="preserve"> </w:t>
      </w:r>
      <w:r w:rsidR="003B7E38" w:rsidRPr="00F2284F">
        <w:rPr>
          <w:sz w:val="22"/>
          <w:szCs w:val="22"/>
        </w:rPr>
        <w:t xml:space="preserve">or </w:t>
      </w:r>
      <w:r w:rsidR="00A51C3A">
        <w:rPr>
          <w:sz w:val="22"/>
          <w:szCs w:val="22"/>
        </w:rPr>
        <w:t xml:space="preserve">other </w:t>
      </w:r>
      <w:r w:rsidR="003B7E38" w:rsidRPr="00F2284F">
        <w:rPr>
          <w:sz w:val="22"/>
          <w:szCs w:val="22"/>
        </w:rPr>
        <w:t xml:space="preserve">chromosomal </w:t>
      </w:r>
      <w:r w:rsidR="00FA4068" w:rsidRPr="00F2284F">
        <w:rPr>
          <w:sz w:val="22"/>
          <w:szCs w:val="22"/>
        </w:rPr>
        <w:t>region</w:t>
      </w:r>
      <w:r w:rsidR="003B7E38" w:rsidRPr="00F2284F">
        <w:rPr>
          <w:sz w:val="22"/>
          <w:szCs w:val="22"/>
        </w:rPr>
        <w:t>s</w:t>
      </w:r>
      <w:r w:rsidR="0093691F" w:rsidRPr="00F2284F">
        <w:rPr>
          <w:sz w:val="22"/>
          <w:szCs w:val="22"/>
        </w:rPr>
        <w:t xml:space="preserve"> </w:t>
      </w:r>
      <w:r w:rsidR="00550966" w:rsidRPr="00BB3DD1">
        <w:rPr>
          <w:sz w:val="22"/>
          <w:szCs w:val="22"/>
        </w:rPr>
        <w:t>with which telomere</w:t>
      </w:r>
      <w:r w:rsidR="009A4D32" w:rsidRPr="00BB3DD1">
        <w:rPr>
          <w:sz w:val="22"/>
          <w:szCs w:val="22"/>
        </w:rPr>
        <w:t>s interact</w:t>
      </w:r>
      <w:r w:rsidR="0093691F">
        <w:rPr>
          <w:sz w:val="22"/>
          <w:szCs w:val="22"/>
        </w:rPr>
        <w:t xml:space="preserve">. </w:t>
      </w:r>
      <w:r w:rsidR="001D4270">
        <w:rPr>
          <w:sz w:val="22"/>
          <w:szCs w:val="22"/>
        </w:rPr>
        <w:t>While selection</w:t>
      </w:r>
      <w:r w:rsidR="008757E0">
        <w:rPr>
          <w:sz w:val="22"/>
          <w:szCs w:val="22"/>
        </w:rPr>
        <w:t xml:space="preserve"> </w:t>
      </w:r>
      <w:r w:rsidR="00BF76AB">
        <w:rPr>
          <w:sz w:val="22"/>
          <w:szCs w:val="22"/>
        </w:rPr>
        <w:t xml:space="preserve">could </w:t>
      </w:r>
      <w:r w:rsidR="0038479E">
        <w:rPr>
          <w:sz w:val="22"/>
          <w:szCs w:val="22"/>
        </w:rPr>
        <w:t xml:space="preserve">have </w:t>
      </w:r>
      <w:r w:rsidR="008757E0">
        <w:rPr>
          <w:sz w:val="22"/>
          <w:szCs w:val="22"/>
        </w:rPr>
        <w:t>the potential to mitigate</w:t>
      </w:r>
      <w:r w:rsidR="001D4270">
        <w:rPr>
          <w:sz w:val="22"/>
          <w:szCs w:val="22"/>
        </w:rPr>
        <w:t xml:space="preserve"> </w:t>
      </w:r>
      <w:r w:rsidR="0093691F">
        <w:rPr>
          <w:sz w:val="22"/>
          <w:szCs w:val="22"/>
        </w:rPr>
        <w:t xml:space="preserve">such </w:t>
      </w:r>
      <w:r w:rsidR="001D4270">
        <w:rPr>
          <w:sz w:val="22"/>
          <w:szCs w:val="22"/>
        </w:rPr>
        <w:t xml:space="preserve">costs via </w:t>
      </w:r>
      <w:r w:rsidR="0093691F">
        <w:rPr>
          <w:sz w:val="22"/>
          <w:szCs w:val="22"/>
        </w:rPr>
        <w:t xml:space="preserve">evolutionary </w:t>
      </w:r>
      <w:r w:rsidR="001D4270">
        <w:rPr>
          <w:sz w:val="22"/>
          <w:szCs w:val="22"/>
        </w:rPr>
        <w:t xml:space="preserve">changes </w:t>
      </w:r>
      <w:r w:rsidR="0093691F">
        <w:rPr>
          <w:sz w:val="22"/>
          <w:szCs w:val="22"/>
        </w:rPr>
        <w:t xml:space="preserve">to </w:t>
      </w:r>
      <w:r w:rsidR="0038479E">
        <w:rPr>
          <w:sz w:val="22"/>
          <w:szCs w:val="22"/>
        </w:rPr>
        <w:t xml:space="preserve">the </w:t>
      </w:r>
      <w:r w:rsidR="008757E0">
        <w:rPr>
          <w:sz w:val="22"/>
          <w:szCs w:val="22"/>
        </w:rPr>
        <w:t xml:space="preserve">mechanisms </w:t>
      </w:r>
      <w:r w:rsidR="0038479E">
        <w:rPr>
          <w:sz w:val="22"/>
          <w:szCs w:val="22"/>
        </w:rPr>
        <w:t xml:space="preserve">involved </w:t>
      </w:r>
      <w:r w:rsidR="008757E0">
        <w:rPr>
          <w:sz w:val="22"/>
          <w:szCs w:val="22"/>
        </w:rPr>
        <w:t xml:space="preserve">(e.g. the evolution of additional </w:t>
      </w:r>
      <w:r w:rsidR="005E026E">
        <w:rPr>
          <w:sz w:val="22"/>
          <w:szCs w:val="22"/>
        </w:rPr>
        <w:t xml:space="preserve">chromosomal </w:t>
      </w:r>
      <w:r w:rsidR="008757E0">
        <w:rPr>
          <w:sz w:val="22"/>
          <w:szCs w:val="22"/>
        </w:rPr>
        <w:t>stabilising mechanisms</w:t>
      </w:r>
      <w:r w:rsidR="005E026E">
        <w:rPr>
          <w:sz w:val="22"/>
          <w:szCs w:val="22"/>
        </w:rPr>
        <w:t xml:space="preserve">), </w:t>
      </w:r>
      <w:r w:rsidR="0039544F">
        <w:rPr>
          <w:sz w:val="22"/>
          <w:szCs w:val="22"/>
        </w:rPr>
        <w:t xml:space="preserve">the costs associated with </w:t>
      </w:r>
      <w:r w:rsidR="002D2E62">
        <w:rPr>
          <w:sz w:val="22"/>
          <w:szCs w:val="22"/>
        </w:rPr>
        <w:t xml:space="preserve">such </w:t>
      </w:r>
      <w:r w:rsidR="0039544F">
        <w:rPr>
          <w:sz w:val="22"/>
          <w:szCs w:val="22"/>
        </w:rPr>
        <w:t>s</w:t>
      </w:r>
      <w:r w:rsidR="00626A21">
        <w:rPr>
          <w:sz w:val="22"/>
          <w:szCs w:val="22"/>
        </w:rPr>
        <w:t xml:space="preserve">olutions </w:t>
      </w:r>
      <w:r w:rsidR="0039544F">
        <w:rPr>
          <w:sz w:val="22"/>
          <w:szCs w:val="22"/>
        </w:rPr>
        <w:t xml:space="preserve">could </w:t>
      </w:r>
      <w:r w:rsidR="00057AB3">
        <w:rPr>
          <w:sz w:val="22"/>
          <w:szCs w:val="22"/>
        </w:rPr>
        <w:t xml:space="preserve">conceivably </w:t>
      </w:r>
      <w:r w:rsidR="0039544F">
        <w:rPr>
          <w:sz w:val="22"/>
          <w:szCs w:val="22"/>
        </w:rPr>
        <w:t xml:space="preserve">be even higher </w:t>
      </w:r>
      <w:r w:rsidR="003C4FB4">
        <w:rPr>
          <w:sz w:val="22"/>
          <w:szCs w:val="22"/>
        </w:rPr>
        <w:t xml:space="preserve">than those </w:t>
      </w:r>
      <w:r w:rsidR="0038479E">
        <w:rPr>
          <w:sz w:val="22"/>
          <w:szCs w:val="22"/>
        </w:rPr>
        <w:t xml:space="preserve">that arise from </w:t>
      </w:r>
      <w:r w:rsidR="00EA763B">
        <w:rPr>
          <w:sz w:val="22"/>
          <w:szCs w:val="22"/>
        </w:rPr>
        <w:t xml:space="preserve">telomere </w:t>
      </w:r>
      <w:r w:rsidR="00057AB3">
        <w:rPr>
          <w:sz w:val="22"/>
          <w:szCs w:val="22"/>
        </w:rPr>
        <w:t>attrition</w:t>
      </w:r>
      <w:r w:rsidR="0038479E">
        <w:rPr>
          <w:sz w:val="22"/>
          <w:szCs w:val="22"/>
        </w:rPr>
        <w:t>. Alternatively</w:t>
      </w:r>
      <w:r w:rsidR="00EA763B">
        <w:rPr>
          <w:sz w:val="22"/>
          <w:szCs w:val="22"/>
        </w:rPr>
        <w:t>,</w:t>
      </w:r>
      <w:r w:rsidR="00057AB3">
        <w:rPr>
          <w:sz w:val="22"/>
          <w:szCs w:val="22"/>
        </w:rPr>
        <w:t xml:space="preserve"> </w:t>
      </w:r>
      <w:r w:rsidR="000A1E3F">
        <w:rPr>
          <w:sz w:val="22"/>
          <w:szCs w:val="22"/>
        </w:rPr>
        <w:t xml:space="preserve">some form of absolute constraint might render </w:t>
      </w:r>
      <w:r w:rsidR="00EA763B">
        <w:rPr>
          <w:sz w:val="22"/>
          <w:szCs w:val="22"/>
        </w:rPr>
        <w:t xml:space="preserve">the complete mitigation of such risks </w:t>
      </w:r>
      <w:r w:rsidR="000A1E3F">
        <w:rPr>
          <w:sz w:val="22"/>
          <w:szCs w:val="22"/>
        </w:rPr>
        <w:t>impossible</w:t>
      </w:r>
      <w:r w:rsidR="0039544F">
        <w:rPr>
          <w:sz w:val="22"/>
          <w:szCs w:val="22"/>
        </w:rPr>
        <w:t xml:space="preserve">. </w:t>
      </w:r>
      <w:r w:rsidR="00233C91">
        <w:rPr>
          <w:sz w:val="22"/>
          <w:szCs w:val="22"/>
        </w:rPr>
        <w:t xml:space="preserve">Closer attention to the </w:t>
      </w:r>
      <w:r w:rsidR="009D44AD">
        <w:rPr>
          <w:sz w:val="22"/>
          <w:szCs w:val="22"/>
        </w:rPr>
        <w:t xml:space="preserve">plausibility of </w:t>
      </w:r>
      <w:r w:rsidR="00961B50">
        <w:rPr>
          <w:sz w:val="22"/>
          <w:szCs w:val="22"/>
        </w:rPr>
        <w:t xml:space="preserve">maintenance </w:t>
      </w:r>
      <w:r w:rsidR="00233C91">
        <w:rPr>
          <w:sz w:val="22"/>
          <w:szCs w:val="22"/>
        </w:rPr>
        <w:t xml:space="preserve">costs </w:t>
      </w:r>
      <w:r w:rsidR="00535BD6">
        <w:rPr>
          <w:sz w:val="22"/>
          <w:szCs w:val="22"/>
        </w:rPr>
        <w:t xml:space="preserve">of this kind </w:t>
      </w:r>
      <w:r w:rsidR="00CF6720">
        <w:rPr>
          <w:sz w:val="22"/>
          <w:szCs w:val="22"/>
        </w:rPr>
        <w:t>could be instructive</w:t>
      </w:r>
      <w:r w:rsidR="00140C9B">
        <w:rPr>
          <w:sz w:val="22"/>
          <w:szCs w:val="22"/>
        </w:rPr>
        <w:t xml:space="preserve">, </w:t>
      </w:r>
      <w:r w:rsidR="00CF6720">
        <w:rPr>
          <w:sz w:val="22"/>
          <w:szCs w:val="22"/>
        </w:rPr>
        <w:t>given their potential importance and the possibility that they cannot be readily reconciled with classical resource allocation m</w:t>
      </w:r>
      <w:r w:rsidR="004758B2">
        <w:rPr>
          <w:sz w:val="22"/>
          <w:szCs w:val="22"/>
        </w:rPr>
        <w:t>odels of life-history evolution.</w:t>
      </w:r>
    </w:p>
    <w:p w14:paraId="151E2933" w14:textId="77777777" w:rsidR="004758B2" w:rsidRDefault="004758B2" w:rsidP="00F2284F">
      <w:pPr>
        <w:spacing w:line="480" w:lineRule="auto"/>
        <w:rPr>
          <w:sz w:val="22"/>
          <w:szCs w:val="22"/>
        </w:rPr>
      </w:pPr>
    </w:p>
    <w:p w14:paraId="594E3E29" w14:textId="293BC068" w:rsidR="00577C8F" w:rsidRDefault="007F176D" w:rsidP="004758B2">
      <w:pPr>
        <w:spacing w:line="480" w:lineRule="auto"/>
        <w:rPr>
          <w:sz w:val="22"/>
          <w:szCs w:val="22"/>
        </w:rPr>
      </w:pPr>
      <w:r>
        <w:rPr>
          <w:sz w:val="22"/>
          <w:szCs w:val="22"/>
        </w:rPr>
        <w:t xml:space="preserve">As telomere maintenance must entail costs (born at least in part from resource expense), </w:t>
      </w:r>
      <w:r w:rsidR="00AC7A67">
        <w:rPr>
          <w:sz w:val="22"/>
          <w:szCs w:val="22"/>
        </w:rPr>
        <w:t xml:space="preserve">such costs </w:t>
      </w:r>
      <w:r>
        <w:rPr>
          <w:sz w:val="22"/>
          <w:szCs w:val="22"/>
        </w:rPr>
        <w:t xml:space="preserve">alone could conceivably </w:t>
      </w:r>
      <w:r w:rsidR="0074660A">
        <w:rPr>
          <w:sz w:val="22"/>
          <w:szCs w:val="22"/>
        </w:rPr>
        <w:t>favour</w:t>
      </w:r>
      <w:r>
        <w:rPr>
          <w:sz w:val="22"/>
          <w:szCs w:val="22"/>
        </w:rPr>
        <w:t xml:space="preserve"> </w:t>
      </w:r>
      <w:r w:rsidR="00D25118">
        <w:rPr>
          <w:sz w:val="22"/>
          <w:szCs w:val="22"/>
        </w:rPr>
        <w:t xml:space="preserve">(i) </w:t>
      </w:r>
      <w:r w:rsidR="00532073">
        <w:rPr>
          <w:sz w:val="22"/>
          <w:szCs w:val="22"/>
        </w:rPr>
        <w:t xml:space="preserve">telomere maintenance </w:t>
      </w:r>
      <w:r w:rsidR="000C2156">
        <w:rPr>
          <w:sz w:val="22"/>
          <w:szCs w:val="22"/>
        </w:rPr>
        <w:t xml:space="preserve">only </w:t>
      </w:r>
      <w:r w:rsidR="00535BD6">
        <w:rPr>
          <w:sz w:val="22"/>
          <w:szCs w:val="22"/>
        </w:rPr>
        <w:t xml:space="preserve">in </w:t>
      </w:r>
      <w:r>
        <w:rPr>
          <w:sz w:val="22"/>
          <w:szCs w:val="22"/>
        </w:rPr>
        <w:t xml:space="preserve">those cell lineages </w:t>
      </w:r>
      <w:r w:rsidR="00535BD6">
        <w:rPr>
          <w:sz w:val="22"/>
          <w:szCs w:val="22"/>
        </w:rPr>
        <w:t xml:space="preserve">in which attrition </w:t>
      </w:r>
      <w:r w:rsidR="004758B2">
        <w:rPr>
          <w:sz w:val="22"/>
          <w:szCs w:val="22"/>
        </w:rPr>
        <w:t>w</w:t>
      </w:r>
      <w:r w:rsidR="00AC7A67">
        <w:rPr>
          <w:sz w:val="22"/>
          <w:szCs w:val="22"/>
        </w:rPr>
        <w:t xml:space="preserve">ould </w:t>
      </w:r>
      <w:r w:rsidR="007F4063">
        <w:rPr>
          <w:sz w:val="22"/>
          <w:szCs w:val="22"/>
        </w:rPr>
        <w:t xml:space="preserve">entail substantial fitness costs </w:t>
      </w:r>
      <w:r w:rsidR="00AC7A67">
        <w:rPr>
          <w:sz w:val="22"/>
          <w:szCs w:val="22"/>
        </w:rPr>
        <w:t xml:space="preserve">(e.g. </w:t>
      </w:r>
      <w:r w:rsidR="00DA5021">
        <w:rPr>
          <w:sz w:val="22"/>
          <w:szCs w:val="22"/>
        </w:rPr>
        <w:t xml:space="preserve">germ cells and some immune cells </w:t>
      </w:r>
      <w:r w:rsidR="00246728" w:rsidRPr="002612F4">
        <w:rPr>
          <w:sz w:val="22"/>
          <w:szCs w:val="22"/>
        </w:rPr>
        <w:fldChar w:fldCharType="begin">
          <w:fldData xml:space="preserve">PEVuZE5vdGU+PENpdGU+PEF1dGhvcj5CbGFja2J1cm48L0F1dGhvcj48WWVhcj4yMDAxPC9ZZWFy
PjxSZWNOdW0+MTAwNDQ8L1JlY051bT48RGlzcGxheVRleHQ+WzI2LDMx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I8L1llYXI+PFJlY051bT45MTYzPC9SZWNOdW0+PHJlY29yZD48cmVjLW51bWJlcj45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</w:fldData>
        </w:fldChar>
      </w:r>
      <w:r w:rsidR="00B2413F">
        <w:rPr>
          <w:sz w:val="22"/>
          <w:szCs w:val="22"/>
        </w:rPr>
        <w:instrText xml:space="preserve"> ADDIN EN.CITE </w:instrText>
      </w:r>
      <w:r w:rsidR="00B2413F">
        <w:rPr>
          <w:sz w:val="22"/>
          <w:szCs w:val="22"/>
        </w:rPr>
        <w:fldChar w:fldCharType="begin">
          <w:fldData xml:space="preserve">PEVuZE5vdGU+PENpdGU+PEF1dGhvcj5CbGFja2J1cm48L0F1dGhvcj48WWVhcj4yMDAxPC9ZZWFy
PjxSZWNOdW0+MTAwNDQ8L1JlY051bT48RGlzcGxheVRleHQ+WzI2LDMx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I8L1llYXI+PFJlY051bT45MTYzPC9SZWNOdW0+PHJlY29yZD48cmVjLW51bWJlcj45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</w:fldData>
        </w:fldChar>
      </w:r>
      <w:r w:rsidR="00B2413F">
        <w:rPr>
          <w:sz w:val="22"/>
          <w:szCs w:val="22"/>
        </w:rPr>
        <w:instrText xml:space="preserve"> ADDIN EN.CITE.DATA </w:instrText>
      </w:r>
      <w:r w:rsidR="00B2413F">
        <w:rPr>
          <w:sz w:val="22"/>
          <w:szCs w:val="22"/>
        </w:rPr>
      </w:r>
      <w:r w:rsidR="00B2413F">
        <w:rPr>
          <w:sz w:val="22"/>
          <w:szCs w:val="22"/>
        </w:rPr>
        <w:fldChar w:fldCharType="end"/>
      </w:r>
      <w:r w:rsidR="00246728" w:rsidRPr="002612F4">
        <w:rPr>
          <w:sz w:val="22"/>
          <w:szCs w:val="22"/>
        </w:rPr>
      </w:r>
      <w:r w:rsidR="00246728" w:rsidRPr="002612F4">
        <w:rPr>
          <w:sz w:val="22"/>
          <w:szCs w:val="22"/>
        </w:rPr>
        <w:fldChar w:fldCharType="separate"/>
      </w:r>
      <w:r w:rsidR="00B2413F">
        <w:rPr>
          <w:noProof/>
          <w:sz w:val="22"/>
          <w:szCs w:val="22"/>
        </w:rPr>
        <w:t>[26,31]</w:t>
      </w:r>
      <w:r w:rsidR="00246728" w:rsidRPr="002612F4">
        <w:rPr>
          <w:sz w:val="22"/>
          <w:szCs w:val="22"/>
        </w:rPr>
        <w:fldChar w:fldCharType="end"/>
      </w:r>
      <w:r w:rsidR="00246728">
        <w:rPr>
          <w:sz w:val="22"/>
          <w:szCs w:val="22"/>
        </w:rPr>
        <w:t xml:space="preserve">), </w:t>
      </w:r>
      <w:r w:rsidR="004758B2">
        <w:rPr>
          <w:sz w:val="22"/>
          <w:szCs w:val="22"/>
        </w:rPr>
        <w:t xml:space="preserve">while </w:t>
      </w:r>
      <w:r w:rsidR="00D25118">
        <w:rPr>
          <w:sz w:val="22"/>
          <w:szCs w:val="22"/>
        </w:rPr>
        <w:t xml:space="preserve">(ii) </w:t>
      </w:r>
      <w:r w:rsidR="004758B2">
        <w:rPr>
          <w:sz w:val="22"/>
          <w:szCs w:val="22"/>
        </w:rPr>
        <w:t>tolerating</w:t>
      </w:r>
      <w:r w:rsidR="00532073">
        <w:rPr>
          <w:sz w:val="22"/>
          <w:szCs w:val="22"/>
        </w:rPr>
        <w:t xml:space="preserve"> </w:t>
      </w:r>
      <w:r w:rsidR="00532073" w:rsidRPr="00B27915">
        <w:rPr>
          <w:sz w:val="22"/>
          <w:szCs w:val="22"/>
        </w:rPr>
        <w:t xml:space="preserve">attrition in </w:t>
      </w:r>
      <w:r w:rsidR="00535BD6" w:rsidRPr="007F4063">
        <w:rPr>
          <w:sz w:val="22"/>
          <w:szCs w:val="22"/>
        </w:rPr>
        <w:t>other somatic lineages</w:t>
      </w:r>
      <w:r w:rsidR="00F06DAE">
        <w:rPr>
          <w:sz w:val="22"/>
          <w:szCs w:val="22"/>
        </w:rPr>
        <w:t>,</w:t>
      </w:r>
      <w:r w:rsidR="003E6089" w:rsidRPr="007F4063">
        <w:rPr>
          <w:sz w:val="22"/>
          <w:szCs w:val="22"/>
        </w:rPr>
        <w:t xml:space="preserve"> even if </w:t>
      </w:r>
      <w:r w:rsidR="00F06DAE">
        <w:rPr>
          <w:sz w:val="22"/>
          <w:szCs w:val="22"/>
        </w:rPr>
        <w:t xml:space="preserve">the latter </w:t>
      </w:r>
      <w:r w:rsidR="00D25118">
        <w:rPr>
          <w:sz w:val="22"/>
          <w:szCs w:val="22"/>
        </w:rPr>
        <w:t xml:space="preserve">had </w:t>
      </w:r>
      <w:r w:rsidR="00756C78">
        <w:rPr>
          <w:sz w:val="22"/>
          <w:szCs w:val="22"/>
        </w:rPr>
        <w:t xml:space="preserve">causal </w:t>
      </w:r>
      <w:r w:rsidR="00532073" w:rsidRPr="00BB3DD1">
        <w:rPr>
          <w:sz w:val="22"/>
          <w:szCs w:val="22"/>
        </w:rPr>
        <w:t xml:space="preserve">negative effects on later-life performance. The </w:t>
      </w:r>
      <w:r w:rsidR="00DA5021">
        <w:rPr>
          <w:sz w:val="22"/>
          <w:szCs w:val="22"/>
        </w:rPr>
        <w:t>greater the</w:t>
      </w:r>
      <w:r w:rsidR="00FB4ECD">
        <w:rPr>
          <w:sz w:val="22"/>
          <w:szCs w:val="22"/>
        </w:rPr>
        <w:t>se</w:t>
      </w:r>
      <w:r w:rsidR="00DA5021">
        <w:rPr>
          <w:sz w:val="22"/>
          <w:szCs w:val="22"/>
        </w:rPr>
        <w:t xml:space="preserve"> causal negative </w:t>
      </w:r>
      <w:r w:rsidR="00DA5021" w:rsidRPr="00491F89">
        <w:rPr>
          <w:sz w:val="22"/>
          <w:szCs w:val="22"/>
        </w:rPr>
        <w:t xml:space="preserve">effects </w:t>
      </w:r>
      <w:r w:rsidR="00DA5021" w:rsidRPr="00F12763">
        <w:rPr>
          <w:sz w:val="22"/>
          <w:szCs w:val="22"/>
        </w:rPr>
        <w:t xml:space="preserve">are, however, the more </w:t>
      </w:r>
      <w:r w:rsidR="00253B0F">
        <w:rPr>
          <w:sz w:val="22"/>
          <w:szCs w:val="22"/>
        </w:rPr>
        <w:t xml:space="preserve">acute the need becomes </w:t>
      </w:r>
      <w:r w:rsidR="00DA5021" w:rsidRPr="00F12763">
        <w:rPr>
          <w:sz w:val="22"/>
          <w:szCs w:val="22"/>
        </w:rPr>
        <w:t xml:space="preserve">to </w:t>
      </w:r>
      <w:r w:rsidR="003E6089" w:rsidRPr="00F12763">
        <w:rPr>
          <w:sz w:val="22"/>
          <w:szCs w:val="22"/>
        </w:rPr>
        <w:t xml:space="preserve">invoke adaptive explanations </w:t>
      </w:r>
      <w:r w:rsidR="00752276" w:rsidRPr="00BB3DD1">
        <w:rPr>
          <w:sz w:val="22"/>
          <w:szCs w:val="22"/>
        </w:rPr>
        <w:t>for</w:t>
      </w:r>
      <w:r w:rsidR="00F06DAE">
        <w:rPr>
          <w:sz w:val="22"/>
          <w:szCs w:val="22"/>
        </w:rPr>
        <w:t xml:space="preserve"> </w:t>
      </w:r>
      <w:r w:rsidR="00752276" w:rsidRPr="00BB3DD1">
        <w:rPr>
          <w:sz w:val="22"/>
          <w:szCs w:val="22"/>
        </w:rPr>
        <w:t xml:space="preserve">attrition </w:t>
      </w:r>
      <w:r w:rsidR="003E6089" w:rsidRPr="00491F89">
        <w:rPr>
          <w:sz w:val="22"/>
          <w:szCs w:val="22"/>
        </w:rPr>
        <w:t xml:space="preserve">born </w:t>
      </w:r>
      <w:r w:rsidR="00FB4ECD">
        <w:rPr>
          <w:sz w:val="22"/>
          <w:szCs w:val="22"/>
        </w:rPr>
        <w:t xml:space="preserve">in part </w:t>
      </w:r>
      <w:r w:rsidR="003E6089" w:rsidRPr="00491F89">
        <w:rPr>
          <w:sz w:val="22"/>
          <w:szCs w:val="22"/>
        </w:rPr>
        <w:t>of a</w:t>
      </w:r>
      <w:r w:rsidR="00F06DAE">
        <w:rPr>
          <w:sz w:val="22"/>
          <w:szCs w:val="22"/>
        </w:rPr>
        <w:t xml:space="preserve"> </w:t>
      </w:r>
      <w:r w:rsidR="003E6089" w:rsidRPr="00BB3DD1">
        <w:rPr>
          <w:i/>
          <w:sz w:val="22"/>
          <w:szCs w:val="22"/>
        </w:rPr>
        <w:t xml:space="preserve">function </w:t>
      </w:r>
      <w:r w:rsidR="003E6089" w:rsidRPr="00491F89">
        <w:rPr>
          <w:sz w:val="22"/>
          <w:szCs w:val="22"/>
        </w:rPr>
        <w:t>for telomere a</w:t>
      </w:r>
      <w:r w:rsidR="003E6089" w:rsidRPr="00F12763">
        <w:rPr>
          <w:sz w:val="22"/>
          <w:szCs w:val="22"/>
        </w:rPr>
        <w:t>ttrition</w:t>
      </w:r>
      <w:r w:rsidR="00F06DAE">
        <w:rPr>
          <w:sz w:val="22"/>
          <w:szCs w:val="22"/>
        </w:rPr>
        <w:t xml:space="preserve"> (i.e. a role for the Functional Attrition Hypothesis)</w:t>
      </w:r>
      <w:r w:rsidR="003E6089" w:rsidRPr="00F12763">
        <w:rPr>
          <w:sz w:val="22"/>
          <w:szCs w:val="22"/>
        </w:rPr>
        <w:t>.</w:t>
      </w:r>
    </w:p>
    <w:p w14:paraId="321A938A" w14:textId="77777777" w:rsidR="00374FB5" w:rsidRPr="002612F4" w:rsidRDefault="00374FB5" w:rsidP="00407275">
      <w:pPr>
        <w:spacing w:line="480" w:lineRule="auto"/>
        <w:rPr>
          <w:sz w:val="22"/>
          <w:szCs w:val="22"/>
        </w:rPr>
      </w:pPr>
    </w:p>
    <w:p w14:paraId="3F1D56B0" w14:textId="747C925A" w:rsidR="001D5216" w:rsidRDefault="00A802A5" w:rsidP="00407275">
      <w:pPr>
        <w:spacing w:line="480" w:lineRule="auto"/>
        <w:rPr>
          <w:b/>
          <w:color w:val="76923C" w:themeColor="accent3" w:themeShade="BF"/>
          <w:sz w:val="22"/>
          <w:szCs w:val="22"/>
        </w:rPr>
      </w:pPr>
      <w:r w:rsidRPr="002612F4">
        <w:rPr>
          <w:b/>
          <w:color w:val="76923C" w:themeColor="accent3" w:themeShade="BF"/>
          <w:sz w:val="22"/>
          <w:szCs w:val="22"/>
        </w:rPr>
        <w:t>(</w:t>
      </w:r>
      <w:r w:rsidR="005D6D8D">
        <w:rPr>
          <w:b/>
          <w:color w:val="76923C" w:themeColor="accent3" w:themeShade="BF"/>
          <w:sz w:val="22"/>
          <w:szCs w:val="22"/>
        </w:rPr>
        <w:t>b</w:t>
      </w:r>
      <w:r w:rsidRPr="002612F4">
        <w:rPr>
          <w:b/>
          <w:color w:val="76923C" w:themeColor="accent3" w:themeShade="BF"/>
          <w:sz w:val="22"/>
          <w:szCs w:val="22"/>
        </w:rPr>
        <w:t xml:space="preserve">) </w:t>
      </w:r>
      <w:r w:rsidR="00E06B91" w:rsidRPr="002612F4">
        <w:rPr>
          <w:b/>
          <w:color w:val="76923C" w:themeColor="accent3" w:themeShade="BF"/>
          <w:sz w:val="22"/>
          <w:szCs w:val="22"/>
        </w:rPr>
        <w:t xml:space="preserve">Telomere </w:t>
      </w:r>
      <w:r w:rsidR="00C56D9D">
        <w:rPr>
          <w:b/>
          <w:color w:val="76923C" w:themeColor="accent3" w:themeShade="BF"/>
          <w:sz w:val="22"/>
          <w:szCs w:val="22"/>
        </w:rPr>
        <w:t>attrition</w:t>
      </w:r>
      <w:r w:rsidR="00C56D9D" w:rsidRPr="002612F4">
        <w:rPr>
          <w:b/>
          <w:color w:val="76923C" w:themeColor="accent3" w:themeShade="BF"/>
          <w:sz w:val="22"/>
          <w:szCs w:val="22"/>
        </w:rPr>
        <w:t xml:space="preserve"> </w:t>
      </w:r>
      <w:r w:rsidR="00E06B91" w:rsidRPr="002612F4">
        <w:rPr>
          <w:b/>
          <w:color w:val="76923C" w:themeColor="accent3" w:themeShade="BF"/>
          <w:sz w:val="22"/>
          <w:szCs w:val="22"/>
        </w:rPr>
        <w:t xml:space="preserve">as an </w:t>
      </w:r>
      <w:r w:rsidRPr="002612F4">
        <w:rPr>
          <w:b/>
          <w:color w:val="76923C" w:themeColor="accent3" w:themeShade="BF"/>
          <w:sz w:val="22"/>
          <w:szCs w:val="22"/>
        </w:rPr>
        <w:t xml:space="preserve">adaptive </w:t>
      </w:r>
      <w:r w:rsidR="002D4CA0" w:rsidRPr="002612F4">
        <w:rPr>
          <w:b/>
          <w:color w:val="76923C" w:themeColor="accent3" w:themeShade="BF"/>
          <w:sz w:val="22"/>
          <w:szCs w:val="22"/>
        </w:rPr>
        <w:t xml:space="preserve">strategy: </w:t>
      </w:r>
      <w:r w:rsidR="00C56D9D">
        <w:rPr>
          <w:b/>
          <w:color w:val="76923C" w:themeColor="accent3" w:themeShade="BF"/>
          <w:sz w:val="22"/>
          <w:szCs w:val="22"/>
        </w:rPr>
        <w:t xml:space="preserve">the </w:t>
      </w:r>
      <w:r w:rsidR="001D5216">
        <w:rPr>
          <w:b/>
          <w:color w:val="76923C" w:themeColor="accent3" w:themeShade="BF"/>
          <w:sz w:val="22"/>
          <w:szCs w:val="22"/>
        </w:rPr>
        <w:t>Functional Attrition Hypothesis</w:t>
      </w:r>
    </w:p>
    <w:p w14:paraId="70F65B32" w14:textId="5BD4AF9C" w:rsidR="00EC40F3" w:rsidRDefault="00867093" w:rsidP="007149ED">
      <w:pPr>
        <w:spacing w:line="480" w:lineRule="auto"/>
        <w:rPr>
          <w:sz w:val="22"/>
          <w:szCs w:val="22"/>
        </w:rPr>
      </w:pPr>
      <w:r w:rsidRPr="00BB3DD1">
        <w:rPr>
          <w:sz w:val="22"/>
          <w:szCs w:val="22"/>
        </w:rPr>
        <w:t xml:space="preserve">Telomere attrition </w:t>
      </w:r>
      <w:r w:rsidR="0043521E">
        <w:rPr>
          <w:sz w:val="22"/>
          <w:szCs w:val="22"/>
        </w:rPr>
        <w:t xml:space="preserve">in </w:t>
      </w:r>
      <w:r w:rsidR="006E6FCB" w:rsidRPr="00BB3DD1">
        <w:rPr>
          <w:sz w:val="22"/>
          <w:szCs w:val="22"/>
        </w:rPr>
        <w:t>the somatic cell</w:t>
      </w:r>
      <w:r w:rsidR="00861519">
        <w:rPr>
          <w:sz w:val="22"/>
          <w:szCs w:val="22"/>
        </w:rPr>
        <w:t xml:space="preserve">s </w:t>
      </w:r>
      <w:r w:rsidR="006E6FCB" w:rsidRPr="00BB3DD1">
        <w:rPr>
          <w:sz w:val="22"/>
          <w:szCs w:val="22"/>
        </w:rPr>
        <w:t xml:space="preserve">of adults </w:t>
      </w:r>
      <w:r w:rsidRPr="00BB3DD1">
        <w:rPr>
          <w:sz w:val="22"/>
          <w:szCs w:val="22"/>
        </w:rPr>
        <w:t xml:space="preserve">could be </w:t>
      </w:r>
      <w:r w:rsidR="00382A47" w:rsidRPr="00BB3DD1">
        <w:rPr>
          <w:sz w:val="22"/>
          <w:szCs w:val="22"/>
        </w:rPr>
        <w:t xml:space="preserve">adaptive </w:t>
      </w:r>
      <w:r w:rsidR="00382A47" w:rsidRPr="006E6FCB">
        <w:rPr>
          <w:sz w:val="22"/>
          <w:szCs w:val="22"/>
        </w:rPr>
        <w:t>(i.e. of net fitness benefit</w:t>
      </w:r>
      <w:r w:rsidR="008D2719" w:rsidRPr="006E6FCB">
        <w:rPr>
          <w:sz w:val="22"/>
          <w:szCs w:val="22"/>
        </w:rPr>
        <w:t xml:space="preserve"> over the life-course</w:t>
      </w:r>
      <w:r w:rsidR="007A7E24" w:rsidRPr="006E6FCB">
        <w:rPr>
          <w:sz w:val="22"/>
          <w:szCs w:val="22"/>
        </w:rPr>
        <w:t>)</w:t>
      </w:r>
      <w:r w:rsidR="00861519">
        <w:rPr>
          <w:sz w:val="22"/>
          <w:szCs w:val="22"/>
        </w:rPr>
        <w:t>,</w:t>
      </w:r>
      <w:r w:rsidR="00382A47" w:rsidRPr="006E6FCB">
        <w:rPr>
          <w:sz w:val="22"/>
          <w:szCs w:val="22"/>
        </w:rPr>
        <w:t xml:space="preserve"> despite </w:t>
      </w:r>
      <w:r w:rsidRPr="00BB3DD1">
        <w:rPr>
          <w:sz w:val="22"/>
          <w:szCs w:val="22"/>
        </w:rPr>
        <w:t>having causal negative effects of late</w:t>
      </w:r>
      <w:r w:rsidR="00890234">
        <w:rPr>
          <w:sz w:val="22"/>
          <w:szCs w:val="22"/>
        </w:rPr>
        <w:t>r</w:t>
      </w:r>
      <w:r w:rsidRPr="00BB3DD1">
        <w:rPr>
          <w:sz w:val="22"/>
          <w:szCs w:val="22"/>
        </w:rPr>
        <w:t>-life performance</w:t>
      </w:r>
      <w:r w:rsidR="006E6FCB">
        <w:rPr>
          <w:sz w:val="22"/>
          <w:szCs w:val="22"/>
        </w:rPr>
        <w:t>,</w:t>
      </w:r>
      <w:r w:rsidRPr="00BB3DD1">
        <w:rPr>
          <w:sz w:val="22"/>
          <w:szCs w:val="22"/>
        </w:rPr>
        <w:t xml:space="preserve"> because </w:t>
      </w:r>
      <w:r w:rsidR="00861519">
        <w:rPr>
          <w:sz w:val="22"/>
          <w:szCs w:val="22"/>
        </w:rPr>
        <w:t xml:space="preserve">progressive </w:t>
      </w:r>
      <w:r w:rsidRPr="00BB3DD1">
        <w:rPr>
          <w:sz w:val="22"/>
          <w:szCs w:val="22"/>
        </w:rPr>
        <w:t xml:space="preserve">telomere attrition yields </w:t>
      </w:r>
      <w:r w:rsidR="00760FED">
        <w:rPr>
          <w:sz w:val="22"/>
          <w:szCs w:val="22"/>
        </w:rPr>
        <w:t xml:space="preserve">fitness </w:t>
      </w:r>
      <w:r w:rsidRPr="00BB3DD1">
        <w:rPr>
          <w:sz w:val="22"/>
          <w:szCs w:val="22"/>
        </w:rPr>
        <w:t xml:space="preserve">benefits by serving one or more </w:t>
      </w:r>
      <w:r w:rsidRPr="00BB3DD1">
        <w:rPr>
          <w:i/>
          <w:sz w:val="22"/>
          <w:szCs w:val="22"/>
        </w:rPr>
        <w:t>functions</w:t>
      </w:r>
      <w:r w:rsidR="00760FED">
        <w:rPr>
          <w:sz w:val="22"/>
          <w:szCs w:val="22"/>
        </w:rPr>
        <w:t xml:space="preserve"> (the Functional Attrition Hypothesis)</w:t>
      </w:r>
      <w:r w:rsidR="00382A47" w:rsidRPr="006E6FCB">
        <w:rPr>
          <w:sz w:val="22"/>
          <w:szCs w:val="22"/>
        </w:rPr>
        <w:t xml:space="preserve">. </w:t>
      </w:r>
      <w:r w:rsidR="007149ED" w:rsidRPr="00BB3DD1">
        <w:rPr>
          <w:sz w:val="22"/>
          <w:szCs w:val="22"/>
        </w:rPr>
        <w:t xml:space="preserve">While diverse functions </w:t>
      </w:r>
      <w:r w:rsidR="00861519">
        <w:rPr>
          <w:sz w:val="22"/>
          <w:szCs w:val="22"/>
        </w:rPr>
        <w:t xml:space="preserve">are conceivable </w:t>
      </w:r>
      <w:r w:rsidR="0024122E" w:rsidRPr="00BB3DD1">
        <w:rPr>
          <w:sz w:val="22"/>
          <w:szCs w:val="22"/>
        </w:rPr>
        <w:fldChar w:fldCharType="begin"/>
      </w:r>
      <w:r w:rsidR="00F27DA1">
        <w:rPr>
          <w:sz w:val="22"/>
          <w:szCs w:val="22"/>
        </w:rPr>
        <w:instrText xml:space="preserve"> ADDIN EN.CITE &lt;EndNote&gt;&lt;Cite&gt;&lt;Author&gt;Eisenberg&lt;/Author&gt;&lt;Year&gt;2011&lt;/Year&gt;&lt;RecNum&gt;13112&lt;/RecNum&gt;&lt;Prefix&gt;e.g. &lt;/Prefix&gt;&lt;DisplayText&gt;[e.g. 83]&lt;/DisplayText&gt;&lt;record&gt;&lt;rec-number&gt;13112&lt;/rec-number&gt;&lt;foreign-keys&gt;&lt;key app="EN" db-id="99we5205z59tpfe5dftpafsxe0s209r5ftdw"&gt;13112&lt;/key&gt;&lt;/foreign-keys&gt;&lt;ref-type name="Journal Article"&gt;17&lt;/ref-type&gt;&lt;contributors&gt;&lt;authors&gt;&lt;author&gt;Eisenberg, D. T. A.&lt;/author&gt;&lt;/authors&gt;&lt;/contributors&gt;&lt;auth-address&gt;Northwestern Univ, Dept Anthropol, Evanston, IL 60208 USA&lt;/auth-address&gt;&lt;titles&gt;&lt;title&gt;An Evolutionary Review of Human Telomere Biology: The Thrifty Telomere Hypothesis and Notes on Potential Adaptive Paternal Effects&lt;/title&gt;&lt;secondary-title&gt;American Journal of Human Biology&lt;/secondary-title&gt;&lt;alt-title&gt;Am J Hum Biol&lt;/alt-title&gt;&lt;/titles&gt;&lt;periodical&gt;&lt;full-title&gt;American Journal of Human Biology&lt;/full-title&gt;&lt;abbr-1&gt;Am J Hum Biol&lt;/abbr-1&gt;&lt;/periodical&gt;&lt;alt-periodical&gt;&lt;full-title&gt;American Journal of Human Biology&lt;/full-title&gt;&lt;abbr-1&gt;Am J Hum Biol&lt;/abbr-1&gt;&lt;/alt-periodical&gt;&lt;pages&gt;149-167&lt;/pages&gt;&lt;volume&gt;23&lt;/volume&gt;&lt;number&gt;2&lt;/number&gt;&lt;keywords&gt;&lt;keyword&gt;peripheral-blood cells&lt;/keyword&gt;&lt;keyword&gt;flow-cytometric analysis&lt;/keyword&gt;&lt;keyword&gt;genome-wide association&lt;/keyword&gt;&lt;keyword&gt;breast-cancer risk&lt;/keyword&gt;&lt;keyword&gt;long-lived birds&lt;/keyword&gt;&lt;keyword&gt;oxidative stress&lt;/keyword&gt;&lt;keyword&gt;replicative senescence&lt;/keyword&gt;&lt;keyword&gt;human fibroblasts&lt;/keyword&gt;&lt;keyword&gt;life-history&lt;/keyword&gt;&lt;keyword&gt;cellular senescence&lt;/keyword&gt;&lt;/keywords&gt;&lt;dates&gt;&lt;year&gt;2011&lt;/year&gt;&lt;pub-dates&gt;&lt;date&gt;Mar-Apr&lt;/date&gt;&lt;/pub-dates&gt;&lt;/dates&gt;&lt;isbn&gt;1042-0533&lt;/isbn&gt;&lt;accession-num&gt;WOS:000287564200001&lt;/accession-num&gt;&lt;urls&gt;&lt;related-urls&gt;&lt;url&gt;&amp;lt;Go to ISI&amp;gt;://WOS:000287564200001&lt;/url&gt;&lt;/related-urls&gt;&lt;/urls&gt;&lt;electronic-resource-num&gt;10.1002/ajhb.21127&lt;/electronic-resource-num&gt;&lt;language&gt;English&lt;/language&gt;&lt;/record&gt;&lt;/Cite&gt;&lt;/EndNote&gt;</w:instrText>
      </w:r>
      <w:r w:rsidR="0024122E" w:rsidRPr="00BB3DD1">
        <w:rPr>
          <w:sz w:val="22"/>
          <w:szCs w:val="22"/>
        </w:rPr>
        <w:fldChar w:fldCharType="separate"/>
      </w:r>
      <w:r w:rsidR="00F27DA1">
        <w:rPr>
          <w:noProof/>
          <w:sz w:val="22"/>
          <w:szCs w:val="22"/>
        </w:rPr>
        <w:t>[e.g. 83]</w:t>
      </w:r>
      <w:r w:rsidR="0024122E" w:rsidRPr="00BB3DD1">
        <w:rPr>
          <w:sz w:val="22"/>
          <w:szCs w:val="22"/>
        </w:rPr>
        <w:fldChar w:fldCharType="end"/>
      </w:r>
      <w:r w:rsidR="007149ED" w:rsidRPr="00BB3DD1">
        <w:rPr>
          <w:sz w:val="22"/>
          <w:szCs w:val="22"/>
        </w:rPr>
        <w:t xml:space="preserve">, </w:t>
      </w:r>
      <w:r w:rsidR="00382A47" w:rsidRPr="006E6FCB">
        <w:rPr>
          <w:sz w:val="22"/>
          <w:szCs w:val="22"/>
        </w:rPr>
        <w:t xml:space="preserve">I </w:t>
      </w:r>
      <w:r w:rsidR="0024122E" w:rsidRPr="00BB3DD1">
        <w:rPr>
          <w:sz w:val="22"/>
          <w:szCs w:val="22"/>
        </w:rPr>
        <w:t xml:space="preserve">first consider </w:t>
      </w:r>
      <w:r w:rsidR="00382A47" w:rsidRPr="006E6FCB">
        <w:rPr>
          <w:sz w:val="22"/>
          <w:szCs w:val="22"/>
        </w:rPr>
        <w:t xml:space="preserve">the leading adaptive explanation </w:t>
      </w:r>
      <w:r w:rsidR="00190F8A" w:rsidRPr="006E6FCB">
        <w:rPr>
          <w:sz w:val="22"/>
          <w:szCs w:val="22"/>
        </w:rPr>
        <w:t xml:space="preserve">for telomere </w:t>
      </w:r>
      <w:r w:rsidR="007149ED" w:rsidRPr="00BB3DD1">
        <w:rPr>
          <w:sz w:val="22"/>
          <w:szCs w:val="22"/>
        </w:rPr>
        <w:t xml:space="preserve">attrition </w:t>
      </w:r>
      <w:r w:rsidR="00190F8A" w:rsidRPr="005B4081">
        <w:rPr>
          <w:sz w:val="22"/>
          <w:szCs w:val="22"/>
        </w:rPr>
        <w:t>in the biomedic</w:t>
      </w:r>
      <w:r w:rsidR="00190F8A" w:rsidRPr="006E6FCB">
        <w:rPr>
          <w:sz w:val="22"/>
          <w:szCs w:val="22"/>
        </w:rPr>
        <w:t xml:space="preserve">al literature: that </w:t>
      </w:r>
      <w:r w:rsidR="00861519">
        <w:rPr>
          <w:sz w:val="22"/>
          <w:szCs w:val="22"/>
        </w:rPr>
        <w:t xml:space="preserve">it </w:t>
      </w:r>
      <w:r w:rsidR="001F0A4C" w:rsidRPr="006E6FCB">
        <w:rPr>
          <w:sz w:val="22"/>
          <w:szCs w:val="22"/>
        </w:rPr>
        <w:t>serve</w:t>
      </w:r>
      <w:r w:rsidR="007149ED" w:rsidRPr="006E6FCB">
        <w:rPr>
          <w:sz w:val="22"/>
          <w:szCs w:val="22"/>
        </w:rPr>
        <w:t>s</w:t>
      </w:r>
      <w:r w:rsidR="001F0A4C" w:rsidRPr="006E6FCB">
        <w:rPr>
          <w:sz w:val="22"/>
          <w:szCs w:val="22"/>
        </w:rPr>
        <w:t xml:space="preserve"> </w:t>
      </w:r>
      <w:r w:rsidR="00190F8A" w:rsidRPr="006E6FCB">
        <w:rPr>
          <w:sz w:val="22"/>
          <w:szCs w:val="22"/>
        </w:rPr>
        <w:t xml:space="preserve">to </w:t>
      </w:r>
      <w:r w:rsidR="001F0A4C" w:rsidRPr="006E6FCB">
        <w:rPr>
          <w:sz w:val="22"/>
          <w:szCs w:val="22"/>
        </w:rPr>
        <w:t xml:space="preserve">mitigate </w:t>
      </w:r>
      <w:r w:rsidR="00190F8A" w:rsidRPr="006E6FCB">
        <w:rPr>
          <w:sz w:val="22"/>
          <w:szCs w:val="22"/>
        </w:rPr>
        <w:t xml:space="preserve">the </w:t>
      </w:r>
      <w:r w:rsidR="00EB6467" w:rsidRPr="006E6FCB">
        <w:rPr>
          <w:sz w:val="22"/>
          <w:szCs w:val="22"/>
        </w:rPr>
        <w:t xml:space="preserve">risk </w:t>
      </w:r>
      <w:r w:rsidR="00840F81" w:rsidRPr="006E6FCB">
        <w:rPr>
          <w:sz w:val="22"/>
          <w:szCs w:val="22"/>
        </w:rPr>
        <w:t xml:space="preserve">and fitness consequences </w:t>
      </w:r>
      <w:r w:rsidR="00EB6467" w:rsidRPr="006E6FCB">
        <w:rPr>
          <w:sz w:val="22"/>
          <w:szCs w:val="22"/>
        </w:rPr>
        <w:t>of cancer</w:t>
      </w:r>
      <w:r w:rsidR="00C22C0F" w:rsidRPr="006E6FCB">
        <w:rPr>
          <w:sz w:val="22"/>
          <w:szCs w:val="22"/>
        </w:rPr>
        <w:t xml:space="preserve"> </w:t>
      </w:r>
      <w:r w:rsidR="00300BC4" w:rsidRPr="006E6FCB">
        <w:rPr>
          <w:sz w:val="22"/>
          <w:szCs w:val="22"/>
        </w:rPr>
        <w:fldChar w:fldCharType="begin"/>
      </w:r>
      <w:r w:rsidR="00B2413F">
        <w:rPr>
          <w:sz w:val="22"/>
          <w:szCs w:val="22"/>
        </w:rPr>
        <w:instrText xml:space="preserve"> ADDIN EN.CITE &lt;EndNote&gt;&lt;Cite&gt;&lt;Author&gt;von Zglinicki&lt;/Author&gt;&lt;Year&gt;2002&lt;/Year&gt;&lt;RecNum&gt;10868&lt;/RecNum&gt;&lt;DisplayText&gt;[29]&lt;/DisplayText&gt;&lt;record&gt;&lt;rec-number&gt;10868&lt;/rec-number&gt;&lt;foreign-keys&gt;&lt;key app="EN" db-id="99we5205z59tpfe5dftpafsxe0s209r5ftdw"&gt;10868&lt;/key&gt;&lt;/foreign-keys&gt;&lt;ref-type name="Journal Article"&gt;17&lt;/ref-type&gt;&lt;contributors&gt;&lt;authors&gt;&lt;author&gt;von Zglinicki, T.&lt;/author&gt;&lt;/authors&gt;&lt;/contributors&gt;&lt;auth-address&gt;Univ Newcastle, Dept Gerontol, Wolfson Res Ctr, Gen Hosp, Newcastle Upon Tyne NE4 6BE, Tyne &amp;amp; Wear, England&lt;/auth-address&gt;&lt;titles&gt;&lt;title&gt;Oxidative stress shortens telomeres&lt;/title&gt;&lt;secondary-title&gt;Trends in Biochemical Sciences&lt;/secondary-title&gt;&lt;alt-title&gt;Trends Biochem Sci&lt;/alt-title&gt;&lt;/titles&gt;&lt;periodical&gt;&lt;full-title&gt;Trends in Biochemical Sciences&lt;/full-title&gt;&lt;abbr-1&gt;Trends Biochem Sci&lt;/abbr-1&gt;&lt;/periodical&gt;&lt;alt-periodical&gt;&lt;full-title&gt;Trends in Biochemical Sciences&lt;/full-title&gt;&lt;abbr-1&gt;Trends Biochem Sci&lt;/abbr-1&gt;&lt;/alt-periodical&gt;&lt;pages&gt;339-344&lt;/pages&gt;&lt;volume&gt;27&lt;/volume&gt;&lt;number&gt;7&lt;/number&gt;&lt;keywords&gt;&lt;keyword&gt;human-diploid fibroblasts&lt;/keyword&gt;&lt;keyword&gt;induced premature senescence&lt;/keyword&gt;&lt;keyword&gt;single-strand breaks&lt;/keyword&gt;&lt;keyword&gt;replicative senescence&lt;/keyword&gt;&lt;keyword&gt;cellular senescence&lt;/keyword&gt;&lt;keyword&gt;DNA-damage&lt;/keyword&gt;&lt;keyword&gt;in-vitro&lt;/keyword&gt;&lt;keyword&gt;intraclonal variation&lt;/keyword&gt;&lt;keyword&gt;stochastic mechanism&lt;/keyword&gt;&lt;keyword&gt;bj fibroblasts&lt;/keyword&gt;&lt;/keywords&gt;&lt;dates&gt;&lt;year&gt;2002&lt;/year&gt;&lt;pub-dates&gt;&lt;date&gt;Jul&lt;/date&gt;&lt;/pub-dates&gt;&lt;/dates&gt;&lt;isbn&gt;0968-0004&lt;/isbn&gt;&lt;accession-num&gt;WOS:000176794100006&lt;/accession-num&gt;&lt;urls&gt;&lt;related-urls&gt;&lt;url&gt;&amp;lt;Go to ISI&amp;gt;://WOS:000176794100006&lt;/url&gt;&lt;/related-urls&gt;&lt;/urls&gt;&lt;electronic-resource-num&gt;Pii S0968-0004(02)02110-2&amp;#xD;Doi 10.1016/S0968-0004(02)02110-2&lt;/electronic-resource-num&gt;&lt;language&gt;English&lt;/language&gt;&lt;/record&gt;&lt;/Cite&gt;&lt;/EndNote&gt;</w:instrText>
      </w:r>
      <w:r w:rsidR="00300BC4" w:rsidRPr="006E6FCB">
        <w:rPr>
          <w:sz w:val="22"/>
          <w:szCs w:val="22"/>
        </w:rPr>
        <w:fldChar w:fldCharType="separate"/>
      </w:r>
      <w:r w:rsidR="00B2413F">
        <w:rPr>
          <w:noProof/>
          <w:sz w:val="22"/>
          <w:szCs w:val="22"/>
        </w:rPr>
        <w:t>[29]</w:t>
      </w:r>
      <w:r w:rsidR="00300BC4" w:rsidRPr="006E6FCB">
        <w:rPr>
          <w:sz w:val="22"/>
          <w:szCs w:val="22"/>
        </w:rPr>
        <w:fldChar w:fldCharType="end"/>
      </w:r>
      <w:r w:rsidR="006F29AE">
        <w:rPr>
          <w:sz w:val="22"/>
          <w:szCs w:val="22"/>
        </w:rPr>
        <w:t xml:space="preserve"> (the </w:t>
      </w:r>
      <w:r w:rsidR="006F29AE" w:rsidRPr="00BB3DD1">
        <w:rPr>
          <w:i/>
          <w:sz w:val="22"/>
          <w:szCs w:val="22"/>
        </w:rPr>
        <w:t>Cancer Surveillance Hypothesis</w:t>
      </w:r>
      <w:r w:rsidR="006F29AE">
        <w:rPr>
          <w:sz w:val="22"/>
          <w:szCs w:val="22"/>
        </w:rPr>
        <w:t>)</w:t>
      </w:r>
      <w:r w:rsidR="00EC40F3" w:rsidRPr="005B4081">
        <w:rPr>
          <w:sz w:val="22"/>
          <w:szCs w:val="22"/>
        </w:rPr>
        <w:t xml:space="preserve">. </w:t>
      </w:r>
      <w:r w:rsidR="00EC40F3" w:rsidRPr="006E6FCB">
        <w:rPr>
          <w:rFonts w:cs="Arial"/>
          <w:sz w:val="22"/>
          <w:szCs w:val="22"/>
          <w:lang w:val="en-US"/>
        </w:rPr>
        <w:t xml:space="preserve">I </w:t>
      </w:r>
      <w:r w:rsidR="00F748BE" w:rsidRPr="006E6FCB">
        <w:rPr>
          <w:rFonts w:cs="Arial"/>
          <w:sz w:val="22"/>
          <w:szCs w:val="22"/>
          <w:lang w:val="en-US"/>
        </w:rPr>
        <w:t xml:space="preserve">then </w:t>
      </w:r>
      <w:r w:rsidR="00EC40F3" w:rsidRPr="006E6FCB">
        <w:rPr>
          <w:sz w:val="22"/>
          <w:szCs w:val="22"/>
        </w:rPr>
        <w:t xml:space="preserve">highlight the possibility </w:t>
      </w:r>
      <w:r w:rsidR="00A3279D" w:rsidRPr="006E6FCB">
        <w:rPr>
          <w:sz w:val="22"/>
          <w:szCs w:val="22"/>
        </w:rPr>
        <w:t xml:space="preserve">that telomere </w:t>
      </w:r>
      <w:r w:rsidR="00840F81" w:rsidRPr="006E6FCB">
        <w:rPr>
          <w:sz w:val="22"/>
          <w:szCs w:val="22"/>
        </w:rPr>
        <w:t xml:space="preserve">attrition has an </w:t>
      </w:r>
      <w:r w:rsidR="0043186B" w:rsidRPr="006E6FCB">
        <w:rPr>
          <w:sz w:val="22"/>
          <w:szCs w:val="22"/>
        </w:rPr>
        <w:t>additional and</w:t>
      </w:r>
      <w:r w:rsidR="00A3279D" w:rsidRPr="006E6FCB">
        <w:rPr>
          <w:sz w:val="22"/>
          <w:szCs w:val="22"/>
        </w:rPr>
        <w:t xml:space="preserve"> </w:t>
      </w:r>
      <w:r w:rsidR="00EC40F3" w:rsidRPr="006E6FCB">
        <w:rPr>
          <w:sz w:val="22"/>
          <w:szCs w:val="22"/>
        </w:rPr>
        <w:t xml:space="preserve">hitherto unexplored </w:t>
      </w:r>
      <w:r w:rsidR="00840F81" w:rsidRPr="006E6FCB">
        <w:rPr>
          <w:sz w:val="22"/>
          <w:szCs w:val="22"/>
        </w:rPr>
        <w:t>function: allowing organism</w:t>
      </w:r>
      <w:r w:rsidR="00ED541C">
        <w:rPr>
          <w:sz w:val="22"/>
          <w:szCs w:val="22"/>
        </w:rPr>
        <w:t xml:space="preserve">s </w:t>
      </w:r>
      <w:r w:rsidR="00840F81" w:rsidRPr="006E6FCB">
        <w:rPr>
          <w:sz w:val="22"/>
          <w:szCs w:val="22"/>
        </w:rPr>
        <w:t xml:space="preserve">to </w:t>
      </w:r>
      <w:r w:rsidR="00EC40F3" w:rsidRPr="006E6FCB">
        <w:rPr>
          <w:sz w:val="22"/>
          <w:szCs w:val="22"/>
        </w:rPr>
        <w:t>adaptively regulat</w:t>
      </w:r>
      <w:r w:rsidR="0024122E" w:rsidRPr="006E6FCB">
        <w:rPr>
          <w:sz w:val="22"/>
          <w:szCs w:val="22"/>
        </w:rPr>
        <w:t>e</w:t>
      </w:r>
      <w:r w:rsidR="00840F81" w:rsidRPr="006E6FCB">
        <w:rPr>
          <w:sz w:val="22"/>
          <w:szCs w:val="22"/>
        </w:rPr>
        <w:t xml:space="preserve"> </w:t>
      </w:r>
      <w:r w:rsidR="00ED541C">
        <w:rPr>
          <w:sz w:val="22"/>
          <w:szCs w:val="22"/>
        </w:rPr>
        <w:t>their</w:t>
      </w:r>
      <w:r w:rsidR="00840F81" w:rsidRPr="006E6FCB">
        <w:rPr>
          <w:sz w:val="22"/>
          <w:szCs w:val="22"/>
        </w:rPr>
        <w:t xml:space="preserve"> </w:t>
      </w:r>
      <w:r w:rsidR="00EC40F3" w:rsidRPr="006E6FCB">
        <w:rPr>
          <w:sz w:val="22"/>
          <w:szCs w:val="22"/>
        </w:rPr>
        <w:t>physiology, behaviour and life-history according to residual somatic integrity</w:t>
      </w:r>
      <w:r w:rsidR="00840F81" w:rsidRPr="006E6FCB">
        <w:rPr>
          <w:sz w:val="22"/>
          <w:szCs w:val="22"/>
        </w:rPr>
        <w:t xml:space="preserve"> (which I term the </w:t>
      </w:r>
      <w:r w:rsidR="00840F81" w:rsidRPr="00BB3DD1">
        <w:rPr>
          <w:i/>
          <w:sz w:val="22"/>
          <w:szCs w:val="22"/>
        </w:rPr>
        <w:t>Life-history Regulation Hypothesis</w:t>
      </w:r>
      <w:r w:rsidR="00840F81" w:rsidRPr="005B4081">
        <w:rPr>
          <w:sz w:val="22"/>
          <w:szCs w:val="22"/>
        </w:rPr>
        <w:t>)</w:t>
      </w:r>
      <w:r w:rsidR="00EC40F3" w:rsidRPr="006E6FCB">
        <w:rPr>
          <w:sz w:val="22"/>
          <w:szCs w:val="22"/>
        </w:rPr>
        <w:t>.</w:t>
      </w:r>
    </w:p>
    <w:p w14:paraId="4AD9C6E5" w14:textId="77777777" w:rsidR="002B3DC6" w:rsidRPr="006E6FCB" w:rsidRDefault="002B3DC6" w:rsidP="007149ED">
      <w:pPr>
        <w:spacing w:line="480" w:lineRule="auto"/>
        <w:rPr>
          <w:sz w:val="22"/>
          <w:szCs w:val="22"/>
        </w:rPr>
      </w:pPr>
    </w:p>
    <w:p w14:paraId="79992308" w14:textId="5E86CF21" w:rsidR="002B141B" w:rsidRPr="002612F4" w:rsidRDefault="00515F6B" w:rsidP="00407275">
      <w:pPr>
        <w:spacing w:line="480" w:lineRule="auto"/>
        <w:rPr>
          <w:b/>
          <w:color w:val="76923C" w:themeColor="accent3" w:themeShade="BF"/>
          <w:sz w:val="22"/>
          <w:szCs w:val="22"/>
        </w:rPr>
      </w:pPr>
      <w:r w:rsidRPr="002612F4">
        <w:rPr>
          <w:b/>
          <w:color w:val="76923C" w:themeColor="accent3" w:themeShade="BF"/>
          <w:sz w:val="22"/>
          <w:szCs w:val="22"/>
        </w:rPr>
        <w:t xml:space="preserve">(i) </w:t>
      </w:r>
      <w:r w:rsidR="005C334D">
        <w:rPr>
          <w:b/>
          <w:color w:val="76923C" w:themeColor="accent3" w:themeShade="BF"/>
          <w:sz w:val="22"/>
          <w:szCs w:val="22"/>
        </w:rPr>
        <w:t>The Cancer Surveillance Hypothesis</w:t>
      </w:r>
      <w:r w:rsidR="005C334D" w:rsidRPr="002612F4" w:rsidDel="00493FC7">
        <w:rPr>
          <w:b/>
          <w:color w:val="76923C" w:themeColor="accent3" w:themeShade="BF"/>
          <w:sz w:val="22"/>
          <w:szCs w:val="22"/>
        </w:rPr>
        <w:t xml:space="preserve"> </w:t>
      </w:r>
    </w:p>
    <w:p w14:paraId="55BB667B" w14:textId="4648D990" w:rsidR="00DF24A0" w:rsidRDefault="00736566" w:rsidP="00D563CB">
      <w:pPr>
        <w:spacing w:line="480" w:lineRule="auto"/>
        <w:rPr>
          <w:sz w:val="22"/>
          <w:szCs w:val="22"/>
        </w:rPr>
      </w:pPr>
      <w:r w:rsidRPr="002612F4">
        <w:rPr>
          <w:sz w:val="22"/>
          <w:szCs w:val="22"/>
        </w:rPr>
        <w:t>C</w:t>
      </w:r>
      <w:r w:rsidR="00570981" w:rsidRPr="002612F4">
        <w:rPr>
          <w:sz w:val="22"/>
          <w:szCs w:val="22"/>
        </w:rPr>
        <w:t xml:space="preserve">ancer </w:t>
      </w:r>
      <w:r w:rsidR="00A81ADC" w:rsidRPr="002612F4">
        <w:rPr>
          <w:sz w:val="22"/>
          <w:szCs w:val="22"/>
        </w:rPr>
        <w:t>occurs</w:t>
      </w:r>
      <w:r w:rsidR="0043521E">
        <w:rPr>
          <w:sz w:val="22"/>
          <w:szCs w:val="22"/>
        </w:rPr>
        <w:t>,</w:t>
      </w:r>
      <w:r w:rsidR="00A81ADC" w:rsidRPr="002612F4">
        <w:rPr>
          <w:sz w:val="22"/>
          <w:szCs w:val="22"/>
        </w:rPr>
        <w:t xml:space="preserve"> </w:t>
      </w:r>
      <w:r w:rsidR="00576029">
        <w:rPr>
          <w:sz w:val="22"/>
          <w:szCs w:val="22"/>
        </w:rPr>
        <w:t>in part</w:t>
      </w:r>
      <w:r w:rsidR="0043521E">
        <w:rPr>
          <w:sz w:val="22"/>
          <w:szCs w:val="22"/>
        </w:rPr>
        <w:t>,</w:t>
      </w:r>
      <w:r w:rsidR="00576029">
        <w:rPr>
          <w:sz w:val="22"/>
          <w:szCs w:val="22"/>
        </w:rPr>
        <w:t xml:space="preserve"> </w:t>
      </w:r>
      <w:r w:rsidR="00570981" w:rsidRPr="002612F4">
        <w:rPr>
          <w:sz w:val="22"/>
          <w:szCs w:val="22"/>
        </w:rPr>
        <w:t xml:space="preserve">when DNA mutations arise that overcome the mechanisms that </w:t>
      </w:r>
      <w:r w:rsidR="00A81ADC" w:rsidRPr="002612F4">
        <w:rPr>
          <w:sz w:val="22"/>
          <w:szCs w:val="22"/>
        </w:rPr>
        <w:t xml:space="preserve">tightly </w:t>
      </w:r>
      <w:r w:rsidR="00570981" w:rsidRPr="002612F4">
        <w:rPr>
          <w:sz w:val="22"/>
          <w:szCs w:val="22"/>
        </w:rPr>
        <w:t xml:space="preserve">regulate cellular </w:t>
      </w:r>
      <w:r w:rsidR="00A81ADC" w:rsidRPr="002612F4">
        <w:rPr>
          <w:sz w:val="22"/>
          <w:szCs w:val="22"/>
        </w:rPr>
        <w:t xml:space="preserve">replication, leading to uncontrolled </w:t>
      </w:r>
      <w:r w:rsidR="00C74E1A">
        <w:rPr>
          <w:sz w:val="22"/>
          <w:szCs w:val="22"/>
        </w:rPr>
        <w:t xml:space="preserve">cellular </w:t>
      </w:r>
      <w:r w:rsidR="00A81ADC" w:rsidRPr="002612F4">
        <w:rPr>
          <w:sz w:val="22"/>
          <w:szCs w:val="22"/>
        </w:rPr>
        <w:t>proliferation</w:t>
      </w:r>
      <w:r w:rsidR="00560DBF" w:rsidRPr="002612F4">
        <w:rPr>
          <w:sz w:val="22"/>
          <w:szCs w:val="22"/>
        </w:rPr>
        <w:t xml:space="preserve"> with potentially catastrophic organismal</w:t>
      </w:r>
      <w:r w:rsidR="00C74E1A">
        <w:rPr>
          <w:sz w:val="22"/>
          <w:szCs w:val="22"/>
        </w:rPr>
        <w:t xml:space="preserve"> </w:t>
      </w:r>
      <w:r w:rsidR="00560DBF" w:rsidRPr="002612F4">
        <w:rPr>
          <w:sz w:val="22"/>
          <w:szCs w:val="22"/>
        </w:rPr>
        <w:t>consequences</w:t>
      </w:r>
      <w:r w:rsidR="00570981" w:rsidRPr="002612F4">
        <w:rPr>
          <w:sz w:val="22"/>
          <w:szCs w:val="22"/>
        </w:rPr>
        <w:t>.</w:t>
      </w:r>
      <w:r w:rsidR="00A81ADC" w:rsidRPr="002612F4">
        <w:rPr>
          <w:sz w:val="22"/>
          <w:szCs w:val="22"/>
        </w:rPr>
        <w:t xml:space="preserve"> </w:t>
      </w:r>
      <w:r w:rsidR="00685D16" w:rsidRPr="002612F4">
        <w:rPr>
          <w:sz w:val="22"/>
          <w:szCs w:val="22"/>
        </w:rPr>
        <w:t xml:space="preserve">The </w:t>
      </w:r>
      <w:r w:rsidR="007D1979" w:rsidRPr="00BB3DD1">
        <w:rPr>
          <w:i/>
          <w:sz w:val="22"/>
          <w:szCs w:val="22"/>
        </w:rPr>
        <w:t xml:space="preserve">Cancer Surveillance Hypothesis </w:t>
      </w:r>
      <w:r w:rsidR="00685D16" w:rsidRPr="002612F4">
        <w:rPr>
          <w:sz w:val="22"/>
          <w:szCs w:val="22"/>
        </w:rPr>
        <w:t>proposes that s</w:t>
      </w:r>
      <w:r w:rsidR="00176401" w:rsidRPr="002612F4">
        <w:rPr>
          <w:sz w:val="22"/>
          <w:szCs w:val="22"/>
        </w:rPr>
        <w:t xml:space="preserve">election </w:t>
      </w:r>
      <w:r w:rsidR="00685D16" w:rsidRPr="002612F4">
        <w:rPr>
          <w:sz w:val="22"/>
          <w:szCs w:val="22"/>
        </w:rPr>
        <w:t xml:space="preserve">therefore </w:t>
      </w:r>
      <w:r w:rsidR="00501196" w:rsidRPr="002612F4">
        <w:rPr>
          <w:sz w:val="22"/>
          <w:szCs w:val="22"/>
        </w:rPr>
        <w:t xml:space="preserve">favoured the evolution of a dynamic </w:t>
      </w:r>
      <w:r w:rsidR="00176401" w:rsidRPr="002612F4">
        <w:rPr>
          <w:sz w:val="22"/>
          <w:szCs w:val="22"/>
        </w:rPr>
        <w:t>telomere</w:t>
      </w:r>
      <w:r w:rsidR="00560DBF" w:rsidRPr="002612F4">
        <w:rPr>
          <w:sz w:val="22"/>
          <w:szCs w:val="22"/>
        </w:rPr>
        <w:t xml:space="preserve"> structure</w:t>
      </w:r>
      <w:r w:rsidR="004468BA" w:rsidRPr="002612F4">
        <w:rPr>
          <w:sz w:val="22"/>
          <w:szCs w:val="22"/>
        </w:rPr>
        <w:t>,</w:t>
      </w:r>
      <w:r w:rsidR="00176401" w:rsidRPr="002612F4">
        <w:rPr>
          <w:sz w:val="22"/>
          <w:szCs w:val="22"/>
        </w:rPr>
        <w:t xml:space="preserve"> </w:t>
      </w:r>
      <w:r w:rsidR="00501196" w:rsidRPr="002612F4">
        <w:rPr>
          <w:sz w:val="22"/>
          <w:szCs w:val="22"/>
        </w:rPr>
        <w:t xml:space="preserve">whose attrition tracks both </w:t>
      </w:r>
      <w:r w:rsidR="00D24325" w:rsidRPr="002612F4">
        <w:rPr>
          <w:sz w:val="22"/>
          <w:szCs w:val="22"/>
        </w:rPr>
        <w:t xml:space="preserve">the accumulation of </w:t>
      </w:r>
      <w:r w:rsidR="004468BA" w:rsidRPr="002612F4">
        <w:rPr>
          <w:sz w:val="22"/>
          <w:szCs w:val="22"/>
        </w:rPr>
        <w:t xml:space="preserve">oxidative </w:t>
      </w:r>
      <w:r w:rsidR="00501196" w:rsidRPr="002612F4">
        <w:rPr>
          <w:sz w:val="22"/>
          <w:szCs w:val="22"/>
        </w:rPr>
        <w:t xml:space="preserve">damage </w:t>
      </w:r>
      <w:r w:rsidR="00D24325" w:rsidRPr="002612F4">
        <w:rPr>
          <w:sz w:val="22"/>
          <w:szCs w:val="22"/>
        </w:rPr>
        <w:t xml:space="preserve">to DNA </w:t>
      </w:r>
      <w:r w:rsidR="00501196" w:rsidRPr="002612F4">
        <w:rPr>
          <w:sz w:val="22"/>
          <w:szCs w:val="22"/>
        </w:rPr>
        <w:t>(</w:t>
      </w:r>
      <w:r w:rsidR="008200CB">
        <w:rPr>
          <w:sz w:val="22"/>
          <w:szCs w:val="22"/>
        </w:rPr>
        <w:t xml:space="preserve">a </w:t>
      </w:r>
      <w:r w:rsidR="00501196" w:rsidRPr="002612F4">
        <w:rPr>
          <w:sz w:val="22"/>
          <w:szCs w:val="22"/>
        </w:rPr>
        <w:t>risk factor</w:t>
      </w:r>
      <w:r w:rsidR="00CE0CA8" w:rsidRPr="002612F4">
        <w:rPr>
          <w:sz w:val="22"/>
          <w:szCs w:val="22"/>
        </w:rPr>
        <w:t xml:space="preserve"> for cancer</w:t>
      </w:r>
      <w:r w:rsidR="008200CB">
        <w:rPr>
          <w:sz w:val="22"/>
          <w:szCs w:val="22"/>
        </w:rPr>
        <w:t xml:space="preserve"> inception</w:t>
      </w:r>
      <w:r w:rsidR="00CE0CA8" w:rsidRPr="002612F4">
        <w:rPr>
          <w:sz w:val="22"/>
          <w:szCs w:val="22"/>
        </w:rPr>
        <w:t>)</w:t>
      </w:r>
      <w:r w:rsidR="008200CB">
        <w:rPr>
          <w:sz w:val="22"/>
          <w:szCs w:val="22"/>
        </w:rPr>
        <w:t xml:space="preserve"> and </w:t>
      </w:r>
      <w:r w:rsidR="008200CB" w:rsidRPr="002612F4">
        <w:rPr>
          <w:sz w:val="22"/>
          <w:szCs w:val="22"/>
        </w:rPr>
        <w:t xml:space="preserve">cellular lineage proliferation </w:t>
      </w:r>
      <w:r w:rsidR="008200CB">
        <w:rPr>
          <w:sz w:val="22"/>
          <w:szCs w:val="22"/>
        </w:rPr>
        <w:t xml:space="preserve">(a biomarker of active cancer) </w:t>
      </w:r>
      <w:r w:rsidR="00CE0CA8" w:rsidRPr="002612F4">
        <w:rPr>
          <w:sz w:val="22"/>
          <w:szCs w:val="22"/>
        </w:rPr>
        <w:t xml:space="preserve">and </w:t>
      </w:r>
      <w:r w:rsidR="00C74E1A" w:rsidRPr="002612F4">
        <w:rPr>
          <w:sz w:val="22"/>
          <w:szCs w:val="22"/>
        </w:rPr>
        <w:t>triggers irreversible cell cycle arrest</w:t>
      </w:r>
      <w:r w:rsidR="00C74E1A">
        <w:rPr>
          <w:sz w:val="22"/>
          <w:szCs w:val="22"/>
        </w:rPr>
        <w:t xml:space="preserve"> </w:t>
      </w:r>
      <w:r w:rsidR="008200CB">
        <w:rPr>
          <w:sz w:val="22"/>
          <w:szCs w:val="22"/>
        </w:rPr>
        <w:t>once excessi</w:t>
      </w:r>
      <w:r w:rsidR="00C74E1A">
        <w:rPr>
          <w:sz w:val="22"/>
          <w:szCs w:val="22"/>
        </w:rPr>
        <w:t>ve levels of either are reached</w:t>
      </w:r>
      <w:r w:rsidR="00D24325" w:rsidRPr="002612F4">
        <w:rPr>
          <w:sz w:val="22"/>
          <w:szCs w:val="22"/>
        </w:rPr>
        <w:t xml:space="preserve">, thereby blocking </w:t>
      </w:r>
      <w:r w:rsidR="00D721E1">
        <w:rPr>
          <w:sz w:val="22"/>
          <w:szCs w:val="22"/>
        </w:rPr>
        <w:t xml:space="preserve">subsequent </w:t>
      </w:r>
      <w:r w:rsidR="00D24325" w:rsidRPr="002612F4">
        <w:rPr>
          <w:sz w:val="22"/>
          <w:szCs w:val="22"/>
        </w:rPr>
        <w:t>proliferation</w:t>
      </w:r>
      <w:r w:rsidR="008200CB">
        <w:rPr>
          <w:sz w:val="22"/>
          <w:szCs w:val="22"/>
        </w:rPr>
        <w:t xml:space="preserve"> </w:t>
      </w:r>
      <w:r w:rsidR="00D57243">
        <w:rPr>
          <w:sz w:val="22"/>
          <w:szCs w:val="22"/>
        </w:rPr>
        <w:t xml:space="preserve">and yielding associated fitness benefits </w:t>
      </w:r>
      <w:r w:rsidR="00D721E1">
        <w:rPr>
          <w:sz w:val="22"/>
          <w:szCs w:val="22"/>
        </w:rPr>
        <w:fldChar w:fldCharType="begin">
          <w:fldData xml:space="preserve">PEVuZE5vdGU+PENpdGU+PEF1dGhvcj5Hb21lczwvQXV0aG9yPjxZZWFyPjIwMTE8L1llYXI+PFJl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</w:fldData>
        </w:fldChar>
      </w:r>
      <w:r w:rsidR="00F27DA1">
        <w:rPr>
          <w:sz w:val="22"/>
          <w:szCs w:val="22"/>
        </w:rPr>
        <w:instrText xml:space="preserve"> ADDIN EN.CITE </w:instrText>
      </w:r>
      <w:r w:rsidR="00F27DA1">
        <w:rPr>
          <w:sz w:val="22"/>
          <w:szCs w:val="22"/>
        </w:rPr>
        <w:fldChar w:fldCharType="begin">
          <w:fldData xml:space="preserve">PEVuZE5vdGU+PENpdGU+PEF1dGhvcj5Hb21lczwvQXV0aG9yPjxZZWFyPjIwMTE8L1llYXI+PFJl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</w:fldData>
        </w:fldChar>
      </w:r>
      <w:r w:rsidR="00F27DA1">
        <w:rPr>
          <w:sz w:val="22"/>
          <w:szCs w:val="22"/>
        </w:rPr>
        <w:instrText xml:space="preserve"> ADDIN EN.CITE.DATA </w:instrText>
      </w:r>
      <w:r w:rsidR="00F27DA1">
        <w:rPr>
          <w:sz w:val="22"/>
          <w:szCs w:val="22"/>
        </w:rPr>
      </w:r>
      <w:r w:rsidR="00F27DA1">
        <w:rPr>
          <w:sz w:val="22"/>
          <w:szCs w:val="22"/>
        </w:rPr>
        <w:fldChar w:fldCharType="end"/>
      </w:r>
      <w:r w:rsidR="00D721E1">
        <w:rPr>
          <w:sz w:val="22"/>
          <w:szCs w:val="22"/>
        </w:rPr>
      </w:r>
      <w:r w:rsidR="00D721E1">
        <w:rPr>
          <w:sz w:val="22"/>
          <w:szCs w:val="22"/>
        </w:rPr>
        <w:fldChar w:fldCharType="separate"/>
      </w:r>
      <w:r w:rsidR="00F27DA1">
        <w:rPr>
          <w:noProof/>
          <w:sz w:val="22"/>
          <w:szCs w:val="22"/>
        </w:rPr>
        <w:t>[27,29,35,67,84]</w:t>
      </w:r>
      <w:r w:rsidR="00D721E1">
        <w:rPr>
          <w:sz w:val="22"/>
          <w:szCs w:val="22"/>
        </w:rPr>
        <w:fldChar w:fldCharType="end"/>
      </w:r>
      <w:r w:rsidR="00501196" w:rsidRPr="002612F4">
        <w:rPr>
          <w:sz w:val="22"/>
          <w:szCs w:val="22"/>
        </w:rPr>
        <w:t xml:space="preserve">. </w:t>
      </w:r>
      <w:r w:rsidR="00054D38">
        <w:rPr>
          <w:sz w:val="22"/>
          <w:szCs w:val="22"/>
        </w:rPr>
        <w:t>Consistent with this hypothesis, s</w:t>
      </w:r>
      <w:r w:rsidR="00B92F39">
        <w:rPr>
          <w:sz w:val="22"/>
          <w:szCs w:val="22"/>
        </w:rPr>
        <w:t xml:space="preserve">tudies of diverse forms of human cancer have revealed that these </w:t>
      </w:r>
      <w:r w:rsidR="00A83BB6">
        <w:rPr>
          <w:sz w:val="22"/>
          <w:szCs w:val="22"/>
        </w:rPr>
        <w:t xml:space="preserve">aberrant </w:t>
      </w:r>
      <w:r w:rsidR="00B92F39">
        <w:rPr>
          <w:sz w:val="22"/>
          <w:szCs w:val="22"/>
        </w:rPr>
        <w:t xml:space="preserve">cell lineages </w:t>
      </w:r>
      <w:r w:rsidR="00590A97">
        <w:rPr>
          <w:sz w:val="22"/>
          <w:szCs w:val="22"/>
        </w:rPr>
        <w:t xml:space="preserve">typically </w:t>
      </w:r>
      <w:r w:rsidR="00A83BB6">
        <w:rPr>
          <w:sz w:val="22"/>
          <w:szCs w:val="22"/>
        </w:rPr>
        <w:t>maintain their proliferative potential</w:t>
      </w:r>
      <w:r w:rsidR="00590A97">
        <w:rPr>
          <w:sz w:val="22"/>
          <w:szCs w:val="22"/>
        </w:rPr>
        <w:t xml:space="preserve"> via mutations that activate or upregulate </w:t>
      </w:r>
      <w:r w:rsidR="00A83BB6">
        <w:rPr>
          <w:sz w:val="22"/>
          <w:szCs w:val="22"/>
        </w:rPr>
        <w:t xml:space="preserve">telomerase </w:t>
      </w:r>
      <w:r w:rsidR="00590A97">
        <w:rPr>
          <w:sz w:val="22"/>
          <w:szCs w:val="22"/>
        </w:rPr>
        <w:t>expression</w:t>
      </w:r>
      <w:r w:rsidR="00054D38">
        <w:rPr>
          <w:sz w:val="22"/>
          <w:szCs w:val="22"/>
        </w:rPr>
        <w:t xml:space="preserve"> </w:t>
      </w:r>
      <w:r w:rsidR="00054D38">
        <w:rPr>
          <w:sz w:val="22"/>
          <w:szCs w:val="22"/>
        </w:rPr>
        <w:fldChar w:fldCharType="begin">
          <w:fldData xml:space="preserve">PEVuZE5vdGU+PENpdGU+PEF1dGhvcj5TaGF5PC9BdXRob3I+PFllYXI+MjAxNjwvWWVhcj48UmVj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wMTEtMjAxNTwvcGFnZXM+PHZvbHVtZT4yNjY8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</w:fldData>
        </w:fldChar>
      </w:r>
      <w:r w:rsidR="00F27DA1">
        <w:rPr>
          <w:sz w:val="22"/>
          <w:szCs w:val="22"/>
        </w:rPr>
        <w:instrText xml:space="preserve"> ADDIN EN.CITE </w:instrText>
      </w:r>
      <w:r w:rsidR="00F27DA1">
        <w:rPr>
          <w:sz w:val="22"/>
          <w:szCs w:val="22"/>
        </w:rPr>
        <w:fldChar w:fldCharType="begin">
          <w:fldData xml:space="preserve">PEVuZE5vdGU+PENpdGU+PEF1dGhvcj5TaGF5PC9BdXRob3I+PFllYXI+MjAxNjwvWWVhcj48UmVj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wMTEtMjAxNTwvcGFnZXM+PHZvbHVtZT4yNjY8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</w:fldData>
        </w:fldChar>
      </w:r>
      <w:r w:rsidR="00F27DA1">
        <w:rPr>
          <w:sz w:val="22"/>
          <w:szCs w:val="22"/>
        </w:rPr>
        <w:instrText xml:space="preserve"> ADDIN EN.CITE.DATA </w:instrText>
      </w:r>
      <w:r w:rsidR="00F27DA1">
        <w:rPr>
          <w:sz w:val="22"/>
          <w:szCs w:val="22"/>
        </w:rPr>
      </w:r>
      <w:r w:rsidR="00F27DA1">
        <w:rPr>
          <w:sz w:val="22"/>
          <w:szCs w:val="22"/>
        </w:rPr>
        <w:fldChar w:fldCharType="end"/>
      </w:r>
      <w:r w:rsidR="00054D38">
        <w:rPr>
          <w:sz w:val="22"/>
          <w:szCs w:val="22"/>
        </w:rPr>
      </w:r>
      <w:r w:rsidR="00054D38">
        <w:rPr>
          <w:sz w:val="22"/>
          <w:szCs w:val="22"/>
        </w:rPr>
        <w:fldChar w:fldCharType="separate"/>
      </w:r>
      <w:r w:rsidR="00F27DA1">
        <w:rPr>
          <w:noProof/>
          <w:sz w:val="22"/>
          <w:szCs w:val="22"/>
        </w:rPr>
        <w:t>[67,85]</w:t>
      </w:r>
      <w:r w:rsidR="00054D38">
        <w:rPr>
          <w:sz w:val="22"/>
          <w:szCs w:val="22"/>
        </w:rPr>
        <w:fldChar w:fldCharType="end"/>
      </w:r>
      <w:r w:rsidR="00054D38">
        <w:rPr>
          <w:sz w:val="22"/>
          <w:szCs w:val="22"/>
        </w:rPr>
        <w:t xml:space="preserve">. </w:t>
      </w:r>
      <w:r w:rsidR="00B92F39">
        <w:rPr>
          <w:sz w:val="22"/>
          <w:szCs w:val="22"/>
        </w:rPr>
        <w:t xml:space="preserve">Accordingly, </w:t>
      </w:r>
      <w:r w:rsidR="000214DB">
        <w:rPr>
          <w:sz w:val="22"/>
          <w:szCs w:val="22"/>
        </w:rPr>
        <w:t>telomerase</w:t>
      </w:r>
      <w:r w:rsidR="00C525D9">
        <w:rPr>
          <w:sz w:val="22"/>
          <w:szCs w:val="22"/>
        </w:rPr>
        <w:t xml:space="preserve"> knock-</w:t>
      </w:r>
      <w:r w:rsidR="00891FD0">
        <w:rPr>
          <w:sz w:val="22"/>
          <w:szCs w:val="22"/>
        </w:rPr>
        <w:t xml:space="preserve">out </w:t>
      </w:r>
      <w:r w:rsidR="009A7594">
        <w:rPr>
          <w:sz w:val="22"/>
          <w:szCs w:val="22"/>
        </w:rPr>
        <w:t>experiments in mice have been found to inhibit cancer inception and progression</w:t>
      </w:r>
      <w:r w:rsidR="004C02D7">
        <w:rPr>
          <w:sz w:val="22"/>
          <w:szCs w:val="22"/>
        </w:rPr>
        <w:t xml:space="preserve"> </w:t>
      </w:r>
      <w:r w:rsidR="00BF2B8D">
        <w:rPr>
          <w:sz w:val="22"/>
          <w:szCs w:val="22"/>
        </w:rPr>
        <w:fldChar w:fldCharType="begin"/>
      </w:r>
      <w:r w:rsidR="00F27DA1">
        <w:rPr>
          <w:sz w:val="22"/>
          <w:szCs w:val="22"/>
        </w:rPr>
        <w:instrText xml:space="preserve"> ADDIN EN.CITE &lt;EndNote&gt;&lt;Cite&gt;&lt;Author&gt;de Lange&lt;/Author&gt;&lt;Year&gt;1999&lt;/Year&gt;&lt;RecNum&gt;11139&lt;/RecNum&gt;&lt;DisplayText&gt;[86]&lt;/DisplayText&gt;&lt;record&gt;&lt;rec-number&gt;11139&lt;/rec-number&gt;&lt;foreign-keys&gt;&lt;key app="EN" db-id="99we5205z59tpfe5dftpafsxe0s209r5ftdw"&gt;11139&lt;/key&gt;&lt;/foreign-keys&gt;&lt;ref-type name="Journal Article"&gt;17&lt;/ref-type&gt;&lt;contributors&gt;&lt;authors&gt;&lt;author&gt;de Lange, T.&lt;/author&gt;&lt;author&gt;Jacks, T.&lt;/author&gt;&lt;/authors&gt;&lt;/contributors&gt;&lt;auth-address&gt;Rockefeller Univ, New York, NY 10021 USA&amp;#xD;MIT, Howard Hughes Med Inst, Dept Biol, Cambridge, MA 02139 USA&lt;/auth-address&gt;&lt;titles&gt;&lt;title&gt;For better or worse? Telomerase inhibition and cancer&lt;/title&gt;&lt;secondary-title&gt;Cell&lt;/secondary-title&gt;&lt;alt-title&gt;Cell&lt;/alt-title&gt;&lt;/titles&gt;&lt;periodical&gt;&lt;full-title&gt;Cell&lt;/full-title&gt;&lt;abbr-1&gt;Cell&lt;/abbr-1&gt;&lt;/periodical&gt;&lt;alt-periodical&gt;&lt;full-title&gt;Cell&lt;/full-title&gt;&lt;abbr-1&gt;Cell&lt;/abbr-1&gt;&lt;/alt-periodical&gt;&lt;pages&gt;273-275&lt;/pages&gt;&lt;volume&gt;98&lt;/volume&gt;&lt;number&gt;3&lt;/number&gt;&lt;keywords&gt;&lt;keyword&gt;mouse cells lacking&lt;/keyword&gt;&lt;keyword&gt;human fibroblasts&lt;/keyword&gt;&lt;keyword&gt;rna component&lt;/keyword&gt;&lt;/keywords&gt;&lt;dates&gt;&lt;year&gt;1999&lt;/year&gt;&lt;pub-dates&gt;&lt;date&gt;Aug 6&lt;/date&gt;&lt;/pub-dates&gt;&lt;/dates&gt;&lt;isbn&gt;0092-8674&lt;/isbn&gt;&lt;accession-num&gt;WOS:000081950300001&lt;/accession-num&gt;&lt;urls&gt;&lt;related-urls&gt;&lt;url&gt;&amp;lt;Go to ISI&amp;gt;://WOS:000081950300001&lt;/url&gt;&lt;/related-urls&gt;&lt;/urls&gt;&lt;electronic-resource-num&gt;Doi 10.1016/S0092-8674(00)81955-8&lt;/electronic-resource-num&gt;&lt;language&gt;English&lt;/language&gt;&lt;/record&gt;&lt;/Cite&gt;&lt;/EndNote&gt;</w:instrText>
      </w:r>
      <w:r w:rsidR="00BF2B8D">
        <w:rPr>
          <w:sz w:val="22"/>
          <w:szCs w:val="22"/>
        </w:rPr>
        <w:fldChar w:fldCharType="separate"/>
      </w:r>
      <w:r w:rsidR="00F27DA1">
        <w:rPr>
          <w:noProof/>
          <w:sz w:val="22"/>
          <w:szCs w:val="22"/>
        </w:rPr>
        <w:t>[86]</w:t>
      </w:r>
      <w:r w:rsidR="00BF2B8D">
        <w:rPr>
          <w:sz w:val="22"/>
          <w:szCs w:val="22"/>
        </w:rPr>
        <w:fldChar w:fldCharType="end"/>
      </w:r>
      <w:r w:rsidR="009A7594">
        <w:rPr>
          <w:sz w:val="22"/>
          <w:szCs w:val="22"/>
        </w:rPr>
        <w:t xml:space="preserve">, fuelling interest in the therapeutic potential </w:t>
      </w:r>
      <w:r w:rsidR="00C22041">
        <w:rPr>
          <w:sz w:val="22"/>
          <w:szCs w:val="22"/>
        </w:rPr>
        <w:t xml:space="preserve">of anti-telomerase treatments </w:t>
      </w:r>
      <w:r w:rsidR="009A7594">
        <w:rPr>
          <w:sz w:val="22"/>
          <w:szCs w:val="22"/>
        </w:rPr>
        <w:t xml:space="preserve">in the fight against cancer </w:t>
      </w:r>
      <w:r w:rsidR="00C22041">
        <w:rPr>
          <w:sz w:val="22"/>
          <w:szCs w:val="22"/>
        </w:rPr>
        <w:fldChar w:fldCharType="begin"/>
      </w:r>
      <w:r w:rsidR="002F6EE1">
        <w:rPr>
          <w:sz w:val="22"/>
          <w:szCs w:val="22"/>
        </w:rPr>
        <w:instrText xml:space="preserve"> ADDIN EN.CITE &lt;EndNote&gt;&lt;Cite&gt;&lt;Author&gt;Shay&lt;/Author&gt;&lt;Year&gt;2016&lt;/Year&gt;&lt;RecNum&gt;9012&lt;/RecNum&gt;&lt;DisplayText&gt;[67]&lt;/DisplayText&gt;&lt;record&gt;&lt;rec-number&gt;9012&lt;/rec-number&gt;&lt;foreign-keys&gt;&lt;key app="EN" db-id="99we5205z59tpfe5dftpafsxe0s209r5ftdw"&gt;9012&lt;/key&gt;&lt;/foreign-keys&gt;&lt;ref-type name="Journal Article"&gt;17&lt;/ref-type&gt;&lt;contributors&gt;&lt;authors&gt;&lt;author&gt;Shay, J. W.&lt;/author&gt;&lt;/authors&gt;&lt;/contributors&gt;&lt;auth-address&gt;Univ Texas SW Med Ctr Dallas, Dept Cell Biol, 5323 Harry Hines Blvd, Dallas, TX 75930 USA&amp;#xD;King Abdulaziz Univ, Ctr Excellence Genom Med Res, Jeddah 21413, Saudi Arabia&lt;/auth-address&gt;&lt;titles&gt;&lt;title&gt;Role of Telomeres and Telomerase in Aging and Cancer&lt;/title&gt;&lt;secondary-title&gt;Cancer Discovery&lt;/secondary-title&gt;&lt;alt-title&gt;Cancer Discov&lt;/alt-title&gt;&lt;/titles&gt;&lt;periodical&gt;&lt;full-title&gt;Cancer Discovery&lt;/full-title&gt;&lt;abbr-1&gt;Cancer Discov&lt;/abbr-1&gt;&lt;/periodical&gt;&lt;alt-periodical&gt;&lt;full-title&gt;Cancer Discovery&lt;/full-title&gt;&lt;abbr-1&gt;Cancer Discov&lt;/abbr-1&gt;&lt;/alt-periodical&gt;&lt;pages&gt;584-593&lt;/pages&gt;&lt;volume&gt;6&lt;/volume&gt;&lt;number&gt;6&lt;/number&gt;&lt;keywords&gt;&lt;keyword&gt;tert promoter mutations&lt;/keyword&gt;&lt;keyword&gt;human-diploid fibroblasts&lt;/keyword&gt;&lt;keyword&gt;DNA-damage-response&lt;/keyword&gt;&lt;keyword&gt;cellular senescence&lt;/keyword&gt;&lt;keyword&gt;inhibitor imetelstat&lt;/keyword&gt;&lt;keyword&gt;mammalian telomeres&lt;/keyword&gt;&lt;keyword&gt;catalytic subunit&lt;/keyword&gt;&lt;keyword&gt;life-span&lt;/keyword&gt;&lt;keyword&gt;immortal cells&lt;/keyword&gt;&lt;keyword&gt;lung-cancer&lt;/keyword&gt;&lt;/keywords&gt;&lt;dates&gt;&lt;year&gt;2016&lt;/year&gt;&lt;pub-dates&gt;&lt;date&gt;Jun&lt;/date&gt;&lt;/pub-dates&gt;&lt;/dates&gt;&lt;isbn&gt;2159-8274&lt;/isbn&gt;&lt;accession-num&gt;WOS:000377426800012&lt;/accession-num&gt;&lt;urls&gt;&lt;related-urls&gt;&lt;url&gt;&amp;lt;Go to ISI&amp;gt;://WOS:000377426800012&lt;/url&gt;&lt;/related-urls&gt;&lt;/urls&gt;&lt;electronic-resource-num&gt;10.1158/2159-8290.CD-16-0062&lt;/electronic-resource-num&gt;&lt;language&gt;English&lt;/language&gt;&lt;/record&gt;&lt;/Cite&gt;&lt;/EndNote&gt;</w:instrText>
      </w:r>
      <w:r w:rsidR="00C22041">
        <w:rPr>
          <w:sz w:val="22"/>
          <w:szCs w:val="22"/>
        </w:rPr>
        <w:fldChar w:fldCharType="separate"/>
      </w:r>
      <w:r w:rsidR="002F6EE1">
        <w:rPr>
          <w:noProof/>
          <w:sz w:val="22"/>
          <w:szCs w:val="22"/>
        </w:rPr>
        <w:t>[67]</w:t>
      </w:r>
      <w:r w:rsidR="00C22041">
        <w:rPr>
          <w:sz w:val="22"/>
          <w:szCs w:val="22"/>
        </w:rPr>
        <w:fldChar w:fldCharType="end"/>
      </w:r>
      <w:r w:rsidR="00C22041">
        <w:rPr>
          <w:sz w:val="22"/>
          <w:szCs w:val="22"/>
        </w:rPr>
        <w:t xml:space="preserve">. </w:t>
      </w:r>
      <w:r w:rsidR="003F15AD">
        <w:rPr>
          <w:sz w:val="22"/>
          <w:szCs w:val="22"/>
        </w:rPr>
        <w:t>Furthermore, c</w:t>
      </w:r>
      <w:r w:rsidR="008E43FF">
        <w:rPr>
          <w:sz w:val="22"/>
          <w:szCs w:val="22"/>
        </w:rPr>
        <w:t xml:space="preserve">omparative studies </w:t>
      </w:r>
      <w:r w:rsidR="00BF2B8D">
        <w:rPr>
          <w:sz w:val="22"/>
          <w:szCs w:val="22"/>
        </w:rPr>
        <w:t xml:space="preserve">of </w:t>
      </w:r>
      <w:r w:rsidR="008E43FF">
        <w:rPr>
          <w:sz w:val="22"/>
          <w:szCs w:val="22"/>
        </w:rPr>
        <w:t xml:space="preserve">mammals are suggestive of evolutionary changes in telomeric traits consistent with </w:t>
      </w:r>
      <w:r w:rsidR="00BB1379">
        <w:rPr>
          <w:sz w:val="22"/>
          <w:szCs w:val="22"/>
        </w:rPr>
        <w:t xml:space="preserve">a function in tumour suppression: larger bodied species, whose </w:t>
      </w:r>
      <w:r w:rsidR="008E43FF">
        <w:rPr>
          <w:sz w:val="22"/>
          <w:szCs w:val="22"/>
        </w:rPr>
        <w:t xml:space="preserve">larger number of cells </w:t>
      </w:r>
      <w:r w:rsidR="00BB1379">
        <w:rPr>
          <w:sz w:val="22"/>
          <w:szCs w:val="22"/>
        </w:rPr>
        <w:t xml:space="preserve">are </w:t>
      </w:r>
      <w:r w:rsidR="008E43FF">
        <w:rPr>
          <w:sz w:val="22"/>
          <w:szCs w:val="22"/>
        </w:rPr>
        <w:t xml:space="preserve">collectively </w:t>
      </w:r>
      <w:r w:rsidR="00BB1379">
        <w:rPr>
          <w:sz w:val="22"/>
          <w:szCs w:val="22"/>
        </w:rPr>
        <w:t xml:space="preserve">expected to </w:t>
      </w:r>
      <w:r w:rsidR="008E43FF">
        <w:rPr>
          <w:sz w:val="22"/>
          <w:szCs w:val="22"/>
        </w:rPr>
        <w:t>pose a greater cancer risk</w:t>
      </w:r>
      <w:r w:rsidR="00BB1379">
        <w:rPr>
          <w:sz w:val="22"/>
          <w:szCs w:val="22"/>
        </w:rPr>
        <w:t xml:space="preserve">, tend to have </w:t>
      </w:r>
      <w:r w:rsidR="003F15AD">
        <w:rPr>
          <w:sz w:val="22"/>
          <w:szCs w:val="22"/>
        </w:rPr>
        <w:t xml:space="preserve">somatic cells with </w:t>
      </w:r>
      <w:r w:rsidR="00BF2B8D">
        <w:rPr>
          <w:sz w:val="22"/>
          <w:szCs w:val="22"/>
        </w:rPr>
        <w:t xml:space="preserve">shorter telomeres and </w:t>
      </w:r>
      <w:r w:rsidR="003F15AD">
        <w:rPr>
          <w:sz w:val="22"/>
          <w:szCs w:val="22"/>
        </w:rPr>
        <w:t xml:space="preserve">lower levels of </w:t>
      </w:r>
      <w:r w:rsidR="00BF2B8D">
        <w:rPr>
          <w:sz w:val="22"/>
          <w:szCs w:val="22"/>
        </w:rPr>
        <w:t>telomerase</w:t>
      </w:r>
      <w:r w:rsidR="003F15AD">
        <w:rPr>
          <w:sz w:val="22"/>
          <w:szCs w:val="22"/>
        </w:rPr>
        <w:t xml:space="preserve"> expression</w:t>
      </w:r>
      <w:r w:rsidR="00BB1379">
        <w:rPr>
          <w:sz w:val="22"/>
          <w:szCs w:val="22"/>
        </w:rPr>
        <w:t xml:space="preserve">, </w:t>
      </w:r>
      <w:r w:rsidR="003F15AD">
        <w:rPr>
          <w:sz w:val="22"/>
          <w:szCs w:val="22"/>
        </w:rPr>
        <w:t xml:space="preserve">which together </w:t>
      </w:r>
      <w:r w:rsidR="00BB1379">
        <w:rPr>
          <w:sz w:val="22"/>
          <w:szCs w:val="22"/>
        </w:rPr>
        <w:t>may increase the stringency of telomere-</w:t>
      </w:r>
      <w:r w:rsidR="003F15AD">
        <w:rPr>
          <w:sz w:val="22"/>
          <w:szCs w:val="22"/>
        </w:rPr>
        <w:t xml:space="preserve">mediated </w:t>
      </w:r>
      <w:r w:rsidR="00BB1379">
        <w:rPr>
          <w:sz w:val="22"/>
          <w:szCs w:val="22"/>
        </w:rPr>
        <w:t>cancer surveillance</w:t>
      </w:r>
      <w:r w:rsidR="003F15AD">
        <w:rPr>
          <w:sz w:val="22"/>
          <w:szCs w:val="22"/>
        </w:rPr>
        <w:t xml:space="preserve"> </w:t>
      </w:r>
      <w:r w:rsidR="003F15AD">
        <w:rPr>
          <w:sz w:val="22"/>
          <w:szCs w:val="22"/>
        </w:rPr>
        <w:fldChar w:fldCharType="begin">
          <w:fldData xml:space="preserve">PEVuZE5vdGU+PENpdGU+PEF1dGhvcj5Hb21lczwvQXV0aG9yPjxZZWFyPjIwMTE8L1llYXI+PFJl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</w:fldData>
        </w:fldChar>
      </w:r>
      <w:r w:rsidR="00F27DA1">
        <w:rPr>
          <w:sz w:val="22"/>
          <w:szCs w:val="22"/>
        </w:rPr>
        <w:instrText xml:space="preserve"> ADDIN EN.CITE </w:instrText>
      </w:r>
      <w:r w:rsidR="00F27DA1">
        <w:rPr>
          <w:sz w:val="22"/>
          <w:szCs w:val="22"/>
        </w:rPr>
        <w:fldChar w:fldCharType="begin">
          <w:fldData xml:space="preserve">PEVuZE5vdGU+PENpdGU+PEF1dGhvcj5Hb21lczwvQXV0aG9yPjxZZWFyPjIwMTE8L1llYXI+PFJl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</w:fldData>
        </w:fldChar>
      </w:r>
      <w:r w:rsidR="00F27DA1">
        <w:rPr>
          <w:sz w:val="22"/>
          <w:szCs w:val="22"/>
        </w:rPr>
        <w:instrText xml:space="preserve"> ADDIN EN.CITE.DATA </w:instrText>
      </w:r>
      <w:r w:rsidR="00F27DA1">
        <w:rPr>
          <w:sz w:val="22"/>
          <w:szCs w:val="22"/>
        </w:rPr>
      </w:r>
      <w:r w:rsidR="00F27DA1">
        <w:rPr>
          <w:sz w:val="22"/>
          <w:szCs w:val="22"/>
        </w:rPr>
        <w:fldChar w:fldCharType="end"/>
      </w:r>
      <w:r w:rsidR="003F15AD">
        <w:rPr>
          <w:sz w:val="22"/>
          <w:szCs w:val="22"/>
        </w:rPr>
      </w:r>
      <w:r w:rsidR="003F15AD">
        <w:rPr>
          <w:sz w:val="22"/>
          <w:szCs w:val="22"/>
        </w:rPr>
        <w:fldChar w:fldCharType="separate"/>
      </w:r>
      <w:r w:rsidR="00F27DA1">
        <w:rPr>
          <w:noProof/>
          <w:sz w:val="22"/>
          <w:szCs w:val="22"/>
        </w:rPr>
        <w:t>[27,67,74,84, see also 87 for supporting theory]</w:t>
      </w:r>
      <w:r w:rsidR="003F15AD">
        <w:rPr>
          <w:sz w:val="22"/>
          <w:szCs w:val="22"/>
        </w:rPr>
        <w:fldChar w:fldCharType="end"/>
      </w:r>
      <w:r w:rsidR="003E394E">
        <w:rPr>
          <w:sz w:val="22"/>
          <w:szCs w:val="22"/>
        </w:rPr>
        <w:t>.</w:t>
      </w:r>
    </w:p>
    <w:p w14:paraId="09B72E7A" w14:textId="77777777" w:rsidR="00DF24A0" w:rsidRDefault="00DF24A0" w:rsidP="001A514D">
      <w:pPr>
        <w:spacing w:line="480" w:lineRule="auto"/>
        <w:rPr>
          <w:sz w:val="22"/>
          <w:szCs w:val="22"/>
        </w:rPr>
      </w:pPr>
    </w:p>
    <w:p w14:paraId="7D09E2A8" w14:textId="6639074F" w:rsidR="002D4FF0" w:rsidRDefault="00474658" w:rsidP="002D4FF0">
      <w:pPr>
        <w:spacing w:line="480" w:lineRule="auto"/>
        <w:rPr>
          <w:sz w:val="22"/>
          <w:szCs w:val="22"/>
        </w:rPr>
      </w:pPr>
      <w:r>
        <w:rPr>
          <w:sz w:val="22"/>
          <w:szCs w:val="22"/>
        </w:rPr>
        <w:t>F</w:t>
      </w:r>
      <w:r w:rsidR="001A514D">
        <w:rPr>
          <w:sz w:val="22"/>
          <w:szCs w:val="22"/>
        </w:rPr>
        <w:t xml:space="preserve">or cancer risk </w:t>
      </w:r>
      <w:r w:rsidR="00037AC8">
        <w:rPr>
          <w:sz w:val="22"/>
          <w:szCs w:val="22"/>
        </w:rPr>
        <w:t xml:space="preserve">alone </w:t>
      </w:r>
      <w:r w:rsidR="001A514D">
        <w:rPr>
          <w:sz w:val="22"/>
          <w:szCs w:val="22"/>
        </w:rPr>
        <w:t xml:space="preserve">to </w:t>
      </w:r>
      <w:r w:rsidR="00037AC8">
        <w:rPr>
          <w:sz w:val="22"/>
          <w:szCs w:val="22"/>
        </w:rPr>
        <w:t xml:space="preserve">account for the </w:t>
      </w:r>
      <w:r w:rsidR="00CB58E8">
        <w:rPr>
          <w:sz w:val="22"/>
          <w:szCs w:val="22"/>
        </w:rPr>
        <w:t xml:space="preserve">evolution of </w:t>
      </w:r>
      <w:r w:rsidR="001A514D">
        <w:rPr>
          <w:sz w:val="22"/>
          <w:szCs w:val="22"/>
        </w:rPr>
        <w:t>telomere attrition,</w:t>
      </w:r>
      <w:r w:rsidR="00037AC8">
        <w:rPr>
          <w:sz w:val="22"/>
          <w:szCs w:val="22"/>
        </w:rPr>
        <w:t xml:space="preserve"> </w:t>
      </w:r>
      <w:r>
        <w:rPr>
          <w:sz w:val="22"/>
          <w:szCs w:val="22"/>
        </w:rPr>
        <w:t xml:space="preserve">however, </w:t>
      </w:r>
      <w:r w:rsidR="00037AC8">
        <w:rPr>
          <w:sz w:val="22"/>
          <w:szCs w:val="22"/>
        </w:rPr>
        <w:t xml:space="preserve">the </w:t>
      </w:r>
      <w:r w:rsidR="001A514D">
        <w:rPr>
          <w:sz w:val="22"/>
          <w:szCs w:val="22"/>
        </w:rPr>
        <w:t xml:space="preserve">fitness </w:t>
      </w:r>
      <w:r w:rsidR="00037AC8">
        <w:rPr>
          <w:sz w:val="22"/>
          <w:szCs w:val="22"/>
        </w:rPr>
        <w:t xml:space="preserve">benefit (over the life-course) </w:t>
      </w:r>
      <w:r w:rsidR="001A514D">
        <w:rPr>
          <w:sz w:val="22"/>
          <w:szCs w:val="22"/>
        </w:rPr>
        <w:t xml:space="preserve">from </w:t>
      </w:r>
      <w:r w:rsidR="00E44D14">
        <w:rPr>
          <w:sz w:val="22"/>
          <w:szCs w:val="22"/>
        </w:rPr>
        <w:t xml:space="preserve">the attrition-mediated reduction in </w:t>
      </w:r>
      <w:r w:rsidR="001A514D">
        <w:rPr>
          <w:sz w:val="22"/>
          <w:szCs w:val="22"/>
        </w:rPr>
        <w:t xml:space="preserve">cancer </w:t>
      </w:r>
      <w:r w:rsidR="00E44D14">
        <w:rPr>
          <w:sz w:val="22"/>
          <w:szCs w:val="22"/>
        </w:rPr>
        <w:t xml:space="preserve">risk </w:t>
      </w:r>
      <w:r w:rsidR="00037AC8">
        <w:rPr>
          <w:sz w:val="22"/>
          <w:szCs w:val="22"/>
        </w:rPr>
        <w:t xml:space="preserve">would need to exceed </w:t>
      </w:r>
      <w:r w:rsidR="004F557E">
        <w:rPr>
          <w:sz w:val="22"/>
          <w:szCs w:val="22"/>
        </w:rPr>
        <w:t>any</w:t>
      </w:r>
      <w:r w:rsidR="00356F97">
        <w:rPr>
          <w:sz w:val="22"/>
          <w:szCs w:val="22"/>
        </w:rPr>
        <w:t xml:space="preserve"> </w:t>
      </w:r>
      <w:r w:rsidR="00037AC8">
        <w:rPr>
          <w:sz w:val="22"/>
          <w:szCs w:val="22"/>
        </w:rPr>
        <w:t xml:space="preserve">fitness costs that </w:t>
      </w:r>
      <w:r w:rsidR="00CC6E35">
        <w:rPr>
          <w:sz w:val="22"/>
          <w:szCs w:val="22"/>
        </w:rPr>
        <w:t xml:space="preserve">arise from </w:t>
      </w:r>
      <w:r w:rsidR="00037AC8">
        <w:rPr>
          <w:sz w:val="22"/>
          <w:szCs w:val="22"/>
        </w:rPr>
        <w:t>telomere attrition</w:t>
      </w:r>
      <w:r w:rsidR="009C5AD2">
        <w:rPr>
          <w:sz w:val="22"/>
          <w:szCs w:val="22"/>
        </w:rPr>
        <w:t xml:space="preserve">. </w:t>
      </w:r>
      <w:r w:rsidR="002D4FF0">
        <w:rPr>
          <w:sz w:val="22"/>
          <w:szCs w:val="22"/>
        </w:rPr>
        <w:t xml:space="preserve">While this could well be the case, uncertainty regarding the prevalence, timing in the life-course and fitness consequences of cancer in natural populations leaves reason for caution when invoking a central role for cancer in selecting for telomere attrition. </w:t>
      </w:r>
      <w:r w:rsidR="003E3E9A">
        <w:rPr>
          <w:sz w:val="22"/>
          <w:szCs w:val="22"/>
        </w:rPr>
        <w:t>That said, s</w:t>
      </w:r>
      <w:r w:rsidR="002D4FF0">
        <w:rPr>
          <w:sz w:val="22"/>
          <w:szCs w:val="22"/>
        </w:rPr>
        <w:t xml:space="preserve">everal lines of evidence </w:t>
      </w:r>
      <w:r w:rsidR="00CC79B5">
        <w:rPr>
          <w:sz w:val="22"/>
          <w:szCs w:val="22"/>
        </w:rPr>
        <w:t xml:space="preserve">do </w:t>
      </w:r>
      <w:r w:rsidR="003E3E9A">
        <w:rPr>
          <w:sz w:val="22"/>
          <w:szCs w:val="22"/>
        </w:rPr>
        <w:t xml:space="preserve">collectively suggest </w:t>
      </w:r>
      <w:r w:rsidR="002D4FF0">
        <w:rPr>
          <w:sz w:val="22"/>
          <w:szCs w:val="22"/>
        </w:rPr>
        <w:t xml:space="preserve">that cancer </w:t>
      </w:r>
      <w:r w:rsidR="003E3E9A">
        <w:rPr>
          <w:sz w:val="22"/>
          <w:szCs w:val="22"/>
        </w:rPr>
        <w:t xml:space="preserve">has indeed </w:t>
      </w:r>
      <w:r w:rsidR="002D4FF0">
        <w:rPr>
          <w:sz w:val="22"/>
          <w:szCs w:val="22"/>
        </w:rPr>
        <w:t>been a significant selective force over evolutionary history</w:t>
      </w:r>
      <w:r w:rsidR="00D0711F">
        <w:rPr>
          <w:sz w:val="22"/>
          <w:szCs w:val="22"/>
        </w:rPr>
        <w:t xml:space="preserve"> </w:t>
      </w:r>
      <w:r w:rsidR="00D0711F" w:rsidRPr="006D276A">
        <w:rPr>
          <w:sz w:val="22"/>
          <w:szCs w:val="22"/>
        </w:rPr>
        <w:fldChar w:fldCharType="begin">
          <w:fldData xml:space="preserve">PEVuZE5vdGU+PENpdGU+PEF1dGhvcj5UaWFuPC9BdXRob3I+PFllYXI+MjAxNzwvWWVhcj48UmVj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</w:fldData>
        </w:fldChar>
      </w:r>
      <w:r w:rsidR="001E1903">
        <w:rPr>
          <w:sz w:val="22"/>
          <w:szCs w:val="22"/>
        </w:rPr>
        <w:instrText xml:space="preserve"> ADDIN EN.CITE </w:instrText>
      </w:r>
      <w:r w:rsidR="001E1903">
        <w:rPr>
          <w:sz w:val="22"/>
          <w:szCs w:val="22"/>
        </w:rPr>
        <w:fldChar w:fldCharType="begin">
          <w:fldData xml:space="preserve">PEVuZE5vdGU+PENpdGU+PEF1dGhvcj5UaWFuPC9BdXRob3I+PFllYXI+MjAxNzwvWWVhcj48UmVj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</w:fldData>
        </w:fldChar>
      </w:r>
      <w:r w:rsidR="001E1903">
        <w:rPr>
          <w:sz w:val="22"/>
          <w:szCs w:val="22"/>
        </w:rPr>
        <w:instrText xml:space="preserve"> ADDIN EN.CITE.DATA </w:instrText>
      </w:r>
      <w:r w:rsidR="001E1903">
        <w:rPr>
          <w:sz w:val="22"/>
          <w:szCs w:val="22"/>
        </w:rPr>
      </w:r>
      <w:r w:rsidR="001E1903">
        <w:rPr>
          <w:sz w:val="22"/>
          <w:szCs w:val="22"/>
        </w:rPr>
        <w:fldChar w:fldCharType="end"/>
      </w:r>
      <w:r w:rsidR="00D0711F" w:rsidRPr="006D276A">
        <w:rPr>
          <w:sz w:val="22"/>
          <w:szCs w:val="22"/>
        </w:rPr>
      </w:r>
      <w:r w:rsidR="00D0711F" w:rsidRPr="006D276A">
        <w:rPr>
          <w:sz w:val="22"/>
          <w:szCs w:val="22"/>
        </w:rPr>
        <w:fldChar w:fldCharType="separate"/>
      </w:r>
      <w:r w:rsidR="001E1903">
        <w:rPr>
          <w:noProof/>
          <w:sz w:val="22"/>
          <w:szCs w:val="22"/>
        </w:rPr>
        <w:t>[84,88-93]</w:t>
      </w:r>
      <w:r w:rsidR="00D0711F" w:rsidRPr="006D276A">
        <w:rPr>
          <w:sz w:val="22"/>
          <w:szCs w:val="22"/>
        </w:rPr>
        <w:fldChar w:fldCharType="end"/>
      </w:r>
      <w:r w:rsidR="002D4FF0">
        <w:rPr>
          <w:sz w:val="22"/>
          <w:szCs w:val="22"/>
        </w:rPr>
        <w:t xml:space="preserve">. First, </w:t>
      </w:r>
      <w:r w:rsidR="002D4FF0" w:rsidRPr="006D276A">
        <w:rPr>
          <w:sz w:val="22"/>
          <w:szCs w:val="22"/>
        </w:rPr>
        <w:t xml:space="preserve">cancer is a taxonomically widespread phenomenon, with rapidly accumulating evidence of its occurrence across the tree of life </w:t>
      </w:r>
      <w:r w:rsidR="002D4FF0" w:rsidRPr="006D276A">
        <w:rPr>
          <w:sz w:val="22"/>
          <w:szCs w:val="22"/>
        </w:rPr>
        <w:fldChar w:fldCharType="begin">
          <w:fldData xml:space="preserve">PEVuZE5vdGU+PENpdGU+PEF1dGhvcj5Ba3RpcGlzPC9BdXRob3I+PFllYXI+MjAxNTwvWWVhcj48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</w:fldData>
        </w:fldChar>
      </w:r>
      <w:r w:rsidR="002D4FF0" w:rsidRPr="006D276A">
        <w:rPr>
          <w:sz w:val="22"/>
          <w:szCs w:val="22"/>
        </w:rPr>
        <w:instrText xml:space="preserve"> ADDIN EN.CITE </w:instrText>
      </w:r>
      <w:r w:rsidR="002D4FF0" w:rsidRPr="006D276A">
        <w:rPr>
          <w:sz w:val="22"/>
          <w:szCs w:val="22"/>
        </w:rPr>
        <w:fldChar w:fldCharType="begin">
          <w:fldData xml:space="preserve">PEVuZE5vdGU+PENpdGU+PEF1dGhvcj5Ba3RpcGlzPC9BdXRob3I+PFllYXI+MjAxNTwvWWVhcj48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</w:fldData>
        </w:fldChar>
      </w:r>
      <w:r w:rsidR="002D4FF0" w:rsidRPr="006D276A">
        <w:rPr>
          <w:sz w:val="22"/>
          <w:szCs w:val="22"/>
        </w:rPr>
        <w:instrText xml:space="preserve"> ADDIN EN.CITE.DATA </w:instrText>
      </w:r>
      <w:r w:rsidR="002D4FF0" w:rsidRPr="006D276A">
        <w:rPr>
          <w:sz w:val="22"/>
          <w:szCs w:val="22"/>
        </w:rPr>
      </w:r>
      <w:r w:rsidR="002D4FF0" w:rsidRPr="006D276A">
        <w:rPr>
          <w:sz w:val="22"/>
          <w:szCs w:val="22"/>
        </w:rPr>
        <w:fldChar w:fldCharType="end"/>
      </w:r>
      <w:r w:rsidR="002D4FF0" w:rsidRPr="006D276A">
        <w:rPr>
          <w:sz w:val="22"/>
          <w:szCs w:val="22"/>
        </w:rPr>
      </w:r>
      <w:r w:rsidR="002D4FF0" w:rsidRPr="006D276A">
        <w:rPr>
          <w:sz w:val="22"/>
          <w:szCs w:val="22"/>
        </w:rPr>
        <w:fldChar w:fldCharType="separate"/>
      </w:r>
      <w:r w:rsidR="002D4FF0" w:rsidRPr="006D276A">
        <w:rPr>
          <w:noProof/>
          <w:sz w:val="22"/>
          <w:szCs w:val="22"/>
        </w:rPr>
        <w:t>[88,89]</w:t>
      </w:r>
      <w:r w:rsidR="002D4FF0" w:rsidRPr="006D276A">
        <w:rPr>
          <w:sz w:val="22"/>
          <w:szCs w:val="22"/>
        </w:rPr>
        <w:fldChar w:fldCharType="end"/>
      </w:r>
      <w:r w:rsidR="002D4FF0" w:rsidRPr="006D276A">
        <w:rPr>
          <w:sz w:val="22"/>
          <w:szCs w:val="22"/>
        </w:rPr>
        <w:t>. Second, while estimates of the incidence of cancer in animal populations suggest that</w:t>
      </w:r>
      <w:r w:rsidR="002D4FF0">
        <w:rPr>
          <w:sz w:val="22"/>
          <w:szCs w:val="22"/>
        </w:rPr>
        <w:t xml:space="preserve"> it could be relatively rare (e.g. neoplasia was detected in 2.75% of autopsied captive mammals </w:t>
      </w:r>
      <w:r w:rsidR="002D4FF0">
        <w:rPr>
          <w:sz w:val="22"/>
          <w:szCs w:val="22"/>
        </w:rPr>
        <w:fldChar w:fldCharType="begin"/>
      </w:r>
      <w:r w:rsidR="001E1903">
        <w:rPr>
          <w:sz w:val="22"/>
          <w:szCs w:val="22"/>
        </w:rPr>
        <w:instrText xml:space="preserve"> ADDIN EN.CITE &lt;EndNote&gt;&lt;Cite&gt;&lt;Author&gt;Effron&lt;/Author&gt;&lt;Year&gt;1977&lt;/Year&gt;&lt;RecNum&gt;13160&lt;/RecNum&gt;&lt;DisplayText&gt;[92]&lt;/DisplayText&gt;&lt;record&gt;&lt;rec-number&gt;13160&lt;/rec-number&gt;&lt;foreign-keys&gt;&lt;key app="EN" db-id="99we5205z59tpfe5dftpafsxe0s209r5ftdw"&gt;13160&lt;/key&gt;&lt;/foreign-keys&gt;&lt;ref-type name="Journal Article"&gt;17&lt;/ref-type&gt;&lt;contributors&gt;&lt;authors&gt;&lt;author&gt;Effron, M.&lt;/author&gt;&lt;author&gt;Griner, L.&lt;/author&gt;&lt;author&gt;Benirschke, K.&lt;/author&gt;&lt;/authors&gt;&lt;/contributors&gt;&lt;auth-address&gt;Res &amp;amp; Hlth Serv San Diego Zoo,San Diego,Ca 92112&amp;#xD;Zool Soc San Diego,Div Res,San Diego,Ca 92112&amp;#xD;San Diego Zoo Hosp,San Diego,Ca 92112&amp;#xD;Stanford Univ,Sch Med,Stanford,Ca 94305&lt;/auth-address&gt;&lt;titles&gt;&lt;title&gt;Nature and Rate of Neoplasia Found in Captive Wild Mammals, Birds, and Reptiles at Necropsy&lt;/title&gt;&lt;secondary-title&gt;Journal of the National Cancer Institute&lt;/secondary-title&gt;&lt;alt-title&gt;J Natl Cancer I&lt;/alt-title&gt;&lt;/titles&gt;&lt;periodical&gt;&lt;full-title&gt;Journal of the National Cancer Institute&lt;/full-title&gt;&lt;abbr-1&gt;J Natl Cancer I&lt;/abbr-1&gt;&lt;/periodical&gt;&lt;alt-periodical&gt;&lt;full-title&gt;Journal of the National Cancer Institute&lt;/full-title&gt;&lt;abbr-1&gt;J Natl Cancer I&lt;/abbr-1&gt;&lt;/alt-periodical&gt;&lt;pages&gt;185-198&lt;/pages&gt;&lt;volume&gt;59&lt;/volume&gt;&lt;number&gt;1&lt;/number&gt;&lt;dates&gt;&lt;year&gt;1977&lt;/year&gt;&lt;/dates&gt;&lt;isbn&gt;0027-8874&lt;/isbn&gt;&lt;accession-num&gt;WOS:A1977DM76300031&lt;/accession-num&gt;&lt;urls&gt;&lt;related-urls&gt;&lt;url&gt;&amp;lt;Go to ISI&amp;gt;://WOS:A1977DM76300031&lt;/url&gt;&lt;/related-urls&gt;&lt;/urls&gt;&lt;language&gt;English&lt;/language&gt;&lt;/record&gt;&lt;/Cite&gt;&lt;/EndNote&gt;</w:instrText>
      </w:r>
      <w:r w:rsidR="002D4FF0">
        <w:rPr>
          <w:sz w:val="22"/>
          <w:szCs w:val="22"/>
        </w:rPr>
        <w:fldChar w:fldCharType="separate"/>
      </w:r>
      <w:r w:rsidR="001E1903">
        <w:rPr>
          <w:noProof/>
          <w:sz w:val="22"/>
          <w:szCs w:val="22"/>
        </w:rPr>
        <w:t>[92]</w:t>
      </w:r>
      <w:r w:rsidR="002D4FF0">
        <w:rPr>
          <w:sz w:val="22"/>
          <w:szCs w:val="22"/>
        </w:rPr>
        <w:fldChar w:fldCharType="end"/>
      </w:r>
      <w:r w:rsidR="002D4FF0">
        <w:rPr>
          <w:sz w:val="22"/>
          <w:szCs w:val="22"/>
        </w:rPr>
        <w:t>), the fitness consequences of th</w:t>
      </w:r>
      <w:r w:rsidR="001E1903">
        <w:rPr>
          <w:sz w:val="22"/>
          <w:szCs w:val="22"/>
        </w:rPr>
        <w:t>e</w:t>
      </w:r>
      <w:r w:rsidR="002D4FF0">
        <w:rPr>
          <w:sz w:val="22"/>
          <w:szCs w:val="22"/>
        </w:rPr>
        <w:t xml:space="preserve"> detected subset of cancers would appear to be very high (e.g. 55% of the neoplasms detected in this study were considered the primary cause of death </w:t>
      </w:r>
      <w:r w:rsidR="002D4FF0">
        <w:rPr>
          <w:sz w:val="22"/>
          <w:szCs w:val="22"/>
        </w:rPr>
        <w:fldChar w:fldCharType="begin"/>
      </w:r>
      <w:r w:rsidR="001E1903">
        <w:rPr>
          <w:sz w:val="22"/>
          <w:szCs w:val="22"/>
        </w:rPr>
        <w:instrText xml:space="preserve"> ADDIN EN.CITE &lt;EndNote&gt;&lt;Cite&gt;&lt;Author&gt;Effron&lt;/Author&gt;&lt;Year&gt;1977&lt;/Year&gt;&lt;RecNum&gt;13160&lt;/RecNum&gt;&lt;DisplayText&gt;[92]&lt;/DisplayText&gt;&lt;record&gt;&lt;rec-number&gt;13160&lt;/rec-number&gt;&lt;foreign-keys&gt;&lt;key app="EN" db-id="99we5205z59tpfe5dftpafsxe0s209r5ftdw"&gt;13160&lt;/key&gt;&lt;/foreign-keys&gt;&lt;ref-type name="Journal Article"&gt;17&lt;/ref-type&gt;&lt;contributors&gt;&lt;authors&gt;&lt;author&gt;Effron, M.&lt;/author&gt;&lt;author&gt;Griner, L.&lt;/author&gt;&lt;author&gt;Benirschke, K.&lt;/author&gt;&lt;/authors&gt;&lt;/contributors&gt;&lt;auth-address&gt;Res &amp;amp; Hlth Serv San Diego Zoo,San Diego,Ca 92112&amp;#xD;Zool Soc San Diego,Div Res,San Diego,Ca 92112&amp;#xD;San Diego Zoo Hosp,San Diego,Ca 92112&amp;#xD;Stanford Univ,Sch Med,Stanford,Ca 94305&lt;/auth-address&gt;&lt;titles&gt;&lt;title&gt;Nature and Rate of Neoplasia Found in Captive Wild Mammals, Birds, and Reptiles at Necropsy&lt;/title&gt;&lt;secondary-title&gt;Journal of the National Cancer Institute&lt;/secondary-title&gt;&lt;alt-title&gt;J Natl Cancer I&lt;/alt-title&gt;&lt;/titles&gt;&lt;periodical&gt;&lt;full-title&gt;Journal of the National Cancer Institute&lt;/full-title&gt;&lt;abbr-1&gt;J Natl Cancer I&lt;/abbr-1&gt;&lt;/periodical&gt;&lt;alt-periodical&gt;&lt;full-title&gt;Journal of the National Cancer Institute&lt;/full-title&gt;&lt;abbr-1&gt;J Natl Cancer I&lt;/abbr-1&gt;&lt;/alt-periodical&gt;&lt;pages&gt;185-198&lt;/pages&gt;&lt;volume&gt;59&lt;/volume&gt;&lt;number&gt;1&lt;/number&gt;&lt;dates&gt;&lt;year&gt;1977&lt;/year&gt;&lt;/dates&gt;&lt;isbn&gt;0027-8874&lt;/isbn&gt;&lt;accession-num&gt;WOS:A1977DM76300031&lt;/accession-num&gt;&lt;urls&gt;&lt;related-urls&gt;&lt;url&gt;&amp;lt;Go to ISI&amp;gt;://WOS:A1977DM76300031&lt;/url&gt;&lt;/related-urls&gt;&lt;/urls&gt;&lt;language&gt;English&lt;/language&gt;&lt;/record&gt;&lt;/Cite&gt;&lt;/EndNote&gt;</w:instrText>
      </w:r>
      <w:r w:rsidR="002D4FF0">
        <w:rPr>
          <w:sz w:val="22"/>
          <w:szCs w:val="22"/>
        </w:rPr>
        <w:fldChar w:fldCharType="separate"/>
      </w:r>
      <w:r w:rsidR="001E1903">
        <w:rPr>
          <w:noProof/>
          <w:sz w:val="22"/>
          <w:szCs w:val="22"/>
        </w:rPr>
        <w:t>[92]</w:t>
      </w:r>
      <w:r w:rsidR="002D4FF0">
        <w:rPr>
          <w:sz w:val="22"/>
          <w:szCs w:val="22"/>
        </w:rPr>
        <w:fldChar w:fldCharType="end"/>
      </w:r>
      <w:r w:rsidR="002D4FF0">
        <w:rPr>
          <w:sz w:val="22"/>
          <w:szCs w:val="22"/>
        </w:rPr>
        <w:t xml:space="preserve">). Moreover, such studies doubtless underestimate true cancer incidence (as acknowledged </w:t>
      </w:r>
      <w:r w:rsidR="002D4FF0">
        <w:rPr>
          <w:sz w:val="22"/>
          <w:szCs w:val="22"/>
        </w:rPr>
        <w:fldChar w:fldCharType="begin"/>
      </w:r>
      <w:r w:rsidR="001E1903">
        <w:rPr>
          <w:sz w:val="22"/>
          <w:szCs w:val="22"/>
        </w:rPr>
        <w:instrText xml:space="preserve"> ADDIN EN.CITE &lt;EndNote&gt;&lt;Cite&gt;&lt;Author&gt;Effron&lt;/Author&gt;&lt;Year&gt;1977&lt;/Year&gt;&lt;RecNum&gt;13160&lt;/RecNum&gt;&lt;DisplayText&gt;[92]&lt;/DisplayText&gt;&lt;record&gt;&lt;rec-number&gt;13160&lt;/rec-number&gt;&lt;foreign-keys&gt;&lt;key app="EN" db-id="99we5205z59tpfe5dftpafsxe0s209r5ftdw"&gt;13160&lt;/key&gt;&lt;/foreign-keys&gt;&lt;ref-type name="Journal Article"&gt;17&lt;/ref-type&gt;&lt;contributors&gt;&lt;authors&gt;&lt;author&gt;Effron, M.&lt;/author&gt;&lt;author&gt;Griner, L.&lt;/author&gt;&lt;author&gt;Benirschke, K.&lt;/author&gt;&lt;/authors&gt;&lt;/contributors&gt;&lt;auth-address&gt;Res &amp;amp; Hlth Serv San Diego Zoo,San Diego,Ca 92112&amp;#xD;Zool Soc San Diego,Div Res,San Diego,Ca 92112&amp;#xD;San Diego Zoo Hosp,San Diego,Ca 92112&amp;#xD;Stanford Univ,Sch Med,Stanford,Ca 94305&lt;/auth-address&gt;&lt;titles&gt;&lt;title&gt;Nature and Rate of Neoplasia Found in Captive Wild Mammals, Birds, and Reptiles at Necropsy&lt;/title&gt;&lt;secondary-title&gt;Journal of the National Cancer Institute&lt;/secondary-title&gt;&lt;alt-title&gt;J Natl Cancer I&lt;/alt-title&gt;&lt;/titles&gt;&lt;periodical&gt;&lt;full-title&gt;Journal of the National Cancer Institute&lt;/full-title&gt;&lt;abbr-1&gt;J Natl Cancer I&lt;/abbr-1&gt;&lt;/periodical&gt;&lt;alt-periodical&gt;&lt;full-title&gt;Journal of the National Cancer Institute&lt;/full-title&gt;&lt;abbr-1&gt;J Natl Cancer I&lt;/abbr-1&gt;&lt;/alt-periodical&gt;&lt;pages&gt;185-198&lt;/pages&gt;&lt;volume&gt;59&lt;/volume&gt;&lt;number&gt;1&lt;/number&gt;&lt;dates&gt;&lt;year&gt;1977&lt;/year&gt;&lt;/dates&gt;&lt;isbn&gt;0027-8874&lt;/isbn&gt;&lt;accession-num&gt;WOS:A1977DM76300031&lt;/accession-num&gt;&lt;urls&gt;&lt;related-urls&gt;&lt;url&gt;&amp;lt;Go to ISI&amp;gt;://WOS:A1977DM76300031&lt;/url&gt;&lt;/related-urls&gt;&lt;/urls&gt;&lt;language&gt;English&lt;/language&gt;&lt;/record&gt;&lt;/Cite&gt;&lt;/EndNote&gt;</w:instrText>
      </w:r>
      <w:r w:rsidR="002D4FF0">
        <w:rPr>
          <w:sz w:val="22"/>
          <w:szCs w:val="22"/>
        </w:rPr>
        <w:fldChar w:fldCharType="separate"/>
      </w:r>
      <w:r w:rsidR="001E1903">
        <w:rPr>
          <w:noProof/>
          <w:sz w:val="22"/>
          <w:szCs w:val="22"/>
        </w:rPr>
        <w:t>[92]</w:t>
      </w:r>
      <w:r w:rsidR="002D4FF0">
        <w:rPr>
          <w:sz w:val="22"/>
          <w:szCs w:val="22"/>
        </w:rPr>
        <w:fldChar w:fldCharType="end"/>
      </w:r>
      <w:r w:rsidR="002D4FF0">
        <w:rPr>
          <w:sz w:val="22"/>
          <w:szCs w:val="22"/>
        </w:rPr>
        <w:t xml:space="preserve">), given the difficulty of exhaustively examining tissue and the potential for even microscopic neoplastic lesions to have fitness effects </w:t>
      </w:r>
      <w:r w:rsidR="002D4FF0" w:rsidRPr="00895562">
        <w:rPr>
          <w:sz w:val="22"/>
          <w:szCs w:val="22"/>
        </w:rPr>
        <w:fldChar w:fldCharType="begin">
          <w:fldData xml:space="preserve">PEVuZE5vdGU+PENpdGU+PEF1dGhvcj5WaXR0ZWNvcTwvQXV0aG9yPjxZZWFyPjIwMTM8L1llYXI+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==
</w:fldData>
        </w:fldChar>
      </w:r>
      <w:r w:rsidR="002D4FF0">
        <w:rPr>
          <w:sz w:val="22"/>
          <w:szCs w:val="22"/>
        </w:rPr>
        <w:instrText xml:space="preserve"> ADDIN EN.CITE </w:instrText>
      </w:r>
      <w:r w:rsidR="002D4FF0">
        <w:rPr>
          <w:sz w:val="22"/>
          <w:szCs w:val="22"/>
        </w:rPr>
        <w:fldChar w:fldCharType="begin">
          <w:fldData xml:space="preserve">PEVuZE5vdGU+PENpdGU+PEF1dGhvcj5WaXR0ZWNvcTwvQXV0aG9yPjxZZWFyPjIwMTM8L1llYXI+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==
</w:fldData>
        </w:fldChar>
      </w:r>
      <w:r w:rsidR="002D4FF0">
        <w:rPr>
          <w:sz w:val="22"/>
          <w:szCs w:val="22"/>
        </w:rPr>
        <w:instrText xml:space="preserve"> ADDIN EN.CITE.DATA </w:instrText>
      </w:r>
      <w:r w:rsidR="002D4FF0">
        <w:rPr>
          <w:sz w:val="22"/>
          <w:szCs w:val="22"/>
        </w:rPr>
      </w:r>
      <w:r w:rsidR="002D4FF0">
        <w:rPr>
          <w:sz w:val="22"/>
          <w:szCs w:val="22"/>
        </w:rPr>
        <w:fldChar w:fldCharType="end"/>
      </w:r>
      <w:r w:rsidR="002D4FF0" w:rsidRPr="00895562">
        <w:rPr>
          <w:sz w:val="22"/>
          <w:szCs w:val="22"/>
        </w:rPr>
      </w:r>
      <w:r w:rsidR="002D4FF0" w:rsidRPr="00895562">
        <w:rPr>
          <w:sz w:val="22"/>
          <w:szCs w:val="22"/>
        </w:rPr>
        <w:fldChar w:fldCharType="separate"/>
      </w:r>
      <w:r w:rsidR="002D4FF0">
        <w:rPr>
          <w:noProof/>
          <w:sz w:val="22"/>
          <w:szCs w:val="22"/>
        </w:rPr>
        <w:t>[89]</w:t>
      </w:r>
      <w:r w:rsidR="002D4FF0" w:rsidRPr="00895562">
        <w:rPr>
          <w:sz w:val="22"/>
          <w:szCs w:val="22"/>
        </w:rPr>
        <w:fldChar w:fldCharType="end"/>
      </w:r>
      <w:r w:rsidR="002D4FF0">
        <w:rPr>
          <w:sz w:val="22"/>
          <w:szCs w:val="22"/>
        </w:rPr>
        <w:t xml:space="preserve">. Advancing our understanding of the incidence and fitness consequences of cancer in natural animal populations is clearly a priority, but is likely to be hampered by cancer exerting its fitness effects in the wild </w:t>
      </w:r>
      <w:r w:rsidR="001E1903">
        <w:rPr>
          <w:sz w:val="22"/>
          <w:szCs w:val="22"/>
        </w:rPr>
        <w:t xml:space="preserve">principally </w:t>
      </w:r>
      <w:r w:rsidR="002D4FF0">
        <w:rPr>
          <w:sz w:val="22"/>
          <w:szCs w:val="22"/>
        </w:rPr>
        <w:t xml:space="preserve">via increases in susceptibility to other causes of mortality (such as predation and infectious disease), leading to the latter being logged as the cause of death </w:t>
      </w:r>
      <w:r w:rsidR="002D4FF0" w:rsidRPr="00895562">
        <w:rPr>
          <w:sz w:val="22"/>
          <w:szCs w:val="22"/>
        </w:rPr>
        <w:fldChar w:fldCharType="begin">
          <w:fldData xml:space="preserve">PEVuZE5vdGU+PENpdGU+PEF1dGhvcj5WaXR0ZWNvcTwvQXV0aG9yPjxZZWFyPjIwMTM8L1llYXI+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==
</w:fldData>
        </w:fldChar>
      </w:r>
      <w:r w:rsidR="002D4FF0">
        <w:rPr>
          <w:sz w:val="22"/>
          <w:szCs w:val="22"/>
        </w:rPr>
        <w:instrText xml:space="preserve"> ADDIN EN.CITE </w:instrText>
      </w:r>
      <w:r w:rsidR="002D4FF0">
        <w:rPr>
          <w:sz w:val="22"/>
          <w:szCs w:val="22"/>
        </w:rPr>
        <w:fldChar w:fldCharType="begin">
          <w:fldData xml:space="preserve">PEVuZE5vdGU+PENpdGU+PEF1dGhvcj5WaXR0ZWNvcTwvQXV0aG9yPjxZZWFyPjIwMTM8L1llYXI+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==
</w:fldData>
        </w:fldChar>
      </w:r>
      <w:r w:rsidR="002D4FF0">
        <w:rPr>
          <w:sz w:val="22"/>
          <w:szCs w:val="22"/>
        </w:rPr>
        <w:instrText xml:space="preserve"> ADDIN EN.CITE.DATA </w:instrText>
      </w:r>
      <w:r w:rsidR="002D4FF0">
        <w:rPr>
          <w:sz w:val="22"/>
          <w:szCs w:val="22"/>
        </w:rPr>
      </w:r>
      <w:r w:rsidR="002D4FF0">
        <w:rPr>
          <w:sz w:val="22"/>
          <w:szCs w:val="22"/>
        </w:rPr>
        <w:fldChar w:fldCharType="end"/>
      </w:r>
      <w:r w:rsidR="002D4FF0" w:rsidRPr="00895562">
        <w:rPr>
          <w:sz w:val="22"/>
          <w:szCs w:val="22"/>
        </w:rPr>
      </w:r>
      <w:r w:rsidR="002D4FF0" w:rsidRPr="00895562">
        <w:rPr>
          <w:sz w:val="22"/>
          <w:szCs w:val="22"/>
        </w:rPr>
        <w:fldChar w:fldCharType="separate"/>
      </w:r>
      <w:r w:rsidR="002D4FF0">
        <w:rPr>
          <w:noProof/>
          <w:sz w:val="22"/>
          <w:szCs w:val="22"/>
        </w:rPr>
        <w:t>[89]</w:t>
      </w:r>
      <w:r w:rsidR="002D4FF0" w:rsidRPr="00895562">
        <w:rPr>
          <w:sz w:val="22"/>
          <w:szCs w:val="22"/>
        </w:rPr>
        <w:fldChar w:fldCharType="end"/>
      </w:r>
      <w:r w:rsidR="002D4FF0">
        <w:rPr>
          <w:sz w:val="22"/>
          <w:szCs w:val="22"/>
        </w:rPr>
        <w:t xml:space="preserve">. Indeed, such survival costs associated with cryptic early-stage cancer phenomena could also readily account for the apparent rarity of advanced metastatic cancer in natural populations. </w:t>
      </w:r>
      <w:r w:rsidR="002D4FF0" w:rsidRPr="002D4FF0">
        <w:rPr>
          <w:sz w:val="22"/>
          <w:szCs w:val="22"/>
        </w:rPr>
        <w:t xml:space="preserve">Finally, </w:t>
      </w:r>
      <w:r w:rsidR="003E3E9A">
        <w:rPr>
          <w:sz w:val="22"/>
          <w:szCs w:val="22"/>
        </w:rPr>
        <w:t xml:space="preserve">a wealth of </w:t>
      </w:r>
      <w:r w:rsidR="002D4FF0" w:rsidRPr="002D4FF0">
        <w:rPr>
          <w:sz w:val="22"/>
          <w:szCs w:val="22"/>
        </w:rPr>
        <w:t xml:space="preserve">evidence suggests that diverse and elaborate anti-cancer </w:t>
      </w:r>
      <w:r w:rsidR="00465DE1">
        <w:rPr>
          <w:sz w:val="22"/>
          <w:szCs w:val="22"/>
        </w:rPr>
        <w:t>mechanisms</w:t>
      </w:r>
      <w:r w:rsidR="00465DE1" w:rsidRPr="002D4FF0">
        <w:rPr>
          <w:sz w:val="22"/>
          <w:szCs w:val="22"/>
        </w:rPr>
        <w:t xml:space="preserve"> </w:t>
      </w:r>
      <w:r w:rsidR="002D4FF0" w:rsidRPr="002D4FF0">
        <w:rPr>
          <w:sz w:val="22"/>
          <w:szCs w:val="22"/>
        </w:rPr>
        <w:t xml:space="preserve">have evolved aside from telomere attrition, leaving further reason to implicate cancer as a potent selective force in natural populations </w:t>
      </w:r>
      <w:r w:rsidR="002D4FF0" w:rsidRPr="002D4FF0">
        <w:rPr>
          <w:sz w:val="22"/>
          <w:szCs w:val="22"/>
        </w:rPr>
        <w:fldChar w:fldCharType="begin">
          <w:fldData xml:space="preserve">PEVuZE5vdGU+PENpdGU+PEF1dGhvcj5UaWFuPC9BdXRob3I+PFllYXI+MjAxNzwvWWVhcj48UmVj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</w:fldData>
        </w:fldChar>
      </w:r>
      <w:r w:rsidR="001E1903">
        <w:rPr>
          <w:sz w:val="22"/>
          <w:szCs w:val="22"/>
        </w:rPr>
        <w:instrText xml:space="preserve"> ADDIN EN.CITE </w:instrText>
      </w:r>
      <w:r w:rsidR="001E1903">
        <w:rPr>
          <w:sz w:val="22"/>
          <w:szCs w:val="22"/>
        </w:rPr>
        <w:fldChar w:fldCharType="begin">
          <w:fldData xml:space="preserve">PEVuZE5vdGU+PENpdGU+PEF1dGhvcj5UaWFuPC9BdXRob3I+PFllYXI+MjAxNzwvWWVhcj48UmVj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</w:fldData>
        </w:fldChar>
      </w:r>
      <w:r w:rsidR="001E1903">
        <w:rPr>
          <w:sz w:val="22"/>
          <w:szCs w:val="22"/>
        </w:rPr>
        <w:instrText xml:space="preserve"> ADDIN EN.CITE.DATA </w:instrText>
      </w:r>
      <w:r w:rsidR="001E1903">
        <w:rPr>
          <w:sz w:val="22"/>
          <w:szCs w:val="22"/>
        </w:rPr>
      </w:r>
      <w:r w:rsidR="001E1903">
        <w:rPr>
          <w:sz w:val="22"/>
          <w:szCs w:val="22"/>
        </w:rPr>
        <w:fldChar w:fldCharType="end"/>
      </w:r>
      <w:r w:rsidR="002D4FF0" w:rsidRPr="002D4FF0">
        <w:rPr>
          <w:sz w:val="22"/>
          <w:szCs w:val="22"/>
        </w:rPr>
      </w:r>
      <w:r w:rsidR="002D4FF0" w:rsidRPr="002D4FF0">
        <w:rPr>
          <w:sz w:val="22"/>
          <w:szCs w:val="22"/>
        </w:rPr>
        <w:fldChar w:fldCharType="separate"/>
      </w:r>
      <w:r w:rsidR="001E1903">
        <w:rPr>
          <w:noProof/>
          <w:sz w:val="22"/>
          <w:szCs w:val="22"/>
        </w:rPr>
        <w:t>[84,90,91,93]</w:t>
      </w:r>
      <w:r w:rsidR="002D4FF0" w:rsidRPr="002D4FF0">
        <w:rPr>
          <w:sz w:val="22"/>
          <w:szCs w:val="22"/>
        </w:rPr>
        <w:fldChar w:fldCharType="end"/>
      </w:r>
      <w:r w:rsidR="002D4FF0" w:rsidRPr="002D4FF0">
        <w:rPr>
          <w:sz w:val="22"/>
          <w:szCs w:val="22"/>
        </w:rPr>
        <w:t xml:space="preserve">. Indeed, assessments made of the incidence and severity of cancer in the presence of such </w:t>
      </w:r>
      <w:r w:rsidR="00465DE1">
        <w:rPr>
          <w:sz w:val="22"/>
          <w:szCs w:val="22"/>
        </w:rPr>
        <w:t xml:space="preserve">anti-cancer </w:t>
      </w:r>
      <w:r w:rsidR="002D4FF0" w:rsidRPr="002D4FF0">
        <w:rPr>
          <w:sz w:val="22"/>
          <w:szCs w:val="22"/>
        </w:rPr>
        <w:t xml:space="preserve">mechanisms must (by definition) underestimate the incidence or severity of cancer that originally selected for </w:t>
      </w:r>
      <w:r w:rsidR="00465DE1">
        <w:rPr>
          <w:sz w:val="22"/>
          <w:szCs w:val="22"/>
        </w:rPr>
        <w:t>them</w:t>
      </w:r>
      <w:r w:rsidR="002D4FF0" w:rsidRPr="002D4FF0">
        <w:rPr>
          <w:sz w:val="22"/>
          <w:szCs w:val="22"/>
        </w:rPr>
        <w:t>.</w:t>
      </w:r>
      <w:r w:rsidR="002D4FF0">
        <w:rPr>
          <w:sz w:val="22"/>
          <w:szCs w:val="22"/>
        </w:rPr>
        <w:t xml:space="preserve"> </w:t>
      </w:r>
    </w:p>
    <w:p w14:paraId="5D623467" w14:textId="77777777" w:rsidR="00AA59FF" w:rsidRDefault="00AA59FF" w:rsidP="002D4FF0">
      <w:pPr>
        <w:spacing w:line="480" w:lineRule="auto"/>
        <w:rPr>
          <w:sz w:val="22"/>
          <w:szCs w:val="22"/>
        </w:rPr>
      </w:pPr>
    </w:p>
    <w:p w14:paraId="44781CF6" w14:textId="00B277AF" w:rsidR="002D33DE" w:rsidRDefault="00E10D62" w:rsidP="00B62DD5">
      <w:pPr>
        <w:spacing w:line="480" w:lineRule="auto"/>
        <w:rPr>
          <w:sz w:val="22"/>
          <w:szCs w:val="22"/>
        </w:rPr>
      </w:pPr>
      <w:r w:rsidRPr="002D4FF0">
        <w:rPr>
          <w:sz w:val="22"/>
          <w:szCs w:val="22"/>
        </w:rPr>
        <w:t>Either way</w:t>
      </w:r>
      <w:r w:rsidR="00037AC8" w:rsidRPr="002D4FF0">
        <w:rPr>
          <w:sz w:val="22"/>
          <w:szCs w:val="22"/>
        </w:rPr>
        <w:t xml:space="preserve">, if telomere attrition </w:t>
      </w:r>
      <w:r w:rsidR="00037AC8" w:rsidRPr="002D4FF0">
        <w:rPr>
          <w:i/>
          <w:sz w:val="22"/>
          <w:szCs w:val="22"/>
        </w:rPr>
        <w:t xml:space="preserve">per se </w:t>
      </w:r>
      <w:r w:rsidR="00037AC8" w:rsidRPr="002D4FF0">
        <w:rPr>
          <w:sz w:val="22"/>
          <w:szCs w:val="22"/>
        </w:rPr>
        <w:t xml:space="preserve">is minimally causal in current-future </w:t>
      </w:r>
      <w:r w:rsidR="00856C76" w:rsidRPr="002D4FF0">
        <w:rPr>
          <w:sz w:val="22"/>
          <w:szCs w:val="22"/>
        </w:rPr>
        <w:t>trade-offs and ageing then</w:t>
      </w:r>
      <w:r w:rsidR="00856C76">
        <w:rPr>
          <w:sz w:val="22"/>
          <w:szCs w:val="22"/>
        </w:rPr>
        <w:t xml:space="preserve"> even </w:t>
      </w:r>
      <w:r w:rsidR="004E051F">
        <w:rPr>
          <w:sz w:val="22"/>
          <w:szCs w:val="22"/>
        </w:rPr>
        <w:t xml:space="preserve">minor </w:t>
      </w:r>
      <w:r w:rsidR="00856C76">
        <w:rPr>
          <w:sz w:val="22"/>
          <w:szCs w:val="22"/>
        </w:rPr>
        <w:t xml:space="preserve">fitness benefits arising from cancer mitigation could explain the evolution of telomere attrition despite </w:t>
      </w:r>
      <w:r>
        <w:rPr>
          <w:sz w:val="22"/>
          <w:szCs w:val="22"/>
        </w:rPr>
        <w:t xml:space="preserve">the latter entailing </w:t>
      </w:r>
      <w:r w:rsidR="004E051F">
        <w:rPr>
          <w:sz w:val="22"/>
          <w:szCs w:val="22"/>
        </w:rPr>
        <w:t xml:space="preserve">minor </w:t>
      </w:r>
      <w:r>
        <w:rPr>
          <w:sz w:val="22"/>
          <w:szCs w:val="22"/>
        </w:rPr>
        <w:t>costs to late</w:t>
      </w:r>
      <w:r w:rsidR="007F4AAA">
        <w:rPr>
          <w:sz w:val="22"/>
          <w:szCs w:val="22"/>
        </w:rPr>
        <w:t>r</w:t>
      </w:r>
      <w:r>
        <w:rPr>
          <w:sz w:val="22"/>
          <w:szCs w:val="22"/>
        </w:rPr>
        <w:t>-life performance</w:t>
      </w:r>
      <w:r w:rsidR="00856C76">
        <w:rPr>
          <w:sz w:val="22"/>
          <w:szCs w:val="22"/>
        </w:rPr>
        <w:t xml:space="preserve">. </w:t>
      </w:r>
      <w:r w:rsidR="008F292F">
        <w:rPr>
          <w:sz w:val="22"/>
          <w:szCs w:val="22"/>
        </w:rPr>
        <w:t xml:space="preserve">Recent evidence that cellular senescence in </w:t>
      </w:r>
      <w:r w:rsidR="00CB2FDC">
        <w:rPr>
          <w:sz w:val="22"/>
          <w:szCs w:val="22"/>
        </w:rPr>
        <w:t>normal</w:t>
      </w:r>
      <w:r w:rsidR="008F292F">
        <w:rPr>
          <w:sz w:val="22"/>
          <w:szCs w:val="22"/>
        </w:rPr>
        <w:t xml:space="preserve"> (non-cancerous) aged tissues </w:t>
      </w:r>
      <w:r w:rsidR="008F292F" w:rsidRPr="003A0D78">
        <w:rPr>
          <w:i/>
          <w:sz w:val="22"/>
          <w:szCs w:val="22"/>
        </w:rPr>
        <w:t xml:space="preserve">in vivo </w:t>
      </w:r>
      <w:r w:rsidR="008F292F">
        <w:rPr>
          <w:sz w:val="22"/>
          <w:szCs w:val="22"/>
        </w:rPr>
        <w:t xml:space="preserve">may </w:t>
      </w:r>
      <w:r w:rsidR="008510F7">
        <w:rPr>
          <w:sz w:val="22"/>
          <w:szCs w:val="22"/>
        </w:rPr>
        <w:t xml:space="preserve">actually </w:t>
      </w:r>
      <w:r w:rsidR="008F292F">
        <w:rPr>
          <w:sz w:val="22"/>
          <w:szCs w:val="22"/>
        </w:rPr>
        <w:t xml:space="preserve">be triggered not by progressive telomere attrition but by telomeric DNA damage independent of telomere </w:t>
      </w:r>
      <w:r w:rsidR="008F292F" w:rsidRPr="00F2284F">
        <w:rPr>
          <w:sz w:val="22"/>
          <w:szCs w:val="22"/>
        </w:rPr>
        <w:t xml:space="preserve">length </w:t>
      </w:r>
      <w:r w:rsidR="00685129" w:rsidRPr="00F2284F">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685129" w:rsidRPr="00F2284F">
        <w:rPr>
          <w:sz w:val="22"/>
          <w:szCs w:val="22"/>
        </w:rPr>
      </w:r>
      <w:r w:rsidR="00685129" w:rsidRPr="00F2284F">
        <w:rPr>
          <w:sz w:val="22"/>
          <w:szCs w:val="22"/>
        </w:rPr>
        <w:fldChar w:fldCharType="separate"/>
      </w:r>
      <w:r w:rsidR="00022CBD">
        <w:rPr>
          <w:noProof/>
          <w:sz w:val="22"/>
          <w:szCs w:val="22"/>
        </w:rPr>
        <w:t>[54,55]</w:t>
      </w:r>
      <w:r w:rsidR="00685129" w:rsidRPr="00F2284F">
        <w:rPr>
          <w:sz w:val="22"/>
          <w:szCs w:val="22"/>
        </w:rPr>
        <w:fldChar w:fldCharType="end"/>
      </w:r>
      <w:r w:rsidR="008F292F" w:rsidRPr="00F2284F">
        <w:rPr>
          <w:sz w:val="22"/>
          <w:szCs w:val="22"/>
        </w:rPr>
        <w:t xml:space="preserve"> </w:t>
      </w:r>
      <w:r w:rsidR="008510F7" w:rsidRPr="00F2284F">
        <w:rPr>
          <w:sz w:val="22"/>
          <w:szCs w:val="22"/>
        </w:rPr>
        <w:t>(see Section</w:t>
      </w:r>
      <w:r w:rsidR="00993FA9" w:rsidRPr="00F2284F">
        <w:rPr>
          <w:sz w:val="22"/>
          <w:szCs w:val="22"/>
        </w:rPr>
        <w:t xml:space="preserve"> 2cii)</w:t>
      </w:r>
      <w:r w:rsidR="008510F7" w:rsidRPr="00F2284F">
        <w:rPr>
          <w:sz w:val="22"/>
          <w:szCs w:val="22"/>
        </w:rPr>
        <w:t xml:space="preserve"> </w:t>
      </w:r>
      <w:r w:rsidR="008F292F" w:rsidRPr="00F2284F">
        <w:rPr>
          <w:sz w:val="22"/>
          <w:szCs w:val="22"/>
        </w:rPr>
        <w:t xml:space="preserve">is </w:t>
      </w:r>
      <w:r w:rsidR="00C777E0" w:rsidRPr="00F2284F">
        <w:rPr>
          <w:sz w:val="22"/>
          <w:szCs w:val="22"/>
        </w:rPr>
        <w:t>of</w:t>
      </w:r>
      <w:r w:rsidR="00C777E0">
        <w:rPr>
          <w:sz w:val="22"/>
          <w:szCs w:val="22"/>
        </w:rPr>
        <w:t xml:space="preserve"> </w:t>
      </w:r>
      <w:r w:rsidR="008510F7">
        <w:rPr>
          <w:sz w:val="22"/>
          <w:szCs w:val="22"/>
        </w:rPr>
        <w:t xml:space="preserve">particular </w:t>
      </w:r>
      <w:r w:rsidR="00C777E0">
        <w:rPr>
          <w:sz w:val="22"/>
          <w:szCs w:val="22"/>
        </w:rPr>
        <w:t xml:space="preserve">interest </w:t>
      </w:r>
      <w:r w:rsidR="008F292F">
        <w:rPr>
          <w:sz w:val="22"/>
          <w:szCs w:val="22"/>
        </w:rPr>
        <w:t xml:space="preserve">in this regard. While this finding reduces the plausibility of a strong causal role for telomere attrition </w:t>
      </w:r>
      <w:r w:rsidR="00993FA9" w:rsidRPr="00BB3DD1">
        <w:rPr>
          <w:i/>
          <w:sz w:val="22"/>
          <w:szCs w:val="22"/>
        </w:rPr>
        <w:t xml:space="preserve">per se </w:t>
      </w:r>
      <w:r w:rsidR="008F292F">
        <w:rPr>
          <w:sz w:val="22"/>
          <w:szCs w:val="22"/>
        </w:rPr>
        <w:t xml:space="preserve">in </w:t>
      </w:r>
      <w:r w:rsidR="00993FA9">
        <w:rPr>
          <w:sz w:val="22"/>
          <w:szCs w:val="22"/>
        </w:rPr>
        <w:t>organismal</w:t>
      </w:r>
      <w:r w:rsidR="008F292F">
        <w:rPr>
          <w:sz w:val="22"/>
          <w:szCs w:val="22"/>
        </w:rPr>
        <w:t xml:space="preserve"> </w:t>
      </w:r>
      <w:r w:rsidR="000C1344">
        <w:rPr>
          <w:sz w:val="22"/>
          <w:szCs w:val="22"/>
        </w:rPr>
        <w:t>ageing</w:t>
      </w:r>
      <w:r w:rsidR="008F292F">
        <w:rPr>
          <w:sz w:val="22"/>
          <w:szCs w:val="22"/>
        </w:rPr>
        <w:t xml:space="preserve"> (</w:t>
      </w:r>
      <w:r w:rsidR="00993FA9" w:rsidRPr="007E4B49">
        <w:rPr>
          <w:sz w:val="22"/>
          <w:szCs w:val="22"/>
        </w:rPr>
        <w:t>see Section</w:t>
      </w:r>
      <w:r w:rsidR="00993FA9">
        <w:rPr>
          <w:sz w:val="22"/>
          <w:szCs w:val="22"/>
        </w:rPr>
        <w:t xml:space="preserve"> 2cii</w:t>
      </w:r>
      <w:r w:rsidR="008F292F">
        <w:rPr>
          <w:sz w:val="22"/>
          <w:szCs w:val="22"/>
        </w:rPr>
        <w:t xml:space="preserve">), it need not undermine the hypothesis that cancer risk has selected for a telomere-mediated mechanism that </w:t>
      </w:r>
      <w:r w:rsidR="008F292F" w:rsidRPr="003A0D78">
        <w:rPr>
          <w:i/>
          <w:sz w:val="22"/>
          <w:szCs w:val="22"/>
        </w:rPr>
        <w:t xml:space="preserve">is </w:t>
      </w:r>
      <w:r w:rsidR="008F292F">
        <w:rPr>
          <w:sz w:val="22"/>
          <w:szCs w:val="22"/>
        </w:rPr>
        <w:t xml:space="preserve">strongly causal in current-future trade-offs and ageing. </w:t>
      </w:r>
      <w:r w:rsidR="00445EAA">
        <w:rPr>
          <w:sz w:val="22"/>
          <w:szCs w:val="22"/>
        </w:rPr>
        <w:t>This is because c</w:t>
      </w:r>
      <w:r w:rsidR="008F292F">
        <w:rPr>
          <w:sz w:val="22"/>
          <w:szCs w:val="22"/>
        </w:rPr>
        <w:t xml:space="preserve">ancer risk may also have selected for this alternative pathway in which telomeric DNA damage triggers cellular senescence independent of telomere length </w:t>
      </w:r>
      <w:r w:rsidR="00685129"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685129" w:rsidRPr="002612F4">
        <w:rPr>
          <w:sz w:val="22"/>
          <w:szCs w:val="22"/>
        </w:rPr>
      </w:r>
      <w:r w:rsidR="00685129" w:rsidRPr="002612F4">
        <w:rPr>
          <w:sz w:val="22"/>
          <w:szCs w:val="22"/>
        </w:rPr>
        <w:fldChar w:fldCharType="separate"/>
      </w:r>
      <w:r w:rsidR="00022CBD">
        <w:rPr>
          <w:noProof/>
          <w:sz w:val="22"/>
          <w:szCs w:val="22"/>
        </w:rPr>
        <w:t>[54,55]</w:t>
      </w:r>
      <w:r w:rsidR="00685129" w:rsidRPr="002612F4">
        <w:rPr>
          <w:sz w:val="22"/>
          <w:szCs w:val="22"/>
        </w:rPr>
        <w:fldChar w:fldCharType="end"/>
      </w:r>
      <w:r w:rsidR="008F292F">
        <w:rPr>
          <w:sz w:val="22"/>
          <w:szCs w:val="22"/>
        </w:rPr>
        <w:t>.</w:t>
      </w:r>
    </w:p>
    <w:p w14:paraId="38F54E9D" w14:textId="77777777" w:rsidR="007D070A" w:rsidRPr="002612F4" w:rsidRDefault="007D070A" w:rsidP="00407275">
      <w:pPr>
        <w:spacing w:line="480" w:lineRule="auto"/>
        <w:rPr>
          <w:sz w:val="22"/>
          <w:szCs w:val="22"/>
        </w:rPr>
      </w:pPr>
    </w:p>
    <w:p w14:paraId="42C88253" w14:textId="61C2760B" w:rsidR="002D4CA0" w:rsidRPr="002612F4" w:rsidRDefault="002D4CA0" w:rsidP="00407275">
      <w:pPr>
        <w:spacing w:line="480" w:lineRule="auto"/>
        <w:rPr>
          <w:sz w:val="22"/>
          <w:szCs w:val="22"/>
        </w:rPr>
      </w:pPr>
      <w:r w:rsidRPr="002612F4">
        <w:rPr>
          <w:b/>
          <w:color w:val="76923C" w:themeColor="accent3" w:themeShade="BF"/>
          <w:sz w:val="22"/>
          <w:szCs w:val="22"/>
        </w:rPr>
        <w:t xml:space="preserve">(ii) </w:t>
      </w:r>
      <w:r w:rsidR="005C334D">
        <w:rPr>
          <w:b/>
          <w:color w:val="76923C" w:themeColor="accent3" w:themeShade="BF"/>
          <w:sz w:val="22"/>
          <w:szCs w:val="22"/>
        </w:rPr>
        <w:t>The Life-History Regulation Hypothesis</w:t>
      </w:r>
    </w:p>
    <w:p w14:paraId="3B91C0CD" w14:textId="71734560" w:rsidR="0043651C" w:rsidRPr="002612F4" w:rsidRDefault="00A2511B" w:rsidP="00407275">
      <w:pPr>
        <w:spacing w:line="480" w:lineRule="auto"/>
        <w:rPr>
          <w:sz w:val="22"/>
          <w:szCs w:val="22"/>
        </w:rPr>
      </w:pPr>
      <w:r w:rsidRPr="002612F4">
        <w:rPr>
          <w:sz w:val="22"/>
          <w:szCs w:val="22"/>
        </w:rPr>
        <w:t>T</w:t>
      </w:r>
      <w:r w:rsidR="002C0CF0" w:rsidRPr="002612F4">
        <w:rPr>
          <w:sz w:val="22"/>
          <w:szCs w:val="22"/>
        </w:rPr>
        <w:t xml:space="preserve">he biomedical literature has long recognised that </w:t>
      </w:r>
      <w:r w:rsidR="00785776">
        <w:rPr>
          <w:sz w:val="22"/>
          <w:szCs w:val="22"/>
        </w:rPr>
        <w:t xml:space="preserve">progressive </w:t>
      </w:r>
      <w:r w:rsidR="002C0CF0" w:rsidRPr="002612F4">
        <w:rPr>
          <w:sz w:val="22"/>
          <w:szCs w:val="22"/>
        </w:rPr>
        <w:t xml:space="preserve">telomere </w:t>
      </w:r>
      <w:r w:rsidR="00785776">
        <w:rPr>
          <w:sz w:val="22"/>
          <w:szCs w:val="22"/>
        </w:rPr>
        <w:t xml:space="preserve">attrition </w:t>
      </w:r>
      <w:r w:rsidR="002C0CF0" w:rsidRPr="002612F4">
        <w:rPr>
          <w:sz w:val="22"/>
          <w:szCs w:val="22"/>
        </w:rPr>
        <w:t xml:space="preserve">may </w:t>
      </w:r>
      <w:r w:rsidR="00CB4A6B" w:rsidRPr="002612F4">
        <w:rPr>
          <w:sz w:val="22"/>
          <w:szCs w:val="22"/>
        </w:rPr>
        <w:t>allow</w:t>
      </w:r>
      <w:r w:rsidR="00E54618" w:rsidRPr="002612F4">
        <w:rPr>
          <w:sz w:val="22"/>
          <w:szCs w:val="22"/>
        </w:rPr>
        <w:t xml:space="preserve"> the mounting of </w:t>
      </w:r>
      <w:r w:rsidR="002C0CF0" w:rsidRPr="002612F4">
        <w:rPr>
          <w:sz w:val="22"/>
          <w:szCs w:val="22"/>
        </w:rPr>
        <w:t>adaptive re</w:t>
      </w:r>
      <w:r w:rsidR="00E54618" w:rsidRPr="002612F4">
        <w:rPr>
          <w:sz w:val="22"/>
          <w:szCs w:val="22"/>
        </w:rPr>
        <w:t>s</w:t>
      </w:r>
      <w:r w:rsidR="002C0CF0" w:rsidRPr="002612F4">
        <w:rPr>
          <w:sz w:val="22"/>
          <w:szCs w:val="22"/>
        </w:rPr>
        <w:t xml:space="preserve">ponses at </w:t>
      </w:r>
      <w:r w:rsidR="002C0CF0" w:rsidRPr="001649FD">
        <w:rPr>
          <w:sz w:val="22"/>
          <w:szCs w:val="22"/>
        </w:rPr>
        <w:t>the cellular level</w:t>
      </w:r>
      <w:r w:rsidR="00CB4A6B" w:rsidRPr="001649FD">
        <w:rPr>
          <w:sz w:val="22"/>
          <w:szCs w:val="22"/>
        </w:rPr>
        <w:t xml:space="preserve"> to </w:t>
      </w:r>
      <w:r w:rsidR="00056472" w:rsidRPr="001649FD">
        <w:rPr>
          <w:sz w:val="22"/>
          <w:szCs w:val="22"/>
        </w:rPr>
        <w:t xml:space="preserve">DNA damage </w:t>
      </w:r>
      <w:r w:rsidR="00CB4A6B" w:rsidRPr="001649FD">
        <w:rPr>
          <w:sz w:val="22"/>
          <w:szCs w:val="22"/>
        </w:rPr>
        <w:t xml:space="preserve">accumulation </w:t>
      </w:r>
      <w:r w:rsidR="00CF47BD" w:rsidRPr="001649FD">
        <w:rPr>
          <w:sz w:val="22"/>
          <w:szCs w:val="22"/>
        </w:rPr>
        <w:t xml:space="preserve">and excessive proliferation </w:t>
      </w:r>
      <w:r w:rsidR="00CB4A6B" w:rsidRPr="001649FD">
        <w:rPr>
          <w:sz w:val="22"/>
          <w:szCs w:val="22"/>
        </w:rPr>
        <w:t>(see above)</w:t>
      </w:r>
      <w:r w:rsidRPr="001649FD">
        <w:rPr>
          <w:sz w:val="22"/>
          <w:szCs w:val="22"/>
        </w:rPr>
        <w:t xml:space="preserve">. However, </w:t>
      </w:r>
      <w:r w:rsidR="00CB4A6B" w:rsidRPr="001649FD">
        <w:rPr>
          <w:sz w:val="22"/>
          <w:szCs w:val="22"/>
        </w:rPr>
        <w:t xml:space="preserve">it </w:t>
      </w:r>
      <w:r w:rsidR="009A712C" w:rsidRPr="001649FD">
        <w:rPr>
          <w:sz w:val="22"/>
          <w:szCs w:val="22"/>
        </w:rPr>
        <w:t xml:space="preserve">would </w:t>
      </w:r>
      <w:r w:rsidRPr="001649FD">
        <w:rPr>
          <w:sz w:val="22"/>
          <w:szCs w:val="22"/>
        </w:rPr>
        <w:t xml:space="preserve">also </w:t>
      </w:r>
      <w:r w:rsidR="009A712C" w:rsidRPr="001649FD">
        <w:rPr>
          <w:sz w:val="22"/>
          <w:szCs w:val="22"/>
        </w:rPr>
        <w:t>seem</w:t>
      </w:r>
      <w:r w:rsidR="00CB4A6B" w:rsidRPr="001649FD">
        <w:rPr>
          <w:sz w:val="22"/>
          <w:szCs w:val="22"/>
        </w:rPr>
        <w:t xml:space="preserve"> </w:t>
      </w:r>
      <w:r w:rsidR="00785776" w:rsidRPr="001649FD">
        <w:rPr>
          <w:sz w:val="22"/>
          <w:szCs w:val="22"/>
        </w:rPr>
        <w:t xml:space="preserve">plausible </w:t>
      </w:r>
      <w:r w:rsidR="00CB4A6B" w:rsidRPr="001649FD">
        <w:rPr>
          <w:sz w:val="22"/>
          <w:szCs w:val="22"/>
        </w:rPr>
        <w:t xml:space="preserve">that telomere </w:t>
      </w:r>
      <w:r w:rsidR="00785776" w:rsidRPr="001649FD">
        <w:rPr>
          <w:sz w:val="22"/>
          <w:szCs w:val="22"/>
        </w:rPr>
        <w:t xml:space="preserve">attrition </w:t>
      </w:r>
      <w:r w:rsidR="000E73CD" w:rsidRPr="001649FD">
        <w:rPr>
          <w:sz w:val="22"/>
          <w:szCs w:val="22"/>
        </w:rPr>
        <w:t xml:space="preserve">(and/or the accumulation of telomeric DNA damage </w:t>
      </w:r>
      <w:r w:rsidR="000E73CD" w:rsidRPr="001649F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0E73CD" w:rsidRPr="001649FD">
        <w:rPr>
          <w:sz w:val="22"/>
          <w:szCs w:val="22"/>
        </w:rPr>
      </w:r>
      <w:r w:rsidR="000E73CD" w:rsidRPr="001649FD">
        <w:rPr>
          <w:sz w:val="22"/>
          <w:szCs w:val="22"/>
        </w:rPr>
        <w:fldChar w:fldCharType="separate"/>
      </w:r>
      <w:r w:rsidR="00022CBD">
        <w:rPr>
          <w:noProof/>
          <w:sz w:val="22"/>
          <w:szCs w:val="22"/>
        </w:rPr>
        <w:t>[54,55]</w:t>
      </w:r>
      <w:r w:rsidR="000E73CD" w:rsidRPr="001649FD">
        <w:rPr>
          <w:sz w:val="22"/>
          <w:szCs w:val="22"/>
        </w:rPr>
        <w:fldChar w:fldCharType="end"/>
      </w:r>
      <w:r w:rsidR="000E73CD" w:rsidRPr="001649FD">
        <w:rPr>
          <w:sz w:val="22"/>
          <w:szCs w:val="22"/>
        </w:rPr>
        <w:t>)</w:t>
      </w:r>
      <w:r w:rsidR="00CB4A6B" w:rsidRPr="00946BC4">
        <w:rPr>
          <w:sz w:val="22"/>
          <w:szCs w:val="22"/>
        </w:rPr>
        <w:t>,</w:t>
      </w:r>
      <w:r w:rsidR="00CB4A6B" w:rsidRPr="001649FD">
        <w:rPr>
          <w:sz w:val="22"/>
          <w:szCs w:val="22"/>
        </w:rPr>
        <w:t xml:space="preserve"> and the cell fates </w:t>
      </w:r>
      <w:r w:rsidR="00785776" w:rsidRPr="001649FD">
        <w:rPr>
          <w:sz w:val="22"/>
          <w:szCs w:val="22"/>
        </w:rPr>
        <w:t xml:space="preserve">that they </w:t>
      </w:r>
      <w:r w:rsidR="006D3AB0" w:rsidRPr="001649FD">
        <w:rPr>
          <w:sz w:val="22"/>
          <w:szCs w:val="22"/>
        </w:rPr>
        <w:t>trigger</w:t>
      </w:r>
      <w:r w:rsidR="00CB4A6B" w:rsidRPr="001649FD">
        <w:rPr>
          <w:sz w:val="22"/>
          <w:szCs w:val="22"/>
        </w:rPr>
        <w:t xml:space="preserve">, </w:t>
      </w:r>
      <w:r w:rsidR="00382A47" w:rsidRPr="001649FD">
        <w:rPr>
          <w:sz w:val="22"/>
          <w:szCs w:val="22"/>
        </w:rPr>
        <w:t xml:space="preserve">serve an additional function: </w:t>
      </w:r>
      <w:r w:rsidR="00CB4A6B" w:rsidRPr="001649FD">
        <w:rPr>
          <w:sz w:val="22"/>
          <w:szCs w:val="22"/>
        </w:rPr>
        <w:t>allow</w:t>
      </w:r>
      <w:r w:rsidR="00382A47" w:rsidRPr="001649FD">
        <w:rPr>
          <w:sz w:val="22"/>
          <w:szCs w:val="22"/>
        </w:rPr>
        <w:t>ing</w:t>
      </w:r>
      <w:r w:rsidR="00CB4A6B" w:rsidRPr="001649FD">
        <w:rPr>
          <w:sz w:val="22"/>
          <w:szCs w:val="22"/>
        </w:rPr>
        <w:t xml:space="preserve"> the adaptive</w:t>
      </w:r>
      <w:r w:rsidR="00CB4A6B" w:rsidRPr="002612F4">
        <w:rPr>
          <w:sz w:val="22"/>
          <w:szCs w:val="22"/>
        </w:rPr>
        <w:t xml:space="preserve"> regulation of </w:t>
      </w:r>
      <w:r w:rsidR="002C0CF0" w:rsidRPr="002612F4">
        <w:rPr>
          <w:sz w:val="22"/>
          <w:szCs w:val="22"/>
        </w:rPr>
        <w:t>organis</w:t>
      </w:r>
      <w:r w:rsidRPr="002612F4">
        <w:rPr>
          <w:sz w:val="22"/>
          <w:szCs w:val="22"/>
        </w:rPr>
        <w:t>mal-level physiology</w:t>
      </w:r>
      <w:r w:rsidR="00CB4A6B" w:rsidRPr="002612F4">
        <w:rPr>
          <w:sz w:val="22"/>
          <w:szCs w:val="22"/>
        </w:rPr>
        <w:t xml:space="preserve">, </w:t>
      </w:r>
      <w:r w:rsidR="002C0CF0" w:rsidRPr="002612F4">
        <w:rPr>
          <w:sz w:val="22"/>
          <w:szCs w:val="22"/>
        </w:rPr>
        <w:t xml:space="preserve">behaviour </w:t>
      </w:r>
      <w:r w:rsidR="00CB4A6B" w:rsidRPr="002612F4">
        <w:rPr>
          <w:sz w:val="22"/>
          <w:szCs w:val="22"/>
        </w:rPr>
        <w:t xml:space="preserve">and life-history </w:t>
      </w:r>
      <w:r w:rsidR="002C0CF0" w:rsidRPr="002612F4">
        <w:rPr>
          <w:sz w:val="22"/>
          <w:szCs w:val="22"/>
        </w:rPr>
        <w:t xml:space="preserve">in response to </w:t>
      </w:r>
      <w:r w:rsidR="00785776">
        <w:rPr>
          <w:sz w:val="22"/>
          <w:szCs w:val="22"/>
        </w:rPr>
        <w:t xml:space="preserve">age-related </w:t>
      </w:r>
      <w:r w:rsidR="002C0CF0" w:rsidRPr="002612F4">
        <w:rPr>
          <w:sz w:val="22"/>
          <w:szCs w:val="22"/>
        </w:rPr>
        <w:t xml:space="preserve">declines in </w:t>
      </w:r>
      <w:r w:rsidR="00CB4A6B" w:rsidRPr="002612F4">
        <w:rPr>
          <w:sz w:val="22"/>
          <w:szCs w:val="22"/>
        </w:rPr>
        <w:t xml:space="preserve">residual </w:t>
      </w:r>
      <w:r w:rsidR="002C0CF0" w:rsidRPr="002612F4">
        <w:rPr>
          <w:sz w:val="22"/>
          <w:szCs w:val="22"/>
        </w:rPr>
        <w:t>somatic integrity</w:t>
      </w:r>
      <w:r w:rsidR="00616E1A">
        <w:rPr>
          <w:sz w:val="22"/>
          <w:szCs w:val="22"/>
        </w:rPr>
        <w:t xml:space="preserve"> (</w:t>
      </w:r>
      <w:r w:rsidR="00931F10" w:rsidRPr="00F2284F">
        <w:rPr>
          <w:sz w:val="22"/>
          <w:szCs w:val="22"/>
        </w:rPr>
        <w:t xml:space="preserve">the </w:t>
      </w:r>
      <w:r w:rsidR="00616E1A" w:rsidRPr="00F2284F">
        <w:rPr>
          <w:sz w:val="22"/>
          <w:szCs w:val="22"/>
        </w:rPr>
        <w:t>L</w:t>
      </w:r>
      <w:r w:rsidR="002778D5" w:rsidRPr="00F2284F">
        <w:rPr>
          <w:sz w:val="22"/>
          <w:szCs w:val="22"/>
        </w:rPr>
        <w:t>ife</w:t>
      </w:r>
      <w:r w:rsidRPr="00F2284F">
        <w:rPr>
          <w:sz w:val="22"/>
          <w:szCs w:val="22"/>
        </w:rPr>
        <w:t xml:space="preserve">-history </w:t>
      </w:r>
      <w:r w:rsidR="00616E1A" w:rsidRPr="00F2284F">
        <w:rPr>
          <w:sz w:val="22"/>
          <w:szCs w:val="22"/>
        </w:rPr>
        <w:t>Regulation Hypothesis</w:t>
      </w:r>
      <w:r w:rsidR="00616E1A">
        <w:rPr>
          <w:sz w:val="22"/>
          <w:szCs w:val="22"/>
        </w:rPr>
        <w:t>)</w:t>
      </w:r>
      <w:r w:rsidR="002C0CF0" w:rsidRPr="002612F4">
        <w:rPr>
          <w:sz w:val="22"/>
          <w:szCs w:val="22"/>
        </w:rPr>
        <w:t>.</w:t>
      </w:r>
      <w:r w:rsidR="00350B40" w:rsidRPr="002612F4">
        <w:rPr>
          <w:sz w:val="22"/>
          <w:szCs w:val="22"/>
        </w:rPr>
        <w:t xml:space="preserve"> </w:t>
      </w:r>
      <w:r w:rsidR="00B12712">
        <w:rPr>
          <w:sz w:val="22"/>
          <w:szCs w:val="22"/>
        </w:rPr>
        <w:t>Adaptive l</w:t>
      </w:r>
      <w:r w:rsidR="00395C29" w:rsidRPr="002612F4">
        <w:rPr>
          <w:sz w:val="22"/>
          <w:szCs w:val="22"/>
        </w:rPr>
        <w:t xml:space="preserve">ife-history responses to organismal </w:t>
      </w:r>
      <w:r w:rsidR="00350B40" w:rsidRPr="002612F4">
        <w:rPr>
          <w:sz w:val="22"/>
          <w:szCs w:val="22"/>
        </w:rPr>
        <w:t>frailty</w:t>
      </w:r>
      <w:r w:rsidR="00395C29" w:rsidRPr="002612F4">
        <w:rPr>
          <w:sz w:val="22"/>
          <w:szCs w:val="22"/>
        </w:rPr>
        <w:t xml:space="preserve"> have been predicted by theory and detected empirically</w:t>
      </w:r>
      <w:r w:rsidR="00350B40" w:rsidRPr="002612F4">
        <w:rPr>
          <w:sz w:val="22"/>
          <w:szCs w:val="22"/>
        </w:rPr>
        <w:t xml:space="preserve">, including </w:t>
      </w:r>
      <w:r w:rsidR="0040681F" w:rsidRPr="002612F4">
        <w:rPr>
          <w:sz w:val="22"/>
          <w:szCs w:val="22"/>
        </w:rPr>
        <w:t xml:space="preserve">impacts of advancing age or ill-health on reproductive investment </w:t>
      </w:r>
      <w:r w:rsidR="0040681F" w:rsidRPr="002612F4">
        <w:rPr>
          <w:sz w:val="22"/>
          <w:szCs w:val="22"/>
        </w:rPr>
        <w:fldChar w:fldCharType="begin"/>
      </w:r>
      <w:r w:rsidR="001E1903">
        <w:rPr>
          <w:sz w:val="22"/>
          <w:szCs w:val="22"/>
        </w:rPr>
        <w:instrText xml:space="preserve"> ADDIN EN.CITE &lt;EndNote&gt;&lt;Cite&gt;&lt;Author&gt;Velando&lt;/Author&gt;&lt;Year&gt;2006&lt;/Year&gt;&lt;RecNum&gt;12816&lt;/RecNum&gt;&lt;Prefix&gt;e.g. terminal investment`, &lt;/Prefix&gt;&lt;DisplayText&gt;[e.g. terminal investment, 94]&lt;/DisplayText&gt;&lt;record&gt;&lt;rec-number&gt;12816&lt;/rec-number&gt;&lt;foreign-keys&gt;&lt;key app="EN" db-id="99we5205z59tpfe5dftpafsxe0s209r5ftdw"&gt;12816&lt;/key&gt;&lt;/foreign-keys&gt;&lt;ref-type name="Journal Article"&gt;17&lt;/ref-type&gt;&lt;contributors&gt;&lt;authors&gt;&lt;author&gt;Velando, A.&lt;/author&gt;&lt;author&gt;Drummond, H.&lt;/author&gt;&lt;author&gt;Torres, R.&lt;/author&gt;&lt;/authors&gt;&lt;/contributors&gt;&lt;auth-address&gt;Univ Vigo, Dept Ecol &amp;amp; Biol Anim, Vigo 36310, Spain&amp;#xD;Univ Nacl Autonoma Mexico, Inst Ecol, Dept Ecol Evolut, Mexico City 04510, DF, Mexico&lt;/auth-address&gt;&lt;titles&gt;&lt;title&gt;Senescent birds redouble reproductive effort when ill: confirmation of the terminal investment hypothesis&lt;/title&gt;&lt;secondary-title&gt;Proceedings of the Royal Society B-Biological Sciences&lt;/secondary-title&gt;&lt;alt-title&gt;P R Soc B&lt;/alt-title&gt;&lt;/titles&gt;&lt;periodical&gt;&lt;full-title&gt;Proceedings of the Royal Society B-Biological Sciences&lt;/full-title&gt;&lt;abbr-1&gt;P Roy Soc B-Biol Sci&lt;/abbr-1&gt;&lt;/periodical&gt;&lt;pages&gt;1443-1448&lt;/pages&gt;&lt;volume&gt;273&lt;/volume&gt;&lt;number&gt;1593&lt;/number&gt;&lt;keywords&gt;&lt;keyword&gt;senescence&lt;/keyword&gt;&lt;keyword&gt;life history&lt;/keyword&gt;&lt;keyword&gt;immune response&lt;/keyword&gt;&lt;keyword&gt;plasticity&lt;/keyword&gt;&lt;keyword&gt;reproductive success&lt;/keyword&gt;&lt;keyword&gt;lipopolysaccharide&lt;/keyword&gt;&lt;keyword&gt;blue-footed booby&lt;/keyword&gt;&lt;keyword&gt;natural-selection&lt;/keyword&gt;&lt;keyword&gt;immune-response&lt;/keyword&gt;&lt;keyword&gt;parental effort&lt;/keyword&gt;&lt;keyword&gt;good genes&lt;/keyword&gt;&lt;keyword&gt;male age&lt;/keyword&gt;&lt;keyword&gt;costs&lt;/keyword&gt;&lt;keyword&gt;lipopolysaccharide&lt;/keyword&gt;&lt;keyword&gt;males&lt;/keyword&gt;&lt;keyword&gt;mates&lt;/keyword&gt;&lt;/keywords&gt;&lt;dates&gt;&lt;year&gt;2006&lt;/year&gt;&lt;pub-dates&gt;&lt;date&gt;Jun 22&lt;/date&gt;&lt;/pub-dates&gt;&lt;/dates&gt;&lt;isbn&gt;0962-8452&lt;/isbn&gt;&lt;accession-num&gt;WOS:000238061000001&lt;/accession-num&gt;&lt;urls&gt;&lt;related-urls&gt;&lt;url&gt;&amp;lt;Go to ISI&amp;gt;://WOS:000238061000001&lt;/url&gt;&lt;/related-urls&gt;&lt;/urls&gt;&lt;electronic-resource-num&gt;10.1098/rspb.2006.3480&lt;/electronic-resource-num&gt;&lt;language&gt;English&lt;/language&gt;&lt;/record&gt;&lt;/Cite&gt;&lt;/EndNote&gt;</w:instrText>
      </w:r>
      <w:r w:rsidR="0040681F" w:rsidRPr="002612F4">
        <w:rPr>
          <w:sz w:val="22"/>
          <w:szCs w:val="22"/>
        </w:rPr>
        <w:fldChar w:fldCharType="separate"/>
      </w:r>
      <w:r w:rsidR="001E1903">
        <w:rPr>
          <w:noProof/>
          <w:sz w:val="22"/>
          <w:szCs w:val="22"/>
        </w:rPr>
        <w:t>[e.g. terminal investment, 94]</w:t>
      </w:r>
      <w:r w:rsidR="0040681F" w:rsidRPr="002612F4">
        <w:rPr>
          <w:sz w:val="22"/>
          <w:szCs w:val="22"/>
        </w:rPr>
        <w:fldChar w:fldCharType="end"/>
      </w:r>
      <w:r w:rsidR="0040681F">
        <w:rPr>
          <w:sz w:val="22"/>
          <w:szCs w:val="22"/>
        </w:rPr>
        <w:t xml:space="preserve"> and </w:t>
      </w:r>
      <w:r w:rsidR="00395C29" w:rsidRPr="002612F4">
        <w:rPr>
          <w:sz w:val="22"/>
          <w:szCs w:val="22"/>
        </w:rPr>
        <w:t xml:space="preserve">impacts of </w:t>
      </w:r>
      <w:r w:rsidR="00531BB2" w:rsidRPr="002612F4">
        <w:rPr>
          <w:sz w:val="22"/>
          <w:szCs w:val="22"/>
        </w:rPr>
        <w:t>early-</w:t>
      </w:r>
      <w:r w:rsidR="00350B40" w:rsidRPr="002612F4">
        <w:rPr>
          <w:sz w:val="22"/>
          <w:szCs w:val="22"/>
        </w:rPr>
        <w:t xml:space="preserve">life adversity </w:t>
      </w:r>
      <w:r w:rsidR="008E5226">
        <w:rPr>
          <w:sz w:val="22"/>
          <w:szCs w:val="22"/>
        </w:rPr>
        <w:t xml:space="preserve">on </w:t>
      </w:r>
      <w:r w:rsidR="00785776">
        <w:rPr>
          <w:sz w:val="22"/>
          <w:szCs w:val="22"/>
        </w:rPr>
        <w:t xml:space="preserve">life-history trajectories </w:t>
      </w:r>
      <w:r w:rsidR="0057719D">
        <w:rPr>
          <w:sz w:val="22"/>
          <w:szCs w:val="22"/>
        </w:rPr>
        <w:fldChar w:fldCharType="begin"/>
      </w:r>
      <w:r w:rsidR="00D739D5">
        <w:rPr>
          <w:sz w:val="22"/>
          <w:szCs w:val="22"/>
        </w:rPr>
        <w:instrText xml:space="preserve"> ADDIN EN.CITE &lt;EndNote&gt;&lt;Cite&gt;&lt;Author&gt;Stearns&lt;/Author&gt;&lt;Year&gt;1992&lt;/Year&gt;&lt;RecNum&gt;13008&lt;/RecNum&gt;&lt;DisplayText&gt;[1]&lt;/DisplayText&gt;&lt;record&gt;&lt;rec-number&gt;13008&lt;/rec-number&gt;&lt;foreign-keys&gt;&lt;key app="EN" db-id="99we5205z59tpfe5dftpafsxe0s209r5ftdw"&gt;13008&lt;/key&gt;&lt;/foreign-keys&gt;&lt;ref-type name="Book"&gt;6&lt;/ref-type&gt;&lt;contributors&gt;&lt;authors&gt;&lt;author&gt;Stearns, S. C.&lt;/author&gt;&lt;/authors&gt;&lt;/contributors&gt;&lt;titles&gt;&lt;title&gt;The Evolution of Life-Histories&lt;/title&gt;&lt;/titles&gt;&lt;dates&gt;&lt;year&gt;1992&lt;/year&gt;&lt;/dates&gt;&lt;publisher&gt;Oxford University Press&lt;/publisher&gt;&lt;urls&gt;&lt;/urls&gt;&lt;/record&gt;&lt;/Cite&gt;&lt;/EndNote&gt;</w:instrText>
      </w:r>
      <w:r w:rsidR="0057719D">
        <w:rPr>
          <w:sz w:val="22"/>
          <w:szCs w:val="22"/>
        </w:rPr>
        <w:fldChar w:fldCharType="separate"/>
      </w:r>
      <w:r w:rsidR="00D739D5">
        <w:rPr>
          <w:noProof/>
          <w:sz w:val="22"/>
          <w:szCs w:val="22"/>
        </w:rPr>
        <w:t>[1]</w:t>
      </w:r>
      <w:r w:rsidR="0057719D">
        <w:rPr>
          <w:sz w:val="22"/>
          <w:szCs w:val="22"/>
        </w:rPr>
        <w:fldChar w:fldCharType="end"/>
      </w:r>
      <w:r w:rsidR="00785776">
        <w:rPr>
          <w:sz w:val="22"/>
          <w:szCs w:val="22"/>
        </w:rPr>
        <w:t xml:space="preserve"> and </w:t>
      </w:r>
      <w:r w:rsidR="00395C29" w:rsidRPr="002612F4">
        <w:rPr>
          <w:sz w:val="22"/>
          <w:szCs w:val="22"/>
        </w:rPr>
        <w:t xml:space="preserve">risk-taking </w:t>
      </w:r>
      <w:r w:rsidR="00056472" w:rsidRPr="002612F4">
        <w:rPr>
          <w:sz w:val="22"/>
          <w:szCs w:val="22"/>
        </w:rPr>
        <w:fldChar w:fldCharType="begin">
          <w:fldData xml:space="preserve">PEVuZE5vdGU+PENpdGU+PEF1dGhvcj5CYXRlc29uPC9BdXRob3I+PFllYXI+MjAxNTwvWWVhcj48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I8L3ZvbHVtZT48bnVtYmVyPjE3OTk8L251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</w:fldData>
        </w:fldChar>
      </w:r>
      <w:r w:rsidR="001E1903">
        <w:rPr>
          <w:sz w:val="22"/>
          <w:szCs w:val="22"/>
        </w:rPr>
        <w:instrText xml:space="preserve"> ADDIN EN.CITE </w:instrText>
      </w:r>
      <w:r w:rsidR="001E1903">
        <w:rPr>
          <w:sz w:val="22"/>
          <w:szCs w:val="22"/>
        </w:rPr>
        <w:fldChar w:fldCharType="begin">
          <w:fldData xml:space="preserve">PEVuZE5vdGU+PENpdGU+PEF1dGhvcj5CYXRlc29uPC9BdXRob3I+PFllYXI+MjAxNTwvWWVhcj48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I8L3ZvbHVtZT48bnVtYmVyPjE3OTk8L251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</w:fldData>
        </w:fldChar>
      </w:r>
      <w:r w:rsidR="001E1903">
        <w:rPr>
          <w:sz w:val="22"/>
          <w:szCs w:val="22"/>
        </w:rPr>
        <w:instrText xml:space="preserve"> ADDIN EN.CITE.DATA </w:instrText>
      </w:r>
      <w:r w:rsidR="001E1903">
        <w:rPr>
          <w:sz w:val="22"/>
          <w:szCs w:val="22"/>
        </w:rPr>
      </w:r>
      <w:r w:rsidR="001E1903">
        <w:rPr>
          <w:sz w:val="22"/>
          <w:szCs w:val="22"/>
        </w:rPr>
        <w:fldChar w:fldCharType="end"/>
      </w:r>
      <w:r w:rsidR="00056472" w:rsidRPr="002612F4">
        <w:rPr>
          <w:sz w:val="22"/>
          <w:szCs w:val="22"/>
        </w:rPr>
      </w:r>
      <w:r w:rsidR="00056472" w:rsidRPr="002612F4">
        <w:rPr>
          <w:sz w:val="22"/>
          <w:szCs w:val="22"/>
        </w:rPr>
        <w:fldChar w:fldCharType="separate"/>
      </w:r>
      <w:r w:rsidR="001E1903">
        <w:rPr>
          <w:noProof/>
          <w:sz w:val="22"/>
          <w:szCs w:val="22"/>
        </w:rPr>
        <w:t>[e.g. 95, see also 96]</w:t>
      </w:r>
      <w:r w:rsidR="00056472" w:rsidRPr="002612F4">
        <w:rPr>
          <w:sz w:val="22"/>
          <w:szCs w:val="22"/>
        </w:rPr>
        <w:fldChar w:fldCharType="end"/>
      </w:r>
      <w:r w:rsidR="00350B40" w:rsidRPr="002612F4">
        <w:rPr>
          <w:sz w:val="22"/>
          <w:szCs w:val="22"/>
        </w:rPr>
        <w:t>.</w:t>
      </w:r>
      <w:r w:rsidR="0091628C" w:rsidRPr="002612F4">
        <w:rPr>
          <w:sz w:val="22"/>
          <w:szCs w:val="22"/>
        </w:rPr>
        <w:t xml:space="preserve"> The mechanisms that trigger these responses </w:t>
      </w:r>
      <w:r w:rsidR="000041D8" w:rsidRPr="002612F4">
        <w:rPr>
          <w:sz w:val="22"/>
          <w:szCs w:val="22"/>
        </w:rPr>
        <w:t xml:space="preserve">are </w:t>
      </w:r>
      <w:r w:rsidR="0091628C" w:rsidRPr="002612F4">
        <w:rPr>
          <w:sz w:val="22"/>
          <w:szCs w:val="22"/>
        </w:rPr>
        <w:t xml:space="preserve">poorly understood, </w:t>
      </w:r>
      <w:r w:rsidR="00510EB9" w:rsidRPr="002612F4">
        <w:rPr>
          <w:sz w:val="22"/>
          <w:szCs w:val="22"/>
        </w:rPr>
        <w:t xml:space="preserve">and telomeres provide a credible but hitherto unexplored candidate for several reasons. First, </w:t>
      </w:r>
      <w:r w:rsidR="00C81E2B" w:rsidRPr="002612F4">
        <w:rPr>
          <w:sz w:val="22"/>
          <w:szCs w:val="22"/>
        </w:rPr>
        <w:t xml:space="preserve">telomere length </w:t>
      </w:r>
      <w:r w:rsidR="00785776">
        <w:rPr>
          <w:sz w:val="22"/>
          <w:szCs w:val="22"/>
        </w:rPr>
        <w:t xml:space="preserve">(or the accumulation of </w:t>
      </w:r>
      <w:r w:rsidR="00595A4A">
        <w:rPr>
          <w:sz w:val="22"/>
          <w:szCs w:val="22"/>
        </w:rPr>
        <w:t xml:space="preserve">telomeric DNA damage </w:t>
      </w:r>
      <w:r w:rsidR="00595A4A"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595A4A" w:rsidRPr="002612F4">
        <w:rPr>
          <w:sz w:val="22"/>
          <w:szCs w:val="22"/>
        </w:rPr>
      </w:r>
      <w:r w:rsidR="00595A4A" w:rsidRPr="002612F4">
        <w:rPr>
          <w:sz w:val="22"/>
          <w:szCs w:val="22"/>
        </w:rPr>
        <w:fldChar w:fldCharType="separate"/>
      </w:r>
      <w:r w:rsidR="00022CBD">
        <w:rPr>
          <w:noProof/>
          <w:sz w:val="22"/>
          <w:szCs w:val="22"/>
        </w:rPr>
        <w:t>[54,55]</w:t>
      </w:r>
      <w:r w:rsidR="00595A4A" w:rsidRPr="002612F4">
        <w:rPr>
          <w:sz w:val="22"/>
          <w:szCs w:val="22"/>
        </w:rPr>
        <w:fldChar w:fldCharType="end"/>
      </w:r>
      <w:r w:rsidR="00785776">
        <w:rPr>
          <w:sz w:val="22"/>
          <w:szCs w:val="22"/>
        </w:rPr>
        <w:t>)</w:t>
      </w:r>
      <w:r w:rsidR="00EE3B6C">
        <w:rPr>
          <w:sz w:val="22"/>
          <w:szCs w:val="22"/>
        </w:rPr>
        <w:t xml:space="preserve"> </w:t>
      </w:r>
      <w:r w:rsidR="007A1D7C">
        <w:rPr>
          <w:sz w:val="22"/>
          <w:szCs w:val="22"/>
        </w:rPr>
        <w:t xml:space="preserve">has the potential to act as a cue </w:t>
      </w:r>
      <w:r w:rsidR="00C81E2B" w:rsidRPr="002612F4">
        <w:rPr>
          <w:sz w:val="22"/>
          <w:szCs w:val="22"/>
        </w:rPr>
        <w:t>of both age- and disease-related frailty</w:t>
      </w:r>
      <w:r w:rsidR="0040681F" w:rsidRPr="0040681F">
        <w:rPr>
          <w:sz w:val="22"/>
          <w:szCs w:val="22"/>
        </w:rPr>
        <w:t xml:space="preserve"> </w:t>
      </w:r>
      <w:r w:rsidR="0040681F">
        <w:rPr>
          <w:sz w:val="22"/>
          <w:szCs w:val="22"/>
        </w:rPr>
        <w:t xml:space="preserve">and </w:t>
      </w:r>
      <w:r w:rsidR="0040681F" w:rsidRPr="002612F4">
        <w:rPr>
          <w:sz w:val="22"/>
          <w:szCs w:val="22"/>
        </w:rPr>
        <w:t xml:space="preserve">past </w:t>
      </w:r>
      <w:r w:rsidR="007A1D7C">
        <w:rPr>
          <w:sz w:val="22"/>
          <w:szCs w:val="22"/>
        </w:rPr>
        <w:t xml:space="preserve">exposure to </w:t>
      </w:r>
      <w:r w:rsidR="0040681F" w:rsidRPr="002612F4">
        <w:rPr>
          <w:sz w:val="22"/>
          <w:szCs w:val="22"/>
        </w:rPr>
        <w:t>stress</w:t>
      </w:r>
      <w:r w:rsidR="007A1D7C">
        <w:rPr>
          <w:sz w:val="22"/>
          <w:szCs w:val="22"/>
        </w:rPr>
        <w:t xml:space="preserve"> (see Section </w:t>
      </w:r>
      <w:r w:rsidR="006E7256">
        <w:rPr>
          <w:sz w:val="22"/>
          <w:szCs w:val="22"/>
        </w:rPr>
        <w:t>2</w:t>
      </w:r>
      <w:r w:rsidR="00D746E2">
        <w:rPr>
          <w:sz w:val="22"/>
          <w:szCs w:val="22"/>
        </w:rPr>
        <w:t>a</w:t>
      </w:r>
      <w:r w:rsidR="006E7256">
        <w:rPr>
          <w:sz w:val="22"/>
          <w:szCs w:val="22"/>
        </w:rPr>
        <w:t>)</w:t>
      </w:r>
      <w:r w:rsidR="00552BFA" w:rsidRPr="002612F4">
        <w:rPr>
          <w:sz w:val="22"/>
          <w:szCs w:val="22"/>
        </w:rPr>
        <w:t>. Second,</w:t>
      </w:r>
      <w:r w:rsidR="0058487F" w:rsidRPr="002612F4">
        <w:rPr>
          <w:sz w:val="22"/>
          <w:szCs w:val="22"/>
        </w:rPr>
        <w:t xml:space="preserve"> </w:t>
      </w:r>
      <w:r w:rsidR="00BE22F3" w:rsidRPr="002612F4">
        <w:rPr>
          <w:sz w:val="22"/>
          <w:szCs w:val="22"/>
        </w:rPr>
        <w:t>in many species</w:t>
      </w:r>
      <w:r w:rsidR="00E1118E">
        <w:rPr>
          <w:sz w:val="22"/>
          <w:szCs w:val="22"/>
        </w:rPr>
        <w:t>,</w:t>
      </w:r>
      <w:r w:rsidR="00BE22F3" w:rsidRPr="002612F4">
        <w:rPr>
          <w:sz w:val="22"/>
          <w:szCs w:val="22"/>
        </w:rPr>
        <w:t xml:space="preserve"> </w:t>
      </w:r>
      <w:r w:rsidR="00EC4F6B" w:rsidRPr="002612F4">
        <w:rPr>
          <w:sz w:val="22"/>
          <w:szCs w:val="22"/>
        </w:rPr>
        <w:t xml:space="preserve">telomere length is </w:t>
      </w:r>
      <w:r w:rsidR="00BE22F3" w:rsidRPr="002612F4">
        <w:rPr>
          <w:sz w:val="22"/>
          <w:szCs w:val="22"/>
        </w:rPr>
        <w:t xml:space="preserve">also </w:t>
      </w:r>
      <w:r w:rsidR="00EC4F6B" w:rsidRPr="002612F4">
        <w:rPr>
          <w:sz w:val="22"/>
          <w:szCs w:val="22"/>
        </w:rPr>
        <w:t xml:space="preserve">predictive of </w:t>
      </w:r>
      <w:r w:rsidR="00593F63" w:rsidRPr="002612F4">
        <w:rPr>
          <w:sz w:val="22"/>
          <w:szCs w:val="22"/>
        </w:rPr>
        <w:t>mortality ris</w:t>
      </w:r>
      <w:r w:rsidR="00593F63" w:rsidRPr="005F778A">
        <w:rPr>
          <w:sz w:val="22"/>
          <w:szCs w:val="22"/>
        </w:rPr>
        <w:t xml:space="preserve">k </w:t>
      </w:r>
      <w:r w:rsidR="005F778A" w:rsidRPr="00BB3DD1">
        <w:rPr>
          <w:sz w:val="22"/>
          <w:szCs w:val="22"/>
        </w:rPr>
        <w:fldChar w:fldCharType="begin"/>
      </w:r>
      <w:r w:rsidR="00B2413F">
        <w:rPr>
          <w:sz w:val="22"/>
          <w:szCs w:val="22"/>
        </w:rPr>
        <w:instrText xml:space="preserve"> ADDIN EN.CITE &lt;EndNote&gt;&lt;Cite&gt;&lt;Author&gt;Wilbourn&lt;/Author&gt;&lt;Year&gt;2017&lt;/Year&gt;&lt;RecNum&gt;13124&lt;/RecNum&gt;&lt;DisplayText&gt;[36]&lt;/DisplayText&gt;&lt;record&gt;&lt;rec-number&gt;13124&lt;/rec-number&gt;&lt;foreign-keys&gt;&lt;key app="EN" db-id="99we5205z59tpfe5dftpafsxe0s209r5ftdw"&gt;13124&lt;/key&gt;&lt;/foreign-keys&gt;&lt;ref-type name="Journal Article"&gt;17&lt;/ref-type&gt;&lt;contributors&gt;&lt;authors&gt;&lt;author&gt;Wilbourn, R.V.&lt;/author&gt;&lt;author&gt;Moatt, J.P.&lt;/author&gt;&lt;author&gt;Froy, H.&lt;/author&gt;&lt;author&gt;Walling, C. A.&lt;/author&gt;&lt;author&gt;Nussey, D. H.&lt;/author&gt;&lt;author&gt;Boonekamp, J. J.&lt;/author&gt;&lt;/authors&gt;&lt;/contributors&gt;&lt;titles&gt;&lt;title&gt;The relationship between telomere length and mortality risk in non-model vertebrate systems: A meta-analysis&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5F778A" w:rsidRPr="00BB3DD1">
        <w:rPr>
          <w:sz w:val="22"/>
          <w:szCs w:val="22"/>
        </w:rPr>
        <w:fldChar w:fldCharType="separate"/>
      </w:r>
      <w:r w:rsidR="00B2413F">
        <w:rPr>
          <w:noProof/>
          <w:sz w:val="22"/>
          <w:szCs w:val="22"/>
        </w:rPr>
        <w:t>[36]</w:t>
      </w:r>
      <w:r w:rsidR="005F778A" w:rsidRPr="00BB3DD1">
        <w:rPr>
          <w:sz w:val="22"/>
          <w:szCs w:val="22"/>
        </w:rPr>
        <w:fldChar w:fldCharType="end"/>
      </w:r>
      <w:r w:rsidR="00593F63" w:rsidRPr="005F778A">
        <w:rPr>
          <w:sz w:val="22"/>
          <w:szCs w:val="22"/>
        </w:rPr>
        <w:t>,</w:t>
      </w:r>
      <w:r w:rsidR="00593F63" w:rsidRPr="002612F4">
        <w:rPr>
          <w:sz w:val="22"/>
          <w:szCs w:val="22"/>
        </w:rPr>
        <w:t xml:space="preserve"> </w:t>
      </w:r>
      <w:r w:rsidR="00BE22F3" w:rsidRPr="002612F4">
        <w:rPr>
          <w:sz w:val="22"/>
          <w:szCs w:val="22"/>
        </w:rPr>
        <w:t xml:space="preserve">which itself </w:t>
      </w:r>
      <w:r w:rsidR="00902E0B">
        <w:rPr>
          <w:sz w:val="22"/>
          <w:szCs w:val="22"/>
        </w:rPr>
        <w:t xml:space="preserve">is </w:t>
      </w:r>
      <w:r w:rsidR="00EE3B6C">
        <w:rPr>
          <w:sz w:val="22"/>
          <w:szCs w:val="22"/>
        </w:rPr>
        <w:t xml:space="preserve">likely to influence </w:t>
      </w:r>
      <w:r w:rsidR="00BE22F3" w:rsidRPr="002612F4">
        <w:rPr>
          <w:sz w:val="22"/>
          <w:szCs w:val="22"/>
        </w:rPr>
        <w:t xml:space="preserve">the profitability </w:t>
      </w:r>
      <w:r w:rsidR="00BE22F3" w:rsidRPr="00560FAB">
        <w:rPr>
          <w:sz w:val="22"/>
          <w:szCs w:val="22"/>
        </w:rPr>
        <w:t>of alternative life-history trajectories</w:t>
      </w:r>
      <w:r w:rsidR="00593F63" w:rsidRPr="00560FAB">
        <w:rPr>
          <w:sz w:val="22"/>
          <w:szCs w:val="22"/>
        </w:rPr>
        <w:t xml:space="preserve">. </w:t>
      </w:r>
      <w:r w:rsidR="00FC6FEE" w:rsidRPr="00560FAB">
        <w:rPr>
          <w:sz w:val="22"/>
          <w:szCs w:val="22"/>
        </w:rPr>
        <w:t>Third</w:t>
      </w:r>
      <w:r w:rsidR="00171213" w:rsidRPr="00560FAB">
        <w:rPr>
          <w:sz w:val="22"/>
          <w:szCs w:val="22"/>
        </w:rPr>
        <w:t xml:space="preserve">, </w:t>
      </w:r>
      <w:r w:rsidR="0058487F" w:rsidRPr="006E658A">
        <w:rPr>
          <w:sz w:val="22"/>
          <w:szCs w:val="22"/>
        </w:rPr>
        <w:t xml:space="preserve">multiple mechanisms exist whereby gene expression </w:t>
      </w:r>
      <w:r w:rsidR="00171213" w:rsidRPr="006E658A">
        <w:rPr>
          <w:sz w:val="22"/>
          <w:szCs w:val="22"/>
        </w:rPr>
        <w:t xml:space="preserve">could </w:t>
      </w:r>
      <w:r w:rsidR="0058487F" w:rsidRPr="006E658A">
        <w:rPr>
          <w:sz w:val="22"/>
          <w:szCs w:val="22"/>
        </w:rPr>
        <w:t>be modulated according to telomere length</w:t>
      </w:r>
      <w:r w:rsidR="00171213" w:rsidRPr="002612F4">
        <w:rPr>
          <w:sz w:val="22"/>
          <w:szCs w:val="22"/>
        </w:rPr>
        <w:t xml:space="preserve"> in a </w:t>
      </w:r>
      <w:r w:rsidR="00AF27DB" w:rsidRPr="002612F4">
        <w:rPr>
          <w:sz w:val="22"/>
          <w:szCs w:val="22"/>
        </w:rPr>
        <w:t xml:space="preserve">potentially </w:t>
      </w:r>
      <w:r w:rsidR="00171213" w:rsidRPr="002612F4">
        <w:rPr>
          <w:sz w:val="22"/>
          <w:szCs w:val="22"/>
        </w:rPr>
        <w:t>chromosome-specific manner</w:t>
      </w:r>
      <w:r w:rsidR="00D06D7F" w:rsidRPr="002612F4">
        <w:rPr>
          <w:sz w:val="22"/>
          <w:szCs w:val="22"/>
        </w:rPr>
        <w:t>,</w:t>
      </w:r>
      <w:r w:rsidR="00171213" w:rsidRPr="002612F4">
        <w:rPr>
          <w:sz w:val="22"/>
          <w:szCs w:val="22"/>
        </w:rPr>
        <w:t xml:space="preserve"> </w:t>
      </w:r>
      <w:r w:rsidR="00D06D7F" w:rsidRPr="002612F4">
        <w:rPr>
          <w:sz w:val="22"/>
          <w:szCs w:val="22"/>
        </w:rPr>
        <w:t xml:space="preserve">and at great distance from the telomere, </w:t>
      </w:r>
      <w:r w:rsidR="00171213" w:rsidRPr="002612F4">
        <w:rPr>
          <w:sz w:val="22"/>
          <w:szCs w:val="22"/>
        </w:rPr>
        <w:t xml:space="preserve">in order to effect </w:t>
      </w:r>
      <w:r w:rsidR="00894938" w:rsidRPr="002612F4">
        <w:rPr>
          <w:sz w:val="22"/>
          <w:szCs w:val="22"/>
        </w:rPr>
        <w:t xml:space="preserve">life-history </w:t>
      </w:r>
      <w:r w:rsidR="00894938" w:rsidRPr="00FD1D29">
        <w:rPr>
          <w:sz w:val="22"/>
          <w:szCs w:val="22"/>
        </w:rPr>
        <w:t xml:space="preserve">regulation </w:t>
      </w:r>
      <w:r w:rsidR="006E658A" w:rsidRPr="00FD1D29">
        <w:rPr>
          <w:sz w:val="22"/>
          <w:szCs w:val="22"/>
        </w:rPr>
        <w:t xml:space="preserve">(e.g. telomere position effects </w:t>
      </w:r>
      <w:r w:rsidR="00B76C76" w:rsidRPr="00FD1D29">
        <w:rPr>
          <w:sz w:val="22"/>
          <w:szCs w:val="22"/>
        </w:rPr>
        <w:t xml:space="preserve">and transcriptional signalling by telomeres </w:t>
      </w:r>
      <w:r w:rsidR="003D084D" w:rsidRPr="00FD1D29">
        <w:rPr>
          <w:sz w:val="22"/>
          <w:szCs w:val="22"/>
        </w:rPr>
        <w:fldChar w:fldCharType="begin">
          <w:fldData xml:space="preserve">PEVuZE5vdGU+PENpdGU+PEF1dGhvcj5CbGFja2J1cm48L0F1dGhvcj48WWVhcj4yMDAxPC9ZZWFy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MS02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dm9sdW1lPjE0PC92b2x1bWU+PG51bWJl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</w:fldData>
        </w:fldChar>
      </w:r>
      <w:r w:rsidR="001E1903">
        <w:rPr>
          <w:sz w:val="22"/>
          <w:szCs w:val="22"/>
        </w:rPr>
        <w:instrText xml:space="preserve"> ADDIN EN.CITE </w:instrText>
      </w:r>
      <w:r w:rsidR="001E1903">
        <w:rPr>
          <w:sz w:val="22"/>
          <w:szCs w:val="22"/>
        </w:rPr>
        <w:fldChar w:fldCharType="begin">
          <w:fldData xml:space="preserve">PEVuZE5vdGU+PENpdGU+PEF1dGhvcj5CbGFja2J1cm48L0F1dGhvcj48WWVhcj4yMDAxPC9ZZWFy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MS02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dm9sdW1lPjE0PC92b2x1bWU+PG51bWJl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</w:fldData>
        </w:fldChar>
      </w:r>
      <w:r w:rsidR="001E1903">
        <w:rPr>
          <w:sz w:val="22"/>
          <w:szCs w:val="22"/>
        </w:rPr>
        <w:instrText xml:space="preserve"> ADDIN EN.CITE.DATA </w:instrText>
      </w:r>
      <w:r w:rsidR="001E1903">
        <w:rPr>
          <w:sz w:val="22"/>
          <w:szCs w:val="22"/>
        </w:rPr>
      </w:r>
      <w:r w:rsidR="001E1903">
        <w:rPr>
          <w:sz w:val="22"/>
          <w:szCs w:val="22"/>
        </w:rPr>
        <w:fldChar w:fldCharType="end"/>
      </w:r>
      <w:r w:rsidR="003D084D" w:rsidRPr="00FD1D29">
        <w:rPr>
          <w:sz w:val="22"/>
          <w:szCs w:val="22"/>
        </w:rPr>
      </w:r>
      <w:r w:rsidR="003D084D" w:rsidRPr="00FD1D29">
        <w:rPr>
          <w:sz w:val="22"/>
          <w:szCs w:val="22"/>
        </w:rPr>
        <w:fldChar w:fldCharType="separate"/>
      </w:r>
      <w:r w:rsidR="001E1903">
        <w:rPr>
          <w:noProof/>
          <w:sz w:val="22"/>
          <w:szCs w:val="22"/>
        </w:rPr>
        <w:t>[26,64,97]</w:t>
      </w:r>
      <w:r w:rsidR="003D084D" w:rsidRPr="00FD1D29">
        <w:rPr>
          <w:sz w:val="22"/>
          <w:szCs w:val="22"/>
        </w:rPr>
        <w:fldChar w:fldCharType="end"/>
      </w:r>
      <w:r w:rsidR="00B76C76" w:rsidRPr="00FD1D29">
        <w:rPr>
          <w:sz w:val="22"/>
          <w:szCs w:val="22"/>
        </w:rPr>
        <w:t>)</w:t>
      </w:r>
      <w:r w:rsidR="0058487F" w:rsidRPr="00FD1D29">
        <w:rPr>
          <w:sz w:val="22"/>
          <w:szCs w:val="22"/>
        </w:rPr>
        <w:t>.</w:t>
      </w:r>
      <w:r w:rsidR="00FC6FEE" w:rsidRPr="00FD1D29">
        <w:rPr>
          <w:sz w:val="22"/>
          <w:szCs w:val="22"/>
        </w:rPr>
        <w:t xml:space="preserve"> </w:t>
      </w:r>
      <w:r w:rsidR="003E0EB7">
        <w:rPr>
          <w:sz w:val="22"/>
          <w:szCs w:val="22"/>
        </w:rPr>
        <w:t xml:space="preserve">Finally, there is growing evidence that telomeric traits predict various aspects of organismal behaviour </w:t>
      </w:r>
      <w:r w:rsidR="003E0EB7">
        <w:rPr>
          <w:sz w:val="22"/>
          <w:szCs w:val="22"/>
        </w:rPr>
        <w:fldChar w:fldCharType="begin"/>
      </w:r>
      <w:r w:rsidR="001E1903">
        <w:rPr>
          <w:sz w:val="22"/>
          <w:szCs w:val="22"/>
        </w:rPr>
        <w:instrText xml:space="preserve"> ADDIN EN.CITE &lt;EndNote&gt;&lt;Cite&gt;&lt;Author&gt;Bateson&lt;/Author&gt;&lt;Year&gt;2017&lt;/Year&gt;&lt;RecNum&gt;13126&lt;/RecNum&gt;&lt;DisplayText&gt;[96]&lt;/DisplayText&gt;&lt;record&gt;&lt;rec-number&gt;13126&lt;/rec-number&gt;&lt;foreign-keys&gt;&lt;key app="EN" db-id="99we5205z59tpfe5dftpafsxe0s209r5ftdw"&gt;13126&lt;/key&gt;&lt;/foreign-keys&gt;&lt;ref-type name="Journal Article"&gt;17&lt;/ref-type&gt;&lt;contributors&gt;&lt;authors&gt;&lt;author&gt;Bateson, M.&lt;/author&gt;&lt;author&gt;Nettle, D.&lt;/author&gt;&lt;/authors&gt;&lt;/contributors&gt;&lt;titles&gt;&lt;title&gt;Why are there associations between telomere length and behaviour?&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3E0EB7">
        <w:rPr>
          <w:sz w:val="22"/>
          <w:szCs w:val="22"/>
        </w:rPr>
        <w:fldChar w:fldCharType="separate"/>
      </w:r>
      <w:r w:rsidR="001E1903">
        <w:rPr>
          <w:noProof/>
          <w:sz w:val="22"/>
          <w:szCs w:val="22"/>
        </w:rPr>
        <w:t>[96]</w:t>
      </w:r>
      <w:r w:rsidR="003E0EB7">
        <w:rPr>
          <w:sz w:val="22"/>
          <w:szCs w:val="22"/>
        </w:rPr>
        <w:fldChar w:fldCharType="end"/>
      </w:r>
      <w:r w:rsidR="003E0EB7">
        <w:rPr>
          <w:sz w:val="22"/>
          <w:szCs w:val="22"/>
        </w:rPr>
        <w:t>.</w:t>
      </w:r>
    </w:p>
    <w:p w14:paraId="0E983D77" w14:textId="77777777" w:rsidR="0043651C" w:rsidRPr="002612F4" w:rsidRDefault="0043651C" w:rsidP="00407275">
      <w:pPr>
        <w:spacing w:line="480" w:lineRule="auto"/>
        <w:rPr>
          <w:sz w:val="22"/>
          <w:szCs w:val="22"/>
        </w:rPr>
      </w:pPr>
    </w:p>
    <w:p w14:paraId="653B8937" w14:textId="04377D39" w:rsidR="00E63057" w:rsidRDefault="008E02AD" w:rsidP="00407275">
      <w:pPr>
        <w:spacing w:line="480" w:lineRule="auto"/>
        <w:rPr>
          <w:sz w:val="22"/>
          <w:szCs w:val="22"/>
        </w:rPr>
      </w:pPr>
      <w:r w:rsidRPr="002612F4">
        <w:rPr>
          <w:sz w:val="22"/>
          <w:szCs w:val="22"/>
        </w:rPr>
        <w:t xml:space="preserve">The telomeric modulation of </w:t>
      </w:r>
      <w:r w:rsidR="000A1129" w:rsidRPr="002612F4">
        <w:rPr>
          <w:sz w:val="22"/>
          <w:szCs w:val="22"/>
        </w:rPr>
        <w:t>organismal-level function</w:t>
      </w:r>
      <w:r w:rsidRPr="002612F4">
        <w:rPr>
          <w:sz w:val="22"/>
          <w:szCs w:val="22"/>
        </w:rPr>
        <w:t xml:space="preserve"> would presumably require (i) </w:t>
      </w:r>
      <w:r w:rsidR="00A91FF6" w:rsidRPr="002612F4">
        <w:rPr>
          <w:sz w:val="22"/>
          <w:szCs w:val="22"/>
        </w:rPr>
        <w:t xml:space="preserve">some form of </w:t>
      </w:r>
      <w:r w:rsidRPr="002612F4">
        <w:rPr>
          <w:sz w:val="22"/>
          <w:szCs w:val="22"/>
        </w:rPr>
        <w:t>averaging of telomere-dependent gene expression across a cell population</w:t>
      </w:r>
      <w:r w:rsidR="005B7AC9">
        <w:rPr>
          <w:sz w:val="22"/>
          <w:szCs w:val="22"/>
        </w:rPr>
        <w:t xml:space="preserve"> (</w:t>
      </w:r>
      <w:r w:rsidRPr="002612F4">
        <w:rPr>
          <w:sz w:val="22"/>
          <w:szCs w:val="22"/>
        </w:rPr>
        <w:t>to eliminate problems arising from stochastic telomere attrition within individual cells</w:t>
      </w:r>
      <w:r w:rsidR="00E15F90" w:rsidRPr="002612F4">
        <w:rPr>
          <w:sz w:val="22"/>
          <w:szCs w:val="22"/>
        </w:rPr>
        <w:t xml:space="preserve"> </w:t>
      </w:r>
      <w:r w:rsidR="00496A1C">
        <w:rPr>
          <w:sz w:val="22"/>
          <w:szCs w:val="22"/>
        </w:rPr>
        <w:fldChar w:fldCharType="begin"/>
      </w:r>
      <w:r w:rsidR="00B2413F">
        <w:rPr>
          <w:sz w:val="22"/>
          <w:szCs w:val="22"/>
        </w:rPr>
        <w:instrText xml:space="preserve"> ADDIN EN.CITE &lt;EndNote&gt;&lt;Cite&gt;&lt;Author&gt;Lansdorp&lt;/Author&gt;&lt;Year&gt;2005&lt;/Year&gt;&lt;RecNum&gt;12008&lt;/RecNum&gt;&lt;DisplayText&gt;[28]&lt;/DisplayText&gt;&lt;record&gt;&lt;rec-number&gt;12008&lt;/rec-number&gt;&lt;foreign-keys&gt;&lt;key app="EN" db-id="99we5205z59tpfe5dftpafsxe0s209r5ftdw"&gt;12008&lt;/key&gt;&lt;/foreign-keys&gt;&lt;ref-type name="Journal Article"&gt;17&lt;/ref-type&gt;&lt;contributors&gt;&lt;authors&gt;&lt;author&gt;Lansdorp, P. M.&lt;/author&gt;&lt;/authors&gt;&lt;/contributors&gt;&lt;auth-address&gt;British Columbia Canc Agcy, Terry Fox Lab, Vancouver, BC V5Z 1L3, Canada&amp;#xD;Univ British Columbia, Dept Med, Vancouver, BC V5Z 4E3, Canada&lt;/auth-address&gt;&lt;titles&gt;&lt;title&gt;Major cutbacks at chromosome ends&lt;/title&gt;&lt;secondary-title&gt;Trends in Biochemical Sciences&lt;/secondary-title&gt;&lt;alt-title&gt;Trends Biochem Sci&lt;/alt-title&gt;&lt;/titles&gt;&lt;periodical&gt;&lt;full-title&gt;Trends in Biochemical Sciences&lt;/full-title&gt;&lt;abbr-1&gt;Trends Biochem Sci&lt;/abbr-1&gt;&lt;/periodical&gt;&lt;alt-periodical&gt;&lt;full-title&gt;Trends in Biochemical Sciences&lt;/full-title&gt;&lt;abbr-1&gt;Trends Biochem Sci&lt;/abbr-1&gt;&lt;/alt-periodical&gt;&lt;pages&gt;388-395&lt;/pages&gt;&lt;volume&gt;30&lt;/volume&gt;&lt;number&gt;7&lt;/number&gt;&lt;keywords&gt;&lt;keyword&gt;normal human-cells&lt;/keyword&gt;&lt;keyword&gt;helicase-like protein&lt;/keyword&gt;&lt;keyword&gt;embryonic stem-cells&lt;/keyword&gt;&lt;keyword&gt;telomere-length&lt;/keyword&gt;&lt;keyword&gt;DNA-damage&lt;/keyword&gt;&lt;keyword&gt;life-span&lt;/keyword&gt;&lt;keyword&gt;saccharomyces-cerevisiae&lt;/keyword&gt;&lt;keyword&gt;yeast chromosomes&lt;/keyword&gt;&lt;keyword&gt;human fibroblasts&lt;/keyword&gt;&lt;keyword&gt;oxidative stress&lt;/keyword&gt;&lt;/keywords&gt;&lt;dates&gt;&lt;year&gt;2005&lt;/year&gt;&lt;pub-dates&gt;&lt;date&gt;Jul&lt;/date&gt;&lt;/pub-dates&gt;&lt;/dates&gt;&lt;isbn&gt;0968-0004&lt;/isbn&gt;&lt;accession-num&gt;WOS:000230778000007&lt;/accession-num&gt;&lt;urls&gt;&lt;related-urls&gt;&lt;url&gt;&amp;lt;Go to ISI&amp;gt;://WOS:000230778000007&lt;/url&gt;&lt;/related-urls&gt;&lt;/urls&gt;&lt;electronic-resource-num&gt;10.1016/j.tibs.2005.05.004&lt;/electronic-resource-num&gt;&lt;language&gt;English&lt;/language&gt;&lt;/record&gt;&lt;/Cite&gt;&lt;/EndNote&gt;</w:instrText>
      </w:r>
      <w:r w:rsidR="00496A1C">
        <w:rPr>
          <w:sz w:val="22"/>
          <w:szCs w:val="22"/>
        </w:rPr>
        <w:fldChar w:fldCharType="separate"/>
      </w:r>
      <w:r w:rsidR="00B2413F">
        <w:rPr>
          <w:noProof/>
          <w:sz w:val="22"/>
          <w:szCs w:val="22"/>
        </w:rPr>
        <w:t>[28]</w:t>
      </w:r>
      <w:r w:rsidR="00496A1C">
        <w:rPr>
          <w:sz w:val="22"/>
          <w:szCs w:val="22"/>
        </w:rPr>
        <w:fldChar w:fldCharType="end"/>
      </w:r>
      <w:r w:rsidR="005B7AC9">
        <w:rPr>
          <w:sz w:val="22"/>
          <w:szCs w:val="22"/>
        </w:rPr>
        <w:t>)</w:t>
      </w:r>
      <w:r w:rsidRPr="002612F4">
        <w:rPr>
          <w:sz w:val="22"/>
          <w:szCs w:val="22"/>
        </w:rPr>
        <w:t xml:space="preserve">, and (ii) a means of </w:t>
      </w:r>
      <w:r w:rsidR="00690025" w:rsidRPr="002612F4">
        <w:rPr>
          <w:sz w:val="22"/>
          <w:szCs w:val="22"/>
        </w:rPr>
        <w:t xml:space="preserve">this emergent signal </w:t>
      </w:r>
      <w:r w:rsidRPr="002612F4">
        <w:rPr>
          <w:sz w:val="22"/>
          <w:szCs w:val="22"/>
        </w:rPr>
        <w:t>modulating system</w:t>
      </w:r>
      <w:r w:rsidR="0044724D" w:rsidRPr="002612F4">
        <w:rPr>
          <w:sz w:val="22"/>
          <w:szCs w:val="22"/>
        </w:rPr>
        <w:t>ic</w:t>
      </w:r>
      <w:r w:rsidRPr="002612F4">
        <w:rPr>
          <w:sz w:val="22"/>
          <w:szCs w:val="22"/>
        </w:rPr>
        <w:t xml:space="preserve"> signal</w:t>
      </w:r>
      <w:r w:rsidR="00690025" w:rsidRPr="002612F4">
        <w:rPr>
          <w:sz w:val="22"/>
          <w:szCs w:val="22"/>
        </w:rPr>
        <w:t>s</w:t>
      </w:r>
      <w:r w:rsidRPr="002612F4">
        <w:rPr>
          <w:sz w:val="22"/>
          <w:szCs w:val="22"/>
        </w:rPr>
        <w:t xml:space="preserve"> </w:t>
      </w:r>
      <w:r w:rsidR="0044724D" w:rsidRPr="002612F4">
        <w:rPr>
          <w:sz w:val="22"/>
          <w:szCs w:val="22"/>
        </w:rPr>
        <w:t>to which the rest of the organism is exposed</w:t>
      </w:r>
      <w:r w:rsidRPr="002612F4">
        <w:rPr>
          <w:sz w:val="22"/>
          <w:szCs w:val="22"/>
        </w:rPr>
        <w:t xml:space="preserve">. </w:t>
      </w:r>
      <w:r w:rsidR="00A91FF6" w:rsidRPr="002612F4">
        <w:rPr>
          <w:sz w:val="22"/>
          <w:szCs w:val="22"/>
        </w:rPr>
        <w:t xml:space="preserve">Such a mechanism is </w:t>
      </w:r>
      <w:r w:rsidRPr="002612F4">
        <w:rPr>
          <w:sz w:val="22"/>
          <w:szCs w:val="22"/>
        </w:rPr>
        <w:t>plausible, given the similar processes that are achieved in biological clocks</w:t>
      </w:r>
      <w:r w:rsidR="0044724D" w:rsidRPr="002612F4">
        <w:rPr>
          <w:sz w:val="22"/>
          <w:szCs w:val="22"/>
        </w:rPr>
        <w:t xml:space="preserve"> </w:t>
      </w:r>
      <w:r w:rsidR="00D6476E" w:rsidRPr="002612F4">
        <w:rPr>
          <w:sz w:val="22"/>
          <w:szCs w:val="22"/>
        </w:rPr>
        <w:fldChar w:fldCharType="begin"/>
      </w:r>
      <w:r w:rsidR="001E1903">
        <w:rPr>
          <w:sz w:val="22"/>
          <w:szCs w:val="22"/>
        </w:rPr>
        <w:instrText xml:space="preserve"> ADDIN EN.CITE &lt;EndNote&gt;&lt;Cite&gt;&lt;Author&gt;Evans&lt;/Author&gt;&lt;Year&gt;2016&lt;/Year&gt;&lt;RecNum&gt;12830&lt;/RecNum&gt;&lt;DisplayText&gt;[98]&lt;/DisplayText&gt;&lt;record&gt;&lt;rec-number&gt;12830&lt;/rec-number&gt;&lt;foreign-keys&gt;&lt;key app="EN" db-id="99we5205z59tpfe5dftpafsxe0s209r5ftdw"&gt;12830&lt;/key&gt;&lt;/foreign-keys&gt;&lt;ref-type name="Journal Article"&gt;17&lt;/ref-type&gt;&lt;contributors&gt;&lt;authors&gt;&lt;author&gt;Evans, J. A.&lt;/author&gt;&lt;/authors&gt;&lt;/contributors&gt;&lt;auth-address&gt;Marquette Univ, Dept Biomed Sci, Milwaukee, WI 53233 USA&lt;/auth-address&gt;&lt;titles&gt;&lt;title&gt;Collective timekeeping among cells of the master circadian clock&lt;/title&gt;&lt;secondary-title&gt;Journal of Endocrinology&lt;/secondary-title&gt;&lt;alt-title&gt;J Endocrinol&lt;/alt-title&gt;&lt;/titles&gt;&lt;periodical&gt;&lt;full-title&gt;Journal of Endocrinology&lt;/full-title&gt;&lt;abbr-1&gt;J Endocrinol&lt;/abbr-1&gt;&lt;/periodical&gt;&lt;alt-periodical&gt;&lt;full-title&gt;Journal of Endocrinology&lt;/full-title&gt;&lt;abbr-1&gt;J Endocrinol&lt;/abbr-1&gt;&lt;/alt-periodical&gt;&lt;pages&gt;R27-R49&lt;/pages&gt;&lt;volume&gt;230&lt;/volume&gt;&lt;number&gt;1&lt;/number&gt;&lt;keywords&gt;&lt;keyword&gt;vasoactive intestinal polypeptide&lt;/keyword&gt;&lt;keyword&gt;rat suprachiasmatic nucleus&lt;/keyword&gt;&lt;keyword&gt;gastrin-releasing-peptide&lt;/keyword&gt;&lt;keyword&gt;fibrillary acidic protein&lt;/keyword&gt;&lt;keyword&gt;vasopressin messenger-rna&lt;/keyword&gt;&lt;keyword&gt;inhibitory synaptic-transmission&lt;/keyword&gt;&lt;keyword&gt;extracellular atp accumulation&lt;/keyword&gt;&lt;keyword&gt;hypothalamic biological clock&lt;/keyword&gt;&lt;keyword&gt;luteinizing-hormone surge&lt;/keyword&gt;&lt;keyword&gt;receptor 2-deficient mice&lt;/keyword&gt;&lt;/keywords&gt;&lt;dates&gt;&lt;year&gt;2016&lt;/year&gt;&lt;pub-dates&gt;&lt;date&gt;Jul&lt;/date&gt;&lt;/pub-dates&gt;&lt;/dates&gt;&lt;isbn&gt;0022-0795&lt;/isbn&gt;&lt;accession-num&gt;WOS:000379880200005&lt;/accession-num&gt;&lt;urls&gt;&lt;related-urls&gt;&lt;url&gt;&amp;lt;Go to ISI&amp;gt;://WOS:000379880200005&lt;/url&gt;&lt;/related-urls&gt;&lt;/urls&gt;&lt;electronic-resource-num&gt;10.1530/JOE-16-0054&lt;/electronic-resource-num&gt;&lt;language&gt;English&lt;/language&gt;&lt;/record&gt;&lt;/Cite&gt;&lt;/EndNote&gt;</w:instrText>
      </w:r>
      <w:r w:rsidR="00D6476E" w:rsidRPr="002612F4">
        <w:rPr>
          <w:sz w:val="22"/>
          <w:szCs w:val="22"/>
        </w:rPr>
        <w:fldChar w:fldCharType="separate"/>
      </w:r>
      <w:r w:rsidR="001E1903">
        <w:rPr>
          <w:noProof/>
          <w:sz w:val="22"/>
          <w:szCs w:val="22"/>
        </w:rPr>
        <w:t>[98]</w:t>
      </w:r>
      <w:r w:rsidR="00D6476E" w:rsidRPr="002612F4">
        <w:rPr>
          <w:sz w:val="22"/>
          <w:szCs w:val="22"/>
        </w:rPr>
        <w:fldChar w:fldCharType="end"/>
      </w:r>
      <w:r w:rsidR="009E034C" w:rsidRPr="002612F4">
        <w:rPr>
          <w:sz w:val="22"/>
          <w:szCs w:val="22"/>
        </w:rPr>
        <w:t>,</w:t>
      </w:r>
      <w:r w:rsidR="00992B2F" w:rsidRPr="002612F4">
        <w:rPr>
          <w:sz w:val="22"/>
          <w:szCs w:val="22"/>
        </w:rPr>
        <w:t xml:space="preserve"> </w:t>
      </w:r>
      <w:r w:rsidRPr="002612F4">
        <w:rPr>
          <w:sz w:val="22"/>
          <w:szCs w:val="22"/>
        </w:rPr>
        <w:t xml:space="preserve">and </w:t>
      </w:r>
      <w:r w:rsidR="0044724D" w:rsidRPr="002612F4">
        <w:rPr>
          <w:sz w:val="22"/>
          <w:szCs w:val="22"/>
        </w:rPr>
        <w:t xml:space="preserve">the </w:t>
      </w:r>
      <w:r w:rsidRPr="002612F4">
        <w:rPr>
          <w:sz w:val="22"/>
          <w:szCs w:val="22"/>
        </w:rPr>
        <w:t xml:space="preserve">potential for such a structure </w:t>
      </w:r>
      <w:r w:rsidR="0044724D" w:rsidRPr="002612F4">
        <w:rPr>
          <w:sz w:val="22"/>
          <w:szCs w:val="22"/>
        </w:rPr>
        <w:t>to yield systemic effects by interfacing</w:t>
      </w:r>
      <w:r w:rsidR="009E034C" w:rsidRPr="002612F4">
        <w:rPr>
          <w:sz w:val="22"/>
          <w:szCs w:val="22"/>
        </w:rPr>
        <w:t>, as</w:t>
      </w:r>
      <w:r w:rsidR="005B7AC9">
        <w:rPr>
          <w:sz w:val="22"/>
          <w:szCs w:val="22"/>
        </w:rPr>
        <w:t xml:space="preserve"> </w:t>
      </w:r>
      <w:r w:rsidR="009E034C" w:rsidRPr="002612F4">
        <w:rPr>
          <w:sz w:val="22"/>
          <w:szCs w:val="22"/>
        </w:rPr>
        <w:t>clocks do,</w:t>
      </w:r>
      <w:r w:rsidRPr="002612F4">
        <w:rPr>
          <w:sz w:val="22"/>
          <w:szCs w:val="22"/>
        </w:rPr>
        <w:t xml:space="preserve"> with the </w:t>
      </w:r>
      <w:r w:rsidR="0044724D" w:rsidRPr="002612F4">
        <w:rPr>
          <w:sz w:val="22"/>
          <w:szCs w:val="22"/>
        </w:rPr>
        <w:t>neuro</w:t>
      </w:r>
      <w:r w:rsidRPr="002612F4">
        <w:rPr>
          <w:sz w:val="22"/>
          <w:szCs w:val="22"/>
        </w:rPr>
        <w:t xml:space="preserve">endocrine system. Indeed, </w:t>
      </w:r>
      <w:r w:rsidR="00950358" w:rsidRPr="002612F4">
        <w:rPr>
          <w:sz w:val="22"/>
          <w:szCs w:val="22"/>
        </w:rPr>
        <w:t>s</w:t>
      </w:r>
      <w:r w:rsidR="00025C23" w:rsidRPr="002612F4">
        <w:rPr>
          <w:sz w:val="22"/>
          <w:szCs w:val="22"/>
        </w:rPr>
        <w:t xml:space="preserve">uch </w:t>
      </w:r>
      <w:r w:rsidR="00950358" w:rsidRPr="002612F4">
        <w:rPr>
          <w:sz w:val="22"/>
          <w:szCs w:val="22"/>
        </w:rPr>
        <w:t xml:space="preserve">a life-history pacemaker could </w:t>
      </w:r>
      <w:r w:rsidR="00AA0A43" w:rsidRPr="002612F4">
        <w:rPr>
          <w:sz w:val="22"/>
          <w:szCs w:val="22"/>
        </w:rPr>
        <w:t xml:space="preserve">also </w:t>
      </w:r>
      <w:r w:rsidR="00950358" w:rsidRPr="002612F4">
        <w:rPr>
          <w:sz w:val="22"/>
          <w:szCs w:val="22"/>
        </w:rPr>
        <w:t>be based on the accumulation of senescent cells within a tissue</w:t>
      </w:r>
      <w:r w:rsidR="00025C23" w:rsidRPr="002612F4">
        <w:rPr>
          <w:sz w:val="22"/>
          <w:szCs w:val="22"/>
        </w:rPr>
        <w:t xml:space="preserve">, rendered </w:t>
      </w:r>
      <w:r w:rsidR="00AA0A43" w:rsidRPr="002612F4">
        <w:rPr>
          <w:sz w:val="22"/>
          <w:szCs w:val="22"/>
        </w:rPr>
        <w:t xml:space="preserve">mechanistically </w:t>
      </w:r>
      <w:r w:rsidR="00025C23" w:rsidRPr="002612F4">
        <w:rPr>
          <w:sz w:val="22"/>
          <w:szCs w:val="22"/>
        </w:rPr>
        <w:t xml:space="preserve">plausible by </w:t>
      </w:r>
      <w:r w:rsidR="00C6171C" w:rsidRPr="002612F4">
        <w:rPr>
          <w:sz w:val="22"/>
          <w:szCs w:val="22"/>
        </w:rPr>
        <w:t xml:space="preserve">their </w:t>
      </w:r>
      <w:r w:rsidR="00AA0A43" w:rsidRPr="002612F4">
        <w:rPr>
          <w:sz w:val="22"/>
          <w:szCs w:val="22"/>
        </w:rPr>
        <w:t xml:space="preserve">distinctive </w:t>
      </w:r>
      <w:r w:rsidR="00C6171C" w:rsidRPr="002612F4">
        <w:rPr>
          <w:sz w:val="22"/>
          <w:szCs w:val="22"/>
        </w:rPr>
        <w:t>secretory profile</w:t>
      </w:r>
      <w:r w:rsidR="00A338CF" w:rsidRPr="002612F4">
        <w:rPr>
          <w:sz w:val="22"/>
          <w:szCs w:val="22"/>
        </w:rPr>
        <w:t>s</w:t>
      </w:r>
      <w:r w:rsidR="00E53487">
        <w:rPr>
          <w:sz w:val="22"/>
          <w:szCs w:val="22"/>
        </w:rPr>
        <w:t xml:space="preserve"> </w:t>
      </w:r>
      <w:r w:rsidR="00D1506D" w:rsidRPr="002612F4">
        <w:rPr>
          <w:sz w:val="22"/>
          <w:szCs w:val="22"/>
        </w:rPr>
        <w:fldChar w:fldCharType="begin"/>
      </w:r>
      <w:r w:rsidR="00B2413F">
        <w:rPr>
          <w:sz w:val="22"/>
          <w:szCs w:val="22"/>
        </w:rPr>
        <w:instrText xml:space="preserve"> ADDIN EN.CITE &lt;EndNote&gt;&lt;Cite&gt;&lt;Author&gt;Campisi&lt;/Author&gt;&lt;Year&gt;2013&lt;/Year&gt;&lt;RecNum&gt;10258&lt;/RecNum&gt;&lt;DisplayText&gt;[35]&lt;/DisplayText&gt;&lt;record&gt;&lt;rec-number&gt;10258&lt;/rec-number&gt;&lt;foreign-keys&gt;&lt;key app="EN" db-id="99we5205z59tpfe5dftpafsxe0s209r5ftdw"&gt;10258&lt;/key&gt;&lt;/foreign-keys&gt;&lt;ref-type name="Journal Article"&gt;17&lt;/ref-type&gt;&lt;contributors&gt;&lt;authors&gt;&lt;author&gt;Campisi, J.&lt;/author&gt;&lt;/authors&gt;&lt;/contributors&gt;&lt;auth-address&gt;Buck Inst Res Aging, Novato, CA 94945 USA&amp;#xD;Univ Calif Berkeley, Lawrence Berkeley Natl Lab, Berkeley, CA 94720 USA&lt;/auth-address&gt;&lt;titles&gt;&lt;title&gt;Aging, Cellular Senescence, and Cancer&lt;/title&gt;&lt;secondary-title&gt;Annual Review of Physiology, Vol 75&lt;/secondary-title&gt;&lt;alt-title&gt;Annu Rev Physiol&lt;/alt-title&gt;&lt;/titles&gt;&lt;alt-periodical&gt;&lt;full-title&gt;Annual Review of Physiology, Vol 79&lt;/full-title&gt;&lt;abbr-1&gt;Annu Rev Physiol&lt;/abbr-1&gt;&lt;/alt-periodical&gt;&lt;pages&gt;685-705&lt;/pages&gt;&lt;volume&gt;75&lt;/volume&gt;&lt;keywords&gt;&lt;keyword&gt;antagonistic pleiotropy&lt;/keyword&gt;&lt;keyword&gt;DNA damage&lt;/keyword&gt;&lt;keyword&gt;inflammation&lt;/keyword&gt;&lt;keyword&gt;stress response&lt;/keyword&gt;&lt;keyword&gt;tumor suppression&lt;/keyword&gt;&lt;keyword&gt;DNA-damage-response&lt;/keyword&gt;&lt;keyword&gt;oncogene-induced senescence&lt;/keyword&gt;&lt;keyword&gt;inflammatory cytokine secretion&lt;/keyword&gt;&lt;keyword&gt;stress-induced senescence&lt;/keyword&gt;&lt;keyword&gt;primary human fibroblasts&lt;/keyword&gt;&lt;keyword&gt;double-strand breaks&lt;/keyword&gt;&lt;keyword&gt;in-vivo&lt;/keyword&gt;&lt;keyword&gt;replicative senescence&lt;/keyword&gt;&lt;keyword&gt;premature senescence&lt;/keyword&gt;&lt;keyword&gt;tumor suppression&lt;/keyword&gt;&lt;/keywords&gt;&lt;dates&gt;&lt;year&gt;2013&lt;/year&gt;&lt;/dates&gt;&lt;isbn&gt;0066-4278&lt;/isbn&gt;&lt;accession-num&gt;WOS:000316381400031&lt;/accession-num&gt;&lt;urls&gt;&lt;related-urls&gt;&lt;url&gt;&amp;lt;Go to ISI&amp;gt;://WOS:000316381400031&lt;/url&gt;&lt;/related-urls&gt;&lt;/urls&gt;&lt;electronic-resource-num&gt;10.1146/annurev-physiol-030212-183653&lt;/electronic-resource-num&gt;&lt;language&gt;English&lt;/language&gt;&lt;/record&gt;&lt;/Cite&gt;&lt;/EndNote&gt;</w:instrText>
      </w:r>
      <w:r w:rsidR="00D1506D" w:rsidRPr="002612F4">
        <w:rPr>
          <w:sz w:val="22"/>
          <w:szCs w:val="22"/>
        </w:rPr>
        <w:fldChar w:fldCharType="separate"/>
      </w:r>
      <w:r w:rsidR="00B2413F">
        <w:rPr>
          <w:noProof/>
          <w:sz w:val="22"/>
          <w:szCs w:val="22"/>
        </w:rPr>
        <w:t>[35]</w:t>
      </w:r>
      <w:r w:rsidR="00D1506D" w:rsidRPr="002612F4">
        <w:rPr>
          <w:sz w:val="22"/>
          <w:szCs w:val="22"/>
        </w:rPr>
        <w:fldChar w:fldCharType="end"/>
      </w:r>
      <w:r w:rsidR="00C6171C" w:rsidRPr="002612F4">
        <w:rPr>
          <w:sz w:val="22"/>
          <w:szCs w:val="22"/>
        </w:rPr>
        <w:t xml:space="preserve">. </w:t>
      </w:r>
      <w:r w:rsidR="00A57B41" w:rsidRPr="002612F4">
        <w:rPr>
          <w:sz w:val="22"/>
          <w:szCs w:val="22"/>
        </w:rPr>
        <w:t xml:space="preserve">Future studies </w:t>
      </w:r>
      <w:r w:rsidR="00E53652" w:rsidRPr="002612F4">
        <w:rPr>
          <w:sz w:val="22"/>
          <w:szCs w:val="22"/>
        </w:rPr>
        <w:t xml:space="preserve">should </w:t>
      </w:r>
      <w:r w:rsidR="00A57B41" w:rsidRPr="002612F4">
        <w:rPr>
          <w:sz w:val="22"/>
          <w:szCs w:val="22"/>
        </w:rPr>
        <w:t xml:space="preserve">therefore </w:t>
      </w:r>
      <w:r w:rsidR="00E53652" w:rsidRPr="002612F4">
        <w:rPr>
          <w:sz w:val="22"/>
          <w:szCs w:val="22"/>
        </w:rPr>
        <w:t xml:space="preserve">consider </w:t>
      </w:r>
      <w:r w:rsidR="00D441A5" w:rsidRPr="002612F4">
        <w:rPr>
          <w:sz w:val="22"/>
          <w:szCs w:val="22"/>
        </w:rPr>
        <w:t xml:space="preserve">the </w:t>
      </w:r>
      <w:r w:rsidR="0033721B" w:rsidRPr="002612F4">
        <w:rPr>
          <w:sz w:val="22"/>
          <w:szCs w:val="22"/>
        </w:rPr>
        <w:t xml:space="preserve">possibility that </w:t>
      </w:r>
      <w:r w:rsidR="00641909" w:rsidRPr="002612F4">
        <w:rPr>
          <w:sz w:val="22"/>
          <w:szCs w:val="22"/>
        </w:rPr>
        <w:t xml:space="preserve">relationships </w:t>
      </w:r>
      <w:r w:rsidR="0033721B" w:rsidRPr="002612F4">
        <w:rPr>
          <w:sz w:val="22"/>
          <w:szCs w:val="22"/>
        </w:rPr>
        <w:t xml:space="preserve">between telomere length and </w:t>
      </w:r>
      <w:r w:rsidR="00DA7E89" w:rsidRPr="002612F4">
        <w:rPr>
          <w:sz w:val="22"/>
          <w:szCs w:val="22"/>
        </w:rPr>
        <w:t xml:space="preserve">some </w:t>
      </w:r>
      <w:r w:rsidR="00A57B41" w:rsidRPr="002612F4">
        <w:rPr>
          <w:sz w:val="22"/>
          <w:szCs w:val="22"/>
        </w:rPr>
        <w:t xml:space="preserve">aspects of </w:t>
      </w:r>
      <w:r w:rsidR="0033721B" w:rsidRPr="002612F4">
        <w:rPr>
          <w:sz w:val="22"/>
          <w:szCs w:val="22"/>
        </w:rPr>
        <w:t xml:space="preserve">life-history </w:t>
      </w:r>
      <w:r w:rsidR="000259C5" w:rsidRPr="002612F4">
        <w:rPr>
          <w:sz w:val="22"/>
          <w:szCs w:val="22"/>
        </w:rPr>
        <w:t xml:space="preserve">could be </w:t>
      </w:r>
      <w:r w:rsidR="0033721B" w:rsidRPr="002612F4">
        <w:rPr>
          <w:sz w:val="22"/>
          <w:szCs w:val="22"/>
        </w:rPr>
        <w:t xml:space="preserve">causal not because </w:t>
      </w:r>
      <w:r w:rsidR="000259C5" w:rsidRPr="002612F4">
        <w:rPr>
          <w:sz w:val="22"/>
          <w:szCs w:val="22"/>
        </w:rPr>
        <w:t xml:space="preserve">telomere-induced cellular senescence </w:t>
      </w:r>
      <w:r w:rsidR="000259C5" w:rsidRPr="002612F4">
        <w:rPr>
          <w:i/>
          <w:sz w:val="22"/>
          <w:szCs w:val="22"/>
        </w:rPr>
        <w:t xml:space="preserve">disrupts </w:t>
      </w:r>
      <w:r w:rsidR="000259C5" w:rsidRPr="002612F4">
        <w:rPr>
          <w:sz w:val="22"/>
          <w:szCs w:val="22"/>
        </w:rPr>
        <w:t xml:space="preserve">organismal function, but because </w:t>
      </w:r>
      <w:r w:rsidR="00641909" w:rsidRPr="002612F4">
        <w:rPr>
          <w:sz w:val="22"/>
          <w:szCs w:val="22"/>
        </w:rPr>
        <w:t xml:space="preserve">telomere </w:t>
      </w:r>
      <w:r w:rsidR="00AA2F3A">
        <w:rPr>
          <w:sz w:val="22"/>
          <w:szCs w:val="22"/>
        </w:rPr>
        <w:t xml:space="preserve">dynamics </w:t>
      </w:r>
      <w:r w:rsidR="00641909" w:rsidRPr="002612F4">
        <w:rPr>
          <w:i/>
          <w:sz w:val="22"/>
          <w:szCs w:val="22"/>
        </w:rPr>
        <w:t>adaptive</w:t>
      </w:r>
      <w:r w:rsidR="00340566" w:rsidRPr="002612F4">
        <w:rPr>
          <w:i/>
          <w:sz w:val="22"/>
          <w:szCs w:val="22"/>
        </w:rPr>
        <w:t>ly regulate</w:t>
      </w:r>
      <w:r w:rsidR="00641909" w:rsidRPr="002612F4">
        <w:rPr>
          <w:i/>
          <w:sz w:val="22"/>
          <w:szCs w:val="22"/>
        </w:rPr>
        <w:t xml:space="preserve"> </w:t>
      </w:r>
      <w:r w:rsidR="00641909" w:rsidRPr="002612F4">
        <w:rPr>
          <w:sz w:val="22"/>
          <w:szCs w:val="22"/>
        </w:rPr>
        <w:t xml:space="preserve">organismal </w:t>
      </w:r>
      <w:r w:rsidR="000259C5" w:rsidRPr="002612F4">
        <w:rPr>
          <w:sz w:val="22"/>
          <w:szCs w:val="22"/>
        </w:rPr>
        <w:t>function</w:t>
      </w:r>
      <w:r w:rsidR="00AF298E" w:rsidRPr="002612F4">
        <w:rPr>
          <w:sz w:val="22"/>
          <w:szCs w:val="22"/>
        </w:rPr>
        <w:t>.</w:t>
      </w:r>
    </w:p>
    <w:p w14:paraId="6289D317" w14:textId="77777777" w:rsidR="00E15F90" w:rsidRPr="002612F4" w:rsidRDefault="00E15F90" w:rsidP="00407275">
      <w:pPr>
        <w:spacing w:line="480" w:lineRule="auto"/>
        <w:rPr>
          <w:sz w:val="22"/>
          <w:szCs w:val="22"/>
          <w:lang w:val="en-US"/>
        </w:rPr>
      </w:pPr>
    </w:p>
    <w:p w14:paraId="02CEA46B" w14:textId="6E92C5A9" w:rsidR="00603233" w:rsidRPr="00BB3DD1" w:rsidRDefault="003F7051" w:rsidP="00166A34">
      <w:pPr>
        <w:spacing w:line="480" w:lineRule="auto"/>
        <w:rPr>
          <w:b/>
          <w:color w:val="76923C" w:themeColor="accent3" w:themeShade="BF"/>
          <w:sz w:val="26"/>
          <w:szCs w:val="26"/>
        </w:rPr>
      </w:pPr>
      <w:r w:rsidRPr="003D5998">
        <w:rPr>
          <w:b/>
          <w:color w:val="76923C" w:themeColor="accent3" w:themeShade="BF"/>
          <w:sz w:val="26"/>
          <w:szCs w:val="26"/>
        </w:rPr>
        <w:t>4</w:t>
      </w:r>
      <w:r w:rsidR="00603233" w:rsidRPr="003D5998">
        <w:rPr>
          <w:b/>
          <w:color w:val="76923C" w:themeColor="accent3" w:themeShade="BF"/>
          <w:sz w:val="26"/>
          <w:szCs w:val="26"/>
        </w:rPr>
        <w:t xml:space="preserve">. </w:t>
      </w:r>
      <w:r w:rsidR="00BB31D7" w:rsidRPr="003D5998">
        <w:rPr>
          <w:b/>
          <w:color w:val="76923C" w:themeColor="accent3" w:themeShade="BF"/>
          <w:sz w:val="26"/>
          <w:szCs w:val="26"/>
        </w:rPr>
        <w:t>Could telomere biology shed light on the evolution of life-histories and ageing?</w:t>
      </w:r>
    </w:p>
    <w:p w14:paraId="0744C495" w14:textId="59A63529" w:rsidR="00602512" w:rsidRDefault="00553D71" w:rsidP="00602512">
      <w:pPr>
        <w:spacing w:line="480" w:lineRule="auto"/>
        <w:rPr>
          <w:sz w:val="22"/>
          <w:szCs w:val="22"/>
        </w:rPr>
      </w:pPr>
      <w:r>
        <w:rPr>
          <w:sz w:val="22"/>
          <w:szCs w:val="22"/>
        </w:rPr>
        <w:t>If t</w:t>
      </w:r>
      <w:r w:rsidRPr="002612F4">
        <w:rPr>
          <w:sz w:val="22"/>
          <w:szCs w:val="22"/>
        </w:rPr>
        <w:t>elomere</w:t>
      </w:r>
      <w:r>
        <w:rPr>
          <w:sz w:val="22"/>
          <w:szCs w:val="22"/>
        </w:rPr>
        <w:t xml:space="preserve"> </w:t>
      </w:r>
      <w:r w:rsidR="0015308B">
        <w:rPr>
          <w:sz w:val="22"/>
          <w:szCs w:val="22"/>
        </w:rPr>
        <w:t>biology</w:t>
      </w:r>
      <w:r w:rsidR="00FE4DE4" w:rsidRPr="002612F4">
        <w:rPr>
          <w:sz w:val="22"/>
          <w:szCs w:val="22"/>
        </w:rPr>
        <w:t xml:space="preserve"> </w:t>
      </w:r>
      <w:r>
        <w:rPr>
          <w:sz w:val="22"/>
          <w:szCs w:val="22"/>
        </w:rPr>
        <w:t>play</w:t>
      </w:r>
      <w:r w:rsidR="00862642">
        <w:rPr>
          <w:sz w:val="22"/>
          <w:szCs w:val="22"/>
        </w:rPr>
        <w:t>s</w:t>
      </w:r>
      <w:r>
        <w:rPr>
          <w:sz w:val="22"/>
          <w:szCs w:val="22"/>
        </w:rPr>
        <w:t xml:space="preserve"> a </w:t>
      </w:r>
      <w:r w:rsidR="00B97D56">
        <w:rPr>
          <w:sz w:val="22"/>
          <w:szCs w:val="22"/>
        </w:rPr>
        <w:t xml:space="preserve">proximate causal </w:t>
      </w:r>
      <w:r w:rsidR="00FE4DE4" w:rsidRPr="002612F4">
        <w:rPr>
          <w:sz w:val="22"/>
          <w:szCs w:val="22"/>
        </w:rPr>
        <w:t xml:space="preserve">role </w:t>
      </w:r>
      <w:r w:rsidR="00B97D56">
        <w:rPr>
          <w:sz w:val="22"/>
          <w:szCs w:val="22"/>
        </w:rPr>
        <w:t xml:space="preserve">in </w:t>
      </w:r>
      <w:r w:rsidR="00FE4DE4" w:rsidRPr="002612F4">
        <w:rPr>
          <w:sz w:val="22"/>
          <w:szCs w:val="22"/>
        </w:rPr>
        <w:t>current-future trade-offs and ageing</w:t>
      </w:r>
      <w:r>
        <w:rPr>
          <w:sz w:val="22"/>
          <w:szCs w:val="22"/>
        </w:rPr>
        <w:t xml:space="preserve">, could </w:t>
      </w:r>
      <w:r w:rsidR="0015308B">
        <w:rPr>
          <w:sz w:val="22"/>
          <w:szCs w:val="22"/>
        </w:rPr>
        <w:t>it</w:t>
      </w:r>
      <w:r w:rsidR="00FE4DE4" w:rsidRPr="002612F4">
        <w:rPr>
          <w:sz w:val="22"/>
          <w:szCs w:val="22"/>
        </w:rPr>
        <w:t xml:space="preserve"> shed </w:t>
      </w:r>
      <w:r w:rsidR="0015308B">
        <w:rPr>
          <w:sz w:val="22"/>
          <w:szCs w:val="22"/>
        </w:rPr>
        <w:t xml:space="preserve">new </w:t>
      </w:r>
      <w:r w:rsidR="00FE4DE4" w:rsidRPr="002612F4">
        <w:rPr>
          <w:sz w:val="22"/>
          <w:szCs w:val="22"/>
        </w:rPr>
        <w:t xml:space="preserve">light on the evolution of life-history trade-offs and ageing? </w:t>
      </w:r>
      <w:r w:rsidR="00602512" w:rsidRPr="008032C3">
        <w:rPr>
          <w:sz w:val="22"/>
          <w:szCs w:val="22"/>
        </w:rPr>
        <w:t xml:space="preserve">Whether </w:t>
      </w:r>
      <w:r w:rsidR="00602512" w:rsidRPr="00A0525B">
        <w:rPr>
          <w:sz w:val="22"/>
          <w:szCs w:val="22"/>
        </w:rPr>
        <w:t>telomere biology informs our understanding of the evolution</w:t>
      </w:r>
      <w:r w:rsidR="00602512">
        <w:rPr>
          <w:sz w:val="22"/>
          <w:szCs w:val="22"/>
        </w:rPr>
        <w:t xml:space="preserve"> of life-histories</w:t>
      </w:r>
      <w:r w:rsidR="00602512" w:rsidRPr="00A0525B">
        <w:rPr>
          <w:sz w:val="22"/>
          <w:szCs w:val="22"/>
        </w:rPr>
        <w:t xml:space="preserve"> </w:t>
      </w:r>
      <w:r w:rsidR="00602512">
        <w:rPr>
          <w:sz w:val="22"/>
          <w:szCs w:val="22"/>
        </w:rPr>
        <w:t xml:space="preserve">and ageing trajectories </w:t>
      </w:r>
      <w:r w:rsidR="00602512" w:rsidRPr="00A0525B">
        <w:rPr>
          <w:sz w:val="22"/>
          <w:szCs w:val="22"/>
        </w:rPr>
        <w:t xml:space="preserve">hinges upon </w:t>
      </w:r>
      <w:r w:rsidR="00602512">
        <w:rPr>
          <w:sz w:val="22"/>
          <w:szCs w:val="22"/>
        </w:rPr>
        <w:t xml:space="preserve">(i) the extent to which telomere biology </w:t>
      </w:r>
      <w:r w:rsidR="00B422F9">
        <w:rPr>
          <w:sz w:val="22"/>
          <w:szCs w:val="22"/>
        </w:rPr>
        <w:t>sheds</w:t>
      </w:r>
      <w:r w:rsidR="00602512">
        <w:rPr>
          <w:sz w:val="22"/>
          <w:szCs w:val="22"/>
        </w:rPr>
        <w:t xml:space="preserve"> light on the </w:t>
      </w:r>
      <w:r w:rsidR="00187A37">
        <w:rPr>
          <w:sz w:val="22"/>
          <w:szCs w:val="22"/>
        </w:rPr>
        <w:t xml:space="preserve">evolutionary </w:t>
      </w:r>
      <w:r w:rsidR="00602512" w:rsidRPr="00A0525B">
        <w:rPr>
          <w:sz w:val="22"/>
          <w:szCs w:val="22"/>
        </w:rPr>
        <w:t xml:space="preserve">constraints that explain why selection has not decoupled </w:t>
      </w:r>
      <w:r w:rsidR="00C263F3">
        <w:rPr>
          <w:sz w:val="22"/>
          <w:szCs w:val="22"/>
        </w:rPr>
        <w:t>life-history</w:t>
      </w:r>
      <w:r w:rsidR="00C263F3" w:rsidRPr="00A0525B">
        <w:rPr>
          <w:sz w:val="22"/>
          <w:szCs w:val="22"/>
        </w:rPr>
        <w:t xml:space="preserve"> </w:t>
      </w:r>
      <w:r w:rsidR="00602512" w:rsidRPr="00A0525B">
        <w:rPr>
          <w:sz w:val="22"/>
          <w:szCs w:val="22"/>
        </w:rPr>
        <w:t>trade-offs</w:t>
      </w:r>
      <w:r w:rsidR="00187A37">
        <w:rPr>
          <w:sz w:val="22"/>
          <w:szCs w:val="22"/>
        </w:rPr>
        <w:t xml:space="preserve"> (see Section 1)</w:t>
      </w:r>
      <w:r w:rsidR="00602512">
        <w:rPr>
          <w:sz w:val="22"/>
          <w:szCs w:val="22"/>
        </w:rPr>
        <w:t>, and (ii) the extent to which the evolution of telomeric mechanisms has influenced the ‘form’ of current-future trade-offs (i.e. the probability, magnitude and timing of the impacts of current actions on future performance)</w:t>
      </w:r>
      <w:r>
        <w:rPr>
          <w:sz w:val="22"/>
          <w:szCs w:val="22"/>
        </w:rPr>
        <w:t xml:space="preserve"> and ageing trajectories</w:t>
      </w:r>
      <w:r w:rsidR="00602512">
        <w:rPr>
          <w:sz w:val="22"/>
          <w:szCs w:val="22"/>
        </w:rPr>
        <w:t>.</w:t>
      </w:r>
      <w:r w:rsidR="00187A37">
        <w:rPr>
          <w:sz w:val="22"/>
          <w:szCs w:val="22"/>
        </w:rPr>
        <w:t xml:space="preserve"> I consider these two points in turn.</w:t>
      </w:r>
    </w:p>
    <w:p w14:paraId="3568C75F" w14:textId="77777777" w:rsidR="00187A37" w:rsidRDefault="00187A37" w:rsidP="00602512">
      <w:pPr>
        <w:spacing w:line="480" w:lineRule="auto"/>
        <w:rPr>
          <w:sz w:val="22"/>
          <w:szCs w:val="22"/>
        </w:rPr>
      </w:pPr>
    </w:p>
    <w:p w14:paraId="78116303" w14:textId="69B10669" w:rsidR="001B42F1" w:rsidRPr="002612F4" w:rsidRDefault="00187A37" w:rsidP="00407275">
      <w:pPr>
        <w:spacing w:line="480" w:lineRule="auto"/>
        <w:rPr>
          <w:sz w:val="22"/>
          <w:szCs w:val="22"/>
        </w:rPr>
      </w:pPr>
      <w:r w:rsidRPr="00F2284F">
        <w:rPr>
          <w:sz w:val="22"/>
          <w:szCs w:val="22"/>
        </w:rPr>
        <w:t xml:space="preserve">It is already clear that evolution proceeds subject to absolute constraints imposed by the laws of </w:t>
      </w:r>
      <w:r w:rsidRPr="00927E60">
        <w:rPr>
          <w:sz w:val="22"/>
          <w:szCs w:val="22"/>
        </w:rPr>
        <w:t>physics</w:t>
      </w:r>
      <w:r w:rsidR="00EA5309" w:rsidRPr="00927E60">
        <w:rPr>
          <w:sz w:val="22"/>
          <w:szCs w:val="22"/>
        </w:rPr>
        <w:t xml:space="preserve"> </w:t>
      </w:r>
      <w:r w:rsidR="00EA5309" w:rsidRPr="00BB3DD1">
        <w:rPr>
          <w:sz w:val="22"/>
          <w:szCs w:val="22"/>
        </w:rPr>
        <w:fldChar w:fldCharType="begin">
          <w:fldData xml:space="preserve">PEVuZE5vdGU+PENpdGU+PEF1dGhvcj5TdGVhcm5zPC9BdXRob3I+PFllYXI+MTk5MjwvWWVhcj48
UmVjTnVtPjEzMDA4PC9SZWNOdW0+PERpc3BsYXlUZXh0PlsxLDIsMjAsMjN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QXJub2xkPC9BdXRob3I+PFllYXI+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</w:fldData>
        </w:fldChar>
      </w:r>
      <w:r w:rsidR="00C263F3">
        <w:rPr>
          <w:sz w:val="22"/>
          <w:szCs w:val="22"/>
        </w:rPr>
        <w:instrText xml:space="preserve"> ADDIN EN.CITE </w:instrText>
      </w:r>
      <w:r w:rsidR="00C263F3">
        <w:rPr>
          <w:sz w:val="22"/>
          <w:szCs w:val="22"/>
        </w:rPr>
        <w:fldChar w:fldCharType="begin">
          <w:fldData xml:space="preserve">PEVuZE5vdGU+PENpdGU+PEF1dGhvcj5TdGVhcm5zPC9BdXRob3I+PFllYXI+MTk5MjwvWWVhcj48
UmVjTnVtPjEzMDA4PC9SZWNOdW0+PERpc3BsYXlUZXh0PlsxLDIsMjAsMjN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QXJub2xkPC9BdXRob3I+PFllYXI+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</w:fldData>
        </w:fldChar>
      </w:r>
      <w:r w:rsidR="00C263F3">
        <w:rPr>
          <w:sz w:val="22"/>
          <w:szCs w:val="22"/>
        </w:rPr>
        <w:instrText xml:space="preserve"> ADDIN EN.CITE.DATA </w:instrText>
      </w:r>
      <w:r w:rsidR="00C263F3">
        <w:rPr>
          <w:sz w:val="22"/>
          <w:szCs w:val="22"/>
        </w:rPr>
      </w:r>
      <w:r w:rsidR="00C263F3">
        <w:rPr>
          <w:sz w:val="22"/>
          <w:szCs w:val="22"/>
        </w:rPr>
        <w:fldChar w:fldCharType="end"/>
      </w:r>
      <w:r w:rsidR="00EA5309" w:rsidRPr="00BB3DD1">
        <w:rPr>
          <w:sz w:val="22"/>
          <w:szCs w:val="22"/>
        </w:rPr>
      </w:r>
      <w:r w:rsidR="00EA5309" w:rsidRPr="00BB3DD1">
        <w:rPr>
          <w:sz w:val="22"/>
          <w:szCs w:val="22"/>
        </w:rPr>
        <w:fldChar w:fldCharType="separate"/>
      </w:r>
      <w:r w:rsidR="00C263F3">
        <w:rPr>
          <w:noProof/>
          <w:sz w:val="22"/>
          <w:szCs w:val="22"/>
        </w:rPr>
        <w:t>[1,2,20,23]</w:t>
      </w:r>
      <w:r w:rsidR="00EA5309" w:rsidRPr="00BB3DD1">
        <w:rPr>
          <w:sz w:val="22"/>
          <w:szCs w:val="22"/>
        </w:rPr>
        <w:fldChar w:fldCharType="end"/>
      </w:r>
      <w:r w:rsidRPr="00927E60">
        <w:rPr>
          <w:sz w:val="22"/>
          <w:szCs w:val="22"/>
        </w:rPr>
        <w:t xml:space="preserve">, and that these constraints alone (such as the need to allocate limited resources across competing traits) </w:t>
      </w:r>
      <w:r w:rsidR="00837F05">
        <w:rPr>
          <w:sz w:val="22"/>
          <w:szCs w:val="22"/>
        </w:rPr>
        <w:t xml:space="preserve">require </w:t>
      </w:r>
      <w:r w:rsidRPr="00927E60">
        <w:rPr>
          <w:sz w:val="22"/>
          <w:szCs w:val="22"/>
        </w:rPr>
        <w:t>the evolution of life-history trade-offs (see Section 1</w:t>
      </w:r>
      <w:r w:rsidR="00EA5309" w:rsidRPr="00927E60">
        <w:rPr>
          <w:sz w:val="22"/>
          <w:szCs w:val="22"/>
        </w:rPr>
        <w:t xml:space="preserve">; </w:t>
      </w:r>
      <w:r w:rsidR="00EA5309" w:rsidRPr="00BB3DD1">
        <w:rPr>
          <w:sz w:val="22"/>
          <w:szCs w:val="22"/>
        </w:rPr>
        <w:fldChar w:fldCharType="begin">
          <w:fldData xml:space="preserve">PEVuZE5vdGU+PENpdGU+PEF1dGhvcj5TdGVhcm5zPC9BdXRob3I+PFllYXI+MTk5MjwvWWVhcj48
UmVjTnVtPjEzMDA4PC9SZWNOdW0+PERpc3BsYXlUZXh0PlsxLDIsMTAsMjF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WmVyYTwvQXV0aG9yPjxZZWFyPjIw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</w:fldData>
        </w:fldChar>
      </w:r>
      <w:r w:rsidR="00B2413F">
        <w:rPr>
          <w:sz w:val="22"/>
          <w:szCs w:val="22"/>
        </w:rPr>
        <w:instrText xml:space="preserve"> ADDIN EN.CITE </w:instrText>
      </w:r>
      <w:r w:rsidR="00B2413F">
        <w:rPr>
          <w:sz w:val="22"/>
          <w:szCs w:val="22"/>
        </w:rPr>
        <w:fldChar w:fldCharType="begin">
          <w:fldData xml:space="preserve">PEVuZE5vdGU+PENpdGU+PEF1dGhvcj5TdGVhcm5zPC9BdXRob3I+PFllYXI+MTk5MjwvWWVhcj48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</w:fldData>
        </w:fldChar>
      </w:r>
      <w:r w:rsidR="00B2413F">
        <w:rPr>
          <w:sz w:val="22"/>
          <w:szCs w:val="22"/>
        </w:rPr>
        <w:instrText xml:space="preserve"> ADDIN EN.CITE.DATA </w:instrText>
      </w:r>
      <w:r w:rsidR="00B2413F">
        <w:rPr>
          <w:sz w:val="22"/>
          <w:szCs w:val="22"/>
        </w:rPr>
      </w:r>
      <w:r w:rsidR="00B2413F">
        <w:rPr>
          <w:sz w:val="22"/>
          <w:szCs w:val="22"/>
        </w:rPr>
        <w:fldChar w:fldCharType="end"/>
      </w:r>
      <w:r w:rsidR="00EA5309" w:rsidRPr="00BB3DD1">
        <w:rPr>
          <w:sz w:val="22"/>
          <w:szCs w:val="22"/>
        </w:rPr>
      </w:r>
      <w:r w:rsidR="00EA5309" w:rsidRPr="00BB3DD1">
        <w:rPr>
          <w:sz w:val="22"/>
          <w:szCs w:val="22"/>
        </w:rPr>
        <w:fldChar w:fldCharType="separate"/>
      </w:r>
      <w:r w:rsidR="00B2413F">
        <w:rPr>
          <w:noProof/>
          <w:sz w:val="22"/>
          <w:szCs w:val="22"/>
        </w:rPr>
        <w:t>[1,2,10,21]</w:t>
      </w:r>
      <w:r w:rsidR="00EA5309" w:rsidRPr="00BB3DD1">
        <w:rPr>
          <w:sz w:val="22"/>
          <w:szCs w:val="22"/>
        </w:rPr>
        <w:fldChar w:fldCharType="end"/>
      </w:r>
      <w:r w:rsidRPr="00927E60">
        <w:rPr>
          <w:sz w:val="22"/>
          <w:szCs w:val="22"/>
        </w:rPr>
        <w:t xml:space="preserve">). However, the nature of the absolute constraints at play and the extent to which mechanistic constraints (again, </w:t>
      </w:r>
      <w:r w:rsidR="00920756" w:rsidRPr="00927E60">
        <w:rPr>
          <w:sz w:val="22"/>
          <w:szCs w:val="22"/>
        </w:rPr>
        <w:t xml:space="preserve">those </w:t>
      </w:r>
      <w:r w:rsidRPr="00927E60">
        <w:rPr>
          <w:sz w:val="22"/>
          <w:szCs w:val="22"/>
        </w:rPr>
        <w:t xml:space="preserve">born of aspects of an organism’s existing genetic, developmental and physiological mechanisms) are also important in life-history </w:t>
      </w:r>
      <w:r w:rsidR="00920756" w:rsidRPr="00927E60">
        <w:rPr>
          <w:sz w:val="22"/>
          <w:szCs w:val="22"/>
        </w:rPr>
        <w:t>evolution remain</w:t>
      </w:r>
      <w:r w:rsidRPr="00927E60">
        <w:rPr>
          <w:sz w:val="22"/>
          <w:szCs w:val="22"/>
        </w:rPr>
        <w:t xml:space="preserve"> a matter of debate</w:t>
      </w:r>
      <w:r w:rsidR="00C202EC" w:rsidRPr="00927E60">
        <w:rPr>
          <w:sz w:val="22"/>
          <w:szCs w:val="22"/>
        </w:rPr>
        <w:t xml:space="preserve"> </w:t>
      </w:r>
      <w:r w:rsidR="00415140" w:rsidRPr="00927E60">
        <w:rPr>
          <w:sz w:val="22"/>
          <w:szCs w:val="22"/>
        </w:rPr>
        <w:t>(see Section 1</w:t>
      </w:r>
      <w:r w:rsidR="00EA5309" w:rsidRPr="00927E60">
        <w:rPr>
          <w:sz w:val="22"/>
          <w:szCs w:val="22"/>
        </w:rPr>
        <w:t xml:space="preserve">; </w:t>
      </w:r>
      <w:r w:rsidR="00EA5309" w:rsidRPr="00BB3DD1">
        <w:rPr>
          <w:sz w:val="22"/>
          <w:szCs w:val="22"/>
        </w:rPr>
        <w:fldChar w:fldCharType="begin">
          <w:fldData xml:space="preserve">PEVuZE5vdGU+PENpdGU+PEF1dGhvcj5IYXJzaG1hbjwvQXV0aG9yPjxZZWFyPjIwMDc8L1llYXI+
PFJlY051bT4xMjI3MTwvUmVjTnVtPjxEaXNwbGF5VGV4dD5bOSwxMiwyMC0yM1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RmxhdHQ8L0F1dGhvcj48WWVhcj4yMDExPC9ZZWFy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I4NC0yODU8L3BhZ2VzPjx2b2x1bWU+MTY8L3ZvbHVtZT48bnVtYmVyPjY8L251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</w:fldData>
        </w:fldChar>
      </w:r>
      <w:r w:rsidR="00997A18">
        <w:rPr>
          <w:sz w:val="22"/>
          <w:szCs w:val="22"/>
        </w:rPr>
        <w:instrText xml:space="preserve"> ADDIN EN.CITE </w:instrText>
      </w:r>
      <w:r w:rsidR="00997A18">
        <w:rPr>
          <w:sz w:val="22"/>
          <w:szCs w:val="22"/>
        </w:rPr>
        <w:fldChar w:fldCharType="begin">
          <w:fldData xml:space="preserve">PEVuZE5vdGU+PENpdGU+PEF1dGhvcj5IYXJzaG1hbjwvQXV0aG9yPjxZZWFyPjIwMDc8L1llYXI+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ODAtODY8L3BhZ2VzPjx2b2x1bWU+MjI8L3ZvbHVtZT48bnVtYmVyPjI8L251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I4NC0yODU8L3BhZ2VzPjx2b2x1bWU+MTY8L3ZvbHVtZT48bnVtYmVyPjY8L251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</w:fldData>
        </w:fldChar>
      </w:r>
      <w:r w:rsidR="00997A18">
        <w:rPr>
          <w:sz w:val="22"/>
          <w:szCs w:val="22"/>
        </w:rPr>
        <w:instrText xml:space="preserve"> ADDIN EN.CITE.DATA </w:instrText>
      </w:r>
      <w:r w:rsidR="00997A18">
        <w:rPr>
          <w:sz w:val="22"/>
          <w:szCs w:val="22"/>
        </w:rPr>
      </w:r>
      <w:r w:rsidR="00997A18">
        <w:rPr>
          <w:sz w:val="22"/>
          <w:szCs w:val="22"/>
        </w:rPr>
        <w:fldChar w:fldCharType="end"/>
      </w:r>
      <w:r w:rsidR="00EA5309" w:rsidRPr="00BB3DD1">
        <w:rPr>
          <w:sz w:val="22"/>
          <w:szCs w:val="22"/>
        </w:rPr>
      </w:r>
      <w:r w:rsidR="00EA5309" w:rsidRPr="00BB3DD1">
        <w:rPr>
          <w:sz w:val="22"/>
          <w:szCs w:val="22"/>
        </w:rPr>
        <w:fldChar w:fldCharType="separate"/>
      </w:r>
      <w:r w:rsidR="00997A18">
        <w:rPr>
          <w:noProof/>
          <w:sz w:val="22"/>
          <w:szCs w:val="22"/>
        </w:rPr>
        <w:t>[9,12,20-23]</w:t>
      </w:r>
      <w:r w:rsidR="00EA5309" w:rsidRPr="00BB3DD1">
        <w:rPr>
          <w:sz w:val="22"/>
          <w:szCs w:val="22"/>
        </w:rPr>
        <w:fldChar w:fldCharType="end"/>
      </w:r>
      <w:r w:rsidR="00415140" w:rsidRPr="00927E60">
        <w:rPr>
          <w:sz w:val="22"/>
          <w:szCs w:val="22"/>
        </w:rPr>
        <w:t>)</w:t>
      </w:r>
      <w:r w:rsidRPr="00927E60">
        <w:rPr>
          <w:sz w:val="22"/>
          <w:szCs w:val="22"/>
        </w:rPr>
        <w:t>.</w:t>
      </w:r>
      <w:r w:rsidR="00607264" w:rsidRPr="00927E60">
        <w:rPr>
          <w:sz w:val="22"/>
          <w:szCs w:val="22"/>
        </w:rPr>
        <w:t xml:space="preserve"> </w:t>
      </w:r>
      <w:r w:rsidR="009B0D00" w:rsidRPr="00927E60">
        <w:rPr>
          <w:sz w:val="22"/>
          <w:szCs w:val="22"/>
        </w:rPr>
        <w:t>Attention</w:t>
      </w:r>
      <w:r w:rsidR="009B0D00">
        <w:rPr>
          <w:sz w:val="22"/>
          <w:szCs w:val="22"/>
        </w:rPr>
        <w:t xml:space="preserve"> to </w:t>
      </w:r>
      <w:r w:rsidR="00607264" w:rsidRPr="00F2284F">
        <w:rPr>
          <w:sz w:val="22"/>
          <w:szCs w:val="22"/>
        </w:rPr>
        <w:t xml:space="preserve">evolutionary explanations for </w:t>
      </w:r>
      <w:r w:rsidR="005E7638">
        <w:rPr>
          <w:sz w:val="22"/>
          <w:szCs w:val="22"/>
        </w:rPr>
        <w:t xml:space="preserve">telomeres being one proximate cause of </w:t>
      </w:r>
      <w:r w:rsidR="00607264" w:rsidRPr="00F2284F">
        <w:rPr>
          <w:sz w:val="22"/>
          <w:szCs w:val="22"/>
        </w:rPr>
        <w:t xml:space="preserve">current-future trade-offs (see Section 3) </w:t>
      </w:r>
      <w:r w:rsidR="00BE61C0" w:rsidRPr="00F2284F">
        <w:rPr>
          <w:sz w:val="22"/>
          <w:szCs w:val="22"/>
        </w:rPr>
        <w:t>highlight</w:t>
      </w:r>
      <w:r w:rsidR="00DD4F0D" w:rsidRPr="00F2284F">
        <w:rPr>
          <w:sz w:val="22"/>
          <w:szCs w:val="22"/>
        </w:rPr>
        <w:t>s</w:t>
      </w:r>
      <w:r w:rsidR="00BE61C0" w:rsidRPr="00F2284F">
        <w:rPr>
          <w:sz w:val="22"/>
          <w:szCs w:val="22"/>
        </w:rPr>
        <w:t xml:space="preserve"> </w:t>
      </w:r>
      <w:r w:rsidR="006144FF">
        <w:rPr>
          <w:sz w:val="22"/>
          <w:szCs w:val="22"/>
        </w:rPr>
        <w:t xml:space="preserve">(i) </w:t>
      </w:r>
      <w:r w:rsidR="005E7638">
        <w:rPr>
          <w:sz w:val="22"/>
          <w:szCs w:val="22"/>
        </w:rPr>
        <w:t>a</w:t>
      </w:r>
      <w:r w:rsidR="00BE61C0" w:rsidRPr="00F2284F">
        <w:rPr>
          <w:sz w:val="22"/>
          <w:szCs w:val="22"/>
        </w:rPr>
        <w:t xml:space="preserve"> </w:t>
      </w:r>
      <w:r w:rsidR="00920756" w:rsidRPr="00F2284F">
        <w:rPr>
          <w:sz w:val="22"/>
          <w:szCs w:val="22"/>
        </w:rPr>
        <w:t xml:space="preserve">potential </w:t>
      </w:r>
      <w:r w:rsidR="005E7638">
        <w:rPr>
          <w:sz w:val="22"/>
          <w:szCs w:val="22"/>
        </w:rPr>
        <w:t xml:space="preserve">role </w:t>
      </w:r>
      <w:r w:rsidR="00920756" w:rsidRPr="00F2284F">
        <w:rPr>
          <w:sz w:val="22"/>
          <w:szCs w:val="22"/>
        </w:rPr>
        <w:t xml:space="preserve">for </w:t>
      </w:r>
      <w:r w:rsidR="00DD4F0D" w:rsidRPr="00F2284F">
        <w:rPr>
          <w:sz w:val="22"/>
          <w:szCs w:val="22"/>
        </w:rPr>
        <w:t xml:space="preserve">diverse forms of constraint </w:t>
      </w:r>
      <w:r w:rsidR="005E7638">
        <w:rPr>
          <w:sz w:val="22"/>
          <w:szCs w:val="22"/>
        </w:rPr>
        <w:t xml:space="preserve">in the evolution of this mechanism and </w:t>
      </w:r>
      <w:r w:rsidR="00282EE6">
        <w:rPr>
          <w:sz w:val="22"/>
          <w:szCs w:val="22"/>
        </w:rPr>
        <w:t>the trade-off</w:t>
      </w:r>
      <w:r w:rsidR="005E7638">
        <w:rPr>
          <w:sz w:val="22"/>
          <w:szCs w:val="22"/>
        </w:rPr>
        <w:t xml:space="preserve"> that it </w:t>
      </w:r>
      <w:r w:rsidR="00EF0E3B">
        <w:rPr>
          <w:sz w:val="22"/>
          <w:szCs w:val="22"/>
        </w:rPr>
        <w:t>is envisaged to yield</w:t>
      </w:r>
      <w:r w:rsidR="00E24C7B">
        <w:rPr>
          <w:sz w:val="22"/>
          <w:szCs w:val="22"/>
        </w:rPr>
        <w:t xml:space="preserve">, and </w:t>
      </w:r>
      <w:r w:rsidR="00702EFA">
        <w:rPr>
          <w:sz w:val="22"/>
          <w:szCs w:val="22"/>
        </w:rPr>
        <w:t xml:space="preserve">hence (ii) </w:t>
      </w:r>
      <w:r w:rsidR="00E24C7B">
        <w:rPr>
          <w:sz w:val="22"/>
          <w:szCs w:val="22"/>
        </w:rPr>
        <w:t xml:space="preserve">scope for telomere </w:t>
      </w:r>
      <w:r w:rsidR="00AC245F">
        <w:rPr>
          <w:sz w:val="22"/>
          <w:szCs w:val="22"/>
        </w:rPr>
        <w:t xml:space="preserve">research </w:t>
      </w:r>
      <w:r w:rsidR="00E24C7B">
        <w:rPr>
          <w:sz w:val="22"/>
          <w:szCs w:val="22"/>
        </w:rPr>
        <w:t xml:space="preserve">to shed light on the </w:t>
      </w:r>
      <w:r w:rsidR="00805F15">
        <w:rPr>
          <w:sz w:val="22"/>
          <w:szCs w:val="22"/>
        </w:rPr>
        <w:t>nature of the</w:t>
      </w:r>
      <w:r w:rsidR="00E565FB">
        <w:rPr>
          <w:sz w:val="22"/>
          <w:szCs w:val="22"/>
        </w:rPr>
        <w:t>se</w:t>
      </w:r>
      <w:r w:rsidR="00E24C7B">
        <w:rPr>
          <w:sz w:val="22"/>
          <w:szCs w:val="22"/>
        </w:rPr>
        <w:t xml:space="preserve"> </w:t>
      </w:r>
      <w:r w:rsidR="00BE61C0" w:rsidRPr="00F2284F">
        <w:rPr>
          <w:sz w:val="22"/>
          <w:szCs w:val="22"/>
        </w:rPr>
        <w:t>constraints.</w:t>
      </w:r>
      <w:r w:rsidR="00BB31D7" w:rsidRPr="00F2284F">
        <w:rPr>
          <w:sz w:val="22"/>
          <w:szCs w:val="22"/>
        </w:rPr>
        <w:t xml:space="preserve"> For example, </w:t>
      </w:r>
      <w:r w:rsidR="0013210B" w:rsidRPr="00F2284F">
        <w:rPr>
          <w:sz w:val="22"/>
          <w:szCs w:val="22"/>
        </w:rPr>
        <w:t xml:space="preserve">progressive telomere attrition in somatic cells could be rendered adaptive by costs of telomere maintenance (the Maintenance Costs Hypothesis), </w:t>
      </w:r>
      <w:r w:rsidR="00E005B8">
        <w:rPr>
          <w:sz w:val="22"/>
          <w:szCs w:val="22"/>
        </w:rPr>
        <w:t xml:space="preserve">and </w:t>
      </w:r>
      <w:r w:rsidR="00732C4A">
        <w:rPr>
          <w:sz w:val="22"/>
          <w:szCs w:val="22"/>
        </w:rPr>
        <w:t xml:space="preserve">these </w:t>
      </w:r>
      <w:r w:rsidR="00F7313D">
        <w:rPr>
          <w:sz w:val="22"/>
          <w:szCs w:val="22"/>
        </w:rPr>
        <w:t xml:space="preserve">costs </w:t>
      </w:r>
      <w:r w:rsidR="00732C4A">
        <w:rPr>
          <w:sz w:val="22"/>
          <w:szCs w:val="22"/>
        </w:rPr>
        <w:t xml:space="preserve">could arise </w:t>
      </w:r>
      <w:r w:rsidR="00E005B8">
        <w:rPr>
          <w:sz w:val="22"/>
          <w:szCs w:val="22"/>
        </w:rPr>
        <w:t xml:space="preserve">solely </w:t>
      </w:r>
      <w:r w:rsidR="0013210B" w:rsidRPr="00F2284F">
        <w:rPr>
          <w:sz w:val="22"/>
          <w:szCs w:val="22"/>
        </w:rPr>
        <w:t xml:space="preserve">from </w:t>
      </w:r>
      <w:r w:rsidR="00F7313D">
        <w:rPr>
          <w:sz w:val="22"/>
          <w:szCs w:val="22"/>
        </w:rPr>
        <w:t>constraint</w:t>
      </w:r>
      <w:r w:rsidR="00F2284F">
        <w:rPr>
          <w:sz w:val="22"/>
          <w:szCs w:val="22"/>
        </w:rPr>
        <w:t>s</w:t>
      </w:r>
      <w:r w:rsidR="00F7313D">
        <w:rPr>
          <w:sz w:val="22"/>
          <w:szCs w:val="22"/>
        </w:rPr>
        <w:t xml:space="preserve"> on </w:t>
      </w:r>
      <w:r w:rsidR="007C23CE" w:rsidRPr="00F2284F">
        <w:rPr>
          <w:sz w:val="22"/>
          <w:szCs w:val="22"/>
        </w:rPr>
        <w:t xml:space="preserve">resource </w:t>
      </w:r>
      <w:r w:rsidR="00F7313D">
        <w:rPr>
          <w:sz w:val="22"/>
          <w:szCs w:val="22"/>
        </w:rPr>
        <w:t xml:space="preserve">utilisation </w:t>
      </w:r>
      <w:r w:rsidR="007C23CE" w:rsidRPr="00F2284F">
        <w:rPr>
          <w:sz w:val="22"/>
          <w:szCs w:val="22"/>
        </w:rPr>
        <w:t>(</w:t>
      </w:r>
      <w:r w:rsidR="0013210B" w:rsidRPr="00F2284F">
        <w:rPr>
          <w:sz w:val="22"/>
          <w:szCs w:val="22"/>
        </w:rPr>
        <w:t xml:space="preserve">the absolute constraint </w:t>
      </w:r>
      <w:r w:rsidR="00E005B8">
        <w:rPr>
          <w:sz w:val="22"/>
          <w:szCs w:val="22"/>
        </w:rPr>
        <w:t xml:space="preserve">already </w:t>
      </w:r>
      <w:r w:rsidR="0013210B" w:rsidRPr="00F2284F">
        <w:rPr>
          <w:sz w:val="22"/>
          <w:szCs w:val="22"/>
        </w:rPr>
        <w:t>at the heart of resource allocation models of life-history evolution</w:t>
      </w:r>
      <w:r w:rsidR="007C23CE">
        <w:rPr>
          <w:sz w:val="22"/>
          <w:szCs w:val="22"/>
        </w:rPr>
        <w:t>)</w:t>
      </w:r>
      <w:r w:rsidR="00E005B8">
        <w:rPr>
          <w:sz w:val="22"/>
          <w:szCs w:val="22"/>
        </w:rPr>
        <w:t xml:space="preserve">. However, </w:t>
      </w:r>
      <w:r w:rsidR="00EF59C0" w:rsidRPr="00F2284F">
        <w:rPr>
          <w:sz w:val="22"/>
          <w:szCs w:val="22"/>
        </w:rPr>
        <w:t xml:space="preserve">other </w:t>
      </w:r>
      <w:r w:rsidR="001F201C" w:rsidRPr="00F2284F">
        <w:rPr>
          <w:sz w:val="22"/>
          <w:szCs w:val="22"/>
        </w:rPr>
        <w:t xml:space="preserve">types of cost </w:t>
      </w:r>
      <w:r w:rsidR="00E005B8">
        <w:rPr>
          <w:sz w:val="22"/>
          <w:szCs w:val="22"/>
        </w:rPr>
        <w:t xml:space="preserve">could </w:t>
      </w:r>
      <w:r w:rsidR="00020F34">
        <w:rPr>
          <w:sz w:val="22"/>
          <w:szCs w:val="22"/>
        </w:rPr>
        <w:t xml:space="preserve">also </w:t>
      </w:r>
      <w:r w:rsidR="00E005B8">
        <w:rPr>
          <w:sz w:val="22"/>
          <w:szCs w:val="22"/>
        </w:rPr>
        <w:t xml:space="preserve">play a role </w:t>
      </w:r>
      <w:r w:rsidR="001F201C" w:rsidRPr="00F2284F">
        <w:rPr>
          <w:sz w:val="22"/>
          <w:szCs w:val="22"/>
        </w:rPr>
        <w:t xml:space="preserve">(e.g. telomere maintenance </w:t>
      </w:r>
      <w:r w:rsidR="00E005B8">
        <w:rPr>
          <w:sz w:val="22"/>
          <w:szCs w:val="22"/>
        </w:rPr>
        <w:t xml:space="preserve">could </w:t>
      </w:r>
      <w:r w:rsidR="00020F34">
        <w:rPr>
          <w:sz w:val="22"/>
          <w:szCs w:val="22"/>
        </w:rPr>
        <w:t xml:space="preserve">conceivably </w:t>
      </w:r>
      <w:r w:rsidR="00E005B8" w:rsidRPr="00F2284F">
        <w:rPr>
          <w:sz w:val="22"/>
          <w:szCs w:val="22"/>
        </w:rPr>
        <w:t>entail</w:t>
      </w:r>
      <w:r w:rsidR="001F201C" w:rsidRPr="00F2284F">
        <w:rPr>
          <w:sz w:val="22"/>
          <w:szCs w:val="22"/>
        </w:rPr>
        <w:t xml:space="preserve"> risks to chromosomal </w:t>
      </w:r>
      <w:r w:rsidR="000D5514" w:rsidRPr="00033CD4">
        <w:rPr>
          <w:sz w:val="22"/>
          <w:szCs w:val="22"/>
        </w:rPr>
        <w:t>integrity</w:t>
      </w:r>
      <w:r w:rsidR="001F201C" w:rsidRPr="00F2284F">
        <w:rPr>
          <w:sz w:val="22"/>
          <w:szCs w:val="22"/>
        </w:rPr>
        <w:t xml:space="preserve">) </w:t>
      </w:r>
      <w:r w:rsidR="00E005B8">
        <w:rPr>
          <w:sz w:val="22"/>
          <w:szCs w:val="22"/>
        </w:rPr>
        <w:t xml:space="preserve">and </w:t>
      </w:r>
      <w:r w:rsidR="000A15E4">
        <w:rPr>
          <w:sz w:val="22"/>
          <w:szCs w:val="22"/>
        </w:rPr>
        <w:t xml:space="preserve">be born instead of </w:t>
      </w:r>
      <w:r w:rsidR="00127114" w:rsidRPr="00F2284F">
        <w:rPr>
          <w:sz w:val="22"/>
          <w:szCs w:val="22"/>
        </w:rPr>
        <w:t>mechanistic constraints</w:t>
      </w:r>
      <w:r w:rsidR="006A28C7" w:rsidRPr="00F2284F">
        <w:rPr>
          <w:sz w:val="22"/>
          <w:szCs w:val="22"/>
        </w:rPr>
        <w:t>, absolute constraints or interactions between the two.</w:t>
      </w:r>
      <w:r w:rsidR="00904AE8">
        <w:rPr>
          <w:sz w:val="22"/>
          <w:szCs w:val="22"/>
        </w:rPr>
        <w:t xml:space="preserve"> </w:t>
      </w:r>
      <w:r w:rsidR="00422386">
        <w:rPr>
          <w:sz w:val="22"/>
          <w:szCs w:val="22"/>
        </w:rPr>
        <w:t xml:space="preserve">Similarly, while a risk of </w:t>
      </w:r>
      <w:r w:rsidR="00422386" w:rsidRPr="00F962D8">
        <w:rPr>
          <w:sz w:val="22"/>
          <w:szCs w:val="22"/>
        </w:rPr>
        <w:t xml:space="preserve">cancer could also have selected for telomere attrition, </w:t>
      </w:r>
      <w:r w:rsidR="004576A7" w:rsidRPr="00F962D8">
        <w:rPr>
          <w:sz w:val="22"/>
          <w:szCs w:val="22"/>
        </w:rPr>
        <w:t xml:space="preserve">cancer risk itself </w:t>
      </w:r>
      <w:r w:rsidR="00C803E1" w:rsidRPr="00F962D8">
        <w:rPr>
          <w:sz w:val="22"/>
          <w:szCs w:val="22"/>
        </w:rPr>
        <w:t xml:space="preserve">could </w:t>
      </w:r>
      <w:r w:rsidR="00F517A7" w:rsidRPr="00F962D8">
        <w:rPr>
          <w:sz w:val="22"/>
          <w:szCs w:val="22"/>
        </w:rPr>
        <w:t xml:space="preserve">be </w:t>
      </w:r>
      <w:r w:rsidR="00A06CED" w:rsidRPr="00F962D8">
        <w:rPr>
          <w:sz w:val="22"/>
          <w:szCs w:val="22"/>
        </w:rPr>
        <w:t xml:space="preserve">attributable </w:t>
      </w:r>
      <w:r w:rsidR="0096776D" w:rsidRPr="00F962D8">
        <w:rPr>
          <w:sz w:val="22"/>
          <w:szCs w:val="22"/>
        </w:rPr>
        <w:t xml:space="preserve">principally </w:t>
      </w:r>
      <w:r w:rsidR="00F517A7" w:rsidRPr="00F962D8">
        <w:rPr>
          <w:sz w:val="22"/>
          <w:szCs w:val="22"/>
        </w:rPr>
        <w:t xml:space="preserve">to </w:t>
      </w:r>
      <w:r w:rsidR="00060A84" w:rsidRPr="00F962D8">
        <w:rPr>
          <w:sz w:val="22"/>
          <w:szCs w:val="22"/>
        </w:rPr>
        <w:t xml:space="preserve">constraints on </w:t>
      </w:r>
      <w:r w:rsidR="00F517A7" w:rsidRPr="00F962D8">
        <w:rPr>
          <w:sz w:val="22"/>
          <w:szCs w:val="22"/>
        </w:rPr>
        <w:t xml:space="preserve">resource </w:t>
      </w:r>
      <w:r w:rsidR="00060A84" w:rsidRPr="00F962D8">
        <w:rPr>
          <w:sz w:val="22"/>
          <w:szCs w:val="22"/>
        </w:rPr>
        <w:t xml:space="preserve">utilisation </w:t>
      </w:r>
      <w:r w:rsidR="00F517A7" w:rsidRPr="00F962D8">
        <w:rPr>
          <w:sz w:val="22"/>
          <w:szCs w:val="22"/>
        </w:rPr>
        <w:t xml:space="preserve">(e.g. if </w:t>
      </w:r>
      <w:r w:rsidR="00AE5B18" w:rsidRPr="00F962D8">
        <w:rPr>
          <w:sz w:val="22"/>
          <w:szCs w:val="22"/>
        </w:rPr>
        <w:t xml:space="preserve">cancer </w:t>
      </w:r>
      <w:r w:rsidR="00530438" w:rsidRPr="00F962D8">
        <w:rPr>
          <w:sz w:val="22"/>
          <w:szCs w:val="22"/>
        </w:rPr>
        <w:t>mitigation is too expensive to perfect</w:t>
      </w:r>
      <w:r w:rsidR="00997A18" w:rsidRPr="00F962D8">
        <w:rPr>
          <w:sz w:val="22"/>
          <w:szCs w:val="22"/>
        </w:rPr>
        <w:t xml:space="preserve"> </w:t>
      </w:r>
      <w:r w:rsidR="00997A18" w:rsidRPr="00F962D8">
        <w:rPr>
          <w:sz w:val="22"/>
          <w:szCs w:val="22"/>
        </w:rPr>
        <w:fldChar w:fldCharType="begin">
          <w:fldData xml:space="preserve">PEVuZE5vdGU+PENpdGU+PEF1dGhvcj5WaXR0ZWNvcTwvQXV0aG9yPjxZZWFyPjIwMTM8L1llYXI+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YyOC02MzU8L3BhZ2VzPjx2b2x1bWU+Mjg8L3ZvbHVtZT48bnVtYmVyPjExPC9u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</w:fldData>
        </w:fldChar>
      </w:r>
      <w:r w:rsidR="00156B13" w:rsidRPr="00F962D8">
        <w:rPr>
          <w:sz w:val="22"/>
          <w:szCs w:val="22"/>
        </w:rPr>
        <w:instrText xml:space="preserve"> ADDIN EN.CITE </w:instrText>
      </w:r>
      <w:r w:rsidR="00156B13" w:rsidRPr="00F962D8">
        <w:rPr>
          <w:sz w:val="22"/>
          <w:szCs w:val="22"/>
        </w:rPr>
        <w:fldChar w:fldCharType="begin">
          <w:fldData xml:space="preserve">PEVuZE5vdGU+PENpdGU+PEF1dGhvcj5WaXR0ZWNvcTwvQXV0aG9yPjxZZWFyPjIwMTM8L1llYXI+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</w:fldData>
        </w:fldChar>
      </w:r>
      <w:r w:rsidR="00156B13" w:rsidRPr="00F962D8">
        <w:rPr>
          <w:sz w:val="22"/>
          <w:szCs w:val="22"/>
        </w:rPr>
        <w:instrText xml:space="preserve"> ADDIN EN.CITE.DATA </w:instrText>
      </w:r>
      <w:r w:rsidR="00156B13" w:rsidRPr="00F962D8">
        <w:rPr>
          <w:sz w:val="22"/>
          <w:szCs w:val="22"/>
        </w:rPr>
      </w:r>
      <w:r w:rsidR="00156B13" w:rsidRPr="00F962D8">
        <w:rPr>
          <w:sz w:val="22"/>
          <w:szCs w:val="22"/>
        </w:rPr>
        <w:fldChar w:fldCharType="end"/>
      </w:r>
      <w:r w:rsidR="00997A18" w:rsidRPr="00F962D8">
        <w:rPr>
          <w:sz w:val="22"/>
          <w:szCs w:val="22"/>
        </w:rPr>
      </w:r>
      <w:r w:rsidR="00997A18" w:rsidRPr="00F962D8">
        <w:rPr>
          <w:sz w:val="22"/>
          <w:szCs w:val="22"/>
        </w:rPr>
        <w:fldChar w:fldCharType="separate"/>
      </w:r>
      <w:r w:rsidR="00156B13" w:rsidRPr="00F962D8">
        <w:rPr>
          <w:noProof/>
          <w:sz w:val="22"/>
          <w:szCs w:val="22"/>
        </w:rPr>
        <w:t>[89-91,93]</w:t>
      </w:r>
      <w:r w:rsidR="00997A18" w:rsidRPr="00F962D8">
        <w:rPr>
          <w:sz w:val="22"/>
          <w:szCs w:val="22"/>
        </w:rPr>
        <w:fldChar w:fldCharType="end"/>
      </w:r>
      <w:r w:rsidR="00530438" w:rsidRPr="00F962D8">
        <w:rPr>
          <w:sz w:val="22"/>
          <w:szCs w:val="22"/>
        </w:rPr>
        <w:t xml:space="preserve">), </w:t>
      </w:r>
      <w:r w:rsidR="009A4357" w:rsidRPr="00F962D8">
        <w:rPr>
          <w:sz w:val="22"/>
          <w:szCs w:val="22"/>
        </w:rPr>
        <w:t xml:space="preserve">but </w:t>
      </w:r>
      <w:r w:rsidR="00530438" w:rsidRPr="00F962D8">
        <w:rPr>
          <w:sz w:val="22"/>
          <w:szCs w:val="22"/>
        </w:rPr>
        <w:t xml:space="preserve">other forms of constraint could </w:t>
      </w:r>
      <w:r w:rsidR="009A4357" w:rsidRPr="00F962D8">
        <w:rPr>
          <w:sz w:val="22"/>
          <w:szCs w:val="22"/>
        </w:rPr>
        <w:t xml:space="preserve">again be </w:t>
      </w:r>
      <w:r w:rsidR="00530438" w:rsidRPr="00F962D8">
        <w:rPr>
          <w:sz w:val="22"/>
          <w:szCs w:val="22"/>
        </w:rPr>
        <w:t xml:space="preserve">at play (e.g. if </w:t>
      </w:r>
      <w:r w:rsidR="00156B13" w:rsidRPr="00F962D8">
        <w:rPr>
          <w:sz w:val="22"/>
          <w:szCs w:val="22"/>
        </w:rPr>
        <w:t>molecular proof-reading mechanisms are</w:t>
      </w:r>
      <w:r w:rsidR="00530438" w:rsidRPr="00F962D8">
        <w:rPr>
          <w:sz w:val="22"/>
          <w:szCs w:val="22"/>
        </w:rPr>
        <w:t xml:space="preserve"> impossible to pe</w:t>
      </w:r>
      <w:r w:rsidR="00530438" w:rsidRPr="00F2284F">
        <w:rPr>
          <w:sz w:val="22"/>
          <w:szCs w:val="22"/>
        </w:rPr>
        <w:t>rfect</w:t>
      </w:r>
      <w:r w:rsidR="00156B13">
        <w:rPr>
          <w:sz w:val="22"/>
          <w:szCs w:val="22"/>
        </w:rPr>
        <w:t xml:space="preserve"> </w:t>
      </w:r>
      <w:r w:rsidR="00F962D8">
        <w:rPr>
          <w:sz w:val="22"/>
          <w:szCs w:val="22"/>
        </w:rPr>
        <w:fldChar w:fldCharType="begin">
          <w:fldData xml:space="preserve">PEVuZE5vdGU+PENpdGU+PEF1dGhvcj5OaW5pbzwvQXV0aG9yPjxZZWFyPjE5NzU8L1llYXI+PFJl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0NTA3LTQ1MTA8L3BhZ2VzPjx2b2x1bWU+NzY8L3ZvbHVt
ZT48bnVtYmVyPjk8L251bWJlcj48ZGF0ZXM+PHllYXI+MTk3OTwveWVhcj48L2RhdGVzPjxpc2Ju
PjAwMjctODQyNDwvaXNibj48YWNjZXNzaW9uLW51bT5XT1M6QTE5NzlITTg4NjAwMDc4PC9hY2Nl
c3Npb24tbnVtPjx1cmxzPjxyZWxhdGVkLXVybHM+PHVybD4mbHQ7R28gdG8gSVNJJmd0OzovL1dP
UzpBMTk3OUhNODg2MDAwNzg8L3VybD48L3JlbGF0ZWQtdXJscz48L3VybHM+PGVsZWN0cm9uaWMt
cmVzb3VyY2UtbnVtPkRvaSAxMC4xMDczL1BuYXMuNzYuOS40NTA3PC9lbGVjdHJvbmljLXJlc291
cmNlLW51bT48bGFuZ3VhZ2U+RW5nbGlzaDwvbGFuZ3VhZ2U+PC9yZWNvcmQ+PC9DaXRlPjwvRW5k
Tm90ZT4A
</w:fldData>
        </w:fldChar>
      </w:r>
      <w:r w:rsidR="00F962D8">
        <w:rPr>
          <w:sz w:val="22"/>
          <w:szCs w:val="22"/>
        </w:rPr>
        <w:instrText xml:space="preserve"> ADDIN EN.CITE </w:instrText>
      </w:r>
      <w:r w:rsidR="00F962D8">
        <w:rPr>
          <w:sz w:val="22"/>
          <w:szCs w:val="22"/>
        </w:rPr>
        <w:fldChar w:fldCharType="begin">
          <w:fldData xml:space="preserve">PEVuZE5vdGU+PENpdGU+PEF1dGhvcj5OaW5pbzwvQXV0aG9yPjxZZWFyPjE5NzU8L1llYXI+PFJl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0NTA3LTQ1MTA8L3BhZ2VzPjx2b2x1bWU+NzY8L3ZvbHVt
ZT48bnVtYmVyPjk8L251bWJlcj48ZGF0ZXM+PHllYXI+MTk3OTwveWVhcj48L2RhdGVzPjxpc2Ju
PjAwMjctODQyNDwvaXNibj48YWNjZXNzaW9uLW51bT5XT1M6QTE5NzlITTg4NjAwMDc4PC9hY2Nl
c3Npb24tbnVtPjx1cmxzPjxyZWxhdGVkLXVybHM+PHVybD4mbHQ7R28gdG8gSVNJJmd0OzovL1dP
UzpBMTk3OUhNODg2MDAwNzg8L3VybD48L3JlbGF0ZWQtdXJscz48L3VybHM+PGVsZWN0cm9uaWMt
cmVzb3VyY2UtbnVtPkRvaSAxMC4xMDczL1BuYXMuNzYuOS40NTA3PC9lbGVjdHJvbmljLXJlc291
cmNlLW51bT48bGFuZ3VhZ2U+RW5nbGlzaDwvbGFuZ3VhZ2U+PC9yZWNvcmQ+PC9DaXRlPjwvRW5k
Tm90ZT4A
</w:fldData>
        </w:fldChar>
      </w:r>
      <w:r w:rsidR="00F962D8">
        <w:rPr>
          <w:sz w:val="22"/>
          <w:szCs w:val="22"/>
        </w:rPr>
        <w:instrText xml:space="preserve"> ADDIN EN.CITE.DATA </w:instrText>
      </w:r>
      <w:r w:rsidR="00F962D8">
        <w:rPr>
          <w:sz w:val="22"/>
          <w:szCs w:val="22"/>
        </w:rPr>
      </w:r>
      <w:r w:rsidR="00F962D8">
        <w:rPr>
          <w:sz w:val="22"/>
          <w:szCs w:val="22"/>
        </w:rPr>
        <w:fldChar w:fldCharType="end"/>
      </w:r>
      <w:r w:rsidR="00F962D8">
        <w:rPr>
          <w:sz w:val="22"/>
          <w:szCs w:val="22"/>
        </w:rPr>
      </w:r>
      <w:r w:rsidR="00F962D8">
        <w:rPr>
          <w:sz w:val="22"/>
          <w:szCs w:val="22"/>
        </w:rPr>
        <w:fldChar w:fldCharType="separate"/>
      </w:r>
      <w:r w:rsidR="00F962D8">
        <w:rPr>
          <w:noProof/>
          <w:sz w:val="22"/>
          <w:szCs w:val="22"/>
        </w:rPr>
        <w:t>[99,100]</w:t>
      </w:r>
      <w:r w:rsidR="00F962D8">
        <w:rPr>
          <w:sz w:val="22"/>
          <w:szCs w:val="22"/>
        </w:rPr>
        <w:fldChar w:fldCharType="end"/>
      </w:r>
      <w:r w:rsidR="00530438" w:rsidRPr="00F2284F">
        <w:rPr>
          <w:sz w:val="22"/>
          <w:szCs w:val="22"/>
        </w:rPr>
        <w:t>).</w:t>
      </w:r>
      <w:r w:rsidR="00E36F0E">
        <w:rPr>
          <w:sz w:val="22"/>
          <w:szCs w:val="22"/>
        </w:rPr>
        <w:t xml:space="preserve"> </w:t>
      </w:r>
      <w:r w:rsidR="004F298C">
        <w:rPr>
          <w:sz w:val="22"/>
          <w:szCs w:val="22"/>
        </w:rPr>
        <w:t xml:space="preserve">If telomeres ultimately are found to play a causal role in current-future trade-offs, attempts to </w:t>
      </w:r>
      <w:r w:rsidR="00DD7730">
        <w:rPr>
          <w:sz w:val="22"/>
          <w:szCs w:val="22"/>
        </w:rPr>
        <w:t xml:space="preserve">establish </w:t>
      </w:r>
      <w:r w:rsidR="00111557">
        <w:rPr>
          <w:sz w:val="22"/>
          <w:szCs w:val="22"/>
        </w:rPr>
        <w:t xml:space="preserve">the </w:t>
      </w:r>
      <w:r w:rsidR="00DC179E">
        <w:rPr>
          <w:sz w:val="22"/>
          <w:szCs w:val="22"/>
        </w:rPr>
        <w:t>importance</w:t>
      </w:r>
      <w:r w:rsidR="00CF70A4">
        <w:rPr>
          <w:sz w:val="22"/>
          <w:szCs w:val="22"/>
        </w:rPr>
        <w:t xml:space="preserve"> </w:t>
      </w:r>
      <w:r w:rsidR="004F298C">
        <w:rPr>
          <w:sz w:val="22"/>
          <w:szCs w:val="22"/>
        </w:rPr>
        <w:t xml:space="preserve">of these </w:t>
      </w:r>
      <w:r w:rsidR="00111557">
        <w:rPr>
          <w:sz w:val="22"/>
          <w:szCs w:val="22"/>
        </w:rPr>
        <w:t xml:space="preserve">various </w:t>
      </w:r>
      <w:r w:rsidR="004F298C">
        <w:rPr>
          <w:sz w:val="22"/>
          <w:szCs w:val="22"/>
        </w:rPr>
        <w:t xml:space="preserve">forms of constraint </w:t>
      </w:r>
      <w:r w:rsidR="003E5DBE">
        <w:rPr>
          <w:sz w:val="22"/>
          <w:szCs w:val="22"/>
        </w:rPr>
        <w:t>could</w:t>
      </w:r>
      <w:r w:rsidR="004252CE">
        <w:rPr>
          <w:sz w:val="22"/>
          <w:szCs w:val="22"/>
        </w:rPr>
        <w:t xml:space="preserve"> </w:t>
      </w:r>
      <w:r w:rsidR="004F298C">
        <w:rPr>
          <w:sz w:val="22"/>
          <w:szCs w:val="22"/>
        </w:rPr>
        <w:t xml:space="preserve">therefore </w:t>
      </w:r>
      <w:r w:rsidR="00DC179E">
        <w:rPr>
          <w:sz w:val="22"/>
          <w:szCs w:val="22"/>
        </w:rPr>
        <w:t>contribute significantly to our understanding of life-history evolution</w:t>
      </w:r>
      <w:r w:rsidR="004F298C">
        <w:rPr>
          <w:sz w:val="22"/>
          <w:szCs w:val="22"/>
        </w:rPr>
        <w:t>.</w:t>
      </w:r>
    </w:p>
    <w:p w14:paraId="3A9326C1" w14:textId="77777777" w:rsidR="00FD4C53" w:rsidRPr="002612F4" w:rsidRDefault="00FD4C53" w:rsidP="00407275">
      <w:pPr>
        <w:spacing w:line="480" w:lineRule="auto"/>
        <w:rPr>
          <w:sz w:val="22"/>
          <w:szCs w:val="22"/>
        </w:rPr>
      </w:pPr>
    </w:p>
    <w:p w14:paraId="10175223" w14:textId="474FCB8D" w:rsidR="00F43EBC" w:rsidRDefault="008F7927" w:rsidP="00015942">
      <w:pPr>
        <w:spacing w:line="480" w:lineRule="auto"/>
        <w:rPr>
          <w:sz w:val="22"/>
          <w:szCs w:val="22"/>
        </w:rPr>
      </w:pPr>
      <w:r>
        <w:rPr>
          <w:sz w:val="22"/>
          <w:szCs w:val="22"/>
        </w:rPr>
        <w:t xml:space="preserve">Telomere biology </w:t>
      </w:r>
      <w:r w:rsidR="00842B6F">
        <w:rPr>
          <w:sz w:val="22"/>
          <w:szCs w:val="22"/>
        </w:rPr>
        <w:t xml:space="preserve">also </w:t>
      </w:r>
      <w:r>
        <w:rPr>
          <w:sz w:val="22"/>
          <w:szCs w:val="22"/>
        </w:rPr>
        <w:t xml:space="preserve">has the potential to shed light on the </w:t>
      </w:r>
      <w:r w:rsidR="000A31C6">
        <w:rPr>
          <w:sz w:val="22"/>
          <w:szCs w:val="22"/>
        </w:rPr>
        <w:t>‘form’ of current-future trade-offs and ageing trajectories</w:t>
      </w:r>
      <w:r w:rsidR="00D47A17">
        <w:rPr>
          <w:sz w:val="22"/>
          <w:szCs w:val="22"/>
        </w:rPr>
        <w:t xml:space="preserve">, given the potential for telomeric evolution to have modified these traits. </w:t>
      </w:r>
      <w:r w:rsidR="007D75A2">
        <w:rPr>
          <w:sz w:val="22"/>
          <w:szCs w:val="22"/>
        </w:rPr>
        <w:t xml:space="preserve">With regard to </w:t>
      </w:r>
      <w:r w:rsidR="0069639A">
        <w:rPr>
          <w:sz w:val="22"/>
          <w:szCs w:val="22"/>
        </w:rPr>
        <w:t xml:space="preserve">impacts on the form of </w:t>
      </w:r>
      <w:r w:rsidR="007D75A2">
        <w:rPr>
          <w:sz w:val="22"/>
          <w:szCs w:val="22"/>
        </w:rPr>
        <w:t xml:space="preserve">current-future trade-offs, </w:t>
      </w:r>
      <w:r w:rsidR="00B373A6">
        <w:rPr>
          <w:sz w:val="22"/>
          <w:szCs w:val="22"/>
        </w:rPr>
        <w:t xml:space="preserve">imagine that in the absence of a telomere attrition strategy </w:t>
      </w:r>
      <w:r w:rsidR="00BE4A9E">
        <w:rPr>
          <w:sz w:val="22"/>
          <w:szCs w:val="22"/>
        </w:rPr>
        <w:t>current investment in reproduction accelerate</w:t>
      </w:r>
      <w:r w:rsidR="0069639A">
        <w:rPr>
          <w:sz w:val="22"/>
          <w:szCs w:val="22"/>
        </w:rPr>
        <w:t>d</w:t>
      </w:r>
      <w:r w:rsidR="00BE4A9E">
        <w:rPr>
          <w:sz w:val="22"/>
          <w:szCs w:val="22"/>
        </w:rPr>
        <w:t xml:space="preserve"> DNA damage accumulation</w:t>
      </w:r>
      <w:r w:rsidR="00B373A6">
        <w:rPr>
          <w:sz w:val="22"/>
          <w:szCs w:val="22"/>
        </w:rPr>
        <w:t xml:space="preserve"> </w:t>
      </w:r>
      <w:r w:rsidR="00386583">
        <w:rPr>
          <w:sz w:val="22"/>
          <w:szCs w:val="22"/>
        </w:rPr>
        <w:t xml:space="preserve">(e.g. via increases in ROS production) </w:t>
      </w:r>
      <w:r w:rsidR="00B373A6">
        <w:rPr>
          <w:sz w:val="22"/>
          <w:szCs w:val="22"/>
        </w:rPr>
        <w:t>and thereby increase</w:t>
      </w:r>
      <w:r w:rsidR="0069639A">
        <w:rPr>
          <w:sz w:val="22"/>
          <w:szCs w:val="22"/>
        </w:rPr>
        <w:t>d</w:t>
      </w:r>
      <w:r w:rsidR="00B373A6">
        <w:rPr>
          <w:sz w:val="22"/>
          <w:szCs w:val="22"/>
        </w:rPr>
        <w:t xml:space="preserve"> </w:t>
      </w:r>
      <w:r w:rsidR="00BE4A9E" w:rsidRPr="003D5998">
        <w:rPr>
          <w:sz w:val="22"/>
          <w:szCs w:val="22"/>
        </w:rPr>
        <w:t>cancer risk</w:t>
      </w:r>
      <w:r w:rsidR="00B373A6" w:rsidRPr="003D5998">
        <w:rPr>
          <w:sz w:val="22"/>
          <w:szCs w:val="22"/>
        </w:rPr>
        <w:t xml:space="preserve">, yielding a </w:t>
      </w:r>
      <w:r w:rsidR="005E4083" w:rsidRPr="003D5998">
        <w:rPr>
          <w:sz w:val="22"/>
          <w:szCs w:val="22"/>
        </w:rPr>
        <w:t xml:space="preserve">particular </w:t>
      </w:r>
      <w:r w:rsidR="002D5214" w:rsidRPr="003D5998">
        <w:rPr>
          <w:sz w:val="22"/>
          <w:szCs w:val="22"/>
        </w:rPr>
        <w:t xml:space="preserve">form </w:t>
      </w:r>
      <w:r w:rsidR="00B373A6" w:rsidRPr="003D5998">
        <w:rPr>
          <w:sz w:val="22"/>
          <w:szCs w:val="22"/>
        </w:rPr>
        <w:t>of current-future trade-off</w:t>
      </w:r>
      <w:r w:rsidR="00BE4A9E" w:rsidRPr="003D5998">
        <w:rPr>
          <w:sz w:val="22"/>
          <w:szCs w:val="22"/>
        </w:rPr>
        <w:t xml:space="preserve">. </w:t>
      </w:r>
      <w:r w:rsidR="00F745B7" w:rsidRPr="003D5998">
        <w:rPr>
          <w:sz w:val="22"/>
          <w:szCs w:val="22"/>
        </w:rPr>
        <w:t>T</w:t>
      </w:r>
      <w:r w:rsidR="00B373A6" w:rsidRPr="003D5998">
        <w:rPr>
          <w:sz w:val="22"/>
          <w:szCs w:val="22"/>
        </w:rPr>
        <w:t xml:space="preserve">he evolution of telomere attrition </w:t>
      </w:r>
      <w:r w:rsidR="00F745B7" w:rsidRPr="003D5998">
        <w:rPr>
          <w:sz w:val="22"/>
          <w:szCs w:val="22"/>
        </w:rPr>
        <w:t xml:space="preserve">for </w:t>
      </w:r>
      <w:r w:rsidR="0020490C" w:rsidRPr="003D5998">
        <w:rPr>
          <w:sz w:val="22"/>
          <w:szCs w:val="22"/>
        </w:rPr>
        <w:t xml:space="preserve">the purposes of </w:t>
      </w:r>
      <w:r w:rsidR="00F745B7" w:rsidRPr="003D5998">
        <w:rPr>
          <w:sz w:val="22"/>
          <w:szCs w:val="22"/>
        </w:rPr>
        <w:t xml:space="preserve">cancer surveillance in this scenario </w:t>
      </w:r>
      <w:r w:rsidR="00E8353D" w:rsidRPr="003D5998">
        <w:rPr>
          <w:sz w:val="22"/>
          <w:szCs w:val="22"/>
        </w:rPr>
        <w:t>c</w:t>
      </w:r>
      <w:r w:rsidR="006425D6" w:rsidRPr="003D5998">
        <w:rPr>
          <w:sz w:val="22"/>
          <w:szCs w:val="22"/>
        </w:rPr>
        <w:t xml:space="preserve">ould then alter the </w:t>
      </w:r>
      <w:r w:rsidR="0020490C" w:rsidRPr="003D5998">
        <w:rPr>
          <w:sz w:val="22"/>
          <w:szCs w:val="22"/>
        </w:rPr>
        <w:t xml:space="preserve">nature </w:t>
      </w:r>
      <w:r w:rsidR="0092664A" w:rsidRPr="003D5998">
        <w:rPr>
          <w:sz w:val="22"/>
          <w:szCs w:val="22"/>
        </w:rPr>
        <w:t xml:space="preserve">of the </w:t>
      </w:r>
      <w:r w:rsidR="00F745B7" w:rsidRPr="003D5998">
        <w:rPr>
          <w:sz w:val="22"/>
          <w:szCs w:val="22"/>
        </w:rPr>
        <w:t>cost of reproduction</w:t>
      </w:r>
      <w:r w:rsidR="0092664A" w:rsidRPr="003D5998">
        <w:rPr>
          <w:sz w:val="22"/>
          <w:szCs w:val="22"/>
        </w:rPr>
        <w:t xml:space="preserve"> </w:t>
      </w:r>
      <w:r w:rsidR="00F745B7" w:rsidRPr="003D5998">
        <w:rPr>
          <w:sz w:val="22"/>
          <w:szCs w:val="22"/>
        </w:rPr>
        <w:t xml:space="preserve">and </w:t>
      </w:r>
      <w:r w:rsidR="0020490C" w:rsidRPr="003D5998">
        <w:rPr>
          <w:sz w:val="22"/>
          <w:szCs w:val="22"/>
        </w:rPr>
        <w:t xml:space="preserve">the form of the </w:t>
      </w:r>
      <w:r w:rsidR="00F745B7" w:rsidRPr="003D5998">
        <w:rPr>
          <w:sz w:val="22"/>
          <w:szCs w:val="22"/>
        </w:rPr>
        <w:t>current-future trade-off</w:t>
      </w:r>
      <w:r w:rsidR="00E8353D" w:rsidRPr="003D5998">
        <w:rPr>
          <w:sz w:val="22"/>
          <w:szCs w:val="22"/>
        </w:rPr>
        <w:t>:</w:t>
      </w:r>
      <w:r w:rsidR="00F745B7" w:rsidRPr="003D5998">
        <w:rPr>
          <w:sz w:val="22"/>
          <w:szCs w:val="22"/>
        </w:rPr>
        <w:t xml:space="preserve"> effectively exchanging </w:t>
      </w:r>
      <w:r w:rsidR="0092664A" w:rsidRPr="003D5998">
        <w:rPr>
          <w:sz w:val="22"/>
          <w:szCs w:val="22"/>
        </w:rPr>
        <w:t xml:space="preserve">an elevated risk of stochastic organismal failure due to </w:t>
      </w:r>
      <w:r w:rsidR="00F745B7" w:rsidRPr="003D5998">
        <w:rPr>
          <w:sz w:val="22"/>
          <w:szCs w:val="22"/>
        </w:rPr>
        <w:t>cancer</w:t>
      </w:r>
      <w:r w:rsidR="00F745B7">
        <w:rPr>
          <w:sz w:val="22"/>
          <w:szCs w:val="22"/>
        </w:rPr>
        <w:t xml:space="preserve"> for a</w:t>
      </w:r>
      <w:r w:rsidR="00E8353D">
        <w:rPr>
          <w:sz w:val="22"/>
          <w:szCs w:val="22"/>
        </w:rPr>
        <w:t xml:space="preserve">n </w:t>
      </w:r>
      <w:r w:rsidR="00F745B7">
        <w:rPr>
          <w:sz w:val="22"/>
          <w:szCs w:val="22"/>
        </w:rPr>
        <w:t xml:space="preserve">acceleration </w:t>
      </w:r>
      <w:r w:rsidR="0092664A">
        <w:rPr>
          <w:sz w:val="22"/>
          <w:szCs w:val="22"/>
        </w:rPr>
        <w:t>of the gradual age-related decline in organismal performance</w:t>
      </w:r>
      <w:r w:rsidR="00DF711E">
        <w:rPr>
          <w:sz w:val="22"/>
          <w:szCs w:val="22"/>
        </w:rPr>
        <w:t xml:space="preserve"> (if telomere attrition was </w:t>
      </w:r>
      <w:r w:rsidR="00D47A17">
        <w:rPr>
          <w:sz w:val="22"/>
          <w:szCs w:val="22"/>
        </w:rPr>
        <w:t xml:space="preserve">indeed </w:t>
      </w:r>
      <w:r w:rsidR="00DF711E">
        <w:rPr>
          <w:sz w:val="22"/>
          <w:szCs w:val="22"/>
        </w:rPr>
        <w:t>causal in ageing)</w:t>
      </w:r>
      <w:r w:rsidR="0092664A">
        <w:rPr>
          <w:sz w:val="22"/>
          <w:szCs w:val="22"/>
        </w:rPr>
        <w:t xml:space="preserve">. </w:t>
      </w:r>
      <w:r w:rsidR="008A41DC" w:rsidRPr="002612F4">
        <w:rPr>
          <w:sz w:val="22"/>
          <w:szCs w:val="22"/>
        </w:rPr>
        <w:t xml:space="preserve">The extent to which </w:t>
      </w:r>
      <w:r w:rsidR="00BA4FD0">
        <w:rPr>
          <w:sz w:val="22"/>
          <w:szCs w:val="22"/>
        </w:rPr>
        <w:t xml:space="preserve">the evolution of telomere attrition has </w:t>
      </w:r>
      <w:r w:rsidR="007802D8" w:rsidRPr="002612F4">
        <w:rPr>
          <w:sz w:val="22"/>
          <w:szCs w:val="22"/>
        </w:rPr>
        <w:t>modifie</w:t>
      </w:r>
      <w:r w:rsidR="00BA4FD0">
        <w:rPr>
          <w:sz w:val="22"/>
          <w:szCs w:val="22"/>
        </w:rPr>
        <w:t>d</w:t>
      </w:r>
      <w:r w:rsidR="007802D8" w:rsidRPr="002612F4">
        <w:rPr>
          <w:sz w:val="22"/>
          <w:szCs w:val="22"/>
        </w:rPr>
        <w:t xml:space="preserve"> ageing trajector</w:t>
      </w:r>
      <w:r w:rsidR="00BA4FD0">
        <w:rPr>
          <w:sz w:val="22"/>
          <w:szCs w:val="22"/>
        </w:rPr>
        <w:t xml:space="preserve">ies </w:t>
      </w:r>
      <w:r w:rsidR="00F13E32">
        <w:rPr>
          <w:sz w:val="22"/>
          <w:szCs w:val="22"/>
        </w:rPr>
        <w:t>more broadly (</w:t>
      </w:r>
      <w:r w:rsidR="00E74A9F">
        <w:rPr>
          <w:sz w:val="22"/>
          <w:szCs w:val="22"/>
        </w:rPr>
        <w:t>independent of their deflection by current-future trade-offs</w:t>
      </w:r>
      <w:r w:rsidR="00F13E32">
        <w:rPr>
          <w:sz w:val="22"/>
          <w:szCs w:val="22"/>
        </w:rPr>
        <w:t>)</w:t>
      </w:r>
      <w:r w:rsidR="00E74A9F">
        <w:rPr>
          <w:sz w:val="22"/>
          <w:szCs w:val="22"/>
        </w:rPr>
        <w:t xml:space="preserve">, </w:t>
      </w:r>
      <w:r w:rsidR="003C2F8D" w:rsidRPr="002612F4">
        <w:rPr>
          <w:sz w:val="22"/>
          <w:szCs w:val="22"/>
        </w:rPr>
        <w:t xml:space="preserve">will depend </w:t>
      </w:r>
      <w:r w:rsidR="00BA4FD0">
        <w:rPr>
          <w:sz w:val="22"/>
          <w:szCs w:val="22"/>
        </w:rPr>
        <w:t>up</w:t>
      </w:r>
      <w:r w:rsidR="003C2F8D" w:rsidRPr="002612F4">
        <w:rPr>
          <w:sz w:val="22"/>
          <w:szCs w:val="22"/>
        </w:rPr>
        <w:t xml:space="preserve">on </w:t>
      </w:r>
      <w:r w:rsidR="00E74A9F">
        <w:rPr>
          <w:sz w:val="22"/>
          <w:szCs w:val="22"/>
        </w:rPr>
        <w:t xml:space="preserve">a range of </w:t>
      </w:r>
      <w:r w:rsidR="003C2F8D" w:rsidRPr="002612F4">
        <w:rPr>
          <w:sz w:val="22"/>
          <w:szCs w:val="22"/>
        </w:rPr>
        <w:t>factors</w:t>
      </w:r>
      <w:r w:rsidR="00E74A9F">
        <w:rPr>
          <w:sz w:val="22"/>
          <w:szCs w:val="22"/>
        </w:rPr>
        <w:t>. C</w:t>
      </w:r>
      <w:r w:rsidR="00644EA0" w:rsidRPr="002612F4">
        <w:rPr>
          <w:sz w:val="22"/>
          <w:szCs w:val="22"/>
        </w:rPr>
        <w:t>hief among the</w:t>
      </w:r>
      <w:r w:rsidR="00E74A9F">
        <w:rPr>
          <w:sz w:val="22"/>
          <w:szCs w:val="22"/>
        </w:rPr>
        <w:t xml:space="preserve">se will be </w:t>
      </w:r>
      <w:r w:rsidR="00495C41" w:rsidRPr="002612F4">
        <w:rPr>
          <w:sz w:val="22"/>
          <w:szCs w:val="22"/>
        </w:rPr>
        <w:t xml:space="preserve">the </w:t>
      </w:r>
      <w:r w:rsidR="00481DE7">
        <w:rPr>
          <w:sz w:val="22"/>
          <w:szCs w:val="22"/>
        </w:rPr>
        <w:t xml:space="preserve">extent to which telomere attrition </w:t>
      </w:r>
      <w:r w:rsidR="00D746E2" w:rsidRPr="00BB3DD1">
        <w:rPr>
          <w:i/>
          <w:sz w:val="22"/>
          <w:szCs w:val="22"/>
        </w:rPr>
        <w:t xml:space="preserve">per se </w:t>
      </w:r>
      <w:r w:rsidR="00481DE7">
        <w:rPr>
          <w:sz w:val="22"/>
          <w:szCs w:val="22"/>
        </w:rPr>
        <w:t xml:space="preserve">is a proximate cause of ageing </w:t>
      </w:r>
      <w:r w:rsidR="006412BA" w:rsidRPr="00247798">
        <w:rPr>
          <w:sz w:val="22"/>
          <w:szCs w:val="22"/>
        </w:rPr>
        <w:t>(see Section 2cii</w:t>
      </w:r>
      <w:r w:rsidR="006412BA" w:rsidRPr="00F2284F">
        <w:rPr>
          <w:sz w:val="22"/>
          <w:szCs w:val="22"/>
        </w:rPr>
        <w:t xml:space="preserve">), </w:t>
      </w:r>
      <w:r w:rsidR="006412BA" w:rsidRPr="001F16D8">
        <w:rPr>
          <w:sz w:val="22"/>
          <w:szCs w:val="22"/>
        </w:rPr>
        <w:t xml:space="preserve">and </w:t>
      </w:r>
      <w:r w:rsidR="0094158A" w:rsidRPr="001F16D8">
        <w:rPr>
          <w:sz w:val="22"/>
          <w:szCs w:val="22"/>
        </w:rPr>
        <w:t xml:space="preserve">whether </w:t>
      </w:r>
      <w:r w:rsidR="001F16D8">
        <w:rPr>
          <w:sz w:val="22"/>
          <w:szCs w:val="22"/>
        </w:rPr>
        <w:t xml:space="preserve">telomere attrition </w:t>
      </w:r>
      <w:r w:rsidR="000C4C00" w:rsidRPr="00F2284F">
        <w:rPr>
          <w:sz w:val="22"/>
          <w:szCs w:val="22"/>
        </w:rPr>
        <w:t>affords</w:t>
      </w:r>
      <w:r w:rsidR="0094158A" w:rsidRPr="00F2284F">
        <w:rPr>
          <w:sz w:val="22"/>
          <w:szCs w:val="22"/>
        </w:rPr>
        <w:t xml:space="preserve"> </w:t>
      </w:r>
      <w:r w:rsidR="0094158A" w:rsidRPr="001F16D8">
        <w:rPr>
          <w:sz w:val="22"/>
          <w:szCs w:val="22"/>
        </w:rPr>
        <w:t xml:space="preserve">age-specific </w:t>
      </w:r>
      <w:r w:rsidR="00C51DE5" w:rsidRPr="00E74A9F">
        <w:rPr>
          <w:sz w:val="22"/>
          <w:szCs w:val="22"/>
        </w:rPr>
        <w:t xml:space="preserve">payoffs </w:t>
      </w:r>
      <w:r w:rsidR="00B10025" w:rsidRPr="00FE6234">
        <w:rPr>
          <w:sz w:val="22"/>
          <w:szCs w:val="22"/>
        </w:rPr>
        <w:t>of</w:t>
      </w:r>
      <w:r w:rsidR="00B10025" w:rsidRPr="002612F4">
        <w:rPr>
          <w:sz w:val="22"/>
          <w:szCs w:val="22"/>
        </w:rPr>
        <w:t xml:space="preserve"> similar magnitude </w:t>
      </w:r>
      <w:r w:rsidR="0094158A" w:rsidRPr="002612F4">
        <w:rPr>
          <w:sz w:val="22"/>
          <w:szCs w:val="22"/>
        </w:rPr>
        <w:t xml:space="preserve">in early and late life. For example, </w:t>
      </w:r>
      <w:r w:rsidR="003D5998">
        <w:rPr>
          <w:sz w:val="22"/>
          <w:szCs w:val="22"/>
        </w:rPr>
        <w:t xml:space="preserve">a strategy of </w:t>
      </w:r>
      <w:r w:rsidR="00151F05">
        <w:rPr>
          <w:sz w:val="22"/>
          <w:szCs w:val="22"/>
        </w:rPr>
        <w:t xml:space="preserve">telomere attrition </w:t>
      </w:r>
      <w:r w:rsidR="00E65F0E" w:rsidRPr="002612F4">
        <w:rPr>
          <w:sz w:val="22"/>
          <w:szCs w:val="22"/>
        </w:rPr>
        <w:t>could yield</w:t>
      </w:r>
      <w:r w:rsidR="008876DC" w:rsidRPr="002612F4">
        <w:rPr>
          <w:sz w:val="22"/>
          <w:szCs w:val="22"/>
        </w:rPr>
        <w:t xml:space="preserve"> stronger age-specific net benefits </w:t>
      </w:r>
      <w:r w:rsidR="00073B9A">
        <w:rPr>
          <w:sz w:val="22"/>
          <w:szCs w:val="22"/>
        </w:rPr>
        <w:t xml:space="preserve">(i) </w:t>
      </w:r>
      <w:r w:rsidR="008876DC" w:rsidRPr="002612F4">
        <w:rPr>
          <w:sz w:val="22"/>
          <w:szCs w:val="22"/>
        </w:rPr>
        <w:t xml:space="preserve">in early </w:t>
      </w:r>
      <w:r w:rsidR="00E65F0E" w:rsidRPr="002612F4">
        <w:rPr>
          <w:sz w:val="22"/>
          <w:szCs w:val="22"/>
        </w:rPr>
        <w:t>life</w:t>
      </w:r>
      <w:r w:rsidR="000B502B">
        <w:rPr>
          <w:sz w:val="22"/>
          <w:szCs w:val="22"/>
        </w:rPr>
        <w:t xml:space="preserve">, </w:t>
      </w:r>
      <w:r w:rsidR="000B502B" w:rsidRPr="002612F4">
        <w:rPr>
          <w:sz w:val="22"/>
          <w:szCs w:val="22"/>
        </w:rPr>
        <w:t>and hence exaggerate age</w:t>
      </w:r>
      <w:r w:rsidR="000B502B">
        <w:rPr>
          <w:sz w:val="22"/>
          <w:szCs w:val="22"/>
        </w:rPr>
        <w:t>-related declines in performance</w:t>
      </w:r>
      <w:r w:rsidR="00E65F0E" w:rsidRPr="002612F4">
        <w:rPr>
          <w:sz w:val="22"/>
          <w:szCs w:val="22"/>
        </w:rPr>
        <w:t xml:space="preserve"> </w:t>
      </w:r>
      <w:r w:rsidR="008876DC" w:rsidRPr="002612F4">
        <w:rPr>
          <w:sz w:val="22"/>
          <w:szCs w:val="22"/>
        </w:rPr>
        <w:t xml:space="preserve">(e.g. </w:t>
      </w:r>
      <w:r w:rsidR="00C27413">
        <w:rPr>
          <w:sz w:val="22"/>
          <w:szCs w:val="22"/>
        </w:rPr>
        <w:t>if any</w:t>
      </w:r>
      <w:r w:rsidR="002836E0">
        <w:rPr>
          <w:sz w:val="22"/>
          <w:szCs w:val="22"/>
        </w:rPr>
        <w:t xml:space="preserve"> net </w:t>
      </w:r>
      <w:r w:rsidR="008876DC" w:rsidRPr="002612F4">
        <w:rPr>
          <w:sz w:val="22"/>
          <w:szCs w:val="22"/>
        </w:rPr>
        <w:t xml:space="preserve">benefits </w:t>
      </w:r>
      <w:r w:rsidR="00B9260E" w:rsidRPr="002612F4">
        <w:rPr>
          <w:sz w:val="22"/>
          <w:szCs w:val="22"/>
        </w:rPr>
        <w:t xml:space="preserve">arising from </w:t>
      </w:r>
      <w:r w:rsidR="008876DC" w:rsidRPr="003D5998">
        <w:rPr>
          <w:sz w:val="22"/>
          <w:szCs w:val="22"/>
        </w:rPr>
        <w:t xml:space="preserve">cancer mitigation </w:t>
      </w:r>
      <w:r w:rsidR="000B502B" w:rsidRPr="003D5998">
        <w:rPr>
          <w:sz w:val="22"/>
          <w:szCs w:val="22"/>
        </w:rPr>
        <w:t xml:space="preserve">are </w:t>
      </w:r>
      <w:r w:rsidR="008876DC" w:rsidRPr="003D5998">
        <w:rPr>
          <w:sz w:val="22"/>
          <w:szCs w:val="22"/>
        </w:rPr>
        <w:t xml:space="preserve">eroded at older ages by </w:t>
      </w:r>
      <w:r w:rsidR="003C2F8D" w:rsidRPr="003D5998">
        <w:rPr>
          <w:sz w:val="22"/>
          <w:szCs w:val="22"/>
        </w:rPr>
        <w:t xml:space="preserve">costs </w:t>
      </w:r>
      <w:r w:rsidR="006003FF" w:rsidRPr="003D5998">
        <w:rPr>
          <w:sz w:val="22"/>
          <w:szCs w:val="22"/>
        </w:rPr>
        <w:t xml:space="preserve">arising from </w:t>
      </w:r>
      <w:r w:rsidR="003C2F8D" w:rsidRPr="003D5998">
        <w:rPr>
          <w:sz w:val="22"/>
          <w:szCs w:val="22"/>
        </w:rPr>
        <w:t>senescent</w:t>
      </w:r>
      <w:r w:rsidR="002836E0" w:rsidRPr="003D5998">
        <w:rPr>
          <w:sz w:val="22"/>
          <w:szCs w:val="22"/>
        </w:rPr>
        <w:t xml:space="preserve"> </w:t>
      </w:r>
      <w:r w:rsidR="008876DC" w:rsidRPr="003D5998">
        <w:rPr>
          <w:sz w:val="22"/>
          <w:szCs w:val="22"/>
        </w:rPr>
        <w:t>cell accumulation)</w:t>
      </w:r>
      <w:r w:rsidR="00073B9A" w:rsidRPr="003D5998">
        <w:rPr>
          <w:sz w:val="22"/>
          <w:szCs w:val="22"/>
        </w:rPr>
        <w:t xml:space="preserve"> or (ii) in late life, and hence ameliorate ageing trajectories </w:t>
      </w:r>
      <w:r w:rsidR="00E65F0E" w:rsidRPr="003D5998">
        <w:rPr>
          <w:sz w:val="22"/>
          <w:szCs w:val="22"/>
        </w:rPr>
        <w:t xml:space="preserve">(e.g. if in the absence of </w:t>
      </w:r>
      <w:r w:rsidR="003D5998" w:rsidRPr="003D5998">
        <w:rPr>
          <w:sz w:val="22"/>
          <w:szCs w:val="22"/>
        </w:rPr>
        <w:t xml:space="preserve">a </w:t>
      </w:r>
      <w:r w:rsidR="00E65F0E" w:rsidRPr="003D5998">
        <w:rPr>
          <w:sz w:val="22"/>
          <w:szCs w:val="22"/>
        </w:rPr>
        <w:t>telomere</w:t>
      </w:r>
      <w:r w:rsidR="002836E0" w:rsidRPr="003D5998">
        <w:rPr>
          <w:sz w:val="22"/>
          <w:szCs w:val="22"/>
        </w:rPr>
        <w:t xml:space="preserve"> attrition </w:t>
      </w:r>
      <w:r w:rsidR="003D5998" w:rsidRPr="003D5998">
        <w:rPr>
          <w:sz w:val="22"/>
          <w:szCs w:val="22"/>
        </w:rPr>
        <w:t xml:space="preserve">strategy </w:t>
      </w:r>
      <w:r w:rsidR="003052DC" w:rsidRPr="003D5998">
        <w:rPr>
          <w:sz w:val="22"/>
          <w:szCs w:val="22"/>
        </w:rPr>
        <w:t>cancer</w:t>
      </w:r>
      <w:r w:rsidR="003052DC" w:rsidRPr="002612F4">
        <w:rPr>
          <w:sz w:val="22"/>
          <w:szCs w:val="22"/>
        </w:rPr>
        <w:t xml:space="preserve"> risk </w:t>
      </w:r>
      <w:r w:rsidR="003D5998">
        <w:rPr>
          <w:sz w:val="22"/>
          <w:szCs w:val="22"/>
        </w:rPr>
        <w:t xml:space="preserve">would </w:t>
      </w:r>
      <w:r w:rsidR="003C2F8D" w:rsidRPr="002612F4">
        <w:rPr>
          <w:sz w:val="22"/>
          <w:szCs w:val="22"/>
        </w:rPr>
        <w:t xml:space="preserve">rise </w:t>
      </w:r>
      <w:r w:rsidR="009C1107">
        <w:rPr>
          <w:sz w:val="22"/>
          <w:szCs w:val="22"/>
        </w:rPr>
        <w:t xml:space="preserve">more </w:t>
      </w:r>
      <w:r w:rsidR="00E65F0E" w:rsidRPr="002612F4">
        <w:rPr>
          <w:sz w:val="22"/>
          <w:szCs w:val="22"/>
        </w:rPr>
        <w:t>acutely in late life).</w:t>
      </w:r>
      <w:r w:rsidR="0069761A">
        <w:rPr>
          <w:sz w:val="22"/>
          <w:szCs w:val="22"/>
        </w:rPr>
        <w:t xml:space="preserve"> </w:t>
      </w:r>
      <w:r w:rsidR="00F43EBC">
        <w:rPr>
          <w:sz w:val="22"/>
          <w:szCs w:val="22"/>
        </w:rPr>
        <w:t xml:space="preserve">Insights in to the nature and timing of the benefits and costs of a telomere attrition strategy </w:t>
      </w:r>
      <w:r w:rsidR="0088797B">
        <w:rPr>
          <w:sz w:val="22"/>
          <w:szCs w:val="22"/>
        </w:rPr>
        <w:t xml:space="preserve">might therefore </w:t>
      </w:r>
      <w:r w:rsidR="00F43EBC">
        <w:rPr>
          <w:sz w:val="22"/>
          <w:szCs w:val="22"/>
        </w:rPr>
        <w:t xml:space="preserve">ultimately clarify which of these scenarios </w:t>
      </w:r>
      <w:r w:rsidR="0088797B">
        <w:rPr>
          <w:sz w:val="22"/>
          <w:szCs w:val="22"/>
        </w:rPr>
        <w:t>applies</w:t>
      </w:r>
      <w:r w:rsidR="00F43EBC">
        <w:rPr>
          <w:sz w:val="22"/>
          <w:szCs w:val="22"/>
        </w:rPr>
        <w:t>.</w:t>
      </w:r>
    </w:p>
    <w:p w14:paraId="7437226B" w14:textId="77777777" w:rsidR="00C46121" w:rsidRPr="002612F4" w:rsidRDefault="00C46121" w:rsidP="00015942">
      <w:pPr>
        <w:spacing w:line="480" w:lineRule="auto"/>
        <w:rPr>
          <w:sz w:val="22"/>
          <w:szCs w:val="22"/>
        </w:rPr>
      </w:pPr>
    </w:p>
    <w:p w14:paraId="0C44F71E" w14:textId="13838CE7" w:rsidR="003421A6" w:rsidRDefault="00F16C66" w:rsidP="003421A6">
      <w:pPr>
        <w:spacing w:line="480" w:lineRule="auto"/>
        <w:rPr>
          <w:sz w:val="22"/>
          <w:szCs w:val="22"/>
        </w:rPr>
      </w:pPr>
      <w:r w:rsidRPr="00E1784A">
        <w:rPr>
          <w:sz w:val="22"/>
          <w:szCs w:val="22"/>
        </w:rPr>
        <w:t>Of particular interest</w:t>
      </w:r>
      <w:r w:rsidR="006412BA" w:rsidRPr="00FD1D29">
        <w:rPr>
          <w:sz w:val="22"/>
          <w:szCs w:val="22"/>
        </w:rPr>
        <w:t xml:space="preserve">, </w:t>
      </w:r>
      <w:r w:rsidRPr="00FD1D29">
        <w:rPr>
          <w:sz w:val="22"/>
          <w:szCs w:val="22"/>
        </w:rPr>
        <w:t>is the pos</w:t>
      </w:r>
      <w:r w:rsidRPr="00E1784A">
        <w:rPr>
          <w:sz w:val="22"/>
          <w:szCs w:val="22"/>
        </w:rPr>
        <w:t xml:space="preserve">sibility </w:t>
      </w:r>
      <w:r w:rsidR="00C51DE5" w:rsidRPr="00FD1D29">
        <w:rPr>
          <w:sz w:val="22"/>
          <w:szCs w:val="22"/>
        </w:rPr>
        <w:t xml:space="preserve">that </w:t>
      </w:r>
      <w:r w:rsidR="00E80E8F" w:rsidRPr="00FD1D29">
        <w:rPr>
          <w:sz w:val="22"/>
          <w:szCs w:val="22"/>
        </w:rPr>
        <w:t xml:space="preserve">a </w:t>
      </w:r>
      <w:r w:rsidR="00054EB8" w:rsidRPr="00FD1D29">
        <w:rPr>
          <w:sz w:val="22"/>
          <w:szCs w:val="22"/>
        </w:rPr>
        <w:t xml:space="preserve">strategy of </w:t>
      </w:r>
      <w:r w:rsidR="00E80E8F" w:rsidRPr="00FD1D29">
        <w:rPr>
          <w:sz w:val="22"/>
          <w:szCs w:val="22"/>
        </w:rPr>
        <w:t xml:space="preserve">telomere attrition </w:t>
      </w:r>
      <w:r w:rsidR="00C51DE5" w:rsidRPr="00FD1D29">
        <w:rPr>
          <w:sz w:val="22"/>
          <w:szCs w:val="22"/>
        </w:rPr>
        <w:t xml:space="preserve">is </w:t>
      </w:r>
      <w:r w:rsidR="00AE267A" w:rsidRPr="00FD1D29">
        <w:rPr>
          <w:sz w:val="22"/>
          <w:szCs w:val="22"/>
        </w:rPr>
        <w:t>adaptive</w:t>
      </w:r>
      <w:r w:rsidR="00AE267A" w:rsidRPr="00E1784A">
        <w:rPr>
          <w:sz w:val="22"/>
          <w:szCs w:val="22"/>
        </w:rPr>
        <w:t xml:space="preserve">, </w:t>
      </w:r>
      <w:r w:rsidR="00E1482C" w:rsidRPr="00E1784A">
        <w:rPr>
          <w:sz w:val="22"/>
          <w:szCs w:val="22"/>
        </w:rPr>
        <w:t xml:space="preserve">but yields </w:t>
      </w:r>
      <w:r w:rsidR="00FD36FE" w:rsidRPr="00E1784A">
        <w:rPr>
          <w:sz w:val="22"/>
          <w:szCs w:val="22"/>
        </w:rPr>
        <w:t>n</w:t>
      </w:r>
      <w:r w:rsidR="00FD36FE" w:rsidRPr="00FD1D29">
        <w:rPr>
          <w:sz w:val="22"/>
          <w:szCs w:val="22"/>
        </w:rPr>
        <w:t xml:space="preserve">et </w:t>
      </w:r>
      <w:r w:rsidR="00C51DE5" w:rsidRPr="00F94A7E">
        <w:rPr>
          <w:i/>
          <w:sz w:val="22"/>
          <w:szCs w:val="22"/>
        </w:rPr>
        <w:t>benefit</w:t>
      </w:r>
      <w:r w:rsidR="00E1482C" w:rsidRPr="00E1784A">
        <w:rPr>
          <w:i/>
          <w:sz w:val="22"/>
          <w:szCs w:val="22"/>
        </w:rPr>
        <w:t>s</w:t>
      </w:r>
      <w:r w:rsidRPr="00FD1D29">
        <w:rPr>
          <w:i/>
          <w:sz w:val="22"/>
          <w:szCs w:val="22"/>
        </w:rPr>
        <w:t xml:space="preserve"> </w:t>
      </w:r>
      <w:r w:rsidRPr="00FD1D29">
        <w:rPr>
          <w:sz w:val="22"/>
          <w:szCs w:val="22"/>
        </w:rPr>
        <w:t>in ea</w:t>
      </w:r>
      <w:r w:rsidRPr="00E1784A">
        <w:rPr>
          <w:sz w:val="22"/>
          <w:szCs w:val="22"/>
        </w:rPr>
        <w:t xml:space="preserve">rly life </w:t>
      </w:r>
      <w:r w:rsidR="00E1482C" w:rsidRPr="00F94A7E">
        <w:rPr>
          <w:sz w:val="22"/>
          <w:szCs w:val="22"/>
        </w:rPr>
        <w:t xml:space="preserve">and </w:t>
      </w:r>
      <w:r w:rsidRPr="00E1784A">
        <w:rPr>
          <w:sz w:val="22"/>
          <w:szCs w:val="22"/>
        </w:rPr>
        <w:t xml:space="preserve">net </w:t>
      </w:r>
      <w:r w:rsidR="00C51DE5" w:rsidRPr="00E1784A">
        <w:rPr>
          <w:i/>
          <w:sz w:val="22"/>
          <w:szCs w:val="22"/>
        </w:rPr>
        <w:t>cost</w:t>
      </w:r>
      <w:r w:rsidR="00E1482C" w:rsidRPr="00FD1D29">
        <w:rPr>
          <w:i/>
          <w:sz w:val="22"/>
          <w:szCs w:val="22"/>
        </w:rPr>
        <w:t>s</w:t>
      </w:r>
      <w:r w:rsidRPr="00FD1D29">
        <w:rPr>
          <w:i/>
          <w:sz w:val="22"/>
          <w:szCs w:val="22"/>
        </w:rPr>
        <w:t xml:space="preserve"> </w:t>
      </w:r>
      <w:r w:rsidRPr="00E1784A">
        <w:rPr>
          <w:sz w:val="22"/>
          <w:szCs w:val="22"/>
        </w:rPr>
        <w:t>in late life</w:t>
      </w:r>
      <w:r w:rsidR="00CE1243" w:rsidRPr="00BB3DD1">
        <w:rPr>
          <w:sz w:val="22"/>
          <w:szCs w:val="22"/>
        </w:rPr>
        <w:t xml:space="preserve"> </w:t>
      </w:r>
      <w:r w:rsidR="00CE1243" w:rsidRPr="00FD1D29">
        <w:rPr>
          <w:sz w:val="22"/>
          <w:szCs w:val="22"/>
        </w:rPr>
        <w:fldChar w:fldCharType="begin"/>
      </w:r>
      <w:r w:rsidR="00B2413F">
        <w:rPr>
          <w:sz w:val="22"/>
          <w:szCs w:val="22"/>
        </w:rPr>
        <w:instrText xml:space="preserve"> ADDIN EN.CITE &lt;EndNote&gt;&lt;Cite&gt;&lt;Author&gt;Campisi&lt;/Author&gt;&lt;Year&gt;2013&lt;/Year&gt;&lt;RecNum&gt;10258&lt;/RecNum&gt;&lt;Prefix&gt;see &lt;/Prefix&gt;&lt;Suffix&gt; for a similar suggestion regarding cellular senescence&lt;/Suffix&gt;&lt;DisplayText&gt;[see 35 for a similar suggestion regarding cellular senescence]&lt;/DisplayText&gt;&lt;record&gt;&lt;rec-number&gt;10258&lt;/rec-number&gt;&lt;foreign-keys&gt;&lt;key app="EN" db-id="99we5205z59tpfe5dftpafsxe0s209r5ftdw"&gt;10258&lt;/key&gt;&lt;/foreign-keys&gt;&lt;ref-type name="Journal Article"&gt;17&lt;/ref-type&gt;&lt;contributors&gt;&lt;authors&gt;&lt;author&gt;Campisi, J.&lt;/author&gt;&lt;/authors&gt;&lt;/contributors&gt;&lt;auth-address&gt;Buck Inst Res Aging, Novato, CA 94945 USA&amp;#xD;Univ Calif Berkeley, Lawrence Berkeley Natl Lab, Berkeley, CA 94720 USA&lt;/auth-address&gt;&lt;titles&gt;&lt;title&gt;Aging, Cellular Senescence, and Cancer&lt;/title&gt;&lt;secondary-title&gt;Annual Review of Physiology, Vol 75&lt;/secondary-title&gt;&lt;alt-title&gt;Annu Rev Physiol&lt;/alt-title&gt;&lt;/titles&gt;&lt;alt-periodical&gt;&lt;full-title&gt;Annual Review of Physiology, Vol 79&lt;/full-title&gt;&lt;abbr-1&gt;Annu Rev Physiol&lt;/abbr-1&gt;&lt;/alt-periodical&gt;&lt;pages&gt;685-705&lt;/pages&gt;&lt;volume&gt;75&lt;/volume&gt;&lt;keywords&gt;&lt;keyword&gt;antagonistic pleiotropy&lt;/keyword&gt;&lt;keyword&gt;DNA damage&lt;/keyword&gt;&lt;keyword&gt;inflammation&lt;/keyword&gt;&lt;keyword&gt;stress response&lt;/keyword&gt;&lt;keyword&gt;tumor suppression&lt;/keyword&gt;&lt;keyword&gt;DNA-damage-response&lt;/keyword&gt;&lt;keyword&gt;oncogene-induced senescence&lt;/keyword&gt;&lt;keyword&gt;inflammatory cytokine secretion&lt;/keyword&gt;&lt;keyword&gt;stress-induced senescence&lt;/keyword&gt;&lt;keyword&gt;primary human fibroblasts&lt;/keyword&gt;&lt;keyword&gt;double-strand breaks&lt;/keyword&gt;&lt;keyword&gt;in-vivo&lt;/keyword&gt;&lt;keyword&gt;replicative senescence&lt;/keyword&gt;&lt;keyword&gt;premature senescence&lt;/keyword&gt;&lt;keyword&gt;tumor suppression&lt;/keyword&gt;&lt;/keywords&gt;&lt;dates&gt;&lt;year&gt;2013&lt;/year&gt;&lt;/dates&gt;&lt;isbn&gt;0066-4278&lt;/isbn&gt;&lt;accession-num&gt;WOS:000316381400031&lt;/accession-num&gt;&lt;urls&gt;&lt;related-urls&gt;&lt;url&gt;&amp;lt;Go to ISI&amp;gt;://WOS:000316381400031&lt;/url&gt;&lt;/related-urls&gt;&lt;/urls&gt;&lt;electronic-resource-num&gt;10.1146/annurev-physiol-030212-183653&lt;/electronic-resource-num&gt;&lt;language&gt;English&lt;/language&gt;&lt;/record&gt;&lt;/Cite&gt;&lt;/EndNote&gt;</w:instrText>
      </w:r>
      <w:r w:rsidR="00CE1243" w:rsidRPr="00FD1D29">
        <w:rPr>
          <w:sz w:val="22"/>
          <w:szCs w:val="22"/>
        </w:rPr>
        <w:fldChar w:fldCharType="separate"/>
      </w:r>
      <w:r w:rsidR="00B2413F">
        <w:rPr>
          <w:noProof/>
          <w:sz w:val="22"/>
          <w:szCs w:val="22"/>
        </w:rPr>
        <w:t>[see 35 for a similar suggestion regarding cellular senescence]</w:t>
      </w:r>
      <w:r w:rsidR="00CE1243" w:rsidRPr="00FD1D29">
        <w:rPr>
          <w:sz w:val="22"/>
          <w:szCs w:val="22"/>
        </w:rPr>
        <w:fldChar w:fldCharType="end"/>
      </w:r>
      <w:r w:rsidR="00CE1243" w:rsidRPr="00FD1D29">
        <w:rPr>
          <w:sz w:val="22"/>
          <w:szCs w:val="22"/>
        </w:rPr>
        <w:t>.</w:t>
      </w:r>
      <w:r w:rsidR="00CF1644" w:rsidRPr="00FD1D29">
        <w:rPr>
          <w:sz w:val="22"/>
          <w:szCs w:val="22"/>
        </w:rPr>
        <w:t xml:space="preserve"> </w:t>
      </w:r>
      <w:r w:rsidR="00E1784A">
        <w:rPr>
          <w:sz w:val="22"/>
          <w:szCs w:val="22"/>
        </w:rPr>
        <w:t xml:space="preserve">This is important from an evolutionary perspective given </w:t>
      </w:r>
      <w:r w:rsidR="00F94A7E">
        <w:rPr>
          <w:sz w:val="22"/>
          <w:szCs w:val="22"/>
        </w:rPr>
        <w:t xml:space="preserve">the potential for </w:t>
      </w:r>
      <w:r w:rsidR="00E1784A">
        <w:rPr>
          <w:sz w:val="22"/>
          <w:szCs w:val="22"/>
        </w:rPr>
        <w:t xml:space="preserve">relevant mutations to have </w:t>
      </w:r>
      <w:r w:rsidR="00F94A7E">
        <w:rPr>
          <w:sz w:val="22"/>
          <w:szCs w:val="22"/>
        </w:rPr>
        <w:t xml:space="preserve">the </w:t>
      </w:r>
      <w:r w:rsidR="00E1784A">
        <w:rPr>
          <w:sz w:val="22"/>
          <w:szCs w:val="22"/>
        </w:rPr>
        <w:t>an</w:t>
      </w:r>
      <w:r w:rsidR="00E1784A" w:rsidRPr="00FD1D29">
        <w:rPr>
          <w:sz w:val="22"/>
          <w:szCs w:val="22"/>
        </w:rPr>
        <w:t>tagonistically pleiotropic effects</w:t>
      </w:r>
      <w:r w:rsidR="005E39A0" w:rsidRPr="00FD1D29">
        <w:rPr>
          <w:sz w:val="22"/>
          <w:szCs w:val="22"/>
        </w:rPr>
        <w:t xml:space="preserve"> </w:t>
      </w:r>
      <w:r w:rsidR="00F94A7E">
        <w:rPr>
          <w:sz w:val="22"/>
          <w:szCs w:val="22"/>
        </w:rPr>
        <w:t xml:space="preserve">envisaged in evolutionary explanations of ageing </w:t>
      </w:r>
      <w:r w:rsidR="005E39A0" w:rsidRPr="00FD1D29">
        <w:rPr>
          <w:sz w:val="22"/>
          <w:szCs w:val="22"/>
        </w:rPr>
        <w:fldChar w:fldCharType="begin"/>
      </w:r>
      <w:r w:rsidR="00530E52">
        <w:rPr>
          <w:sz w:val="22"/>
          <w:szCs w:val="22"/>
        </w:rPr>
        <w:instrText xml:space="preserve"> ADDIN EN.CITE &lt;EndNote&gt;&lt;Cite&gt;&lt;Author&gt;Kirkwood&lt;/Author&gt;&lt;Year&gt;1991&lt;/Year&gt;&lt;RecNum&gt;13066&lt;/RecNum&gt;&lt;DisplayText&gt;[5]&lt;/DisplayText&gt;&lt;record&gt;&lt;rec-number&gt;13066&lt;/rec-number&gt;&lt;foreign-keys&gt;&lt;key app="EN" db-id="99we5205z59tpfe5dftpafsxe0s209r5ftdw"&gt;13066&lt;/key&gt;&lt;/foreign-keys&gt;&lt;ref-type name="Journal Article"&gt;17&lt;/ref-type&gt;&lt;contributors&gt;&lt;authors&gt;&lt;author&gt;Kirkwood, T. B. L.&lt;/author&gt;&lt;author&gt;Rose, M. R.&lt;/author&gt;&lt;/authors&gt;&lt;/contributors&gt;&lt;auth-address&gt;Univ Calif Irvine,Dept Ecol &amp;amp; Evolut Biol,Irvine,Ca 92717&lt;/auth-address&gt;&lt;titles&gt;&lt;title&gt;Evolution of Senescence - Late Survival Sacrificed for Reproduction&lt;/title&gt;&lt;secondary-title&gt;Philosophical Transactions of the Royal Society of London Series B-Biological Sciences&lt;/secondary-title&gt;&lt;alt-title&gt;Philos T Roy Soc B&lt;/alt-title&gt;&lt;/titles&gt;&lt;periodical&gt;&lt;full-title&gt;Philosophical Transactions of the Royal Society of London Series B-Biological Sciences&lt;/full-title&gt;&lt;abbr-1&gt;Philos T Roy Soc B&lt;/abbr-1&gt;&lt;/periodical&gt;&lt;alt-periodical&gt;&lt;full-title&gt;Philosophical Transactions of the Royal Society of London Series B-Biological Sciences&lt;/full-title&gt;&lt;abbr-1&gt;Philos T Roy Soc B&lt;/abbr-1&gt;&lt;/alt-periodical&gt;&lt;pages&gt;15-24&lt;/pages&gt;&lt;volume&gt;332&lt;/volume&gt;&lt;number&gt;1262&lt;/number&gt;&lt;keywords&gt;&lt;keyword&gt;longer-lived rodents&lt;/keyword&gt;&lt;keyword&gt;life-history evolution&lt;/keyword&gt;&lt;keyword&gt;drosophila-melanogaster&lt;/keyword&gt;&lt;keyword&gt;postponed senescence&lt;/keyword&gt;&lt;keyword&gt;antagonistic pleiotropy&lt;/keyword&gt;&lt;keyword&gt;selection&lt;/keyword&gt;&lt;keyword&gt;span&lt;/keyword&gt;&lt;keyword&gt;mechanisms&lt;/keyword&gt;&lt;keyword&gt;resistance&lt;/keyword&gt;&lt;keyword&gt;thoughts&lt;/keyword&gt;&lt;/keywords&gt;&lt;dates&gt;&lt;year&gt;1991&lt;/year&gt;&lt;pub-dates&gt;&lt;date&gt;Apr 29&lt;/date&gt;&lt;/pub-dates&gt;&lt;/dates&gt;&lt;isbn&gt;0962-8436&lt;/isbn&gt;&lt;accession-num&gt;WOS:A1991FK63000002&lt;/accession-num&gt;&lt;urls&gt;&lt;related-urls&gt;&lt;url&gt;&amp;lt;Go to ISI&amp;gt;://WOS:A1991FK63000002&lt;/url&gt;&lt;/related-urls&gt;&lt;/urls&gt;&lt;electronic-resource-num&gt;Doi 10.1098/Rstb.1991.0028&lt;/electronic-resource-num&gt;&lt;language&gt;English&lt;/language&gt;&lt;/record&gt;&lt;/Cite&gt;&lt;/EndNote&gt;</w:instrText>
      </w:r>
      <w:r w:rsidR="005E39A0" w:rsidRPr="00FD1D29">
        <w:rPr>
          <w:sz w:val="22"/>
          <w:szCs w:val="22"/>
        </w:rPr>
        <w:fldChar w:fldCharType="separate"/>
      </w:r>
      <w:r w:rsidR="00530E52">
        <w:rPr>
          <w:noProof/>
          <w:sz w:val="22"/>
          <w:szCs w:val="22"/>
        </w:rPr>
        <w:t>[5]</w:t>
      </w:r>
      <w:r w:rsidR="005E39A0" w:rsidRPr="00FD1D29">
        <w:rPr>
          <w:sz w:val="22"/>
          <w:szCs w:val="22"/>
        </w:rPr>
        <w:fldChar w:fldCharType="end"/>
      </w:r>
      <w:r w:rsidR="005E39A0" w:rsidRPr="00FD1D29">
        <w:rPr>
          <w:sz w:val="22"/>
          <w:szCs w:val="22"/>
        </w:rPr>
        <w:t xml:space="preserve">, but </w:t>
      </w:r>
      <w:r w:rsidR="00CE1243" w:rsidRPr="00FD1D29">
        <w:rPr>
          <w:sz w:val="22"/>
          <w:szCs w:val="22"/>
        </w:rPr>
        <w:t>is of significant interest too from a biomedical perspective</w:t>
      </w:r>
      <w:r w:rsidR="008047CB" w:rsidRPr="00FD1D29">
        <w:rPr>
          <w:sz w:val="22"/>
          <w:szCs w:val="22"/>
        </w:rPr>
        <w:t>.</w:t>
      </w:r>
      <w:r w:rsidR="008047CB" w:rsidRPr="002612F4">
        <w:rPr>
          <w:sz w:val="22"/>
          <w:szCs w:val="22"/>
        </w:rPr>
        <w:t xml:space="preserve"> T</w:t>
      </w:r>
      <w:r w:rsidR="00A24C24" w:rsidRPr="002612F4">
        <w:rPr>
          <w:sz w:val="22"/>
          <w:szCs w:val="22"/>
        </w:rPr>
        <w:t xml:space="preserve">he </w:t>
      </w:r>
      <w:r w:rsidR="00AE3799" w:rsidRPr="002612F4">
        <w:rPr>
          <w:sz w:val="22"/>
          <w:szCs w:val="22"/>
        </w:rPr>
        <w:t xml:space="preserve">potential for </w:t>
      </w:r>
      <w:r w:rsidR="008047CB" w:rsidRPr="002612F4">
        <w:rPr>
          <w:sz w:val="22"/>
          <w:szCs w:val="22"/>
        </w:rPr>
        <w:t xml:space="preserve">late-life </w:t>
      </w:r>
      <w:r w:rsidR="00AE3799" w:rsidRPr="002612F4">
        <w:rPr>
          <w:sz w:val="22"/>
          <w:szCs w:val="22"/>
        </w:rPr>
        <w:t xml:space="preserve">telomere elongation therapy to improve healthspan </w:t>
      </w:r>
      <w:r w:rsidR="009A7380" w:rsidRPr="002612F4">
        <w:rPr>
          <w:sz w:val="22"/>
          <w:szCs w:val="22"/>
        </w:rPr>
        <w:t xml:space="preserve">is </w:t>
      </w:r>
      <w:r w:rsidR="008E67D5" w:rsidRPr="002612F4">
        <w:rPr>
          <w:sz w:val="22"/>
          <w:szCs w:val="22"/>
        </w:rPr>
        <w:t xml:space="preserve">presumably </w:t>
      </w:r>
      <w:r w:rsidR="00FF0724" w:rsidRPr="002612F4">
        <w:rPr>
          <w:sz w:val="22"/>
          <w:szCs w:val="22"/>
        </w:rPr>
        <w:t xml:space="preserve">contingent upon </w:t>
      </w:r>
      <w:r w:rsidR="00A0592F">
        <w:rPr>
          <w:sz w:val="22"/>
          <w:szCs w:val="22"/>
        </w:rPr>
        <w:t xml:space="preserve">continued </w:t>
      </w:r>
      <w:r w:rsidR="001C1017">
        <w:rPr>
          <w:sz w:val="22"/>
          <w:szCs w:val="22"/>
        </w:rPr>
        <w:t xml:space="preserve">telomere erosion </w:t>
      </w:r>
      <w:r w:rsidR="00A0592F">
        <w:rPr>
          <w:sz w:val="22"/>
          <w:szCs w:val="22"/>
        </w:rPr>
        <w:t xml:space="preserve">in late-life </w:t>
      </w:r>
      <w:r w:rsidR="00AE3799" w:rsidRPr="002612F4">
        <w:rPr>
          <w:sz w:val="22"/>
          <w:szCs w:val="22"/>
        </w:rPr>
        <w:t>being of net cost</w:t>
      </w:r>
      <w:r w:rsidR="009F70B0">
        <w:rPr>
          <w:sz w:val="22"/>
          <w:szCs w:val="22"/>
        </w:rPr>
        <w:t xml:space="preserve"> to late-life health</w:t>
      </w:r>
      <w:r w:rsidR="008047CB" w:rsidRPr="002612F4">
        <w:rPr>
          <w:sz w:val="22"/>
          <w:szCs w:val="22"/>
        </w:rPr>
        <w:t>;</w:t>
      </w:r>
      <w:r w:rsidR="009A7380" w:rsidRPr="002612F4">
        <w:rPr>
          <w:sz w:val="22"/>
          <w:szCs w:val="22"/>
        </w:rPr>
        <w:t xml:space="preserve"> </w:t>
      </w:r>
      <w:r w:rsidR="00A24C24" w:rsidRPr="002612F4">
        <w:rPr>
          <w:sz w:val="22"/>
          <w:szCs w:val="22"/>
        </w:rPr>
        <w:t xml:space="preserve">if </w:t>
      </w:r>
      <w:r w:rsidR="002642D3">
        <w:rPr>
          <w:sz w:val="22"/>
          <w:szCs w:val="22"/>
        </w:rPr>
        <w:t>telomere erosion</w:t>
      </w:r>
      <w:r w:rsidR="002642D3" w:rsidRPr="002612F4">
        <w:rPr>
          <w:sz w:val="22"/>
          <w:szCs w:val="22"/>
        </w:rPr>
        <w:t xml:space="preserve"> </w:t>
      </w:r>
      <w:r w:rsidR="008047CB" w:rsidRPr="002612F4">
        <w:rPr>
          <w:sz w:val="22"/>
          <w:szCs w:val="22"/>
        </w:rPr>
        <w:t xml:space="preserve">was of </w:t>
      </w:r>
      <w:r w:rsidR="00A24C24" w:rsidRPr="002612F4">
        <w:rPr>
          <w:sz w:val="22"/>
          <w:szCs w:val="22"/>
        </w:rPr>
        <w:t xml:space="preserve">net benefit throughout </w:t>
      </w:r>
      <w:r w:rsidR="008047CB" w:rsidRPr="002612F4">
        <w:rPr>
          <w:sz w:val="22"/>
          <w:szCs w:val="22"/>
        </w:rPr>
        <w:t>the life-course</w:t>
      </w:r>
      <w:r w:rsidR="00EB35B7" w:rsidRPr="002612F4">
        <w:rPr>
          <w:sz w:val="22"/>
          <w:szCs w:val="22"/>
        </w:rPr>
        <w:t xml:space="preserve"> (e.g</w:t>
      </w:r>
      <w:r w:rsidR="00EB35B7" w:rsidRPr="003D5998">
        <w:rPr>
          <w:sz w:val="22"/>
          <w:szCs w:val="22"/>
        </w:rPr>
        <w:t>. via cancer mitigation effects</w:t>
      </w:r>
      <w:r w:rsidR="00611FDF" w:rsidRPr="003D5998">
        <w:rPr>
          <w:sz w:val="22"/>
          <w:szCs w:val="22"/>
        </w:rPr>
        <w:t xml:space="preserve"> at all ages</w:t>
      </w:r>
      <w:r w:rsidR="00EB35B7" w:rsidRPr="002612F4">
        <w:rPr>
          <w:sz w:val="22"/>
          <w:szCs w:val="22"/>
        </w:rPr>
        <w:t xml:space="preserve">) </w:t>
      </w:r>
      <w:r w:rsidR="008047CB" w:rsidRPr="002612F4">
        <w:rPr>
          <w:sz w:val="22"/>
          <w:szCs w:val="22"/>
        </w:rPr>
        <w:t xml:space="preserve">telomere </w:t>
      </w:r>
      <w:r w:rsidR="0053430B" w:rsidRPr="002612F4">
        <w:rPr>
          <w:sz w:val="22"/>
          <w:szCs w:val="22"/>
        </w:rPr>
        <w:t xml:space="preserve">elongation at any age </w:t>
      </w:r>
      <w:r w:rsidR="00CC207F">
        <w:rPr>
          <w:sz w:val="22"/>
          <w:szCs w:val="22"/>
        </w:rPr>
        <w:t>could</w:t>
      </w:r>
      <w:r w:rsidR="00CC207F" w:rsidRPr="002612F4">
        <w:rPr>
          <w:sz w:val="22"/>
          <w:szCs w:val="22"/>
        </w:rPr>
        <w:t xml:space="preserve"> </w:t>
      </w:r>
      <w:r w:rsidR="00A96F23" w:rsidRPr="002612F4">
        <w:rPr>
          <w:sz w:val="22"/>
          <w:szCs w:val="22"/>
        </w:rPr>
        <w:t xml:space="preserve">entail significant </w:t>
      </w:r>
      <w:r w:rsidR="00EE53A7" w:rsidRPr="002612F4">
        <w:rPr>
          <w:sz w:val="22"/>
          <w:szCs w:val="22"/>
        </w:rPr>
        <w:t>risk</w:t>
      </w:r>
      <w:r w:rsidR="009A7380" w:rsidRPr="002612F4">
        <w:rPr>
          <w:sz w:val="22"/>
          <w:szCs w:val="22"/>
        </w:rPr>
        <w:t>s to health</w:t>
      </w:r>
      <w:r w:rsidR="002642D3">
        <w:rPr>
          <w:sz w:val="22"/>
          <w:szCs w:val="22"/>
        </w:rPr>
        <w:t xml:space="preserve"> </w:t>
      </w:r>
      <w:r w:rsidR="00665A8D" w:rsidRPr="002612F4">
        <w:rPr>
          <w:sz w:val="22"/>
          <w:szCs w:val="22"/>
        </w:rPr>
        <w:fldChar w:fldCharType="begin">
          <w:fldData xml:space="preserve">PEVuZE5vdGU+PENpdGU+PEF1dGhvcj5kZSBKZXN1czwvQXV0aG9yPjxZZWFyPjIwMTI8L1llYXI+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==
</w:fldData>
        </w:fldChar>
      </w:r>
      <w:r w:rsidR="00F962D8">
        <w:rPr>
          <w:sz w:val="22"/>
          <w:szCs w:val="22"/>
        </w:rPr>
        <w:instrText xml:space="preserve"> ADDIN EN.CITE </w:instrText>
      </w:r>
      <w:r w:rsidR="00F962D8">
        <w:rPr>
          <w:sz w:val="22"/>
          <w:szCs w:val="22"/>
        </w:rPr>
        <w:fldChar w:fldCharType="begin">
          <w:fldData xml:space="preserve">PEVuZE5vdGU+PENpdGU+PEF1dGhvcj5kZSBKZXN1czwvQXV0aG9yPjxZZWFyPjIwMTI8L1llYXI+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==
</w:fldData>
        </w:fldChar>
      </w:r>
      <w:r w:rsidR="00F962D8">
        <w:rPr>
          <w:sz w:val="22"/>
          <w:szCs w:val="22"/>
        </w:rPr>
        <w:instrText xml:space="preserve"> ADDIN EN.CITE.DATA </w:instrText>
      </w:r>
      <w:r w:rsidR="00F962D8">
        <w:rPr>
          <w:sz w:val="22"/>
          <w:szCs w:val="22"/>
        </w:rPr>
      </w:r>
      <w:r w:rsidR="00F962D8">
        <w:rPr>
          <w:sz w:val="22"/>
          <w:szCs w:val="22"/>
        </w:rPr>
        <w:fldChar w:fldCharType="end"/>
      </w:r>
      <w:r w:rsidR="00665A8D" w:rsidRPr="002612F4">
        <w:rPr>
          <w:sz w:val="22"/>
          <w:szCs w:val="22"/>
        </w:rPr>
      </w:r>
      <w:r w:rsidR="00665A8D" w:rsidRPr="002612F4">
        <w:rPr>
          <w:sz w:val="22"/>
          <w:szCs w:val="22"/>
        </w:rPr>
        <w:fldChar w:fldCharType="separate"/>
      </w:r>
      <w:r w:rsidR="00F962D8">
        <w:rPr>
          <w:noProof/>
          <w:sz w:val="22"/>
          <w:szCs w:val="22"/>
        </w:rPr>
        <w:t>[60,101]</w:t>
      </w:r>
      <w:r w:rsidR="00665A8D" w:rsidRPr="002612F4">
        <w:rPr>
          <w:sz w:val="22"/>
          <w:szCs w:val="22"/>
        </w:rPr>
        <w:fldChar w:fldCharType="end"/>
      </w:r>
      <w:r w:rsidR="00FF0724" w:rsidRPr="002612F4">
        <w:rPr>
          <w:sz w:val="22"/>
          <w:szCs w:val="22"/>
        </w:rPr>
        <w:t>.</w:t>
      </w:r>
      <w:r w:rsidR="009F70B0">
        <w:rPr>
          <w:sz w:val="22"/>
          <w:szCs w:val="22"/>
        </w:rPr>
        <w:t xml:space="preserve"> </w:t>
      </w:r>
      <w:r w:rsidR="002374FB" w:rsidRPr="002612F4">
        <w:rPr>
          <w:sz w:val="22"/>
          <w:szCs w:val="22"/>
        </w:rPr>
        <w:t xml:space="preserve">Predictions that telomere elongation therapy will improve natural healthspan </w:t>
      </w:r>
      <w:r w:rsidR="00F107B2" w:rsidRPr="002612F4">
        <w:rPr>
          <w:sz w:val="22"/>
          <w:szCs w:val="22"/>
        </w:rPr>
        <w:fldChar w:fldCharType="begin">
          <w:fldData xml:space="preserve">PEVuZE5vdGU+PENpdGU+PEF1dGhvcj5kZSBKZXN1czwvQXV0aG9yPjxZZWFyPjIwMTI8L1llYXI+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==
</w:fldData>
        </w:fldChar>
      </w:r>
      <w:r w:rsidR="00F962D8">
        <w:rPr>
          <w:sz w:val="22"/>
          <w:szCs w:val="22"/>
        </w:rPr>
        <w:instrText xml:space="preserve"> ADDIN EN.CITE </w:instrText>
      </w:r>
      <w:r w:rsidR="00F962D8">
        <w:rPr>
          <w:sz w:val="22"/>
          <w:szCs w:val="22"/>
        </w:rPr>
        <w:fldChar w:fldCharType="begin">
          <w:fldData xml:space="preserve">PEVuZE5vdGU+PENpdGU+PEF1dGhvcj5kZSBKZXN1czwvQXV0aG9yPjxZZWFyPjIwMTI8L1llYXI+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==
</w:fldData>
        </w:fldChar>
      </w:r>
      <w:r w:rsidR="00F962D8">
        <w:rPr>
          <w:sz w:val="22"/>
          <w:szCs w:val="22"/>
        </w:rPr>
        <w:instrText xml:space="preserve"> ADDIN EN.CITE.DATA </w:instrText>
      </w:r>
      <w:r w:rsidR="00F962D8">
        <w:rPr>
          <w:sz w:val="22"/>
          <w:szCs w:val="22"/>
        </w:rPr>
      </w:r>
      <w:r w:rsidR="00F962D8">
        <w:rPr>
          <w:sz w:val="22"/>
          <w:szCs w:val="22"/>
        </w:rPr>
        <w:fldChar w:fldCharType="end"/>
      </w:r>
      <w:r w:rsidR="00F107B2" w:rsidRPr="002612F4">
        <w:rPr>
          <w:sz w:val="22"/>
          <w:szCs w:val="22"/>
        </w:rPr>
      </w:r>
      <w:r w:rsidR="00F107B2" w:rsidRPr="002612F4">
        <w:rPr>
          <w:sz w:val="22"/>
          <w:szCs w:val="22"/>
        </w:rPr>
        <w:fldChar w:fldCharType="separate"/>
      </w:r>
      <w:r w:rsidR="00F962D8">
        <w:rPr>
          <w:noProof/>
          <w:sz w:val="22"/>
          <w:szCs w:val="22"/>
        </w:rPr>
        <w:t>[60,101]</w:t>
      </w:r>
      <w:r w:rsidR="00F107B2" w:rsidRPr="002612F4">
        <w:rPr>
          <w:sz w:val="22"/>
          <w:szCs w:val="22"/>
        </w:rPr>
        <w:fldChar w:fldCharType="end"/>
      </w:r>
      <w:r w:rsidR="00F107B2" w:rsidRPr="002612F4">
        <w:rPr>
          <w:sz w:val="22"/>
          <w:szCs w:val="22"/>
        </w:rPr>
        <w:t xml:space="preserve"> </w:t>
      </w:r>
      <w:r w:rsidR="002374FB" w:rsidRPr="002612F4">
        <w:rPr>
          <w:sz w:val="22"/>
          <w:szCs w:val="22"/>
        </w:rPr>
        <w:t>could therefo</w:t>
      </w:r>
      <w:r w:rsidR="00533509">
        <w:rPr>
          <w:sz w:val="22"/>
          <w:szCs w:val="22"/>
        </w:rPr>
        <w:t>re be strengthened by explaining</w:t>
      </w:r>
      <w:r w:rsidR="002374FB" w:rsidRPr="002612F4">
        <w:rPr>
          <w:sz w:val="22"/>
          <w:szCs w:val="22"/>
        </w:rPr>
        <w:t xml:space="preserve"> why, if improving healthspan was </w:t>
      </w:r>
      <w:r w:rsidR="007919D2" w:rsidRPr="002612F4">
        <w:rPr>
          <w:sz w:val="22"/>
          <w:szCs w:val="22"/>
        </w:rPr>
        <w:t xml:space="preserve">that </w:t>
      </w:r>
      <w:r w:rsidR="002374FB" w:rsidRPr="002612F4">
        <w:rPr>
          <w:sz w:val="22"/>
          <w:szCs w:val="22"/>
        </w:rPr>
        <w:t xml:space="preserve">straightforward, selection </w:t>
      </w:r>
      <w:r w:rsidR="007919D2" w:rsidRPr="002612F4">
        <w:rPr>
          <w:sz w:val="22"/>
          <w:szCs w:val="22"/>
        </w:rPr>
        <w:t>had</w:t>
      </w:r>
      <w:r w:rsidR="00553754" w:rsidRPr="002612F4">
        <w:rPr>
          <w:sz w:val="22"/>
          <w:szCs w:val="22"/>
        </w:rPr>
        <w:t xml:space="preserve"> </w:t>
      </w:r>
      <w:r w:rsidR="002374FB" w:rsidRPr="002612F4">
        <w:rPr>
          <w:sz w:val="22"/>
          <w:szCs w:val="22"/>
        </w:rPr>
        <w:t>not already done so</w:t>
      </w:r>
      <w:r w:rsidR="00CC207F">
        <w:rPr>
          <w:sz w:val="22"/>
          <w:szCs w:val="22"/>
        </w:rPr>
        <w:t xml:space="preserve"> (e.g. by favouring the late-life upregulation of telomerase expression)</w:t>
      </w:r>
      <w:r w:rsidR="002374FB" w:rsidRPr="002612F4">
        <w:rPr>
          <w:sz w:val="22"/>
          <w:szCs w:val="22"/>
        </w:rPr>
        <w:t>.</w:t>
      </w:r>
      <w:r w:rsidR="00163A21" w:rsidRPr="002612F4">
        <w:rPr>
          <w:sz w:val="22"/>
          <w:szCs w:val="22"/>
        </w:rPr>
        <w:t xml:space="preserve"> </w:t>
      </w:r>
      <w:r w:rsidR="002C146D" w:rsidRPr="002612F4">
        <w:rPr>
          <w:sz w:val="22"/>
          <w:szCs w:val="22"/>
        </w:rPr>
        <w:t>O</w:t>
      </w:r>
      <w:r w:rsidR="00163A21" w:rsidRPr="002612F4">
        <w:rPr>
          <w:sz w:val="22"/>
          <w:szCs w:val="22"/>
        </w:rPr>
        <w:t xml:space="preserve">ne point of hope from a biomedical perspective </w:t>
      </w:r>
      <w:r w:rsidR="002C146D" w:rsidRPr="002612F4">
        <w:rPr>
          <w:sz w:val="22"/>
          <w:szCs w:val="22"/>
        </w:rPr>
        <w:t xml:space="preserve">is that the </w:t>
      </w:r>
      <w:r w:rsidR="006F61F5">
        <w:rPr>
          <w:sz w:val="22"/>
          <w:szCs w:val="22"/>
        </w:rPr>
        <w:t xml:space="preserve">recent </w:t>
      </w:r>
      <w:r w:rsidR="002C146D" w:rsidRPr="002612F4">
        <w:rPr>
          <w:sz w:val="22"/>
          <w:szCs w:val="22"/>
        </w:rPr>
        <w:t>extraordinary ra</w:t>
      </w:r>
      <w:r w:rsidR="00A63123">
        <w:rPr>
          <w:sz w:val="22"/>
          <w:szCs w:val="22"/>
        </w:rPr>
        <w:t>te of increase in human lifespan</w:t>
      </w:r>
      <w:r w:rsidR="002C146D" w:rsidRPr="002612F4">
        <w:rPr>
          <w:sz w:val="22"/>
          <w:szCs w:val="22"/>
        </w:rPr>
        <w:t xml:space="preserve"> could </w:t>
      </w:r>
      <w:r w:rsidR="007073B8">
        <w:rPr>
          <w:sz w:val="22"/>
          <w:szCs w:val="22"/>
        </w:rPr>
        <w:t>well</w:t>
      </w:r>
      <w:r w:rsidR="003F6F9D" w:rsidRPr="002612F4">
        <w:rPr>
          <w:sz w:val="22"/>
          <w:szCs w:val="22"/>
        </w:rPr>
        <w:t xml:space="preserve"> </w:t>
      </w:r>
      <w:r w:rsidR="002C146D" w:rsidRPr="002612F4">
        <w:rPr>
          <w:sz w:val="22"/>
          <w:szCs w:val="22"/>
        </w:rPr>
        <w:t>have out</w:t>
      </w:r>
      <w:r w:rsidR="006F61F5">
        <w:rPr>
          <w:sz w:val="22"/>
          <w:szCs w:val="22"/>
        </w:rPr>
        <w:t xml:space="preserve">paced </w:t>
      </w:r>
      <w:r w:rsidR="002C146D" w:rsidRPr="002612F4">
        <w:rPr>
          <w:sz w:val="22"/>
          <w:szCs w:val="22"/>
        </w:rPr>
        <w:t>the rate of evolution</w:t>
      </w:r>
      <w:r w:rsidR="00D343BC" w:rsidRPr="002612F4">
        <w:rPr>
          <w:sz w:val="22"/>
          <w:szCs w:val="22"/>
        </w:rPr>
        <w:t xml:space="preserve">ary change in </w:t>
      </w:r>
      <w:r w:rsidR="002C146D" w:rsidRPr="002612F4">
        <w:rPr>
          <w:sz w:val="22"/>
          <w:szCs w:val="22"/>
        </w:rPr>
        <w:t xml:space="preserve">our </w:t>
      </w:r>
      <w:r w:rsidR="008B2868">
        <w:rPr>
          <w:sz w:val="22"/>
          <w:szCs w:val="22"/>
        </w:rPr>
        <w:t xml:space="preserve">late-life </w:t>
      </w:r>
      <w:r w:rsidR="002C146D" w:rsidRPr="002612F4">
        <w:rPr>
          <w:sz w:val="22"/>
          <w:szCs w:val="22"/>
        </w:rPr>
        <w:t xml:space="preserve">telomere biology, leaving scope for medicine to </w:t>
      </w:r>
      <w:r w:rsidR="00C76E60" w:rsidRPr="002612F4">
        <w:rPr>
          <w:sz w:val="22"/>
          <w:szCs w:val="22"/>
        </w:rPr>
        <w:t xml:space="preserve">improve healthspan by </w:t>
      </w:r>
      <w:r w:rsidR="002C146D" w:rsidRPr="002612F4">
        <w:rPr>
          <w:sz w:val="22"/>
          <w:szCs w:val="22"/>
        </w:rPr>
        <w:t>address</w:t>
      </w:r>
      <w:r w:rsidR="00C76E60" w:rsidRPr="002612F4">
        <w:rPr>
          <w:sz w:val="22"/>
          <w:szCs w:val="22"/>
        </w:rPr>
        <w:t xml:space="preserve">ing such </w:t>
      </w:r>
      <w:r w:rsidR="00613178">
        <w:rPr>
          <w:sz w:val="22"/>
          <w:szCs w:val="22"/>
        </w:rPr>
        <w:t xml:space="preserve">a </w:t>
      </w:r>
      <w:r w:rsidR="00EE42AA">
        <w:rPr>
          <w:sz w:val="22"/>
          <w:szCs w:val="22"/>
        </w:rPr>
        <w:t xml:space="preserve">discord born of </w:t>
      </w:r>
      <w:r w:rsidR="00754DD2" w:rsidRPr="002612F4">
        <w:rPr>
          <w:sz w:val="22"/>
          <w:szCs w:val="22"/>
        </w:rPr>
        <w:t>evolutionary lag</w:t>
      </w:r>
      <w:r w:rsidR="00C76E60" w:rsidRPr="002612F4">
        <w:rPr>
          <w:sz w:val="22"/>
          <w:szCs w:val="22"/>
        </w:rPr>
        <w:t>.</w:t>
      </w:r>
    </w:p>
    <w:p w14:paraId="1839983C" w14:textId="77777777" w:rsidR="003421A6" w:rsidRDefault="003421A6" w:rsidP="003421A6">
      <w:pPr>
        <w:spacing w:line="480" w:lineRule="auto"/>
        <w:rPr>
          <w:sz w:val="22"/>
          <w:szCs w:val="22"/>
        </w:rPr>
      </w:pPr>
    </w:p>
    <w:p w14:paraId="7ED74DD3" w14:textId="7BAA1E08" w:rsidR="003421A6" w:rsidRDefault="002F329B" w:rsidP="003421A6">
      <w:pPr>
        <w:spacing w:line="480" w:lineRule="auto"/>
        <w:rPr>
          <w:b/>
          <w:color w:val="76923C" w:themeColor="accent3" w:themeShade="BF"/>
          <w:sz w:val="26"/>
          <w:szCs w:val="26"/>
        </w:rPr>
      </w:pPr>
      <w:r>
        <w:rPr>
          <w:b/>
          <w:color w:val="76923C" w:themeColor="accent3" w:themeShade="BF"/>
          <w:sz w:val="26"/>
          <w:szCs w:val="26"/>
        </w:rPr>
        <w:t xml:space="preserve">5. </w:t>
      </w:r>
      <w:r w:rsidR="003421A6">
        <w:rPr>
          <w:b/>
          <w:color w:val="76923C" w:themeColor="accent3" w:themeShade="BF"/>
          <w:sz w:val="26"/>
          <w:szCs w:val="26"/>
        </w:rPr>
        <w:t>Conclusion</w:t>
      </w:r>
      <w:r w:rsidR="00927E60">
        <w:rPr>
          <w:b/>
          <w:color w:val="76923C" w:themeColor="accent3" w:themeShade="BF"/>
          <w:sz w:val="26"/>
          <w:szCs w:val="26"/>
        </w:rPr>
        <w:t xml:space="preserve"> and Future Directions</w:t>
      </w:r>
    </w:p>
    <w:p w14:paraId="5AAD5020" w14:textId="22F5BB75" w:rsidR="00F65A88" w:rsidRDefault="003D6DBA" w:rsidP="00BB3DD1">
      <w:pPr>
        <w:spacing w:line="480" w:lineRule="auto"/>
        <w:rPr>
          <w:i/>
          <w:color w:val="0000FF"/>
          <w:sz w:val="22"/>
          <w:szCs w:val="22"/>
        </w:rPr>
      </w:pPr>
      <w:r w:rsidRPr="00BB3DD1">
        <w:rPr>
          <w:sz w:val="22"/>
          <w:szCs w:val="22"/>
        </w:rPr>
        <w:t xml:space="preserve">The discussions above lead to several conclusions regarding </w:t>
      </w:r>
      <w:r w:rsidR="009E5598" w:rsidRPr="00BB3DD1">
        <w:rPr>
          <w:sz w:val="22"/>
          <w:szCs w:val="22"/>
        </w:rPr>
        <w:t xml:space="preserve">our current understanding of </w:t>
      </w:r>
      <w:r w:rsidRPr="00BB3DD1">
        <w:rPr>
          <w:sz w:val="22"/>
          <w:szCs w:val="22"/>
        </w:rPr>
        <w:t xml:space="preserve">the role of telomeres in the mechanisms and evolution of life-history trade-offs and ageing, </w:t>
      </w:r>
      <w:r w:rsidR="0037668B" w:rsidRPr="00BB3DD1">
        <w:rPr>
          <w:sz w:val="22"/>
          <w:szCs w:val="22"/>
        </w:rPr>
        <w:t xml:space="preserve">each of </w:t>
      </w:r>
      <w:r w:rsidRPr="00BB3DD1">
        <w:rPr>
          <w:sz w:val="22"/>
          <w:szCs w:val="22"/>
        </w:rPr>
        <w:t>which highlight outstanding areas of uncertainty that could profitably be the focus of future research.</w:t>
      </w:r>
      <w:r w:rsidR="00D27FEB" w:rsidRPr="00BB3DD1">
        <w:rPr>
          <w:sz w:val="22"/>
          <w:szCs w:val="22"/>
        </w:rPr>
        <w:t xml:space="preserve"> </w:t>
      </w:r>
      <w:r w:rsidR="003313AD" w:rsidRPr="00BB3DD1">
        <w:rPr>
          <w:sz w:val="22"/>
          <w:szCs w:val="22"/>
        </w:rPr>
        <w:t xml:space="preserve">First, while </w:t>
      </w:r>
      <w:r w:rsidR="000C70CE" w:rsidRPr="00BB3DD1">
        <w:rPr>
          <w:sz w:val="22"/>
          <w:szCs w:val="22"/>
        </w:rPr>
        <w:t>it is m</w:t>
      </w:r>
      <w:r w:rsidR="00615C0E" w:rsidRPr="006E1B3A">
        <w:rPr>
          <w:sz w:val="22"/>
          <w:szCs w:val="22"/>
        </w:rPr>
        <w:t xml:space="preserve">echanistically plausible that telomere dynamics are </w:t>
      </w:r>
      <w:r w:rsidR="00615C0E" w:rsidRPr="006E1B3A">
        <w:rPr>
          <w:i/>
          <w:sz w:val="22"/>
          <w:szCs w:val="22"/>
        </w:rPr>
        <w:t>one</w:t>
      </w:r>
      <w:r w:rsidR="00615C0E" w:rsidRPr="006E1B3A">
        <w:rPr>
          <w:sz w:val="22"/>
          <w:szCs w:val="22"/>
        </w:rPr>
        <w:t xml:space="preserve"> proximate cause of current-future</w:t>
      </w:r>
      <w:r w:rsidR="00615C0E">
        <w:rPr>
          <w:sz w:val="22"/>
          <w:szCs w:val="22"/>
        </w:rPr>
        <w:t xml:space="preserve"> </w:t>
      </w:r>
      <w:r w:rsidR="00615C0E" w:rsidRPr="002612F4">
        <w:rPr>
          <w:sz w:val="22"/>
          <w:szCs w:val="22"/>
        </w:rPr>
        <w:t xml:space="preserve">trade-offs </w:t>
      </w:r>
      <w:r w:rsidR="00615C0E">
        <w:rPr>
          <w:sz w:val="22"/>
          <w:szCs w:val="22"/>
        </w:rPr>
        <w:t xml:space="preserve">and ageing in a subset of organisms, whether telomeres </w:t>
      </w:r>
      <w:r w:rsidR="000C70CE">
        <w:rPr>
          <w:sz w:val="22"/>
          <w:szCs w:val="22"/>
        </w:rPr>
        <w:t xml:space="preserve">ever </w:t>
      </w:r>
      <w:r w:rsidR="00615C0E">
        <w:rPr>
          <w:sz w:val="22"/>
          <w:szCs w:val="22"/>
        </w:rPr>
        <w:t xml:space="preserve">play a </w:t>
      </w:r>
      <w:r w:rsidR="00615C0E" w:rsidRPr="000B3DF2">
        <w:rPr>
          <w:sz w:val="22"/>
          <w:szCs w:val="22"/>
        </w:rPr>
        <w:t>significant</w:t>
      </w:r>
      <w:r w:rsidR="00615C0E">
        <w:rPr>
          <w:sz w:val="22"/>
          <w:szCs w:val="22"/>
        </w:rPr>
        <w:t xml:space="preserve"> </w:t>
      </w:r>
      <w:r w:rsidR="00146A0B">
        <w:rPr>
          <w:sz w:val="22"/>
          <w:szCs w:val="22"/>
        </w:rPr>
        <w:t xml:space="preserve">causal </w:t>
      </w:r>
      <w:r w:rsidR="00615C0E">
        <w:rPr>
          <w:sz w:val="22"/>
          <w:szCs w:val="22"/>
        </w:rPr>
        <w:t>role</w:t>
      </w:r>
      <w:r w:rsidR="000C70CE">
        <w:rPr>
          <w:sz w:val="22"/>
          <w:szCs w:val="22"/>
        </w:rPr>
        <w:t xml:space="preserve"> in either phenomenon</w:t>
      </w:r>
      <w:r w:rsidR="00615C0E">
        <w:rPr>
          <w:sz w:val="22"/>
          <w:szCs w:val="22"/>
        </w:rPr>
        <w:t>, relative to alternative mechanisms (such as oxidative damage to other biological structures), is currently far from clear</w:t>
      </w:r>
      <w:r w:rsidR="000A69D9">
        <w:rPr>
          <w:sz w:val="22"/>
          <w:szCs w:val="22"/>
        </w:rPr>
        <w:t xml:space="preserve"> (see Section 2)</w:t>
      </w:r>
      <w:r w:rsidR="00615C0E">
        <w:rPr>
          <w:sz w:val="22"/>
          <w:szCs w:val="22"/>
        </w:rPr>
        <w:t xml:space="preserve">. </w:t>
      </w:r>
      <w:r w:rsidR="000C70CE">
        <w:rPr>
          <w:sz w:val="22"/>
          <w:szCs w:val="22"/>
        </w:rPr>
        <w:t xml:space="preserve">Of particular interest </w:t>
      </w:r>
      <w:r w:rsidR="005D6E61">
        <w:rPr>
          <w:sz w:val="22"/>
          <w:szCs w:val="22"/>
        </w:rPr>
        <w:t xml:space="preserve">too </w:t>
      </w:r>
      <w:r w:rsidR="000C70CE">
        <w:rPr>
          <w:sz w:val="22"/>
          <w:szCs w:val="22"/>
        </w:rPr>
        <w:t>is the possibility that telomeres do play a causal role but via telomere-length-independent mechanisms</w:t>
      </w:r>
      <w:r w:rsidR="00F01AE6">
        <w:rPr>
          <w:sz w:val="22"/>
          <w:szCs w:val="22"/>
        </w:rPr>
        <w:t xml:space="preserve"> </w:t>
      </w:r>
      <w:r w:rsidR="00562F9C" w:rsidRPr="002612F4">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 </w:instrText>
      </w:r>
      <w:r w:rsidR="00022CBD">
        <w:rPr>
          <w:sz w:val="22"/>
          <w:szCs w:val="22"/>
        </w:rPr>
        <w:fldChar w:fldCharType="begin">
          <w:fldData xml:space="preserve">PEVuZE5vdGU+PENpdGU+PEF1dGhvcj5IZXdpdHQ8L0F1dGhvcj48WWVhcj4yMDEyPC9ZZWFyPjxS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Mzwvdm9sdW1lPjxrZXl3b3Jkcz48a2V5d29y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</w:fldData>
        </w:fldChar>
      </w:r>
      <w:r w:rsidR="00022CBD">
        <w:rPr>
          <w:sz w:val="22"/>
          <w:szCs w:val="22"/>
        </w:rPr>
        <w:instrText xml:space="preserve"> ADDIN EN.CITE.DATA </w:instrText>
      </w:r>
      <w:r w:rsidR="00022CBD">
        <w:rPr>
          <w:sz w:val="22"/>
          <w:szCs w:val="22"/>
        </w:rPr>
      </w:r>
      <w:r w:rsidR="00022CBD">
        <w:rPr>
          <w:sz w:val="22"/>
          <w:szCs w:val="22"/>
        </w:rPr>
        <w:fldChar w:fldCharType="end"/>
      </w:r>
      <w:r w:rsidR="00562F9C" w:rsidRPr="002612F4">
        <w:rPr>
          <w:sz w:val="22"/>
          <w:szCs w:val="22"/>
        </w:rPr>
      </w:r>
      <w:r w:rsidR="00562F9C" w:rsidRPr="002612F4">
        <w:rPr>
          <w:sz w:val="22"/>
          <w:szCs w:val="22"/>
        </w:rPr>
        <w:fldChar w:fldCharType="separate"/>
      </w:r>
      <w:r w:rsidR="00022CBD">
        <w:rPr>
          <w:noProof/>
          <w:sz w:val="22"/>
          <w:szCs w:val="22"/>
        </w:rPr>
        <w:t>[54,55]</w:t>
      </w:r>
      <w:r w:rsidR="00562F9C" w:rsidRPr="002612F4">
        <w:rPr>
          <w:sz w:val="22"/>
          <w:szCs w:val="22"/>
        </w:rPr>
        <w:fldChar w:fldCharType="end"/>
      </w:r>
      <w:r w:rsidR="00A635DF">
        <w:rPr>
          <w:sz w:val="22"/>
          <w:szCs w:val="22"/>
        </w:rPr>
        <w:t xml:space="preserve">; </w:t>
      </w:r>
      <w:r w:rsidR="00146A0B">
        <w:rPr>
          <w:sz w:val="22"/>
          <w:szCs w:val="22"/>
        </w:rPr>
        <w:t xml:space="preserve">findings </w:t>
      </w:r>
      <w:r w:rsidR="00A635DF">
        <w:rPr>
          <w:sz w:val="22"/>
          <w:szCs w:val="22"/>
        </w:rPr>
        <w:t xml:space="preserve">that </w:t>
      </w:r>
      <w:r w:rsidR="00441651">
        <w:rPr>
          <w:sz w:val="22"/>
          <w:szCs w:val="22"/>
        </w:rPr>
        <w:t xml:space="preserve">(i) </w:t>
      </w:r>
      <w:r w:rsidR="00A635DF">
        <w:rPr>
          <w:sz w:val="22"/>
          <w:szCs w:val="22"/>
        </w:rPr>
        <w:t>may require the reinterpretation of many findings previously attributed to effects of telomere attrition</w:t>
      </w:r>
      <w:r w:rsidR="00441651">
        <w:rPr>
          <w:sz w:val="22"/>
          <w:szCs w:val="22"/>
        </w:rPr>
        <w:t xml:space="preserve">, and (ii) lend strength to the view that telomere length </w:t>
      </w:r>
      <w:r w:rsidR="005B2F76" w:rsidRPr="00BB3DD1">
        <w:rPr>
          <w:i/>
          <w:sz w:val="22"/>
          <w:szCs w:val="22"/>
        </w:rPr>
        <w:t xml:space="preserve">per se </w:t>
      </w:r>
      <w:r w:rsidR="00441651">
        <w:rPr>
          <w:sz w:val="22"/>
          <w:szCs w:val="22"/>
        </w:rPr>
        <w:t xml:space="preserve">may ultimately prove a non-causal biomarker of </w:t>
      </w:r>
      <w:r w:rsidR="0037668B">
        <w:rPr>
          <w:sz w:val="22"/>
          <w:szCs w:val="22"/>
        </w:rPr>
        <w:t xml:space="preserve">organismal </w:t>
      </w:r>
      <w:r w:rsidR="005B2F76">
        <w:rPr>
          <w:sz w:val="22"/>
          <w:szCs w:val="22"/>
        </w:rPr>
        <w:t>somatic integrity</w:t>
      </w:r>
      <w:r w:rsidR="000C70CE">
        <w:rPr>
          <w:sz w:val="22"/>
          <w:szCs w:val="22"/>
        </w:rPr>
        <w:t>.</w:t>
      </w:r>
      <w:r w:rsidR="00675B00">
        <w:rPr>
          <w:sz w:val="22"/>
          <w:szCs w:val="22"/>
        </w:rPr>
        <w:t xml:space="preserve"> </w:t>
      </w:r>
      <w:r w:rsidR="00A97769">
        <w:rPr>
          <w:sz w:val="22"/>
          <w:szCs w:val="22"/>
        </w:rPr>
        <w:t xml:space="preserve">While experimental tests of the causality of such mechanisms are </w:t>
      </w:r>
      <w:r w:rsidR="00777DB9">
        <w:rPr>
          <w:sz w:val="22"/>
          <w:szCs w:val="22"/>
        </w:rPr>
        <w:t xml:space="preserve">clearly </w:t>
      </w:r>
      <w:r w:rsidR="00A97769">
        <w:rPr>
          <w:sz w:val="22"/>
          <w:szCs w:val="22"/>
        </w:rPr>
        <w:t>needed</w:t>
      </w:r>
      <w:r w:rsidR="0075471D">
        <w:rPr>
          <w:sz w:val="22"/>
          <w:szCs w:val="22"/>
        </w:rPr>
        <w:t xml:space="preserve">, </w:t>
      </w:r>
      <w:r w:rsidR="0037668B">
        <w:rPr>
          <w:sz w:val="22"/>
          <w:szCs w:val="22"/>
        </w:rPr>
        <w:t xml:space="preserve">it </w:t>
      </w:r>
      <w:r w:rsidR="0044022E">
        <w:rPr>
          <w:sz w:val="22"/>
          <w:szCs w:val="22"/>
        </w:rPr>
        <w:t xml:space="preserve">is worth noting </w:t>
      </w:r>
      <w:r w:rsidR="0037668B">
        <w:rPr>
          <w:sz w:val="22"/>
          <w:szCs w:val="22"/>
        </w:rPr>
        <w:t xml:space="preserve">that </w:t>
      </w:r>
      <w:r w:rsidR="0075471D">
        <w:rPr>
          <w:sz w:val="22"/>
          <w:szCs w:val="22"/>
        </w:rPr>
        <w:t>a</w:t>
      </w:r>
      <w:r w:rsidR="00EF388E">
        <w:rPr>
          <w:sz w:val="22"/>
          <w:szCs w:val="22"/>
        </w:rPr>
        <w:t xml:space="preserve">ttempts to </w:t>
      </w:r>
      <w:r w:rsidR="00D137E5">
        <w:rPr>
          <w:sz w:val="22"/>
          <w:szCs w:val="22"/>
        </w:rPr>
        <w:t xml:space="preserve">exploit </w:t>
      </w:r>
      <w:r w:rsidR="00EF388E">
        <w:rPr>
          <w:sz w:val="22"/>
          <w:szCs w:val="22"/>
        </w:rPr>
        <w:t xml:space="preserve">telomerase to </w:t>
      </w:r>
      <w:r w:rsidR="00675B00">
        <w:rPr>
          <w:sz w:val="22"/>
          <w:szCs w:val="22"/>
        </w:rPr>
        <w:t>test</w:t>
      </w:r>
      <w:r w:rsidR="00EF388E">
        <w:rPr>
          <w:sz w:val="22"/>
          <w:szCs w:val="22"/>
        </w:rPr>
        <w:t xml:space="preserve"> the causality of a role for telomere attrition </w:t>
      </w:r>
      <w:r w:rsidR="00EF388E" w:rsidRPr="00BB3DD1">
        <w:rPr>
          <w:i/>
          <w:sz w:val="22"/>
          <w:szCs w:val="22"/>
        </w:rPr>
        <w:t xml:space="preserve">per se </w:t>
      </w:r>
      <w:r w:rsidR="0075471D" w:rsidRPr="00BB3DD1">
        <w:rPr>
          <w:sz w:val="22"/>
          <w:szCs w:val="22"/>
        </w:rPr>
        <w:t>(a growing area</w:t>
      </w:r>
      <w:r w:rsidR="0075471D" w:rsidRPr="00146A0B">
        <w:rPr>
          <w:sz w:val="22"/>
          <w:szCs w:val="22"/>
        </w:rPr>
        <w:t xml:space="preserve"> of interest</w:t>
      </w:r>
      <w:r w:rsidR="0075471D" w:rsidRPr="00BB3DD1">
        <w:rPr>
          <w:sz w:val="22"/>
          <w:szCs w:val="22"/>
        </w:rPr>
        <w:t xml:space="preserve"> in evolutionary ecology</w:t>
      </w:r>
      <w:r w:rsidR="00230B94">
        <w:rPr>
          <w:sz w:val="22"/>
          <w:szCs w:val="22"/>
        </w:rPr>
        <w:t xml:space="preserve"> </w:t>
      </w:r>
      <w:r w:rsidR="0044022E">
        <w:rPr>
          <w:sz w:val="22"/>
          <w:szCs w:val="22"/>
        </w:rPr>
        <w:fldChar w:fldCharType="begin"/>
      </w:r>
      <w:r w:rsidR="0044022E">
        <w:rPr>
          <w:sz w:val="22"/>
          <w:szCs w:val="22"/>
        </w:rPr>
        <w:instrText xml:space="preserve"> ADDIN EN.CITE &lt;EndNote&gt;&lt;Cite&gt;&lt;Author&gt;Criscuolo&lt;/Author&gt;&lt;Year&gt;2017&lt;/Year&gt;&lt;RecNum&gt;13127&lt;/RecNum&gt;&lt;DisplayText&gt;[62]&lt;/DisplayText&gt;&lt;record&gt;&lt;rec-number&gt;13127&lt;/rec-number&gt;&lt;foreign-keys&gt;&lt;key app="EN" db-id="99we5205z59tpfe5dftpafsxe0s209r5ftdw"&gt;13127&lt;/key&gt;&lt;/foreign-keys&gt;&lt;ref-type name="Journal Article"&gt;17&lt;/ref-type&gt;&lt;contributors&gt;&lt;authors&gt;&lt;author&gt;Criscuolo, F.&lt;/author&gt;&lt;author&gt;Smith, S.&lt;/author&gt;&lt;author&gt;Zahn, S.&lt;/author&gt;&lt;author&gt;Heidinger, B. J.&lt;/author&gt;&lt;author&gt;Haussmann, M.&lt;/author&gt;&lt;/authors&gt;&lt;/contributors&gt;&lt;titles&gt;&lt;title&gt;Experimental manipulation of telomere length: does it reveal a corner-stone role for telomerase in the natural variability of individual fitness?&lt;/title&gt;&lt;secondary-title&gt;Philosophical Transactions of the Royal Society B-Biological Sciences&lt;/secondary-title&gt;&lt;/titles&gt;&lt;periodical&gt;&lt;full-title&gt;Philosophical Transactions of the Royal Society B-Biological Sciences&lt;/full-title&gt;&lt;abbr-1&gt;Philos T R Soc B&lt;/abbr-1&gt;&lt;/periodical&gt;&lt;volume&gt;This volume&lt;/volume&gt;&lt;dates&gt;&lt;year&gt;2017&lt;/year&gt;&lt;/dates&gt;&lt;urls&gt;&lt;/urls&gt;&lt;/record&gt;&lt;/Cite&gt;&lt;/EndNote&gt;</w:instrText>
      </w:r>
      <w:r w:rsidR="0044022E">
        <w:rPr>
          <w:sz w:val="22"/>
          <w:szCs w:val="22"/>
        </w:rPr>
        <w:fldChar w:fldCharType="separate"/>
      </w:r>
      <w:r w:rsidR="0044022E">
        <w:rPr>
          <w:noProof/>
          <w:sz w:val="22"/>
          <w:szCs w:val="22"/>
        </w:rPr>
        <w:t>[62]</w:t>
      </w:r>
      <w:r w:rsidR="0044022E">
        <w:rPr>
          <w:sz w:val="22"/>
          <w:szCs w:val="22"/>
        </w:rPr>
        <w:fldChar w:fldCharType="end"/>
      </w:r>
      <w:r w:rsidR="0075471D" w:rsidRPr="00BB3DD1">
        <w:rPr>
          <w:sz w:val="22"/>
          <w:szCs w:val="22"/>
        </w:rPr>
        <w:t>)</w:t>
      </w:r>
      <w:r w:rsidR="0075471D" w:rsidRPr="00146A0B">
        <w:rPr>
          <w:i/>
          <w:sz w:val="22"/>
          <w:szCs w:val="22"/>
        </w:rPr>
        <w:t xml:space="preserve"> </w:t>
      </w:r>
      <w:r w:rsidR="00132E56">
        <w:rPr>
          <w:sz w:val="22"/>
          <w:szCs w:val="22"/>
        </w:rPr>
        <w:t>may be</w:t>
      </w:r>
      <w:r w:rsidR="00230B94">
        <w:rPr>
          <w:sz w:val="22"/>
          <w:szCs w:val="22"/>
        </w:rPr>
        <w:t xml:space="preserve"> </w:t>
      </w:r>
      <w:r w:rsidR="00A97769">
        <w:rPr>
          <w:sz w:val="22"/>
          <w:szCs w:val="22"/>
        </w:rPr>
        <w:t xml:space="preserve">complicated </w:t>
      </w:r>
      <w:r w:rsidR="00132E56">
        <w:rPr>
          <w:sz w:val="22"/>
          <w:szCs w:val="22"/>
        </w:rPr>
        <w:t xml:space="preserve">in practice </w:t>
      </w:r>
      <w:r w:rsidR="00EF388E" w:rsidRPr="00146A0B">
        <w:rPr>
          <w:sz w:val="22"/>
          <w:szCs w:val="22"/>
        </w:rPr>
        <w:t xml:space="preserve">by the diversity of </w:t>
      </w:r>
      <w:r w:rsidR="00D137E5" w:rsidRPr="00146A0B">
        <w:rPr>
          <w:sz w:val="22"/>
          <w:szCs w:val="22"/>
        </w:rPr>
        <w:t xml:space="preserve">its </w:t>
      </w:r>
      <w:r w:rsidR="00B52137" w:rsidRPr="00146A0B">
        <w:rPr>
          <w:sz w:val="22"/>
          <w:szCs w:val="22"/>
        </w:rPr>
        <w:t>actions</w:t>
      </w:r>
      <w:r w:rsidR="00146A0B">
        <w:rPr>
          <w:sz w:val="22"/>
          <w:szCs w:val="22"/>
        </w:rPr>
        <w:t xml:space="preserve"> aside from telomere elongation</w:t>
      </w:r>
      <w:r w:rsidR="0075471D">
        <w:rPr>
          <w:sz w:val="22"/>
          <w:szCs w:val="22"/>
        </w:rPr>
        <w:t xml:space="preserve"> </w:t>
      </w:r>
      <w:r w:rsidR="00DD515A" w:rsidRPr="007E153E">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 </w:instrText>
      </w:r>
      <w:r w:rsidR="00022CBD">
        <w:rPr>
          <w:sz w:val="22"/>
          <w:szCs w:val="22"/>
        </w:rPr>
        <w:fldChar w:fldCharType="begin">
          <w:fldData xml:space="preserve">PEVuZE5vdGU+PENpdGU+PEF1dGhvcj5CbGFja2J1cm48L0F1dGhvcj48WWVhcj4yMDAxPC9ZZWFy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2MS02NzM8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</w:fldData>
        </w:fldChar>
      </w:r>
      <w:r w:rsidR="00022CBD">
        <w:rPr>
          <w:sz w:val="22"/>
          <w:szCs w:val="22"/>
        </w:rPr>
        <w:instrText xml:space="preserve"> ADDIN EN.CITE.DATA </w:instrText>
      </w:r>
      <w:r w:rsidR="00022CBD">
        <w:rPr>
          <w:sz w:val="22"/>
          <w:szCs w:val="22"/>
        </w:rPr>
      </w:r>
      <w:r w:rsidR="00022CBD">
        <w:rPr>
          <w:sz w:val="22"/>
          <w:szCs w:val="22"/>
        </w:rPr>
        <w:fldChar w:fldCharType="end"/>
      </w:r>
      <w:r w:rsidR="00DD515A" w:rsidRPr="007E153E">
        <w:rPr>
          <w:sz w:val="22"/>
          <w:szCs w:val="22"/>
        </w:rPr>
      </w:r>
      <w:r w:rsidR="00DD515A" w:rsidRPr="007E153E">
        <w:rPr>
          <w:sz w:val="22"/>
          <w:szCs w:val="22"/>
        </w:rPr>
        <w:fldChar w:fldCharType="separate"/>
      </w:r>
      <w:r w:rsidR="00022CBD">
        <w:rPr>
          <w:noProof/>
          <w:sz w:val="22"/>
          <w:szCs w:val="22"/>
        </w:rPr>
        <w:t>[26,52]</w:t>
      </w:r>
      <w:r w:rsidR="00DD515A" w:rsidRPr="007E153E">
        <w:rPr>
          <w:sz w:val="22"/>
          <w:szCs w:val="22"/>
        </w:rPr>
        <w:fldChar w:fldCharType="end"/>
      </w:r>
      <w:r w:rsidR="00D137E5">
        <w:rPr>
          <w:sz w:val="22"/>
          <w:szCs w:val="22"/>
        </w:rPr>
        <w:t>.</w:t>
      </w:r>
      <w:r w:rsidR="00146A0B">
        <w:rPr>
          <w:sz w:val="22"/>
          <w:szCs w:val="22"/>
        </w:rPr>
        <w:t xml:space="preserve"> </w:t>
      </w:r>
      <w:r w:rsidR="0044022E">
        <w:rPr>
          <w:sz w:val="22"/>
          <w:szCs w:val="22"/>
        </w:rPr>
        <w:t xml:space="preserve">Given the expectation that declines in somatic integrity arise from complex interactions between multiple pathways </w:t>
      </w:r>
      <w:r w:rsidR="000A69D9">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0A69D9">
        <w:rPr>
          <w:sz w:val="22"/>
          <w:szCs w:val="22"/>
        </w:rPr>
        <w:instrText xml:space="preserve"> ADDIN EN.CITE </w:instrText>
      </w:r>
      <w:r w:rsidR="000A69D9">
        <w:rPr>
          <w:sz w:val="22"/>
          <w:szCs w:val="22"/>
        </w:rPr>
        <w:fldChar w:fldCharType="begin">
          <w:fldData xml:space="preserve">PEVuZE5vdGU+PENpdGU+PEF1dGhvcj5LaXJrd29vZDwvQXV0aG9yPjxZZWFyPjIwMTE8L1llYXI+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TE5NC0x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==
</w:fldData>
        </w:fldChar>
      </w:r>
      <w:r w:rsidR="000A69D9">
        <w:rPr>
          <w:sz w:val="22"/>
          <w:szCs w:val="22"/>
        </w:rPr>
        <w:instrText xml:space="preserve"> ADDIN EN.CITE.DATA </w:instrText>
      </w:r>
      <w:r w:rsidR="000A69D9">
        <w:rPr>
          <w:sz w:val="22"/>
          <w:szCs w:val="22"/>
        </w:rPr>
      </w:r>
      <w:r w:rsidR="000A69D9">
        <w:rPr>
          <w:sz w:val="22"/>
          <w:szCs w:val="22"/>
        </w:rPr>
        <w:fldChar w:fldCharType="end"/>
      </w:r>
      <w:r w:rsidR="000A69D9">
        <w:rPr>
          <w:sz w:val="22"/>
          <w:szCs w:val="22"/>
        </w:rPr>
      </w:r>
      <w:r w:rsidR="000A69D9">
        <w:rPr>
          <w:sz w:val="22"/>
          <w:szCs w:val="22"/>
        </w:rPr>
        <w:fldChar w:fldCharType="separate"/>
      </w:r>
      <w:r w:rsidR="000A69D9">
        <w:rPr>
          <w:noProof/>
          <w:sz w:val="22"/>
          <w:szCs w:val="22"/>
        </w:rPr>
        <w:t>[24,25]</w:t>
      </w:r>
      <w:r w:rsidR="000A69D9">
        <w:rPr>
          <w:sz w:val="22"/>
          <w:szCs w:val="22"/>
        </w:rPr>
        <w:fldChar w:fldCharType="end"/>
      </w:r>
      <w:r w:rsidR="0044022E">
        <w:rPr>
          <w:sz w:val="22"/>
          <w:szCs w:val="22"/>
        </w:rPr>
        <w:t xml:space="preserve">, </w:t>
      </w:r>
      <w:r w:rsidR="00132E56">
        <w:rPr>
          <w:sz w:val="22"/>
          <w:szCs w:val="22"/>
        </w:rPr>
        <w:t xml:space="preserve">it may also ultimately prove difficult to distinguish </w:t>
      </w:r>
      <w:r w:rsidR="0044022E">
        <w:rPr>
          <w:sz w:val="22"/>
          <w:szCs w:val="22"/>
        </w:rPr>
        <w:t xml:space="preserve">no causal role for telomere attrition </w:t>
      </w:r>
      <w:r w:rsidR="00132E56">
        <w:rPr>
          <w:sz w:val="22"/>
          <w:szCs w:val="22"/>
        </w:rPr>
        <w:t xml:space="preserve">in organismal ageing </w:t>
      </w:r>
      <w:r w:rsidR="0044022E">
        <w:rPr>
          <w:sz w:val="22"/>
          <w:szCs w:val="22"/>
        </w:rPr>
        <w:t>from a minor causal role</w:t>
      </w:r>
      <w:r w:rsidR="000A69D9">
        <w:rPr>
          <w:sz w:val="22"/>
          <w:szCs w:val="22"/>
        </w:rPr>
        <w:t>,</w:t>
      </w:r>
      <w:r w:rsidR="0044022E">
        <w:rPr>
          <w:sz w:val="22"/>
          <w:szCs w:val="22"/>
        </w:rPr>
        <w:t xml:space="preserve"> </w:t>
      </w:r>
      <w:r w:rsidR="00132E56">
        <w:rPr>
          <w:sz w:val="22"/>
          <w:szCs w:val="22"/>
        </w:rPr>
        <w:t xml:space="preserve">in which </w:t>
      </w:r>
      <w:r w:rsidR="000A69D9">
        <w:rPr>
          <w:sz w:val="22"/>
          <w:szCs w:val="22"/>
        </w:rPr>
        <w:t>it</w:t>
      </w:r>
      <w:r w:rsidR="00132E56">
        <w:rPr>
          <w:sz w:val="22"/>
          <w:szCs w:val="22"/>
        </w:rPr>
        <w:t xml:space="preserve"> acts</w:t>
      </w:r>
      <w:r w:rsidR="0044022E">
        <w:rPr>
          <w:sz w:val="22"/>
          <w:szCs w:val="22"/>
        </w:rPr>
        <w:t xml:space="preserve"> in concert with </w:t>
      </w:r>
      <w:r w:rsidR="00132E56">
        <w:rPr>
          <w:sz w:val="22"/>
          <w:szCs w:val="22"/>
        </w:rPr>
        <w:t xml:space="preserve">a suite of </w:t>
      </w:r>
      <w:r w:rsidR="0044022E">
        <w:rPr>
          <w:sz w:val="22"/>
          <w:szCs w:val="22"/>
        </w:rPr>
        <w:t>other mechanisms.</w:t>
      </w:r>
      <w:r w:rsidR="00132E56">
        <w:rPr>
          <w:sz w:val="22"/>
          <w:szCs w:val="22"/>
        </w:rPr>
        <w:t xml:space="preserve"> </w:t>
      </w:r>
      <w:r w:rsidR="0037668B">
        <w:rPr>
          <w:sz w:val="22"/>
          <w:szCs w:val="22"/>
        </w:rPr>
        <w:t>T</w:t>
      </w:r>
      <w:r w:rsidR="00146A0B">
        <w:rPr>
          <w:sz w:val="22"/>
          <w:szCs w:val="22"/>
        </w:rPr>
        <w:t xml:space="preserve">he field is also </w:t>
      </w:r>
      <w:r w:rsidR="000A69D9">
        <w:rPr>
          <w:sz w:val="22"/>
          <w:szCs w:val="22"/>
        </w:rPr>
        <w:t xml:space="preserve">currently </w:t>
      </w:r>
      <w:r w:rsidR="00146A0B">
        <w:rPr>
          <w:sz w:val="22"/>
          <w:szCs w:val="22"/>
        </w:rPr>
        <w:t xml:space="preserve">limited in the taxonomic generality of the </w:t>
      </w:r>
      <w:r w:rsidR="0037668B">
        <w:rPr>
          <w:sz w:val="22"/>
          <w:szCs w:val="22"/>
        </w:rPr>
        <w:t xml:space="preserve">mechanistic and evolutionary </w:t>
      </w:r>
      <w:r w:rsidR="00146A0B">
        <w:rPr>
          <w:sz w:val="22"/>
          <w:szCs w:val="22"/>
        </w:rPr>
        <w:t xml:space="preserve">arguments that </w:t>
      </w:r>
      <w:r w:rsidR="0037668B">
        <w:rPr>
          <w:sz w:val="22"/>
          <w:szCs w:val="22"/>
        </w:rPr>
        <w:t>can be made</w:t>
      </w:r>
      <w:r w:rsidR="00056B27">
        <w:rPr>
          <w:sz w:val="22"/>
          <w:szCs w:val="22"/>
        </w:rPr>
        <w:t>,</w:t>
      </w:r>
      <w:r w:rsidR="00146A0B">
        <w:rPr>
          <w:sz w:val="22"/>
          <w:szCs w:val="22"/>
        </w:rPr>
        <w:t xml:space="preserve"> </w:t>
      </w:r>
      <w:r w:rsidR="00777DB9">
        <w:rPr>
          <w:sz w:val="22"/>
          <w:szCs w:val="22"/>
        </w:rPr>
        <w:t xml:space="preserve">due to </w:t>
      </w:r>
      <w:r w:rsidR="00185725">
        <w:rPr>
          <w:sz w:val="22"/>
          <w:szCs w:val="22"/>
        </w:rPr>
        <w:t xml:space="preserve">a primary </w:t>
      </w:r>
      <w:r w:rsidR="00777DB9">
        <w:rPr>
          <w:sz w:val="22"/>
          <w:szCs w:val="22"/>
        </w:rPr>
        <w:t>focus to date on vertebrate model systems</w:t>
      </w:r>
      <w:r w:rsidR="0037668B">
        <w:rPr>
          <w:sz w:val="22"/>
          <w:szCs w:val="22"/>
        </w:rPr>
        <w:t xml:space="preserve"> (principally birds and mammals) </w:t>
      </w:r>
      <w:r w:rsidR="004C78E2">
        <w:rPr>
          <w:sz w:val="22"/>
          <w:szCs w:val="22"/>
        </w:rPr>
        <w:t xml:space="preserve">and the diversity </w:t>
      </w:r>
      <w:r w:rsidR="00777DB9">
        <w:rPr>
          <w:sz w:val="22"/>
          <w:szCs w:val="22"/>
        </w:rPr>
        <w:t xml:space="preserve">in telomere biology </w:t>
      </w:r>
      <w:r w:rsidR="004C78E2">
        <w:rPr>
          <w:sz w:val="22"/>
          <w:szCs w:val="22"/>
        </w:rPr>
        <w:t xml:space="preserve">already apparent </w:t>
      </w:r>
      <w:r w:rsidR="0044022E">
        <w:rPr>
          <w:sz w:val="22"/>
          <w:szCs w:val="22"/>
        </w:rPr>
        <w:t xml:space="preserve">both </w:t>
      </w:r>
      <w:r w:rsidR="005A0534">
        <w:rPr>
          <w:sz w:val="22"/>
          <w:szCs w:val="22"/>
        </w:rPr>
        <w:t xml:space="preserve">within </w:t>
      </w:r>
      <w:r w:rsidR="0044022E">
        <w:rPr>
          <w:sz w:val="22"/>
          <w:szCs w:val="22"/>
        </w:rPr>
        <w:t xml:space="preserve">and beyond </w:t>
      </w:r>
      <w:r w:rsidR="005A0534">
        <w:rPr>
          <w:sz w:val="22"/>
          <w:szCs w:val="22"/>
        </w:rPr>
        <w:t>th</w:t>
      </w:r>
      <w:r w:rsidR="0044022E">
        <w:rPr>
          <w:sz w:val="22"/>
          <w:szCs w:val="22"/>
        </w:rPr>
        <w:t>e</w:t>
      </w:r>
      <w:r w:rsidR="005A0534">
        <w:rPr>
          <w:sz w:val="22"/>
          <w:szCs w:val="22"/>
        </w:rPr>
        <w:t>s</w:t>
      </w:r>
      <w:r w:rsidR="0044022E">
        <w:rPr>
          <w:sz w:val="22"/>
          <w:szCs w:val="22"/>
        </w:rPr>
        <w:t>e</w:t>
      </w:r>
      <w:r w:rsidR="005A0534">
        <w:rPr>
          <w:sz w:val="22"/>
          <w:szCs w:val="22"/>
        </w:rPr>
        <w:t xml:space="preserve"> group</w:t>
      </w:r>
      <w:r w:rsidR="0044022E">
        <w:rPr>
          <w:sz w:val="22"/>
          <w:szCs w:val="22"/>
        </w:rPr>
        <w:t xml:space="preserve">s </w:t>
      </w:r>
      <w:r w:rsidR="0044022E">
        <w:rPr>
          <w:sz w:val="22"/>
          <w:szCs w:val="22"/>
        </w:rPr>
        <w:fldChar w:fldCharType="begin">
          <w:fldData xml:space="preserve">PEVuZE5vdGU+PENpdGU+PEF1dGhvcj5Hb21lczwvQXV0aG9yPjxZZWFyPjIwMTE8L1llYXI+PFJl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NzYx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YWJici0x
PlBoaWxvcyBUIFIgU29jIEI8L2FiYnItMT48L3BlcmlvZGljYWw+PHZvbHVtZT5UaGlzIHZvbHVt
ZTwvdm9sdW1lPjxkYXRlcz48eWVhcj4yMDE3PC95ZWFyPjwvZGF0ZXM+PHVybHM+PC91cmxzPjwv
cmVjb3JkPjwvQ2l0ZT48L0VuZE5vdGU+
</w:fldData>
        </w:fldChar>
      </w:r>
      <w:r w:rsidR="0044022E">
        <w:rPr>
          <w:sz w:val="22"/>
          <w:szCs w:val="22"/>
        </w:rPr>
        <w:instrText xml:space="preserve"> ADDIN EN.CITE </w:instrText>
      </w:r>
      <w:r w:rsidR="0044022E">
        <w:rPr>
          <w:sz w:val="22"/>
          <w:szCs w:val="22"/>
        </w:rPr>
        <w:fldChar w:fldCharType="begin">
          <w:fldData xml:space="preserve">PEVuZE5vdGU+PENpdGU+PEF1dGhvcj5Hb21lczwvQXV0aG9yPjxZZWFyPjIwMTE8L1llYXI+PFJl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YWJici0x
PlBoaWxvcyBUIFIgU29jIEI8L2FiYnItMT48L3BlcmlvZGljYWw+PHZvbHVtZT5UaGlzIHZvbHVt
ZTwvdm9sdW1lPjxkYXRlcz48eWVhcj4yMDE3PC95ZWFyPjwvZGF0ZXM+PHVybHM+PC91cmxzPjwv
cmVjb3JkPjwvQ2l0ZT48L0VuZE5vdGU+
</w:fldData>
        </w:fldChar>
      </w:r>
      <w:r w:rsidR="0044022E">
        <w:rPr>
          <w:sz w:val="22"/>
          <w:szCs w:val="22"/>
        </w:rPr>
        <w:instrText xml:space="preserve"> ADDIN EN.CITE.DATA </w:instrText>
      </w:r>
      <w:r w:rsidR="0044022E">
        <w:rPr>
          <w:sz w:val="22"/>
          <w:szCs w:val="22"/>
        </w:rPr>
      </w:r>
      <w:r w:rsidR="0044022E">
        <w:rPr>
          <w:sz w:val="22"/>
          <w:szCs w:val="22"/>
        </w:rPr>
        <w:fldChar w:fldCharType="end"/>
      </w:r>
      <w:r w:rsidR="0044022E">
        <w:rPr>
          <w:sz w:val="22"/>
          <w:szCs w:val="22"/>
        </w:rPr>
      </w:r>
      <w:r w:rsidR="0044022E">
        <w:rPr>
          <w:sz w:val="22"/>
          <w:szCs w:val="22"/>
        </w:rPr>
        <w:fldChar w:fldCharType="separate"/>
      </w:r>
      <w:r w:rsidR="0044022E">
        <w:rPr>
          <w:noProof/>
          <w:sz w:val="22"/>
          <w:szCs w:val="22"/>
        </w:rPr>
        <w:t>[e.g. 27,37]</w:t>
      </w:r>
      <w:r w:rsidR="0044022E">
        <w:rPr>
          <w:sz w:val="22"/>
          <w:szCs w:val="22"/>
        </w:rPr>
        <w:fldChar w:fldCharType="end"/>
      </w:r>
      <w:r w:rsidR="004C78E2">
        <w:rPr>
          <w:sz w:val="22"/>
          <w:szCs w:val="22"/>
        </w:rPr>
        <w:t>.</w:t>
      </w:r>
    </w:p>
    <w:p w14:paraId="2FFBB6FA" w14:textId="14619EC3" w:rsidR="00BA2DB8" w:rsidRPr="00BB3DD1" w:rsidRDefault="00056B27">
      <w:pPr>
        <w:spacing w:line="480" w:lineRule="auto"/>
        <w:rPr>
          <w:sz w:val="22"/>
          <w:szCs w:val="22"/>
        </w:rPr>
      </w:pPr>
      <w:r>
        <w:rPr>
          <w:b/>
          <w:color w:val="0000FF"/>
          <w:sz w:val="22"/>
          <w:szCs w:val="22"/>
          <w:u w:val="single"/>
        </w:rPr>
        <w:br/>
      </w:r>
      <w:r w:rsidR="006E1B3A" w:rsidRPr="00BB3DD1">
        <w:rPr>
          <w:sz w:val="22"/>
          <w:szCs w:val="22"/>
        </w:rPr>
        <w:t xml:space="preserve">If telomeres do </w:t>
      </w:r>
      <w:r w:rsidR="00185725">
        <w:rPr>
          <w:sz w:val="22"/>
          <w:szCs w:val="22"/>
        </w:rPr>
        <w:t xml:space="preserve">indeed </w:t>
      </w:r>
      <w:r w:rsidR="006E1B3A" w:rsidRPr="00BB3DD1">
        <w:rPr>
          <w:sz w:val="22"/>
          <w:szCs w:val="22"/>
        </w:rPr>
        <w:t xml:space="preserve">play a </w:t>
      </w:r>
      <w:r w:rsidR="00695BD9">
        <w:rPr>
          <w:sz w:val="22"/>
          <w:szCs w:val="22"/>
        </w:rPr>
        <w:t xml:space="preserve">proximate </w:t>
      </w:r>
      <w:r w:rsidR="006E1B3A" w:rsidRPr="00BB3DD1">
        <w:rPr>
          <w:sz w:val="22"/>
          <w:szCs w:val="22"/>
        </w:rPr>
        <w:t xml:space="preserve">causal role </w:t>
      </w:r>
      <w:r w:rsidR="006E1B3A">
        <w:rPr>
          <w:sz w:val="22"/>
          <w:szCs w:val="22"/>
        </w:rPr>
        <w:t xml:space="preserve">in current-future trade-offs and ageing, it </w:t>
      </w:r>
      <w:r w:rsidR="003A338F">
        <w:rPr>
          <w:sz w:val="22"/>
          <w:szCs w:val="22"/>
        </w:rPr>
        <w:t>seem</w:t>
      </w:r>
      <w:r w:rsidR="00ED7308">
        <w:rPr>
          <w:sz w:val="22"/>
          <w:szCs w:val="22"/>
        </w:rPr>
        <w:t>s</w:t>
      </w:r>
      <w:r w:rsidR="003A338F">
        <w:rPr>
          <w:sz w:val="22"/>
          <w:szCs w:val="22"/>
        </w:rPr>
        <w:t xml:space="preserve"> likely that such a </w:t>
      </w:r>
      <w:r w:rsidR="00695BD9">
        <w:rPr>
          <w:sz w:val="22"/>
          <w:szCs w:val="22"/>
        </w:rPr>
        <w:t>mechanism</w:t>
      </w:r>
      <w:r w:rsidR="00A0778D">
        <w:rPr>
          <w:sz w:val="22"/>
          <w:szCs w:val="22"/>
        </w:rPr>
        <w:t xml:space="preserve"> </w:t>
      </w:r>
      <w:r w:rsidR="001C0995">
        <w:rPr>
          <w:sz w:val="22"/>
          <w:szCs w:val="22"/>
        </w:rPr>
        <w:t>would reflect</w:t>
      </w:r>
      <w:r w:rsidR="00E141EC">
        <w:rPr>
          <w:sz w:val="22"/>
          <w:szCs w:val="22"/>
        </w:rPr>
        <w:t xml:space="preserve"> an adaptive strategy</w:t>
      </w:r>
      <w:r w:rsidR="00695BD9">
        <w:rPr>
          <w:sz w:val="22"/>
          <w:szCs w:val="22"/>
        </w:rPr>
        <w:t xml:space="preserve">. </w:t>
      </w:r>
      <w:r w:rsidR="00155E7B">
        <w:rPr>
          <w:sz w:val="22"/>
          <w:szCs w:val="22"/>
        </w:rPr>
        <w:t>In this context</w:t>
      </w:r>
      <w:r w:rsidR="00185725">
        <w:rPr>
          <w:sz w:val="22"/>
          <w:szCs w:val="22"/>
        </w:rPr>
        <w:t xml:space="preserve">, future research </w:t>
      </w:r>
      <w:r w:rsidR="00BB3DD1">
        <w:rPr>
          <w:sz w:val="22"/>
          <w:szCs w:val="22"/>
        </w:rPr>
        <w:t>c</w:t>
      </w:r>
      <w:r w:rsidR="009B527D">
        <w:rPr>
          <w:sz w:val="22"/>
          <w:szCs w:val="22"/>
        </w:rPr>
        <w:t xml:space="preserve">ould </w:t>
      </w:r>
      <w:r w:rsidR="00BB3DD1">
        <w:rPr>
          <w:sz w:val="22"/>
          <w:szCs w:val="22"/>
        </w:rPr>
        <w:t xml:space="preserve">usefully </w:t>
      </w:r>
      <w:r w:rsidR="000A69D9">
        <w:rPr>
          <w:sz w:val="22"/>
          <w:szCs w:val="22"/>
        </w:rPr>
        <w:t xml:space="preserve">seek to </w:t>
      </w:r>
      <w:r w:rsidR="00695BD9">
        <w:rPr>
          <w:sz w:val="22"/>
          <w:szCs w:val="22"/>
        </w:rPr>
        <w:t xml:space="preserve">distinguish two </w:t>
      </w:r>
      <w:r w:rsidR="007E530E">
        <w:rPr>
          <w:sz w:val="22"/>
          <w:szCs w:val="22"/>
        </w:rPr>
        <w:t xml:space="preserve">non-mutually-exclusive </w:t>
      </w:r>
      <w:r w:rsidR="00695BD9">
        <w:rPr>
          <w:sz w:val="22"/>
          <w:szCs w:val="22"/>
        </w:rPr>
        <w:t>adaptive hypotheses, each of which could explain the evolution of a telomere-mediated current-future trad</w:t>
      </w:r>
      <w:r w:rsidR="0042042C">
        <w:rPr>
          <w:sz w:val="22"/>
          <w:szCs w:val="22"/>
        </w:rPr>
        <w:t>e-off</w:t>
      </w:r>
      <w:r w:rsidR="00695BD9">
        <w:rPr>
          <w:sz w:val="22"/>
          <w:szCs w:val="22"/>
        </w:rPr>
        <w:t xml:space="preserve"> </w:t>
      </w:r>
      <w:r w:rsidR="000A69D9">
        <w:rPr>
          <w:sz w:val="22"/>
          <w:szCs w:val="22"/>
        </w:rPr>
        <w:t xml:space="preserve">(and a role for telomeres in ageing) </w:t>
      </w:r>
      <w:r w:rsidR="00695BD9">
        <w:rPr>
          <w:sz w:val="22"/>
          <w:szCs w:val="22"/>
        </w:rPr>
        <w:t>without the need to invoke the other: the Maintenance Costs Hypothesis and the Functional Attrition Hypothesis</w:t>
      </w:r>
      <w:r w:rsidR="000A69D9">
        <w:rPr>
          <w:sz w:val="22"/>
          <w:szCs w:val="22"/>
        </w:rPr>
        <w:t xml:space="preserve"> (see Section 3)</w:t>
      </w:r>
      <w:r w:rsidR="00695BD9">
        <w:rPr>
          <w:sz w:val="22"/>
          <w:szCs w:val="22"/>
        </w:rPr>
        <w:t xml:space="preserve">. </w:t>
      </w:r>
      <w:r w:rsidR="0023272F">
        <w:rPr>
          <w:sz w:val="22"/>
          <w:szCs w:val="22"/>
        </w:rPr>
        <w:t>M</w:t>
      </w:r>
      <w:r w:rsidR="00B24F0C">
        <w:rPr>
          <w:sz w:val="22"/>
          <w:szCs w:val="22"/>
        </w:rPr>
        <w:t>ost discussions of adaptive explanations for telomere attrition invoke the Functional Attrition Hypothesis</w:t>
      </w:r>
      <w:r w:rsidR="0023272F">
        <w:rPr>
          <w:sz w:val="22"/>
          <w:szCs w:val="22"/>
        </w:rPr>
        <w:t>,</w:t>
      </w:r>
      <w:r w:rsidR="00B24F0C">
        <w:rPr>
          <w:sz w:val="22"/>
          <w:szCs w:val="22"/>
        </w:rPr>
        <w:t xml:space="preserve"> by highlighting </w:t>
      </w:r>
      <w:r w:rsidR="00627EC6">
        <w:rPr>
          <w:sz w:val="22"/>
          <w:szCs w:val="22"/>
        </w:rPr>
        <w:t xml:space="preserve">that </w:t>
      </w:r>
      <w:r w:rsidR="00B24F0C">
        <w:rPr>
          <w:sz w:val="22"/>
          <w:szCs w:val="22"/>
        </w:rPr>
        <w:t xml:space="preserve">attrition </w:t>
      </w:r>
      <w:r w:rsidR="006A5A3E">
        <w:rPr>
          <w:sz w:val="22"/>
          <w:szCs w:val="22"/>
        </w:rPr>
        <w:t xml:space="preserve">may </w:t>
      </w:r>
      <w:r w:rsidR="009B527D">
        <w:rPr>
          <w:sz w:val="22"/>
          <w:szCs w:val="22"/>
        </w:rPr>
        <w:t>serve</w:t>
      </w:r>
      <w:r w:rsidR="00B24F0C">
        <w:rPr>
          <w:sz w:val="22"/>
          <w:szCs w:val="22"/>
        </w:rPr>
        <w:t xml:space="preserve"> a</w:t>
      </w:r>
      <w:r w:rsidR="0023272F">
        <w:rPr>
          <w:sz w:val="22"/>
          <w:szCs w:val="22"/>
        </w:rPr>
        <w:t xml:space="preserve"> function in </w:t>
      </w:r>
      <w:r w:rsidR="0023272F" w:rsidRPr="00EE7DB0">
        <w:rPr>
          <w:sz w:val="22"/>
          <w:szCs w:val="22"/>
        </w:rPr>
        <w:t>cancer surveillance.</w:t>
      </w:r>
      <w:r w:rsidR="000A69D9" w:rsidRPr="00EE7DB0">
        <w:rPr>
          <w:sz w:val="22"/>
          <w:szCs w:val="22"/>
        </w:rPr>
        <w:t xml:space="preserve"> </w:t>
      </w:r>
      <w:r w:rsidR="006A5A3E" w:rsidRPr="00EE7DB0">
        <w:rPr>
          <w:sz w:val="22"/>
          <w:szCs w:val="22"/>
        </w:rPr>
        <w:t>However</w:t>
      </w:r>
      <w:r w:rsidR="000A69D9" w:rsidRPr="00EE7DB0">
        <w:rPr>
          <w:sz w:val="22"/>
          <w:szCs w:val="22"/>
        </w:rPr>
        <w:t xml:space="preserve">, it would be premature to focus </w:t>
      </w:r>
      <w:r w:rsidR="005159C2" w:rsidRPr="00EE7DB0">
        <w:rPr>
          <w:sz w:val="22"/>
          <w:szCs w:val="22"/>
        </w:rPr>
        <w:t xml:space="preserve">exclusively </w:t>
      </w:r>
      <w:r w:rsidR="000A69D9" w:rsidRPr="00EE7DB0">
        <w:rPr>
          <w:sz w:val="22"/>
          <w:szCs w:val="22"/>
        </w:rPr>
        <w:t xml:space="preserve">on cancer as the </w:t>
      </w:r>
      <w:r w:rsidR="006A5A3E" w:rsidRPr="00EE7DB0">
        <w:rPr>
          <w:sz w:val="22"/>
          <w:szCs w:val="22"/>
        </w:rPr>
        <w:t>likely</w:t>
      </w:r>
      <w:r w:rsidR="006A5A3E">
        <w:rPr>
          <w:sz w:val="22"/>
          <w:szCs w:val="22"/>
        </w:rPr>
        <w:t xml:space="preserve"> </w:t>
      </w:r>
      <w:r w:rsidR="000A69D9" w:rsidRPr="006A5A3E">
        <w:rPr>
          <w:sz w:val="22"/>
          <w:szCs w:val="22"/>
        </w:rPr>
        <w:t>selective agent</w:t>
      </w:r>
      <w:r w:rsidR="006A5A3E" w:rsidRPr="006A5A3E">
        <w:rPr>
          <w:sz w:val="22"/>
          <w:szCs w:val="22"/>
        </w:rPr>
        <w:t xml:space="preserve"> </w:t>
      </w:r>
      <w:r w:rsidR="006A5A3E" w:rsidRPr="00EE7DB0">
        <w:rPr>
          <w:sz w:val="22"/>
          <w:szCs w:val="22"/>
        </w:rPr>
        <w:t>in place of the simpler Maintenance Costs Hypothesis</w:t>
      </w:r>
      <w:r w:rsidR="000A69D9" w:rsidRPr="006A5A3E">
        <w:rPr>
          <w:sz w:val="22"/>
          <w:szCs w:val="22"/>
        </w:rPr>
        <w:t xml:space="preserve">, given </w:t>
      </w:r>
      <w:r w:rsidR="005159C2">
        <w:rPr>
          <w:sz w:val="22"/>
          <w:szCs w:val="22"/>
        </w:rPr>
        <w:t xml:space="preserve">uncertainty regarding the incidence and fitness consequences of cancer in natural populations and </w:t>
      </w:r>
      <w:r w:rsidR="000A69D9" w:rsidRPr="006A5A3E">
        <w:rPr>
          <w:sz w:val="22"/>
          <w:szCs w:val="22"/>
        </w:rPr>
        <w:t xml:space="preserve">the </w:t>
      </w:r>
      <w:r w:rsidR="006A5A3E" w:rsidRPr="006A5A3E">
        <w:rPr>
          <w:sz w:val="22"/>
          <w:szCs w:val="22"/>
        </w:rPr>
        <w:t xml:space="preserve">potential </w:t>
      </w:r>
      <w:r w:rsidR="006A5A3E">
        <w:rPr>
          <w:sz w:val="22"/>
          <w:szCs w:val="22"/>
        </w:rPr>
        <w:t>for hitherto unexplored costs of telomere maintenance (see above).</w:t>
      </w:r>
      <w:r w:rsidR="0023272F" w:rsidRPr="006A5A3E">
        <w:rPr>
          <w:sz w:val="22"/>
          <w:szCs w:val="22"/>
        </w:rPr>
        <w:t xml:space="preserve"> </w:t>
      </w:r>
      <w:r w:rsidR="00A474C1" w:rsidRPr="006A5A3E">
        <w:rPr>
          <w:sz w:val="22"/>
          <w:szCs w:val="22"/>
        </w:rPr>
        <w:t>Ke</w:t>
      </w:r>
      <w:r w:rsidR="00A474C1">
        <w:rPr>
          <w:sz w:val="22"/>
          <w:szCs w:val="22"/>
        </w:rPr>
        <w:t xml:space="preserve">y advances could therefore stem </w:t>
      </w:r>
      <w:r w:rsidR="00056F44">
        <w:rPr>
          <w:sz w:val="22"/>
          <w:szCs w:val="22"/>
        </w:rPr>
        <w:t xml:space="preserve">from </w:t>
      </w:r>
      <w:r w:rsidR="001A78B2">
        <w:rPr>
          <w:sz w:val="22"/>
          <w:szCs w:val="22"/>
        </w:rPr>
        <w:t xml:space="preserve">research seeking to </w:t>
      </w:r>
      <w:r w:rsidR="00692B2F">
        <w:rPr>
          <w:sz w:val="22"/>
          <w:szCs w:val="22"/>
        </w:rPr>
        <w:t xml:space="preserve">(i) </w:t>
      </w:r>
      <w:r w:rsidR="00A474C1">
        <w:rPr>
          <w:sz w:val="22"/>
          <w:szCs w:val="22"/>
        </w:rPr>
        <w:t xml:space="preserve">clarify the </w:t>
      </w:r>
      <w:r w:rsidR="00292ED8">
        <w:rPr>
          <w:sz w:val="22"/>
          <w:szCs w:val="22"/>
        </w:rPr>
        <w:t xml:space="preserve">mechanisms through which such maintenance costs </w:t>
      </w:r>
      <w:r w:rsidR="001A78B2">
        <w:rPr>
          <w:sz w:val="22"/>
          <w:szCs w:val="22"/>
        </w:rPr>
        <w:t xml:space="preserve">could </w:t>
      </w:r>
      <w:r w:rsidR="00292ED8">
        <w:rPr>
          <w:sz w:val="22"/>
          <w:szCs w:val="22"/>
        </w:rPr>
        <w:t xml:space="preserve">arise </w:t>
      </w:r>
      <w:r w:rsidR="00046A5F">
        <w:rPr>
          <w:sz w:val="22"/>
          <w:szCs w:val="22"/>
        </w:rPr>
        <w:t>(</w:t>
      </w:r>
      <w:r w:rsidR="0026416E">
        <w:rPr>
          <w:sz w:val="22"/>
          <w:szCs w:val="22"/>
        </w:rPr>
        <w:t xml:space="preserve">which need not relate solely to </w:t>
      </w:r>
      <w:r w:rsidR="00DB0656">
        <w:rPr>
          <w:sz w:val="22"/>
          <w:szCs w:val="22"/>
        </w:rPr>
        <w:t>resource allocation</w:t>
      </w:r>
      <w:r w:rsidR="001A78B2">
        <w:rPr>
          <w:sz w:val="22"/>
          <w:szCs w:val="22"/>
        </w:rPr>
        <w:t>; see above</w:t>
      </w:r>
      <w:r w:rsidR="00292ED8">
        <w:rPr>
          <w:sz w:val="22"/>
          <w:szCs w:val="22"/>
        </w:rPr>
        <w:t>)</w:t>
      </w:r>
      <w:r w:rsidR="00046A5F">
        <w:rPr>
          <w:sz w:val="22"/>
          <w:szCs w:val="22"/>
        </w:rPr>
        <w:t xml:space="preserve">, and </w:t>
      </w:r>
      <w:r w:rsidR="00A474C1">
        <w:rPr>
          <w:sz w:val="22"/>
          <w:szCs w:val="22"/>
        </w:rPr>
        <w:t xml:space="preserve">(ii) </w:t>
      </w:r>
      <w:r w:rsidR="00692B2F">
        <w:rPr>
          <w:sz w:val="22"/>
          <w:szCs w:val="22"/>
        </w:rPr>
        <w:t xml:space="preserve">provide critical tests of hypothesised functions for </w:t>
      </w:r>
      <w:r w:rsidR="00046A5F">
        <w:rPr>
          <w:sz w:val="22"/>
          <w:szCs w:val="22"/>
        </w:rPr>
        <w:t>telomere attrition</w:t>
      </w:r>
      <w:r w:rsidR="00692B2F">
        <w:rPr>
          <w:sz w:val="22"/>
          <w:szCs w:val="22"/>
        </w:rPr>
        <w:t xml:space="preserve"> in natural populations (</w:t>
      </w:r>
      <w:r w:rsidR="00046A5F">
        <w:rPr>
          <w:sz w:val="22"/>
          <w:szCs w:val="22"/>
        </w:rPr>
        <w:t>most critically the cancer surveillance hypothesis</w:t>
      </w:r>
      <w:r w:rsidR="00692B2F">
        <w:rPr>
          <w:sz w:val="22"/>
          <w:szCs w:val="22"/>
        </w:rPr>
        <w:t>)</w:t>
      </w:r>
      <w:r w:rsidR="00046A5F">
        <w:rPr>
          <w:sz w:val="22"/>
          <w:szCs w:val="22"/>
        </w:rPr>
        <w:t xml:space="preserve">. </w:t>
      </w:r>
      <w:r w:rsidR="007A2CA7">
        <w:rPr>
          <w:sz w:val="22"/>
          <w:szCs w:val="22"/>
        </w:rPr>
        <w:t>Given the possibility that telomere attrition also serves a function in life-history regulation (the Life-history Regulation Hypothesis), f</w:t>
      </w:r>
      <w:r w:rsidR="00695BD9" w:rsidRPr="002612F4">
        <w:rPr>
          <w:sz w:val="22"/>
          <w:szCs w:val="22"/>
        </w:rPr>
        <w:t xml:space="preserve">uture studies should </w:t>
      </w:r>
      <w:r w:rsidR="007A2CA7">
        <w:rPr>
          <w:sz w:val="22"/>
          <w:szCs w:val="22"/>
        </w:rPr>
        <w:t xml:space="preserve">also </w:t>
      </w:r>
      <w:r w:rsidR="00695BD9" w:rsidRPr="002612F4">
        <w:rPr>
          <w:sz w:val="22"/>
          <w:szCs w:val="22"/>
        </w:rPr>
        <w:t xml:space="preserve">consider the possibility that relationships between telomere length and some aspects of life-history could be causal </w:t>
      </w:r>
      <w:r w:rsidR="00695BD9" w:rsidRPr="00BB3DD1">
        <w:rPr>
          <w:i/>
          <w:sz w:val="22"/>
          <w:szCs w:val="22"/>
        </w:rPr>
        <w:t xml:space="preserve">not </w:t>
      </w:r>
      <w:r w:rsidR="00695BD9" w:rsidRPr="002612F4">
        <w:rPr>
          <w:sz w:val="22"/>
          <w:szCs w:val="22"/>
        </w:rPr>
        <w:t xml:space="preserve">because telomere-induced cellular senescence </w:t>
      </w:r>
      <w:r w:rsidR="00695BD9" w:rsidRPr="00BB3DD1">
        <w:rPr>
          <w:sz w:val="22"/>
          <w:szCs w:val="22"/>
        </w:rPr>
        <w:t xml:space="preserve">disrupts </w:t>
      </w:r>
      <w:r w:rsidR="00695BD9" w:rsidRPr="002612F4">
        <w:rPr>
          <w:sz w:val="22"/>
          <w:szCs w:val="22"/>
        </w:rPr>
        <w:t xml:space="preserve">organismal function, but because telomere </w:t>
      </w:r>
      <w:r w:rsidR="00695BD9">
        <w:rPr>
          <w:sz w:val="22"/>
          <w:szCs w:val="22"/>
        </w:rPr>
        <w:t xml:space="preserve">dynamics </w:t>
      </w:r>
      <w:r w:rsidR="00AC1F5E" w:rsidRPr="00BB3DD1">
        <w:rPr>
          <w:sz w:val="22"/>
          <w:szCs w:val="22"/>
        </w:rPr>
        <w:t xml:space="preserve">are integral to mechanisms that adaptively regulate </w:t>
      </w:r>
      <w:r w:rsidR="00695BD9" w:rsidRPr="002612F4">
        <w:rPr>
          <w:sz w:val="22"/>
          <w:szCs w:val="22"/>
        </w:rPr>
        <w:t>organismal function.</w:t>
      </w:r>
      <w:r w:rsidR="00AC1F5E">
        <w:rPr>
          <w:sz w:val="22"/>
          <w:szCs w:val="22"/>
        </w:rPr>
        <w:t xml:space="preserve"> </w:t>
      </w:r>
      <w:r w:rsidR="00674CBA">
        <w:rPr>
          <w:sz w:val="22"/>
          <w:szCs w:val="22"/>
        </w:rPr>
        <w:t>A</w:t>
      </w:r>
      <w:r w:rsidR="00BA2DB8" w:rsidRPr="00BB3DD1">
        <w:rPr>
          <w:sz w:val="22"/>
          <w:szCs w:val="22"/>
        </w:rPr>
        <w:t xml:space="preserve">dvances in our understanding of the selection pressures that have shaped any causal role for telomeres in life-history trade-offs and ageing </w:t>
      </w:r>
      <w:r w:rsidR="004728CA">
        <w:rPr>
          <w:sz w:val="22"/>
          <w:szCs w:val="22"/>
        </w:rPr>
        <w:t xml:space="preserve">ultimately have the potential to </w:t>
      </w:r>
      <w:r w:rsidR="004728CA" w:rsidRPr="00BB3DD1">
        <w:rPr>
          <w:sz w:val="22"/>
          <w:szCs w:val="22"/>
        </w:rPr>
        <w:t xml:space="preserve">(i) </w:t>
      </w:r>
      <w:r w:rsidR="00BA2DB8" w:rsidRPr="00BB3DD1">
        <w:rPr>
          <w:sz w:val="22"/>
          <w:szCs w:val="22"/>
        </w:rPr>
        <w:t xml:space="preserve">shed </w:t>
      </w:r>
      <w:r w:rsidR="005E4997" w:rsidRPr="00BB3DD1">
        <w:rPr>
          <w:sz w:val="22"/>
          <w:szCs w:val="22"/>
        </w:rPr>
        <w:t xml:space="preserve">new </w:t>
      </w:r>
      <w:r w:rsidR="00BA2DB8" w:rsidRPr="00BB3DD1">
        <w:rPr>
          <w:sz w:val="22"/>
          <w:szCs w:val="22"/>
        </w:rPr>
        <w:t xml:space="preserve">light on the </w:t>
      </w:r>
      <w:r w:rsidR="005E4997" w:rsidRPr="00BB3DD1">
        <w:rPr>
          <w:sz w:val="22"/>
          <w:szCs w:val="22"/>
        </w:rPr>
        <w:t>nature</w:t>
      </w:r>
      <w:r w:rsidR="00BA2DB8" w:rsidRPr="00BB3DD1">
        <w:rPr>
          <w:sz w:val="22"/>
          <w:szCs w:val="22"/>
        </w:rPr>
        <w:t xml:space="preserve"> of the </w:t>
      </w:r>
      <w:r w:rsidR="005E4997" w:rsidRPr="00BB3DD1">
        <w:rPr>
          <w:sz w:val="22"/>
          <w:szCs w:val="22"/>
        </w:rPr>
        <w:t xml:space="preserve">evolutionary </w:t>
      </w:r>
      <w:r w:rsidR="00BA2DB8" w:rsidRPr="00BB3DD1">
        <w:rPr>
          <w:sz w:val="22"/>
          <w:szCs w:val="22"/>
        </w:rPr>
        <w:t xml:space="preserve">constraints at play in life-history evolution and </w:t>
      </w:r>
      <w:r w:rsidR="004728CA" w:rsidRPr="00BB3DD1">
        <w:rPr>
          <w:sz w:val="22"/>
          <w:szCs w:val="22"/>
        </w:rPr>
        <w:t xml:space="preserve">(ii) help explain </w:t>
      </w:r>
      <w:r w:rsidR="005E4997" w:rsidRPr="00BB3DD1">
        <w:rPr>
          <w:sz w:val="22"/>
          <w:szCs w:val="22"/>
        </w:rPr>
        <w:t xml:space="preserve">the </w:t>
      </w:r>
      <w:r w:rsidR="00BA2DB8" w:rsidRPr="00BB3DD1">
        <w:rPr>
          <w:sz w:val="22"/>
          <w:szCs w:val="22"/>
        </w:rPr>
        <w:t>form of the current-future trade-offs and ageing trajectories that we observe today.</w:t>
      </w:r>
    </w:p>
    <w:p w14:paraId="5E922880" w14:textId="47A778EF" w:rsidR="00026F75" w:rsidRPr="002612F4" w:rsidRDefault="00026F75" w:rsidP="003421A6">
      <w:pPr>
        <w:pStyle w:val="Drafting15line-space"/>
        <w:contextualSpacing/>
        <w:rPr>
          <w:color w:val="4F81BD" w:themeColor="accent1"/>
          <w:sz w:val="22"/>
          <w:szCs w:val="22"/>
        </w:rPr>
      </w:pPr>
    </w:p>
    <w:p w14:paraId="0A3F85A2" w14:textId="5D474870" w:rsidR="000A56D2" w:rsidRPr="002612F4" w:rsidRDefault="002612F4" w:rsidP="00407275">
      <w:pPr>
        <w:spacing w:line="480" w:lineRule="auto"/>
        <w:rPr>
          <w:b/>
          <w:color w:val="76923C" w:themeColor="accent3" w:themeShade="BF"/>
          <w:sz w:val="26"/>
          <w:szCs w:val="26"/>
        </w:rPr>
      </w:pPr>
      <w:r w:rsidRPr="003B6D5F">
        <w:rPr>
          <w:b/>
          <w:color w:val="76923C" w:themeColor="accent3" w:themeShade="BF"/>
          <w:sz w:val="26"/>
          <w:szCs w:val="26"/>
        </w:rPr>
        <w:t>6</w:t>
      </w:r>
      <w:r w:rsidR="000A56D2" w:rsidRPr="003B6D5F">
        <w:rPr>
          <w:b/>
          <w:color w:val="76923C" w:themeColor="accent3" w:themeShade="BF"/>
          <w:sz w:val="26"/>
          <w:szCs w:val="26"/>
        </w:rPr>
        <w:t>. Acknowledgements</w:t>
      </w:r>
    </w:p>
    <w:p w14:paraId="1C813A9E" w14:textId="0B857FB1" w:rsidR="00E549CF" w:rsidRPr="002612F4" w:rsidRDefault="00E81A84" w:rsidP="00295A10">
      <w:pPr>
        <w:pStyle w:val="Drafting15line-space"/>
        <w:jc w:val="left"/>
        <w:rPr>
          <w:b/>
          <w:color w:val="76923C" w:themeColor="accent3" w:themeShade="BF"/>
          <w:sz w:val="22"/>
          <w:szCs w:val="22"/>
        </w:rPr>
      </w:pPr>
      <w:r w:rsidRPr="007E6E48">
        <w:rPr>
          <w:rFonts w:asciiTheme="minorHAnsi" w:hAnsiTheme="minorHAnsi"/>
          <w:sz w:val="22"/>
          <w:lang w:val="en-GB"/>
        </w:rPr>
        <w:t>I am most grateful to</w:t>
      </w:r>
      <w:r w:rsidR="003D5188">
        <w:rPr>
          <w:rFonts w:asciiTheme="minorHAnsi" w:hAnsiTheme="minorHAnsi"/>
          <w:sz w:val="22"/>
          <w:lang w:val="en-GB"/>
        </w:rPr>
        <w:t xml:space="preserve"> the</w:t>
      </w:r>
      <w:r w:rsidRPr="007E6E48">
        <w:rPr>
          <w:rFonts w:asciiTheme="minorHAnsi" w:hAnsiTheme="minorHAnsi"/>
          <w:sz w:val="22"/>
          <w:lang w:val="en-GB"/>
        </w:rPr>
        <w:t xml:space="preserve"> following people for </w:t>
      </w:r>
      <w:r w:rsidR="003D5188">
        <w:rPr>
          <w:rFonts w:asciiTheme="minorHAnsi" w:hAnsiTheme="minorHAnsi"/>
          <w:sz w:val="22"/>
          <w:lang w:val="en-GB"/>
        </w:rPr>
        <w:t>enlightening</w:t>
      </w:r>
      <w:r w:rsidRPr="007E6E48">
        <w:rPr>
          <w:rFonts w:asciiTheme="minorHAnsi" w:hAnsiTheme="minorHAnsi"/>
          <w:sz w:val="22"/>
          <w:lang w:val="en-GB"/>
        </w:rPr>
        <w:t xml:space="preserve"> discussions regarding the evolution of life-histories, the nature of constraint, and diverse aspects of telomere biology</w:t>
      </w:r>
      <w:r w:rsidR="00C26DE0">
        <w:rPr>
          <w:rFonts w:asciiTheme="minorHAnsi" w:hAnsiTheme="minorHAnsi"/>
          <w:sz w:val="22"/>
          <w:lang w:val="en-GB"/>
        </w:rPr>
        <w:t xml:space="preserve">: </w:t>
      </w:r>
      <w:r w:rsidR="00A719C4">
        <w:rPr>
          <w:rFonts w:asciiTheme="minorHAnsi" w:hAnsiTheme="minorHAnsi"/>
          <w:sz w:val="22"/>
          <w:lang w:val="en-GB"/>
        </w:rPr>
        <w:t xml:space="preserve">Abraham Aviv, </w:t>
      </w:r>
      <w:r w:rsidR="00AE23D7">
        <w:rPr>
          <w:rFonts w:asciiTheme="minorHAnsi" w:hAnsiTheme="minorHAnsi"/>
          <w:sz w:val="22"/>
          <w:lang w:val="en-GB"/>
        </w:rPr>
        <w:t xml:space="preserve">Duncan Baird, Chris Beirne, </w:t>
      </w:r>
      <w:r w:rsidR="0057574E">
        <w:rPr>
          <w:rFonts w:asciiTheme="minorHAnsi" w:hAnsiTheme="minorHAnsi"/>
          <w:sz w:val="22"/>
          <w:lang w:val="en-GB"/>
        </w:rPr>
        <w:t xml:space="preserve">Jon Blount, </w:t>
      </w:r>
      <w:r w:rsidR="00A719C4">
        <w:rPr>
          <w:rFonts w:asciiTheme="minorHAnsi" w:hAnsiTheme="minorHAnsi"/>
          <w:sz w:val="22"/>
          <w:lang w:val="en-GB"/>
        </w:rPr>
        <w:t xml:space="preserve">Jelle Boonekamp, </w:t>
      </w:r>
      <w:r w:rsidR="00AE23D7">
        <w:rPr>
          <w:rFonts w:asciiTheme="minorHAnsi" w:hAnsiTheme="minorHAnsi"/>
          <w:sz w:val="22"/>
          <w:lang w:val="en-GB"/>
        </w:rPr>
        <w:t xml:space="preserve">Francois Criscuolo, Dan Eisenberg, </w:t>
      </w:r>
      <w:r w:rsidR="00A8714A">
        <w:rPr>
          <w:rFonts w:asciiTheme="minorHAnsi" w:hAnsiTheme="minorHAnsi"/>
          <w:sz w:val="22"/>
          <w:lang w:val="en-GB"/>
        </w:rPr>
        <w:t>T</w:t>
      </w:r>
      <w:r w:rsidR="009A2B63">
        <w:rPr>
          <w:rFonts w:asciiTheme="minorHAnsi" w:hAnsiTheme="minorHAnsi"/>
          <w:sz w:val="22"/>
          <w:lang w:val="en-GB"/>
        </w:rPr>
        <w:t>h</w:t>
      </w:r>
      <w:r w:rsidR="00A8714A">
        <w:rPr>
          <w:rFonts w:asciiTheme="minorHAnsi" w:hAnsiTheme="minorHAnsi"/>
          <w:sz w:val="22"/>
          <w:lang w:val="en-GB"/>
        </w:rPr>
        <w:t xml:space="preserve">omas Flatt, </w:t>
      </w:r>
      <w:r w:rsidR="00AE23D7">
        <w:rPr>
          <w:rFonts w:asciiTheme="minorHAnsi" w:hAnsiTheme="minorHAnsi"/>
          <w:sz w:val="22"/>
          <w:lang w:val="en-GB"/>
        </w:rPr>
        <w:t xml:space="preserve">Vera Gorbunova, Lea Harrington, Mark Haussmann, Dave Hosken, Pat Monaghan, Dan Nussey, </w:t>
      </w:r>
      <w:r w:rsidR="00887228">
        <w:rPr>
          <w:rFonts w:asciiTheme="minorHAnsi" w:hAnsiTheme="minorHAnsi"/>
          <w:sz w:val="22"/>
          <w:lang w:val="en-GB"/>
        </w:rPr>
        <w:t>Mats O</w:t>
      </w:r>
      <w:r w:rsidR="000A00DB">
        <w:rPr>
          <w:rFonts w:asciiTheme="minorHAnsi" w:hAnsiTheme="minorHAnsi"/>
          <w:sz w:val="22"/>
          <w:lang w:val="en-GB"/>
        </w:rPr>
        <w:t>l</w:t>
      </w:r>
      <w:r w:rsidR="00887228">
        <w:rPr>
          <w:rFonts w:asciiTheme="minorHAnsi" w:hAnsiTheme="minorHAnsi"/>
          <w:sz w:val="22"/>
          <w:lang w:val="en-GB"/>
        </w:rPr>
        <w:t>s</w:t>
      </w:r>
      <w:r w:rsidR="000A00DB">
        <w:rPr>
          <w:rFonts w:asciiTheme="minorHAnsi" w:hAnsiTheme="minorHAnsi"/>
          <w:sz w:val="22"/>
          <w:lang w:val="en-GB"/>
        </w:rPr>
        <w:t xml:space="preserve">son, </w:t>
      </w:r>
      <w:r w:rsidR="00FD1D29">
        <w:rPr>
          <w:rFonts w:asciiTheme="minorHAnsi" w:hAnsiTheme="minorHAnsi"/>
          <w:sz w:val="22"/>
          <w:lang w:val="en-GB"/>
        </w:rPr>
        <w:t xml:space="preserve">Joao Passos, </w:t>
      </w:r>
      <w:r w:rsidR="00AE23D7">
        <w:rPr>
          <w:rFonts w:asciiTheme="minorHAnsi" w:hAnsiTheme="minorHAnsi"/>
          <w:sz w:val="22"/>
          <w:lang w:val="en-GB"/>
        </w:rPr>
        <w:t xml:space="preserve">Jerry Shay, </w:t>
      </w:r>
      <w:r w:rsidR="008F334C">
        <w:rPr>
          <w:rFonts w:asciiTheme="minorHAnsi" w:hAnsiTheme="minorHAnsi"/>
          <w:sz w:val="22"/>
          <w:lang w:val="en-GB"/>
        </w:rPr>
        <w:t>T</w:t>
      </w:r>
      <w:r w:rsidR="00A22A32">
        <w:rPr>
          <w:rFonts w:asciiTheme="minorHAnsi" w:hAnsiTheme="minorHAnsi"/>
          <w:sz w:val="22"/>
          <w:lang w:val="en-GB"/>
        </w:rPr>
        <w:t xml:space="preserve">om Tregenza, </w:t>
      </w:r>
      <w:r w:rsidR="00A719C4">
        <w:rPr>
          <w:rFonts w:asciiTheme="minorHAnsi" w:hAnsiTheme="minorHAnsi"/>
          <w:sz w:val="22"/>
          <w:lang w:val="en-GB"/>
        </w:rPr>
        <w:t xml:space="preserve">Simon Verhulst, </w:t>
      </w:r>
      <w:r w:rsidR="00A22A32">
        <w:rPr>
          <w:rFonts w:asciiTheme="minorHAnsi" w:hAnsiTheme="minorHAnsi"/>
          <w:sz w:val="22"/>
          <w:lang w:val="en-GB"/>
        </w:rPr>
        <w:t>Alastair Wilson</w:t>
      </w:r>
      <w:r w:rsidR="00E82C32">
        <w:rPr>
          <w:rFonts w:asciiTheme="minorHAnsi" w:hAnsiTheme="minorHAnsi"/>
          <w:sz w:val="22"/>
          <w:lang w:val="en-GB"/>
        </w:rPr>
        <w:t xml:space="preserve">, </w:t>
      </w:r>
      <w:r w:rsidR="00BE70E5">
        <w:rPr>
          <w:rFonts w:asciiTheme="minorHAnsi" w:hAnsiTheme="minorHAnsi"/>
          <w:sz w:val="22"/>
          <w:lang w:val="en-GB"/>
        </w:rPr>
        <w:t>Emma Wood</w:t>
      </w:r>
      <w:r w:rsidR="00E82C32">
        <w:rPr>
          <w:rFonts w:asciiTheme="minorHAnsi" w:hAnsiTheme="minorHAnsi"/>
          <w:sz w:val="22"/>
          <w:lang w:val="en-GB"/>
        </w:rPr>
        <w:t xml:space="preserve"> and </w:t>
      </w:r>
      <w:r w:rsidR="00B60AB3">
        <w:rPr>
          <w:rFonts w:asciiTheme="minorHAnsi" w:hAnsiTheme="minorHAnsi"/>
          <w:sz w:val="22"/>
          <w:lang w:val="en-GB"/>
        </w:rPr>
        <w:t>one</w:t>
      </w:r>
      <w:r w:rsidR="00E82C32">
        <w:rPr>
          <w:rFonts w:asciiTheme="minorHAnsi" w:hAnsiTheme="minorHAnsi"/>
          <w:sz w:val="22"/>
          <w:lang w:val="en-GB"/>
        </w:rPr>
        <w:t xml:space="preserve"> anonymous reviewer</w:t>
      </w:r>
      <w:r w:rsidR="008F334C">
        <w:rPr>
          <w:rFonts w:asciiTheme="minorHAnsi" w:hAnsiTheme="minorHAnsi"/>
          <w:sz w:val="22"/>
          <w:lang w:val="en-GB"/>
        </w:rPr>
        <w:t xml:space="preserve">. </w:t>
      </w:r>
      <w:r w:rsidR="00295A10" w:rsidRPr="007E6E48">
        <w:rPr>
          <w:rFonts w:asciiTheme="minorHAnsi" w:hAnsiTheme="minorHAnsi"/>
          <w:sz w:val="22"/>
          <w:lang w:val="en-GB"/>
        </w:rPr>
        <w:t xml:space="preserve">I extend particular thanks to Pat Monaghan, Dan Nussey and Mark Haussmann </w:t>
      </w:r>
      <w:r w:rsidR="00613FFD">
        <w:rPr>
          <w:rFonts w:asciiTheme="minorHAnsi" w:hAnsiTheme="minorHAnsi"/>
          <w:sz w:val="22"/>
          <w:lang w:val="en-GB"/>
        </w:rPr>
        <w:t xml:space="preserve">and the Leverhulme Trust </w:t>
      </w:r>
      <w:r w:rsidR="00295A10" w:rsidRPr="007E6E48">
        <w:rPr>
          <w:rFonts w:asciiTheme="minorHAnsi" w:hAnsiTheme="minorHAnsi"/>
          <w:sz w:val="22"/>
          <w:lang w:val="en-GB"/>
        </w:rPr>
        <w:t xml:space="preserve">for organising </w:t>
      </w:r>
      <w:r w:rsidR="00613FFD">
        <w:rPr>
          <w:rFonts w:asciiTheme="minorHAnsi" w:hAnsiTheme="minorHAnsi"/>
          <w:sz w:val="22"/>
          <w:lang w:val="en-GB"/>
        </w:rPr>
        <w:t xml:space="preserve">and funding </w:t>
      </w:r>
      <w:r w:rsidR="00295A10" w:rsidRPr="007E6E48">
        <w:rPr>
          <w:rFonts w:asciiTheme="minorHAnsi" w:hAnsiTheme="minorHAnsi"/>
          <w:sz w:val="22"/>
          <w:lang w:val="en-GB"/>
        </w:rPr>
        <w:t>the meetings between evoluti</w:t>
      </w:r>
      <w:r w:rsidR="00C42ADB">
        <w:rPr>
          <w:rFonts w:asciiTheme="minorHAnsi" w:hAnsiTheme="minorHAnsi"/>
          <w:sz w:val="22"/>
          <w:lang w:val="en-GB"/>
        </w:rPr>
        <w:t xml:space="preserve">onary and biomedical researchers </w:t>
      </w:r>
      <w:r w:rsidR="00295A10" w:rsidRPr="007E6E48">
        <w:rPr>
          <w:rFonts w:asciiTheme="minorHAnsi" w:hAnsiTheme="minorHAnsi"/>
          <w:sz w:val="22"/>
          <w:lang w:val="en-GB"/>
        </w:rPr>
        <w:t>that hav</w:t>
      </w:r>
      <w:r w:rsidR="003D5188">
        <w:rPr>
          <w:rFonts w:asciiTheme="minorHAnsi" w:hAnsiTheme="minorHAnsi"/>
          <w:sz w:val="22"/>
          <w:lang w:val="en-GB"/>
        </w:rPr>
        <w:t>e stimulated this special issue</w:t>
      </w:r>
      <w:r w:rsidR="003B26AB">
        <w:rPr>
          <w:rFonts w:asciiTheme="minorHAnsi" w:hAnsiTheme="minorHAnsi"/>
          <w:sz w:val="22"/>
          <w:lang w:val="en-GB"/>
        </w:rPr>
        <w:t>; l</w:t>
      </w:r>
      <w:r w:rsidR="00295A10" w:rsidRPr="007E6E48">
        <w:rPr>
          <w:rFonts w:asciiTheme="minorHAnsi" w:hAnsiTheme="minorHAnsi"/>
          <w:sz w:val="22"/>
          <w:lang w:val="en-GB"/>
        </w:rPr>
        <w:t>ong may this network flourish.</w:t>
      </w:r>
      <w:r w:rsidR="00E549CF" w:rsidRPr="002612F4">
        <w:rPr>
          <w:b/>
          <w:color w:val="76923C" w:themeColor="accent3" w:themeShade="BF"/>
          <w:sz w:val="22"/>
          <w:szCs w:val="22"/>
        </w:rPr>
        <w:br w:type="page"/>
      </w:r>
    </w:p>
    <w:p w14:paraId="2F9EA56A" w14:textId="1A3F76E6" w:rsidR="00026F75" w:rsidRPr="002612F4" w:rsidRDefault="002612F4" w:rsidP="00F91B94">
      <w:pPr>
        <w:spacing w:line="360" w:lineRule="auto"/>
        <w:rPr>
          <w:b/>
          <w:color w:val="76923C" w:themeColor="accent3" w:themeShade="BF"/>
          <w:sz w:val="26"/>
          <w:szCs w:val="26"/>
        </w:rPr>
      </w:pPr>
      <w:r w:rsidRPr="002612F4">
        <w:rPr>
          <w:b/>
          <w:color w:val="76923C" w:themeColor="accent3" w:themeShade="BF"/>
          <w:sz w:val="26"/>
          <w:szCs w:val="26"/>
        </w:rPr>
        <w:t xml:space="preserve">7. </w:t>
      </w:r>
      <w:r>
        <w:rPr>
          <w:b/>
          <w:color w:val="76923C" w:themeColor="accent3" w:themeShade="BF"/>
          <w:sz w:val="26"/>
          <w:szCs w:val="26"/>
        </w:rPr>
        <w:t>References</w:t>
      </w:r>
    </w:p>
    <w:p w14:paraId="561B0D6F" w14:textId="77777777" w:rsidR="0044022E" w:rsidRPr="0044022E" w:rsidRDefault="00CB023A" w:rsidP="0044022E">
      <w:pPr>
        <w:rPr>
          <w:rFonts w:ascii="Cambria" w:hAnsi="Cambria"/>
          <w:noProof/>
          <w:sz w:val="22"/>
          <w:szCs w:val="22"/>
        </w:rPr>
      </w:pPr>
      <w:r w:rsidRPr="002612F4">
        <w:rPr>
          <w:sz w:val="22"/>
          <w:szCs w:val="22"/>
        </w:rPr>
        <w:fldChar w:fldCharType="begin"/>
      </w:r>
      <w:r w:rsidRPr="002612F4">
        <w:rPr>
          <w:sz w:val="22"/>
          <w:szCs w:val="22"/>
        </w:rPr>
        <w:instrText xml:space="preserve"> ADDIN EN.REFLIST </w:instrText>
      </w:r>
      <w:r w:rsidRPr="002612F4">
        <w:rPr>
          <w:sz w:val="22"/>
          <w:szCs w:val="22"/>
        </w:rPr>
        <w:fldChar w:fldCharType="separate"/>
      </w:r>
      <w:r w:rsidR="0044022E" w:rsidRPr="0044022E">
        <w:rPr>
          <w:rFonts w:ascii="Cambria" w:hAnsi="Cambria"/>
          <w:noProof/>
          <w:sz w:val="22"/>
          <w:szCs w:val="22"/>
        </w:rPr>
        <w:t xml:space="preserve">[1] Stearns, SC. 1992 </w:t>
      </w:r>
      <w:r w:rsidR="0044022E" w:rsidRPr="0044022E">
        <w:rPr>
          <w:rFonts w:ascii="Cambria" w:hAnsi="Cambria"/>
          <w:i/>
          <w:noProof/>
          <w:sz w:val="22"/>
          <w:szCs w:val="22"/>
        </w:rPr>
        <w:t>The Evolution of Life-Histories</w:t>
      </w:r>
      <w:r w:rsidR="0044022E" w:rsidRPr="0044022E">
        <w:rPr>
          <w:rFonts w:ascii="Cambria" w:hAnsi="Cambria"/>
          <w:noProof/>
          <w:sz w:val="22"/>
          <w:szCs w:val="22"/>
        </w:rPr>
        <w:t>, Oxford University Press.</w:t>
      </w:r>
    </w:p>
    <w:p w14:paraId="1BED7F1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 Roff, DA. 2002 </w:t>
      </w:r>
      <w:r w:rsidRPr="0044022E">
        <w:rPr>
          <w:rFonts w:ascii="Cambria" w:hAnsi="Cambria"/>
          <w:i/>
          <w:noProof/>
          <w:sz w:val="22"/>
          <w:szCs w:val="22"/>
        </w:rPr>
        <w:t>Life History Evolution</w:t>
      </w:r>
      <w:r w:rsidRPr="0044022E">
        <w:rPr>
          <w:rFonts w:ascii="Cambria" w:hAnsi="Cambria"/>
          <w:noProof/>
          <w:sz w:val="22"/>
          <w:szCs w:val="22"/>
        </w:rPr>
        <w:t>. Sunderland, MA, Sinauer Associates.</w:t>
      </w:r>
    </w:p>
    <w:p w14:paraId="598B09A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 Bennett, PM &amp; Owens, IPF. 2002 </w:t>
      </w:r>
      <w:r w:rsidRPr="0044022E">
        <w:rPr>
          <w:rFonts w:ascii="Cambria" w:hAnsi="Cambria"/>
          <w:i/>
          <w:noProof/>
          <w:sz w:val="22"/>
          <w:szCs w:val="22"/>
        </w:rPr>
        <w:t>Evolutionary Ecology of Birds. Life-histories, Mating Systems and Extinction</w:t>
      </w:r>
      <w:r w:rsidRPr="0044022E">
        <w:rPr>
          <w:rFonts w:ascii="Cambria" w:hAnsi="Cambria"/>
          <w:noProof/>
          <w:sz w:val="22"/>
          <w:szCs w:val="22"/>
        </w:rPr>
        <w:t>, Oxford University Press.</w:t>
      </w:r>
    </w:p>
    <w:p w14:paraId="57A0642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 Kirkwood, TBL. 1977 Evolution of Aging. </w:t>
      </w:r>
      <w:r w:rsidRPr="0044022E">
        <w:rPr>
          <w:rFonts w:ascii="Cambria" w:hAnsi="Cambria"/>
          <w:i/>
          <w:noProof/>
          <w:sz w:val="22"/>
          <w:szCs w:val="22"/>
        </w:rPr>
        <w:t>Nature</w:t>
      </w:r>
      <w:r w:rsidRPr="0044022E">
        <w:rPr>
          <w:rFonts w:ascii="Cambria" w:hAnsi="Cambria"/>
          <w:noProof/>
          <w:sz w:val="22"/>
          <w:szCs w:val="22"/>
        </w:rPr>
        <w:t xml:space="preserve"> </w:t>
      </w:r>
      <w:r w:rsidRPr="0044022E">
        <w:rPr>
          <w:rFonts w:ascii="Cambria" w:hAnsi="Cambria"/>
          <w:b/>
          <w:noProof/>
          <w:sz w:val="22"/>
          <w:szCs w:val="22"/>
        </w:rPr>
        <w:t>270</w:t>
      </w:r>
      <w:r w:rsidRPr="0044022E">
        <w:rPr>
          <w:rFonts w:ascii="Cambria" w:hAnsi="Cambria"/>
          <w:noProof/>
          <w:sz w:val="22"/>
          <w:szCs w:val="22"/>
        </w:rPr>
        <w:t>, 301-304.</w:t>
      </w:r>
    </w:p>
    <w:p w14:paraId="24387EA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 Kirkwood, TBL &amp; Rose, MR. 1991 Evolution of Senescence - Late Survival Sacrificed for Reproduction. </w:t>
      </w:r>
      <w:r w:rsidRPr="0044022E">
        <w:rPr>
          <w:rFonts w:ascii="Cambria" w:hAnsi="Cambria"/>
          <w:i/>
          <w:noProof/>
          <w:sz w:val="22"/>
          <w:szCs w:val="22"/>
        </w:rPr>
        <w:t>Philos T Roy Soc B</w:t>
      </w:r>
      <w:r w:rsidRPr="0044022E">
        <w:rPr>
          <w:rFonts w:ascii="Cambria" w:hAnsi="Cambria"/>
          <w:noProof/>
          <w:sz w:val="22"/>
          <w:szCs w:val="22"/>
        </w:rPr>
        <w:t xml:space="preserve"> </w:t>
      </w:r>
      <w:r w:rsidRPr="0044022E">
        <w:rPr>
          <w:rFonts w:ascii="Cambria" w:hAnsi="Cambria"/>
          <w:b/>
          <w:noProof/>
          <w:sz w:val="22"/>
          <w:szCs w:val="22"/>
        </w:rPr>
        <w:t>332</w:t>
      </w:r>
      <w:r w:rsidRPr="0044022E">
        <w:rPr>
          <w:rFonts w:ascii="Cambria" w:hAnsi="Cambria"/>
          <w:noProof/>
          <w:sz w:val="22"/>
          <w:szCs w:val="22"/>
        </w:rPr>
        <w:t>, 15-24.</w:t>
      </w:r>
    </w:p>
    <w:p w14:paraId="7A2DBC32"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 Kirkwood, TBL. 2017 The disposable soma theory - origins and evolution. In </w:t>
      </w:r>
      <w:r w:rsidRPr="0044022E">
        <w:rPr>
          <w:rFonts w:ascii="Cambria" w:hAnsi="Cambria"/>
          <w:i/>
          <w:noProof/>
          <w:sz w:val="22"/>
          <w:szCs w:val="22"/>
        </w:rPr>
        <w:t>The evolution of senescence in the tree of life</w:t>
      </w:r>
      <w:r w:rsidRPr="0044022E">
        <w:rPr>
          <w:rFonts w:ascii="Cambria" w:hAnsi="Cambria"/>
          <w:noProof/>
          <w:sz w:val="22"/>
          <w:szCs w:val="22"/>
        </w:rPr>
        <w:t xml:space="preserve"> (eds. R.P. Shefferson, O.R. Jones &amp; R. Salguero-Gomez). Cambridge, UK, Cambridge University Press.</w:t>
      </w:r>
    </w:p>
    <w:p w14:paraId="6C840F0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 Williams, GC. 1957 Pleiotropy, Natural-Selection, and the Evolution of Senescence. </w:t>
      </w:r>
      <w:r w:rsidRPr="0044022E">
        <w:rPr>
          <w:rFonts w:ascii="Cambria" w:hAnsi="Cambria"/>
          <w:i/>
          <w:noProof/>
          <w:sz w:val="22"/>
          <w:szCs w:val="22"/>
        </w:rPr>
        <w:t>Evolution</w:t>
      </w:r>
      <w:r w:rsidRPr="0044022E">
        <w:rPr>
          <w:rFonts w:ascii="Cambria" w:hAnsi="Cambria"/>
          <w:noProof/>
          <w:sz w:val="22"/>
          <w:szCs w:val="22"/>
        </w:rPr>
        <w:t xml:space="preserve"> </w:t>
      </w:r>
      <w:r w:rsidRPr="0044022E">
        <w:rPr>
          <w:rFonts w:ascii="Cambria" w:hAnsi="Cambria"/>
          <w:b/>
          <w:noProof/>
          <w:sz w:val="22"/>
          <w:szCs w:val="22"/>
        </w:rPr>
        <w:t>11</w:t>
      </w:r>
      <w:r w:rsidRPr="0044022E">
        <w:rPr>
          <w:rFonts w:ascii="Cambria" w:hAnsi="Cambria"/>
          <w:noProof/>
          <w:sz w:val="22"/>
          <w:szCs w:val="22"/>
        </w:rPr>
        <w:t>, 398-411.</w:t>
      </w:r>
    </w:p>
    <w:p w14:paraId="76A3F4C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 Lemaitre, JF, Berger, V, Bonenfant, C, et al. 2015 Early-late life trade-offs and the evolution of ageing in the wild.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2</w:t>
      </w:r>
      <w:r w:rsidRPr="0044022E">
        <w:rPr>
          <w:rFonts w:ascii="Cambria" w:hAnsi="Cambria"/>
          <w:noProof/>
          <w:sz w:val="22"/>
          <w:szCs w:val="22"/>
        </w:rPr>
        <w:t>.</w:t>
      </w:r>
    </w:p>
    <w:p w14:paraId="49F1F92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 Harshman, LG &amp; Zera, AJ. 2007 The cost of reproduction: the devil in the details.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22</w:t>
      </w:r>
      <w:r w:rsidRPr="0044022E">
        <w:rPr>
          <w:rFonts w:ascii="Cambria" w:hAnsi="Cambria"/>
          <w:noProof/>
          <w:sz w:val="22"/>
          <w:szCs w:val="22"/>
        </w:rPr>
        <w:t>, 80-86.</w:t>
      </w:r>
    </w:p>
    <w:p w14:paraId="581A538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0] Zera, AJ &amp; Harshman, LG. 2001 The physiology of life history trade-offs in animals. </w:t>
      </w:r>
      <w:r w:rsidRPr="0044022E">
        <w:rPr>
          <w:rFonts w:ascii="Cambria" w:hAnsi="Cambria"/>
          <w:i/>
          <w:noProof/>
          <w:sz w:val="22"/>
          <w:szCs w:val="22"/>
        </w:rPr>
        <w:t>Annu Rev Ecol Syst</w:t>
      </w:r>
      <w:r w:rsidRPr="0044022E">
        <w:rPr>
          <w:rFonts w:ascii="Cambria" w:hAnsi="Cambria"/>
          <w:noProof/>
          <w:sz w:val="22"/>
          <w:szCs w:val="22"/>
        </w:rPr>
        <w:t xml:space="preserve"> </w:t>
      </w:r>
      <w:r w:rsidRPr="0044022E">
        <w:rPr>
          <w:rFonts w:ascii="Cambria" w:hAnsi="Cambria"/>
          <w:b/>
          <w:noProof/>
          <w:sz w:val="22"/>
          <w:szCs w:val="22"/>
        </w:rPr>
        <w:t>32</w:t>
      </w:r>
      <w:r w:rsidRPr="0044022E">
        <w:rPr>
          <w:rFonts w:ascii="Cambria" w:hAnsi="Cambria"/>
          <w:noProof/>
          <w:sz w:val="22"/>
          <w:szCs w:val="22"/>
        </w:rPr>
        <w:t>, 95-126.</w:t>
      </w:r>
    </w:p>
    <w:p w14:paraId="42B68CC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1] Van Noordwijk, AJ &amp; Dejong, G. 1986 Acquisition and Allocation of Resources - Their Influence on Variation in Life-History Tactics. </w:t>
      </w:r>
      <w:r w:rsidRPr="0044022E">
        <w:rPr>
          <w:rFonts w:ascii="Cambria" w:hAnsi="Cambria"/>
          <w:i/>
          <w:noProof/>
          <w:sz w:val="22"/>
          <w:szCs w:val="22"/>
        </w:rPr>
        <w:t>Am Nat</w:t>
      </w:r>
      <w:r w:rsidRPr="0044022E">
        <w:rPr>
          <w:rFonts w:ascii="Cambria" w:hAnsi="Cambria"/>
          <w:noProof/>
          <w:sz w:val="22"/>
          <w:szCs w:val="22"/>
        </w:rPr>
        <w:t xml:space="preserve"> </w:t>
      </w:r>
      <w:r w:rsidRPr="0044022E">
        <w:rPr>
          <w:rFonts w:ascii="Cambria" w:hAnsi="Cambria"/>
          <w:b/>
          <w:noProof/>
          <w:sz w:val="22"/>
          <w:szCs w:val="22"/>
        </w:rPr>
        <w:t>128</w:t>
      </w:r>
      <w:r w:rsidRPr="0044022E">
        <w:rPr>
          <w:rFonts w:ascii="Cambria" w:hAnsi="Cambria"/>
          <w:noProof/>
          <w:sz w:val="22"/>
          <w:szCs w:val="22"/>
        </w:rPr>
        <w:t>, 137-142.</w:t>
      </w:r>
    </w:p>
    <w:p w14:paraId="34022C46" w14:textId="77777777" w:rsidR="0044022E" w:rsidRPr="0044022E" w:rsidRDefault="0044022E" w:rsidP="0044022E">
      <w:pPr>
        <w:rPr>
          <w:rFonts w:ascii="Cambria" w:hAnsi="Cambria"/>
          <w:noProof/>
          <w:sz w:val="22"/>
          <w:szCs w:val="22"/>
        </w:rPr>
      </w:pPr>
      <w:r w:rsidRPr="0044022E">
        <w:rPr>
          <w:rFonts w:ascii="Cambria" w:hAnsi="Cambria"/>
          <w:noProof/>
          <w:sz w:val="22"/>
          <w:szCs w:val="22"/>
        </w:rPr>
        <w:t>[12] Flatt, T &amp; Heyland, A. 2011 Mechanisms of life-history evolution: the genetics and physiology of life-history traits and trade-offs.  (Oxford, Oxford University Press.</w:t>
      </w:r>
    </w:p>
    <w:p w14:paraId="2C957C4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3] Selman, C, Blount, JD, Nussey, DH, et al. 2012 Oxidative damage, ageing, and life-history evolution: where now?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27</w:t>
      </w:r>
      <w:r w:rsidRPr="0044022E">
        <w:rPr>
          <w:rFonts w:ascii="Cambria" w:hAnsi="Cambria"/>
          <w:noProof/>
          <w:sz w:val="22"/>
          <w:szCs w:val="22"/>
        </w:rPr>
        <w:t>, 570-577.</w:t>
      </w:r>
    </w:p>
    <w:p w14:paraId="4900725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4] Blount, JD, Vitikainen, EIK, Stott, I, et al. 2016 Oxidative shielding and the cost of reproduction. </w:t>
      </w:r>
      <w:r w:rsidRPr="0044022E">
        <w:rPr>
          <w:rFonts w:ascii="Cambria" w:hAnsi="Cambria"/>
          <w:i/>
          <w:noProof/>
          <w:sz w:val="22"/>
          <w:szCs w:val="22"/>
        </w:rPr>
        <w:t>Biol Rev</w:t>
      </w:r>
      <w:r w:rsidRPr="0044022E">
        <w:rPr>
          <w:rFonts w:ascii="Cambria" w:hAnsi="Cambria"/>
          <w:noProof/>
          <w:sz w:val="22"/>
          <w:szCs w:val="22"/>
        </w:rPr>
        <w:t xml:space="preserve"> </w:t>
      </w:r>
      <w:r w:rsidRPr="0044022E">
        <w:rPr>
          <w:rFonts w:ascii="Cambria" w:hAnsi="Cambria"/>
          <w:b/>
          <w:noProof/>
          <w:sz w:val="22"/>
          <w:szCs w:val="22"/>
        </w:rPr>
        <w:t>91</w:t>
      </w:r>
      <w:r w:rsidRPr="0044022E">
        <w:rPr>
          <w:rFonts w:ascii="Cambria" w:hAnsi="Cambria"/>
          <w:noProof/>
          <w:sz w:val="22"/>
          <w:szCs w:val="22"/>
        </w:rPr>
        <w:t>, 483-497.</w:t>
      </w:r>
    </w:p>
    <w:p w14:paraId="5606D4E4"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5] Speakman, JR, Blount, JD, Bronikowski, AM, et al. 2015 Oxidative stress and life histories: unresolved issues and current needs. </w:t>
      </w:r>
      <w:r w:rsidRPr="0044022E">
        <w:rPr>
          <w:rFonts w:ascii="Cambria" w:hAnsi="Cambria"/>
          <w:i/>
          <w:noProof/>
          <w:sz w:val="22"/>
          <w:szCs w:val="22"/>
        </w:rPr>
        <w:t>Ecol Evol</w:t>
      </w:r>
      <w:r w:rsidRPr="0044022E">
        <w:rPr>
          <w:rFonts w:ascii="Cambria" w:hAnsi="Cambria"/>
          <w:noProof/>
          <w:sz w:val="22"/>
          <w:szCs w:val="22"/>
        </w:rPr>
        <w:t xml:space="preserve"> </w:t>
      </w:r>
      <w:r w:rsidRPr="0044022E">
        <w:rPr>
          <w:rFonts w:ascii="Cambria" w:hAnsi="Cambria"/>
          <w:b/>
          <w:noProof/>
          <w:sz w:val="22"/>
          <w:szCs w:val="22"/>
        </w:rPr>
        <w:t>5</w:t>
      </w:r>
      <w:r w:rsidRPr="0044022E">
        <w:rPr>
          <w:rFonts w:ascii="Cambria" w:hAnsi="Cambria"/>
          <w:noProof/>
          <w:sz w:val="22"/>
          <w:szCs w:val="22"/>
        </w:rPr>
        <w:t>, S745-S757.</w:t>
      </w:r>
    </w:p>
    <w:p w14:paraId="0BD1BE2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6] Monaghan, P &amp; Haussmann, MF. 2006 Do telomere dynamics link lifestyle and lifespan?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21</w:t>
      </w:r>
      <w:r w:rsidRPr="0044022E">
        <w:rPr>
          <w:rFonts w:ascii="Cambria" w:hAnsi="Cambria"/>
          <w:noProof/>
          <w:sz w:val="22"/>
          <w:szCs w:val="22"/>
        </w:rPr>
        <w:t>, 47-53.</w:t>
      </w:r>
    </w:p>
    <w:p w14:paraId="23C3487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7] Nussey, DH, Kruuk, LEB, Donald, A, et al. 2006 The rate of senescence in maternal performance increases with early-life fecundity in red deer. </w:t>
      </w:r>
      <w:r w:rsidRPr="0044022E">
        <w:rPr>
          <w:rFonts w:ascii="Cambria" w:hAnsi="Cambria"/>
          <w:i/>
          <w:noProof/>
          <w:sz w:val="22"/>
          <w:szCs w:val="22"/>
        </w:rPr>
        <w:t>Ecol Lett</w:t>
      </w:r>
      <w:r w:rsidRPr="0044022E">
        <w:rPr>
          <w:rFonts w:ascii="Cambria" w:hAnsi="Cambria"/>
          <w:noProof/>
          <w:sz w:val="22"/>
          <w:szCs w:val="22"/>
        </w:rPr>
        <w:t xml:space="preserve"> </w:t>
      </w:r>
      <w:r w:rsidRPr="0044022E">
        <w:rPr>
          <w:rFonts w:ascii="Cambria" w:hAnsi="Cambria"/>
          <w:b/>
          <w:noProof/>
          <w:sz w:val="22"/>
          <w:szCs w:val="22"/>
        </w:rPr>
        <w:t>9</w:t>
      </w:r>
      <w:r w:rsidRPr="0044022E">
        <w:rPr>
          <w:rFonts w:ascii="Cambria" w:hAnsi="Cambria"/>
          <w:noProof/>
          <w:sz w:val="22"/>
          <w:szCs w:val="22"/>
        </w:rPr>
        <w:t>, 1342-1350.</w:t>
      </w:r>
    </w:p>
    <w:p w14:paraId="50366DF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8] Beirne, C, Delahay, R &amp; Young, A. 2015 Sex differences in senescence: the role of intra-sexual competition in early adulthood.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2</w:t>
      </w:r>
      <w:r w:rsidRPr="0044022E">
        <w:rPr>
          <w:rFonts w:ascii="Cambria" w:hAnsi="Cambria"/>
          <w:noProof/>
          <w:sz w:val="22"/>
          <w:szCs w:val="22"/>
        </w:rPr>
        <w:t>.</w:t>
      </w:r>
    </w:p>
    <w:p w14:paraId="710EA3B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9] Law, R. 1979 Optimal Life Histories under Age-Specific Predation. </w:t>
      </w:r>
      <w:r w:rsidRPr="0044022E">
        <w:rPr>
          <w:rFonts w:ascii="Cambria" w:hAnsi="Cambria"/>
          <w:i/>
          <w:noProof/>
          <w:sz w:val="22"/>
          <w:szCs w:val="22"/>
        </w:rPr>
        <w:t>Am Nat</w:t>
      </w:r>
      <w:r w:rsidRPr="0044022E">
        <w:rPr>
          <w:rFonts w:ascii="Cambria" w:hAnsi="Cambria"/>
          <w:noProof/>
          <w:sz w:val="22"/>
          <w:szCs w:val="22"/>
        </w:rPr>
        <w:t xml:space="preserve"> </w:t>
      </w:r>
      <w:r w:rsidRPr="0044022E">
        <w:rPr>
          <w:rFonts w:ascii="Cambria" w:hAnsi="Cambria"/>
          <w:b/>
          <w:noProof/>
          <w:sz w:val="22"/>
          <w:szCs w:val="22"/>
        </w:rPr>
        <w:t>114</w:t>
      </w:r>
      <w:r w:rsidRPr="0044022E">
        <w:rPr>
          <w:rFonts w:ascii="Cambria" w:hAnsi="Cambria"/>
          <w:noProof/>
          <w:sz w:val="22"/>
          <w:szCs w:val="22"/>
        </w:rPr>
        <w:t>, 399-417.</w:t>
      </w:r>
    </w:p>
    <w:p w14:paraId="69BA097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0] Arnold, SJ. 1992 Constraints on Phenotypic Evolution. </w:t>
      </w:r>
      <w:r w:rsidRPr="0044022E">
        <w:rPr>
          <w:rFonts w:ascii="Cambria" w:hAnsi="Cambria"/>
          <w:i/>
          <w:noProof/>
          <w:sz w:val="22"/>
          <w:szCs w:val="22"/>
        </w:rPr>
        <w:t>Am Nat</w:t>
      </w:r>
      <w:r w:rsidRPr="0044022E">
        <w:rPr>
          <w:rFonts w:ascii="Cambria" w:hAnsi="Cambria"/>
          <w:noProof/>
          <w:sz w:val="22"/>
          <w:szCs w:val="22"/>
        </w:rPr>
        <w:t xml:space="preserve"> </w:t>
      </w:r>
      <w:r w:rsidRPr="0044022E">
        <w:rPr>
          <w:rFonts w:ascii="Cambria" w:hAnsi="Cambria"/>
          <w:b/>
          <w:noProof/>
          <w:sz w:val="22"/>
          <w:szCs w:val="22"/>
        </w:rPr>
        <w:t>140</w:t>
      </w:r>
      <w:r w:rsidRPr="0044022E">
        <w:rPr>
          <w:rFonts w:ascii="Cambria" w:hAnsi="Cambria"/>
          <w:noProof/>
          <w:sz w:val="22"/>
          <w:szCs w:val="22"/>
        </w:rPr>
        <w:t>, S85-S107.</w:t>
      </w:r>
    </w:p>
    <w:p w14:paraId="3EBE91B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1] Lessells, K &amp; Colegrave, N. 2001 Molecular signals or the Loi de Balancement?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16</w:t>
      </w:r>
      <w:r w:rsidRPr="0044022E">
        <w:rPr>
          <w:rFonts w:ascii="Cambria" w:hAnsi="Cambria"/>
          <w:noProof/>
          <w:sz w:val="22"/>
          <w:szCs w:val="22"/>
        </w:rPr>
        <w:t>, 284-285.</w:t>
      </w:r>
    </w:p>
    <w:p w14:paraId="235ED19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2] Barnes, AI &amp; Partridge, L. 2003 Costing reproduction. </w:t>
      </w:r>
      <w:r w:rsidRPr="0044022E">
        <w:rPr>
          <w:rFonts w:ascii="Cambria" w:hAnsi="Cambria"/>
          <w:i/>
          <w:noProof/>
          <w:sz w:val="22"/>
          <w:szCs w:val="22"/>
        </w:rPr>
        <w:t>Anim Behav</w:t>
      </w:r>
      <w:r w:rsidRPr="0044022E">
        <w:rPr>
          <w:rFonts w:ascii="Cambria" w:hAnsi="Cambria"/>
          <w:noProof/>
          <w:sz w:val="22"/>
          <w:szCs w:val="22"/>
        </w:rPr>
        <w:t xml:space="preserve"> </w:t>
      </w:r>
      <w:r w:rsidRPr="0044022E">
        <w:rPr>
          <w:rFonts w:ascii="Cambria" w:hAnsi="Cambria"/>
          <w:b/>
          <w:noProof/>
          <w:sz w:val="22"/>
          <w:szCs w:val="22"/>
        </w:rPr>
        <w:t>66</w:t>
      </w:r>
      <w:r w:rsidRPr="0044022E">
        <w:rPr>
          <w:rFonts w:ascii="Cambria" w:hAnsi="Cambria"/>
          <w:noProof/>
          <w:sz w:val="22"/>
          <w:szCs w:val="22"/>
        </w:rPr>
        <w:t>, 199-204.</w:t>
      </w:r>
    </w:p>
    <w:p w14:paraId="3A572FE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3] Houle, D. 2001 Characters as units of evolutionary change. In </w:t>
      </w:r>
      <w:r w:rsidRPr="0044022E">
        <w:rPr>
          <w:rFonts w:ascii="Cambria" w:hAnsi="Cambria"/>
          <w:i/>
          <w:noProof/>
          <w:sz w:val="22"/>
          <w:szCs w:val="22"/>
        </w:rPr>
        <w:t>The Character Concept in Evolutionary Biology</w:t>
      </w:r>
      <w:r w:rsidRPr="0044022E">
        <w:rPr>
          <w:rFonts w:ascii="Cambria" w:hAnsi="Cambria"/>
          <w:noProof/>
          <w:sz w:val="22"/>
          <w:szCs w:val="22"/>
        </w:rPr>
        <w:t xml:space="preserve"> (ed. G.P. Wagner), pp. 109-140, Academic Press.</w:t>
      </w:r>
    </w:p>
    <w:p w14:paraId="5BA8183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4] Kirkwood, TBL. 2011 Systems biology of ageing and longevity.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366</w:t>
      </w:r>
      <w:r w:rsidRPr="0044022E">
        <w:rPr>
          <w:rFonts w:ascii="Cambria" w:hAnsi="Cambria"/>
          <w:noProof/>
          <w:sz w:val="22"/>
          <w:szCs w:val="22"/>
        </w:rPr>
        <w:t>, 64-70.</w:t>
      </w:r>
    </w:p>
    <w:p w14:paraId="78FA682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5] Lopez-Otin, C, Blasco, MA, Partridge, L, et al. 2013 The Hallmarks of Aging. </w:t>
      </w:r>
      <w:r w:rsidRPr="0044022E">
        <w:rPr>
          <w:rFonts w:ascii="Cambria" w:hAnsi="Cambria"/>
          <w:i/>
          <w:noProof/>
          <w:sz w:val="22"/>
          <w:szCs w:val="22"/>
        </w:rPr>
        <w:t>Cell</w:t>
      </w:r>
      <w:r w:rsidRPr="0044022E">
        <w:rPr>
          <w:rFonts w:ascii="Cambria" w:hAnsi="Cambria"/>
          <w:noProof/>
          <w:sz w:val="22"/>
          <w:szCs w:val="22"/>
        </w:rPr>
        <w:t xml:space="preserve"> </w:t>
      </w:r>
      <w:r w:rsidRPr="0044022E">
        <w:rPr>
          <w:rFonts w:ascii="Cambria" w:hAnsi="Cambria"/>
          <w:b/>
          <w:noProof/>
          <w:sz w:val="22"/>
          <w:szCs w:val="22"/>
        </w:rPr>
        <w:t>153</w:t>
      </w:r>
      <w:r w:rsidRPr="0044022E">
        <w:rPr>
          <w:rFonts w:ascii="Cambria" w:hAnsi="Cambria"/>
          <w:noProof/>
          <w:sz w:val="22"/>
          <w:szCs w:val="22"/>
        </w:rPr>
        <w:t>, 1194-1217.</w:t>
      </w:r>
    </w:p>
    <w:p w14:paraId="4B5FB79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6] Blackburn, EH. 2001 Switching and signaling at the telomere. </w:t>
      </w:r>
      <w:r w:rsidRPr="0044022E">
        <w:rPr>
          <w:rFonts w:ascii="Cambria" w:hAnsi="Cambria"/>
          <w:i/>
          <w:noProof/>
          <w:sz w:val="22"/>
          <w:szCs w:val="22"/>
        </w:rPr>
        <w:t>Cell</w:t>
      </w:r>
      <w:r w:rsidRPr="0044022E">
        <w:rPr>
          <w:rFonts w:ascii="Cambria" w:hAnsi="Cambria"/>
          <w:noProof/>
          <w:sz w:val="22"/>
          <w:szCs w:val="22"/>
        </w:rPr>
        <w:t xml:space="preserve"> </w:t>
      </w:r>
      <w:r w:rsidRPr="0044022E">
        <w:rPr>
          <w:rFonts w:ascii="Cambria" w:hAnsi="Cambria"/>
          <w:b/>
          <w:noProof/>
          <w:sz w:val="22"/>
          <w:szCs w:val="22"/>
        </w:rPr>
        <w:t>106</w:t>
      </w:r>
      <w:r w:rsidRPr="0044022E">
        <w:rPr>
          <w:rFonts w:ascii="Cambria" w:hAnsi="Cambria"/>
          <w:noProof/>
          <w:sz w:val="22"/>
          <w:szCs w:val="22"/>
        </w:rPr>
        <w:t>, 661-673.</w:t>
      </w:r>
    </w:p>
    <w:p w14:paraId="3BC889C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7] Gomes, NMV, Ryder, OA, Houck, ML, et al. 2011 Comparative biology of mammalian telomeres: hypotheses on ancestral states and the roles of telomeres in longevity determination.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10</w:t>
      </w:r>
      <w:r w:rsidRPr="0044022E">
        <w:rPr>
          <w:rFonts w:ascii="Cambria" w:hAnsi="Cambria"/>
          <w:noProof/>
          <w:sz w:val="22"/>
          <w:szCs w:val="22"/>
        </w:rPr>
        <w:t>, 761-768.</w:t>
      </w:r>
    </w:p>
    <w:p w14:paraId="118E177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8] Lansdorp, PM. 2005 Major cutbacks at chromosome ends. </w:t>
      </w:r>
      <w:r w:rsidRPr="0044022E">
        <w:rPr>
          <w:rFonts w:ascii="Cambria" w:hAnsi="Cambria"/>
          <w:i/>
          <w:noProof/>
          <w:sz w:val="22"/>
          <w:szCs w:val="22"/>
        </w:rPr>
        <w:t>Trends Biochem Sci</w:t>
      </w:r>
      <w:r w:rsidRPr="0044022E">
        <w:rPr>
          <w:rFonts w:ascii="Cambria" w:hAnsi="Cambria"/>
          <w:noProof/>
          <w:sz w:val="22"/>
          <w:szCs w:val="22"/>
        </w:rPr>
        <w:t xml:space="preserve"> </w:t>
      </w:r>
      <w:r w:rsidRPr="0044022E">
        <w:rPr>
          <w:rFonts w:ascii="Cambria" w:hAnsi="Cambria"/>
          <w:b/>
          <w:noProof/>
          <w:sz w:val="22"/>
          <w:szCs w:val="22"/>
        </w:rPr>
        <w:t>30</w:t>
      </w:r>
      <w:r w:rsidRPr="0044022E">
        <w:rPr>
          <w:rFonts w:ascii="Cambria" w:hAnsi="Cambria"/>
          <w:noProof/>
          <w:sz w:val="22"/>
          <w:szCs w:val="22"/>
        </w:rPr>
        <w:t>, 388-395.</w:t>
      </w:r>
    </w:p>
    <w:p w14:paraId="6D3D7EC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29] von Zglinicki, T. 2002 Oxidative stress shortens telomeres. </w:t>
      </w:r>
      <w:r w:rsidRPr="0044022E">
        <w:rPr>
          <w:rFonts w:ascii="Cambria" w:hAnsi="Cambria"/>
          <w:i/>
          <w:noProof/>
          <w:sz w:val="22"/>
          <w:szCs w:val="22"/>
        </w:rPr>
        <w:t>Trends Biochem Sci</w:t>
      </w:r>
      <w:r w:rsidRPr="0044022E">
        <w:rPr>
          <w:rFonts w:ascii="Cambria" w:hAnsi="Cambria"/>
          <w:noProof/>
          <w:sz w:val="22"/>
          <w:szCs w:val="22"/>
        </w:rPr>
        <w:t xml:space="preserve"> </w:t>
      </w:r>
      <w:r w:rsidRPr="0044022E">
        <w:rPr>
          <w:rFonts w:ascii="Cambria" w:hAnsi="Cambria"/>
          <w:b/>
          <w:noProof/>
          <w:sz w:val="22"/>
          <w:szCs w:val="22"/>
        </w:rPr>
        <w:t>27</w:t>
      </w:r>
      <w:r w:rsidRPr="0044022E">
        <w:rPr>
          <w:rFonts w:ascii="Cambria" w:hAnsi="Cambria"/>
          <w:noProof/>
          <w:sz w:val="22"/>
          <w:szCs w:val="22"/>
        </w:rPr>
        <w:t>, 339-344.</w:t>
      </w:r>
    </w:p>
    <w:p w14:paraId="1843F32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0] de Lange, T. 2009 How Telomeres Solve the End-Protection Problem. </w:t>
      </w:r>
      <w:r w:rsidRPr="0044022E">
        <w:rPr>
          <w:rFonts w:ascii="Cambria" w:hAnsi="Cambria"/>
          <w:i/>
          <w:noProof/>
          <w:sz w:val="22"/>
          <w:szCs w:val="22"/>
        </w:rPr>
        <w:t>Science</w:t>
      </w:r>
      <w:r w:rsidRPr="0044022E">
        <w:rPr>
          <w:rFonts w:ascii="Cambria" w:hAnsi="Cambria"/>
          <w:noProof/>
          <w:sz w:val="22"/>
          <w:szCs w:val="22"/>
        </w:rPr>
        <w:t xml:space="preserve"> </w:t>
      </w:r>
      <w:r w:rsidRPr="0044022E">
        <w:rPr>
          <w:rFonts w:ascii="Cambria" w:hAnsi="Cambria"/>
          <w:b/>
          <w:noProof/>
          <w:sz w:val="22"/>
          <w:szCs w:val="22"/>
        </w:rPr>
        <w:t>326</w:t>
      </w:r>
      <w:r w:rsidRPr="0044022E">
        <w:rPr>
          <w:rFonts w:ascii="Cambria" w:hAnsi="Cambria"/>
          <w:noProof/>
          <w:sz w:val="22"/>
          <w:szCs w:val="22"/>
        </w:rPr>
        <w:t>, 948-952.</w:t>
      </w:r>
    </w:p>
    <w:p w14:paraId="582FCED3"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1] Cong, YS, Wright, WE &amp; Shay, JW. 2002 Human telomerase and its regulation. </w:t>
      </w:r>
      <w:r w:rsidRPr="0044022E">
        <w:rPr>
          <w:rFonts w:ascii="Cambria" w:hAnsi="Cambria"/>
          <w:i/>
          <w:noProof/>
          <w:sz w:val="22"/>
          <w:szCs w:val="22"/>
        </w:rPr>
        <w:t>Microbiol Mol Biol R</w:t>
      </w:r>
      <w:r w:rsidRPr="0044022E">
        <w:rPr>
          <w:rFonts w:ascii="Cambria" w:hAnsi="Cambria"/>
          <w:noProof/>
          <w:sz w:val="22"/>
          <w:szCs w:val="22"/>
        </w:rPr>
        <w:t xml:space="preserve"> </w:t>
      </w:r>
      <w:r w:rsidRPr="0044022E">
        <w:rPr>
          <w:rFonts w:ascii="Cambria" w:hAnsi="Cambria"/>
          <w:b/>
          <w:noProof/>
          <w:sz w:val="22"/>
          <w:szCs w:val="22"/>
        </w:rPr>
        <w:t>66</w:t>
      </w:r>
      <w:r w:rsidRPr="0044022E">
        <w:rPr>
          <w:rFonts w:ascii="Cambria" w:hAnsi="Cambria"/>
          <w:noProof/>
          <w:sz w:val="22"/>
          <w:szCs w:val="22"/>
        </w:rPr>
        <w:t>, 407-+.</w:t>
      </w:r>
    </w:p>
    <w:p w14:paraId="529E5C7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2] Dantzer, B &amp; Fletcher, QE. 2015 Telomeres shorten more slowly in slow-aging wild animals than in fast-aging ones. </w:t>
      </w:r>
      <w:r w:rsidRPr="0044022E">
        <w:rPr>
          <w:rFonts w:ascii="Cambria" w:hAnsi="Cambria"/>
          <w:i/>
          <w:noProof/>
          <w:sz w:val="22"/>
          <w:szCs w:val="22"/>
        </w:rPr>
        <w:t>Exp Gerontol</w:t>
      </w:r>
      <w:r w:rsidRPr="0044022E">
        <w:rPr>
          <w:rFonts w:ascii="Cambria" w:hAnsi="Cambria"/>
          <w:noProof/>
          <w:sz w:val="22"/>
          <w:szCs w:val="22"/>
        </w:rPr>
        <w:t xml:space="preserve"> </w:t>
      </w:r>
      <w:r w:rsidRPr="0044022E">
        <w:rPr>
          <w:rFonts w:ascii="Cambria" w:hAnsi="Cambria"/>
          <w:b/>
          <w:noProof/>
          <w:sz w:val="22"/>
          <w:szCs w:val="22"/>
        </w:rPr>
        <w:t>71</w:t>
      </w:r>
      <w:r w:rsidRPr="0044022E">
        <w:rPr>
          <w:rFonts w:ascii="Cambria" w:hAnsi="Cambria"/>
          <w:noProof/>
          <w:sz w:val="22"/>
          <w:szCs w:val="22"/>
        </w:rPr>
        <w:t>, 38-47.</w:t>
      </w:r>
    </w:p>
    <w:p w14:paraId="190BD9F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3] Beirne, C, Delahay, R, Hares, M, et al. 2014 Age-Related Declines and Disease-Associated Variation in Immune Cell Telomere Length in a Wild Mammal. </w:t>
      </w:r>
      <w:r w:rsidRPr="0044022E">
        <w:rPr>
          <w:rFonts w:ascii="Cambria" w:hAnsi="Cambria"/>
          <w:i/>
          <w:noProof/>
          <w:sz w:val="22"/>
          <w:szCs w:val="22"/>
        </w:rPr>
        <w:t>Plos One</w:t>
      </w:r>
      <w:r w:rsidRPr="0044022E">
        <w:rPr>
          <w:rFonts w:ascii="Cambria" w:hAnsi="Cambria"/>
          <w:noProof/>
          <w:sz w:val="22"/>
          <w:szCs w:val="22"/>
        </w:rPr>
        <w:t xml:space="preserve"> </w:t>
      </w:r>
      <w:r w:rsidRPr="0044022E">
        <w:rPr>
          <w:rFonts w:ascii="Cambria" w:hAnsi="Cambria"/>
          <w:b/>
          <w:noProof/>
          <w:sz w:val="22"/>
          <w:szCs w:val="22"/>
        </w:rPr>
        <w:t>9</w:t>
      </w:r>
      <w:r w:rsidRPr="0044022E">
        <w:rPr>
          <w:rFonts w:ascii="Cambria" w:hAnsi="Cambria"/>
          <w:noProof/>
          <w:sz w:val="22"/>
          <w:szCs w:val="22"/>
        </w:rPr>
        <w:t>.</w:t>
      </w:r>
    </w:p>
    <w:p w14:paraId="433A484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4] Salomons, HM, Mulder, GA, van de Zande, L, et al. 2009 Telomere shortening and survival in free-living corvids.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76</w:t>
      </w:r>
      <w:r w:rsidRPr="0044022E">
        <w:rPr>
          <w:rFonts w:ascii="Cambria" w:hAnsi="Cambria"/>
          <w:noProof/>
          <w:sz w:val="22"/>
          <w:szCs w:val="22"/>
        </w:rPr>
        <w:t>, 3157-3165.</w:t>
      </w:r>
    </w:p>
    <w:p w14:paraId="7D7FD788"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5] Campisi, J. 2013 Aging, Cellular Senescence, and Cancer. </w:t>
      </w:r>
      <w:r w:rsidRPr="0044022E">
        <w:rPr>
          <w:rFonts w:ascii="Cambria" w:hAnsi="Cambria"/>
          <w:i/>
          <w:noProof/>
          <w:sz w:val="22"/>
          <w:szCs w:val="22"/>
        </w:rPr>
        <w:t>Annual Review of Physiology, Vol 75</w:t>
      </w:r>
      <w:r w:rsidRPr="0044022E">
        <w:rPr>
          <w:rFonts w:ascii="Cambria" w:hAnsi="Cambria"/>
          <w:noProof/>
          <w:sz w:val="22"/>
          <w:szCs w:val="22"/>
        </w:rPr>
        <w:t xml:space="preserve"> </w:t>
      </w:r>
      <w:r w:rsidRPr="0044022E">
        <w:rPr>
          <w:rFonts w:ascii="Cambria" w:hAnsi="Cambria"/>
          <w:b/>
          <w:noProof/>
          <w:sz w:val="22"/>
          <w:szCs w:val="22"/>
        </w:rPr>
        <w:t>75</w:t>
      </w:r>
      <w:r w:rsidRPr="0044022E">
        <w:rPr>
          <w:rFonts w:ascii="Cambria" w:hAnsi="Cambria"/>
          <w:noProof/>
          <w:sz w:val="22"/>
          <w:szCs w:val="22"/>
        </w:rPr>
        <w:t>, 685-705.</w:t>
      </w:r>
    </w:p>
    <w:p w14:paraId="22CA2FC3"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6] Wilbourn, RV, Moatt, JP, Froy, H, et al. 2017 The relationship between telomere length and mortality risk in non-model vertebrate systems: A meta-analysi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5B06BE7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7] Olsson, M, Wapstra, E &amp; Friesen, CR. 2017 Ectothermic Telomeres: it’s time they came in from the cold.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385AE9E3"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8] Monaghan, P &amp; Ozanne, S. 2017 Somatic growth and telomere dynamics in vertebrates: relationships, mechanisms and consequence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262565B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39] Baird, DM, Rowson, J, Wynford-Thomas, D, et al. 2003 Extensive allelic variation and ultrashort telomeres in senescent human cells. </w:t>
      </w:r>
      <w:r w:rsidRPr="0044022E">
        <w:rPr>
          <w:rFonts w:ascii="Cambria" w:hAnsi="Cambria"/>
          <w:i/>
          <w:noProof/>
          <w:sz w:val="22"/>
          <w:szCs w:val="22"/>
        </w:rPr>
        <w:t>Nat Genet</w:t>
      </w:r>
      <w:r w:rsidRPr="0044022E">
        <w:rPr>
          <w:rFonts w:ascii="Cambria" w:hAnsi="Cambria"/>
          <w:noProof/>
          <w:sz w:val="22"/>
          <w:szCs w:val="22"/>
        </w:rPr>
        <w:t xml:space="preserve"> </w:t>
      </w:r>
      <w:r w:rsidRPr="0044022E">
        <w:rPr>
          <w:rFonts w:ascii="Cambria" w:hAnsi="Cambria"/>
          <w:b/>
          <w:noProof/>
          <w:sz w:val="22"/>
          <w:szCs w:val="22"/>
        </w:rPr>
        <w:t>33</w:t>
      </w:r>
      <w:r w:rsidRPr="0044022E">
        <w:rPr>
          <w:rFonts w:ascii="Cambria" w:hAnsi="Cambria"/>
          <w:noProof/>
          <w:sz w:val="22"/>
          <w:szCs w:val="22"/>
        </w:rPr>
        <w:t>, 203-207.</w:t>
      </w:r>
    </w:p>
    <w:p w14:paraId="16AC3D5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0] Britt-Compton, B, Wyllie, F, Rowson, J, et al. 2009 Telomere dynamics during replicative senescence are not directly modulated by conditions of oxidative stress in IMR90 fibroblast cells. </w:t>
      </w:r>
      <w:r w:rsidRPr="0044022E">
        <w:rPr>
          <w:rFonts w:ascii="Cambria" w:hAnsi="Cambria"/>
          <w:i/>
          <w:noProof/>
          <w:sz w:val="22"/>
          <w:szCs w:val="22"/>
        </w:rPr>
        <w:t>Biogerontology</w:t>
      </w:r>
      <w:r w:rsidRPr="0044022E">
        <w:rPr>
          <w:rFonts w:ascii="Cambria" w:hAnsi="Cambria"/>
          <w:noProof/>
          <w:sz w:val="22"/>
          <w:szCs w:val="22"/>
        </w:rPr>
        <w:t xml:space="preserve"> </w:t>
      </w:r>
      <w:r w:rsidRPr="0044022E">
        <w:rPr>
          <w:rFonts w:ascii="Cambria" w:hAnsi="Cambria"/>
          <w:b/>
          <w:noProof/>
          <w:sz w:val="22"/>
          <w:szCs w:val="22"/>
        </w:rPr>
        <w:t>10</w:t>
      </w:r>
      <w:r w:rsidRPr="0044022E">
        <w:rPr>
          <w:rFonts w:ascii="Cambria" w:hAnsi="Cambria"/>
          <w:noProof/>
          <w:sz w:val="22"/>
          <w:szCs w:val="22"/>
        </w:rPr>
        <w:t>, 683-693.</w:t>
      </w:r>
    </w:p>
    <w:p w14:paraId="0746AA5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1] Geiger, S, Le Vaillant, M, Lebard, T, et al. 2012 Catching-up but telomere loss: half-opening the black box of growth and ageing trade-off in wild king penguin chicks. </w:t>
      </w:r>
      <w:r w:rsidRPr="0044022E">
        <w:rPr>
          <w:rFonts w:ascii="Cambria" w:hAnsi="Cambria"/>
          <w:i/>
          <w:noProof/>
          <w:sz w:val="22"/>
          <w:szCs w:val="22"/>
        </w:rPr>
        <w:t>Mol Ecol</w:t>
      </w:r>
      <w:r w:rsidRPr="0044022E">
        <w:rPr>
          <w:rFonts w:ascii="Cambria" w:hAnsi="Cambria"/>
          <w:noProof/>
          <w:sz w:val="22"/>
          <w:szCs w:val="22"/>
        </w:rPr>
        <w:t xml:space="preserve"> </w:t>
      </w:r>
      <w:r w:rsidRPr="0044022E">
        <w:rPr>
          <w:rFonts w:ascii="Cambria" w:hAnsi="Cambria"/>
          <w:b/>
          <w:noProof/>
          <w:sz w:val="22"/>
          <w:szCs w:val="22"/>
        </w:rPr>
        <w:t>21</w:t>
      </w:r>
      <w:r w:rsidRPr="0044022E">
        <w:rPr>
          <w:rFonts w:ascii="Cambria" w:hAnsi="Cambria"/>
          <w:noProof/>
          <w:sz w:val="22"/>
          <w:szCs w:val="22"/>
        </w:rPr>
        <w:t>, 1500-1510.</w:t>
      </w:r>
    </w:p>
    <w:p w14:paraId="48F1FDB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2] Mclennan, D, Armstrong, JD, Stewart, DC, et al. 2016 Interactions between parental traits, environmental harshness and growth rate in determining telomere length in wild juvenile salmon. </w:t>
      </w:r>
      <w:r w:rsidRPr="0044022E">
        <w:rPr>
          <w:rFonts w:ascii="Cambria" w:hAnsi="Cambria"/>
          <w:i/>
          <w:noProof/>
          <w:sz w:val="22"/>
          <w:szCs w:val="22"/>
        </w:rPr>
        <w:t>Mol Ecol</w:t>
      </w:r>
      <w:r w:rsidRPr="0044022E">
        <w:rPr>
          <w:rFonts w:ascii="Cambria" w:hAnsi="Cambria"/>
          <w:noProof/>
          <w:sz w:val="22"/>
          <w:szCs w:val="22"/>
        </w:rPr>
        <w:t xml:space="preserve"> </w:t>
      </w:r>
      <w:r w:rsidRPr="0044022E">
        <w:rPr>
          <w:rFonts w:ascii="Cambria" w:hAnsi="Cambria"/>
          <w:b/>
          <w:noProof/>
          <w:sz w:val="22"/>
          <w:szCs w:val="22"/>
        </w:rPr>
        <w:t>25</w:t>
      </w:r>
      <w:r w:rsidRPr="0044022E">
        <w:rPr>
          <w:rFonts w:ascii="Cambria" w:hAnsi="Cambria"/>
          <w:noProof/>
          <w:sz w:val="22"/>
          <w:szCs w:val="22"/>
        </w:rPr>
        <w:t>, 5425-5438.</w:t>
      </w:r>
    </w:p>
    <w:p w14:paraId="4E8C8348"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3] Heidinger, BJ, Blount, JD, Boner, W, et al. 2012 Telomere length in early life predicts lifespan. </w:t>
      </w:r>
      <w:r w:rsidRPr="0044022E">
        <w:rPr>
          <w:rFonts w:ascii="Cambria" w:hAnsi="Cambria"/>
          <w:i/>
          <w:noProof/>
          <w:sz w:val="22"/>
          <w:szCs w:val="22"/>
        </w:rPr>
        <w:t>P Natl Acad Sci USA</w:t>
      </w:r>
      <w:r w:rsidRPr="0044022E">
        <w:rPr>
          <w:rFonts w:ascii="Cambria" w:hAnsi="Cambria"/>
          <w:noProof/>
          <w:sz w:val="22"/>
          <w:szCs w:val="22"/>
        </w:rPr>
        <w:t xml:space="preserve"> </w:t>
      </w:r>
      <w:r w:rsidRPr="0044022E">
        <w:rPr>
          <w:rFonts w:ascii="Cambria" w:hAnsi="Cambria"/>
          <w:b/>
          <w:noProof/>
          <w:sz w:val="22"/>
          <w:szCs w:val="22"/>
        </w:rPr>
        <w:t>109</w:t>
      </w:r>
      <w:r w:rsidRPr="0044022E">
        <w:rPr>
          <w:rFonts w:ascii="Cambria" w:hAnsi="Cambria"/>
          <w:noProof/>
          <w:sz w:val="22"/>
          <w:szCs w:val="22"/>
        </w:rPr>
        <w:t>, 1743-1748.</w:t>
      </w:r>
    </w:p>
    <w:p w14:paraId="2DCF223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4] Bauch, C, Becker, PH &amp; Verhulst, S. 2013 Telomere length reflects phenotypic quality and costs of reproduction in a long-lived seabird.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0</w:t>
      </w:r>
      <w:r w:rsidRPr="0044022E">
        <w:rPr>
          <w:rFonts w:ascii="Cambria" w:hAnsi="Cambria"/>
          <w:noProof/>
          <w:sz w:val="22"/>
          <w:szCs w:val="22"/>
        </w:rPr>
        <w:t>.</w:t>
      </w:r>
    </w:p>
    <w:p w14:paraId="77D2E5A9" w14:textId="77777777" w:rsidR="0044022E" w:rsidRPr="0044022E" w:rsidRDefault="0044022E" w:rsidP="0044022E">
      <w:pPr>
        <w:rPr>
          <w:rFonts w:ascii="Cambria" w:hAnsi="Cambria"/>
          <w:noProof/>
          <w:sz w:val="22"/>
          <w:szCs w:val="22"/>
        </w:rPr>
      </w:pPr>
      <w:r w:rsidRPr="0044022E">
        <w:rPr>
          <w:rFonts w:ascii="Cambria" w:hAnsi="Cambria"/>
          <w:noProof/>
          <w:sz w:val="22"/>
          <w:szCs w:val="22"/>
        </w:rPr>
        <w:t>[45] Wood, E. 2017 Causes and fitness consequences of telomere dynamics in a wild social bird, University of Exeter.</w:t>
      </w:r>
    </w:p>
    <w:p w14:paraId="33F884F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6] Monaghan, P. 2014 Organismal stress, telomeres and life histories. </w:t>
      </w:r>
      <w:r w:rsidRPr="0044022E">
        <w:rPr>
          <w:rFonts w:ascii="Cambria" w:hAnsi="Cambria"/>
          <w:i/>
          <w:noProof/>
          <w:sz w:val="22"/>
          <w:szCs w:val="22"/>
        </w:rPr>
        <w:t>J Exp Biol</w:t>
      </w:r>
      <w:r w:rsidRPr="0044022E">
        <w:rPr>
          <w:rFonts w:ascii="Cambria" w:hAnsi="Cambria"/>
          <w:noProof/>
          <w:sz w:val="22"/>
          <w:szCs w:val="22"/>
        </w:rPr>
        <w:t xml:space="preserve"> </w:t>
      </w:r>
      <w:r w:rsidRPr="0044022E">
        <w:rPr>
          <w:rFonts w:ascii="Cambria" w:hAnsi="Cambria"/>
          <w:b/>
          <w:noProof/>
          <w:sz w:val="22"/>
          <w:szCs w:val="22"/>
        </w:rPr>
        <w:t>217</w:t>
      </w:r>
      <w:r w:rsidRPr="0044022E">
        <w:rPr>
          <w:rFonts w:ascii="Cambria" w:hAnsi="Cambria"/>
          <w:noProof/>
          <w:sz w:val="22"/>
          <w:szCs w:val="22"/>
        </w:rPr>
        <w:t>, 57-66.</w:t>
      </w:r>
    </w:p>
    <w:p w14:paraId="328B767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7] Haussmann, MF &amp; Heidinger, BJ. 2015 Telomere dynamics may link stress exposure and ageing across generations. </w:t>
      </w:r>
      <w:r w:rsidRPr="0044022E">
        <w:rPr>
          <w:rFonts w:ascii="Cambria" w:hAnsi="Cambria"/>
          <w:i/>
          <w:noProof/>
          <w:sz w:val="22"/>
          <w:szCs w:val="22"/>
        </w:rPr>
        <w:t>Biol Letters</w:t>
      </w:r>
      <w:r w:rsidRPr="0044022E">
        <w:rPr>
          <w:rFonts w:ascii="Cambria" w:hAnsi="Cambria"/>
          <w:noProof/>
          <w:sz w:val="22"/>
          <w:szCs w:val="22"/>
        </w:rPr>
        <w:t xml:space="preserve"> </w:t>
      </w:r>
      <w:r w:rsidRPr="0044022E">
        <w:rPr>
          <w:rFonts w:ascii="Cambria" w:hAnsi="Cambria"/>
          <w:b/>
          <w:noProof/>
          <w:sz w:val="22"/>
          <w:szCs w:val="22"/>
        </w:rPr>
        <w:t>11</w:t>
      </w:r>
      <w:r w:rsidRPr="0044022E">
        <w:rPr>
          <w:rFonts w:ascii="Cambria" w:hAnsi="Cambria"/>
          <w:noProof/>
          <w:sz w:val="22"/>
          <w:szCs w:val="22"/>
        </w:rPr>
        <w:t>.</w:t>
      </w:r>
    </w:p>
    <w:p w14:paraId="5E0EBF65"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8] Baker, DJ, Childs, BG, Durik, M, et al. 2016 Naturally occurring p16(Ink4a)-positive cells shorten healthy lifespan. </w:t>
      </w:r>
      <w:r w:rsidRPr="0044022E">
        <w:rPr>
          <w:rFonts w:ascii="Cambria" w:hAnsi="Cambria"/>
          <w:i/>
          <w:noProof/>
          <w:sz w:val="22"/>
          <w:szCs w:val="22"/>
        </w:rPr>
        <w:t>Nature</w:t>
      </w:r>
      <w:r w:rsidRPr="0044022E">
        <w:rPr>
          <w:rFonts w:ascii="Cambria" w:hAnsi="Cambria"/>
          <w:noProof/>
          <w:sz w:val="22"/>
          <w:szCs w:val="22"/>
        </w:rPr>
        <w:t xml:space="preserve"> </w:t>
      </w:r>
      <w:r w:rsidRPr="0044022E">
        <w:rPr>
          <w:rFonts w:ascii="Cambria" w:hAnsi="Cambria"/>
          <w:b/>
          <w:noProof/>
          <w:sz w:val="22"/>
          <w:szCs w:val="22"/>
        </w:rPr>
        <w:t>530</w:t>
      </w:r>
      <w:r w:rsidRPr="0044022E">
        <w:rPr>
          <w:rFonts w:ascii="Cambria" w:hAnsi="Cambria"/>
          <w:noProof/>
          <w:sz w:val="22"/>
          <w:szCs w:val="22"/>
        </w:rPr>
        <w:t>, 184-+.</w:t>
      </w:r>
    </w:p>
    <w:p w14:paraId="7E0A1BF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49] Baar, MP, Brandt, RMC, Putavet, DA, et al. 2017 Targeted Apoptosis of Senescent Cells Restores Tissue Homeostasis in Response to Chemotoxicity and Aging. </w:t>
      </w:r>
      <w:r w:rsidRPr="0044022E">
        <w:rPr>
          <w:rFonts w:ascii="Cambria" w:hAnsi="Cambria"/>
          <w:i/>
          <w:noProof/>
          <w:sz w:val="22"/>
          <w:szCs w:val="22"/>
        </w:rPr>
        <w:t>Cell</w:t>
      </w:r>
      <w:r w:rsidRPr="0044022E">
        <w:rPr>
          <w:rFonts w:ascii="Cambria" w:hAnsi="Cambria"/>
          <w:noProof/>
          <w:sz w:val="22"/>
          <w:szCs w:val="22"/>
        </w:rPr>
        <w:t xml:space="preserve"> </w:t>
      </w:r>
      <w:r w:rsidRPr="0044022E">
        <w:rPr>
          <w:rFonts w:ascii="Cambria" w:hAnsi="Cambria"/>
          <w:b/>
          <w:noProof/>
          <w:sz w:val="22"/>
          <w:szCs w:val="22"/>
        </w:rPr>
        <w:t>169</w:t>
      </w:r>
      <w:r w:rsidRPr="0044022E">
        <w:rPr>
          <w:rFonts w:ascii="Cambria" w:hAnsi="Cambria"/>
          <w:noProof/>
          <w:sz w:val="22"/>
          <w:szCs w:val="22"/>
        </w:rPr>
        <w:t>, 132-+.</w:t>
      </w:r>
    </w:p>
    <w:p w14:paraId="5689A14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0] di Fagagna, FD. 2008 Living on a break: cellular senescence as a DNA-damage response. </w:t>
      </w:r>
      <w:r w:rsidRPr="0044022E">
        <w:rPr>
          <w:rFonts w:ascii="Cambria" w:hAnsi="Cambria"/>
          <w:i/>
          <w:noProof/>
          <w:sz w:val="22"/>
          <w:szCs w:val="22"/>
        </w:rPr>
        <w:t>Nat Rev Cancer</w:t>
      </w:r>
      <w:r w:rsidRPr="0044022E">
        <w:rPr>
          <w:rFonts w:ascii="Cambria" w:hAnsi="Cambria"/>
          <w:noProof/>
          <w:sz w:val="22"/>
          <w:szCs w:val="22"/>
        </w:rPr>
        <w:t xml:space="preserve"> </w:t>
      </w:r>
      <w:r w:rsidRPr="0044022E">
        <w:rPr>
          <w:rFonts w:ascii="Cambria" w:hAnsi="Cambria"/>
          <w:b/>
          <w:noProof/>
          <w:sz w:val="22"/>
          <w:szCs w:val="22"/>
        </w:rPr>
        <w:t>8</w:t>
      </w:r>
      <w:r w:rsidRPr="0044022E">
        <w:rPr>
          <w:rFonts w:ascii="Cambria" w:hAnsi="Cambria"/>
          <w:noProof/>
          <w:sz w:val="22"/>
          <w:szCs w:val="22"/>
        </w:rPr>
        <w:t>, 512-522.</w:t>
      </w:r>
    </w:p>
    <w:p w14:paraId="48FDEBB6"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1] Bodnar, AG, Ouellette, M, Frolkis, M, et al. 1998 Extension of life-span by introduction of telomerase into normal human cells. </w:t>
      </w:r>
      <w:r w:rsidRPr="0044022E">
        <w:rPr>
          <w:rFonts w:ascii="Cambria" w:hAnsi="Cambria"/>
          <w:i/>
          <w:noProof/>
          <w:sz w:val="22"/>
          <w:szCs w:val="22"/>
        </w:rPr>
        <w:t>Science</w:t>
      </w:r>
      <w:r w:rsidRPr="0044022E">
        <w:rPr>
          <w:rFonts w:ascii="Cambria" w:hAnsi="Cambria"/>
          <w:noProof/>
          <w:sz w:val="22"/>
          <w:szCs w:val="22"/>
        </w:rPr>
        <w:t xml:space="preserve"> </w:t>
      </w:r>
      <w:r w:rsidRPr="0044022E">
        <w:rPr>
          <w:rFonts w:ascii="Cambria" w:hAnsi="Cambria"/>
          <w:b/>
          <w:noProof/>
          <w:sz w:val="22"/>
          <w:szCs w:val="22"/>
        </w:rPr>
        <w:t>279</w:t>
      </w:r>
      <w:r w:rsidRPr="0044022E">
        <w:rPr>
          <w:rFonts w:ascii="Cambria" w:hAnsi="Cambria"/>
          <w:noProof/>
          <w:sz w:val="22"/>
          <w:szCs w:val="22"/>
        </w:rPr>
        <w:t>, 349-352.</w:t>
      </w:r>
    </w:p>
    <w:p w14:paraId="09AE1DF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2] Cong, YS &amp; Shay, JW. 2008 Actions of human telomerase beyond telomeres. </w:t>
      </w:r>
      <w:r w:rsidRPr="0044022E">
        <w:rPr>
          <w:rFonts w:ascii="Cambria" w:hAnsi="Cambria"/>
          <w:i/>
          <w:noProof/>
          <w:sz w:val="22"/>
          <w:szCs w:val="22"/>
        </w:rPr>
        <w:t>Cell Res</w:t>
      </w:r>
      <w:r w:rsidRPr="0044022E">
        <w:rPr>
          <w:rFonts w:ascii="Cambria" w:hAnsi="Cambria"/>
          <w:noProof/>
          <w:sz w:val="22"/>
          <w:szCs w:val="22"/>
        </w:rPr>
        <w:t xml:space="preserve"> </w:t>
      </w:r>
      <w:r w:rsidRPr="0044022E">
        <w:rPr>
          <w:rFonts w:ascii="Cambria" w:hAnsi="Cambria"/>
          <w:b/>
          <w:noProof/>
          <w:sz w:val="22"/>
          <w:szCs w:val="22"/>
        </w:rPr>
        <w:t>18</w:t>
      </w:r>
      <w:r w:rsidRPr="0044022E">
        <w:rPr>
          <w:rFonts w:ascii="Cambria" w:hAnsi="Cambria"/>
          <w:noProof/>
          <w:sz w:val="22"/>
          <w:szCs w:val="22"/>
        </w:rPr>
        <w:t>, 725-732.</w:t>
      </w:r>
    </w:p>
    <w:p w14:paraId="7EC50E64"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3] Herbig, U, Ferreira, M, Condel, L, et al. 2006 Cellular senescence in aging primates. </w:t>
      </w:r>
      <w:r w:rsidRPr="0044022E">
        <w:rPr>
          <w:rFonts w:ascii="Cambria" w:hAnsi="Cambria"/>
          <w:i/>
          <w:noProof/>
          <w:sz w:val="22"/>
          <w:szCs w:val="22"/>
        </w:rPr>
        <w:t>Science</w:t>
      </w:r>
      <w:r w:rsidRPr="0044022E">
        <w:rPr>
          <w:rFonts w:ascii="Cambria" w:hAnsi="Cambria"/>
          <w:noProof/>
          <w:sz w:val="22"/>
          <w:szCs w:val="22"/>
        </w:rPr>
        <w:t xml:space="preserve"> </w:t>
      </w:r>
      <w:r w:rsidRPr="0044022E">
        <w:rPr>
          <w:rFonts w:ascii="Cambria" w:hAnsi="Cambria"/>
          <w:b/>
          <w:noProof/>
          <w:sz w:val="22"/>
          <w:szCs w:val="22"/>
        </w:rPr>
        <w:t>311</w:t>
      </w:r>
      <w:r w:rsidRPr="0044022E">
        <w:rPr>
          <w:rFonts w:ascii="Cambria" w:hAnsi="Cambria"/>
          <w:noProof/>
          <w:sz w:val="22"/>
          <w:szCs w:val="22"/>
        </w:rPr>
        <w:t>, 1257-1257.</w:t>
      </w:r>
    </w:p>
    <w:p w14:paraId="0F12BBF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4] Hewitt, G, Jurk, D, Marques, FDM, et al. 2012 Telomeres are favoured targets of a persistent DNA damage response in ageing and stress-induced senescence. </w:t>
      </w:r>
      <w:r w:rsidRPr="0044022E">
        <w:rPr>
          <w:rFonts w:ascii="Cambria" w:hAnsi="Cambria"/>
          <w:i/>
          <w:noProof/>
          <w:sz w:val="22"/>
          <w:szCs w:val="22"/>
        </w:rPr>
        <w:t>Nat Commun</w:t>
      </w:r>
      <w:r w:rsidRPr="0044022E">
        <w:rPr>
          <w:rFonts w:ascii="Cambria" w:hAnsi="Cambria"/>
          <w:noProof/>
          <w:sz w:val="22"/>
          <w:szCs w:val="22"/>
        </w:rPr>
        <w:t xml:space="preserve"> </w:t>
      </w:r>
      <w:r w:rsidRPr="0044022E">
        <w:rPr>
          <w:rFonts w:ascii="Cambria" w:hAnsi="Cambria"/>
          <w:b/>
          <w:noProof/>
          <w:sz w:val="22"/>
          <w:szCs w:val="22"/>
        </w:rPr>
        <w:t>3</w:t>
      </w:r>
      <w:r w:rsidRPr="0044022E">
        <w:rPr>
          <w:rFonts w:ascii="Cambria" w:hAnsi="Cambria"/>
          <w:noProof/>
          <w:sz w:val="22"/>
          <w:szCs w:val="22"/>
        </w:rPr>
        <w:t>.</w:t>
      </w:r>
    </w:p>
    <w:p w14:paraId="0055168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5] Fumagalli, M, Rosiello, F, Clerici, M, et al. 2012 Telomeric DNA damage is irreparable and causes persistent DNA-damage-response activation. </w:t>
      </w:r>
      <w:r w:rsidRPr="0044022E">
        <w:rPr>
          <w:rFonts w:ascii="Cambria" w:hAnsi="Cambria"/>
          <w:i/>
          <w:noProof/>
          <w:sz w:val="22"/>
          <w:szCs w:val="22"/>
        </w:rPr>
        <w:t>Nat Cell Biol</w:t>
      </w:r>
      <w:r w:rsidRPr="0044022E">
        <w:rPr>
          <w:rFonts w:ascii="Cambria" w:hAnsi="Cambria"/>
          <w:noProof/>
          <w:sz w:val="22"/>
          <w:szCs w:val="22"/>
        </w:rPr>
        <w:t xml:space="preserve"> </w:t>
      </w:r>
      <w:r w:rsidRPr="0044022E">
        <w:rPr>
          <w:rFonts w:ascii="Cambria" w:hAnsi="Cambria"/>
          <w:b/>
          <w:noProof/>
          <w:sz w:val="22"/>
          <w:szCs w:val="22"/>
        </w:rPr>
        <w:t>14</w:t>
      </w:r>
      <w:r w:rsidRPr="0044022E">
        <w:rPr>
          <w:rFonts w:ascii="Cambria" w:hAnsi="Cambria"/>
          <w:noProof/>
          <w:sz w:val="22"/>
          <w:szCs w:val="22"/>
        </w:rPr>
        <w:t>, 355-+.</w:t>
      </w:r>
    </w:p>
    <w:p w14:paraId="6E81F29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6] Tricola, G, Simons, M, Atema, E, et al. 2017 The rate of telomere loss is related to maximum lifespan in bird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264C8657"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7] Le Vaillant, M, Viblanc, VA, Saraux, C, et al. 2015 Telomere length reflects individual quality in free-living adult king penguins. </w:t>
      </w:r>
      <w:r w:rsidRPr="0044022E">
        <w:rPr>
          <w:rFonts w:ascii="Cambria" w:hAnsi="Cambria"/>
          <w:i/>
          <w:noProof/>
          <w:sz w:val="22"/>
          <w:szCs w:val="22"/>
        </w:rPr>
        <w:t>Polar Biol</w:t>
      </w:r>
      <w:r w:rsidRPr="0044022E">
        <w:rPr>
          <w:rFonts w:ascii="Cambria" w:hAnsi="Cambria"/>
          <w:noProof/>
          <w:sz w:val="22"/>
          <w:szCs w:val="22"/>
        </w:rPr>
        <w:t xml:space="preserve"> </w:t>
      </w:r>
      <w:r w:rsidRPr="0044022E">
        <w:rPr>
          <w:rFonts w:ascii="Cambria" w:hAnsi="Cambria"/>
          <w:b/>
          <w:noProof/>
          <w:sz w:val="22"/>
          <w:szCs w:val="22"/>
        </w:rPr>
        <w:t>38</w:t>
      </w:r>
      <w:r w:rsidRPr="0044022E">
        <w:rPr>
          <w:rFonts w:ascii="Cambria" w:hAnsi="Cambria"/>
          <w:noProof/>
          <w:sz w:val="22"/>
          <w:szCs w:val="22"/>
        </w:rPr>
        <w:t>, 2059-2067.</w:t>
      </w:r>
    </w:p>
    <w:p w14:paraId="6FCABAE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8] Boonekamp, JJ, Simons, MJP, Hemerik, L, et al. 2013 Telomere length behaves as biomarker of somatic redundancy rather than biological age.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12</w:t>
      </w:r>
      <w:r w:rsidRPr="0044022E">
        <w:rPr>
          <w:rFonts w:ascii="Cambria" w:hAnsi="Cambria"/>
          <w:noProof/>
          <w:sz w:val="22"/>
          <w:szCs w:val="22"/>
        </w:rPr>
        <w:t>, 330-332.</w:t>
      </w:r>
    </w:p>
    <w:p w14:paraId="66BA3A8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59] Jaskelioff, M, Muller, FL, Paik, JH, et al. 2011 Telomerase reactivation reverses tissue degeneration in aged telomerase-deficient mice. </w:t>
      </w:r>
      <w:r w:rsidRPr="0044022E">
        <w:rPr>
          <w:rFonts w:ascii="Cambria" w:hAnsi="Cambria"/>
          <w:i/>
          <w:noProof/>
          <w:sz w:val="22"/>
          <w:szCs w:val="22"/>
        </w:rPr>
        <w:t>Nature</w:t>
      </w:r>
      <w:r w:rsidRPr="0044022E">
        <w:rPr>
          <w:rFonts w:ascii="Cambria" w:hAnsi="Cambria"/>
          <w:noProof/>
          <w:sz w:val="22"/>
          <w:szCs w:val="22"/>
        </w:rPr>
        <w:t xml:space="preserve"> </w:t>
      </w:r>
      <w:r w:rsidRPr="0044022E">
        <w:rPr>
          <w:rFonts w:ascii="Cambria" w:hAnsi="Cambria"/>
          <w:b/>
          <w:noProof/>
          <w:sz w:val="22"/>
          <w:szCs w:val="22"/>
        </w:rPr>
        <w:t>469</w:t>
      </w:r>
      <w:r w:rsidRPr="0044022E">
        <w:rPr>
          <w:rFonts w:ascii="Cambria" w:hAnsi="Cambria"/>
          <w:noProof/>
          <w:sz w:val="22"/>
          <w:szCs w:val="22"/>
        </w:rPr>
        <w:t>, 102-U1700.</w:t>
      </w:r>
    </w:p>
    <w:p w14:paraId="5D2B9AF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0] de Jesus, BB, Vera, E, Schneeberger, K, et al. 2012 Telomerase gene therapy in adult and old mice delays aging and increases longevity without increasing cancer. </w:t>
      </w:r>
      <w:r w:rsidRPr="0044022E">
        <w:rPr>
          <w:rFonts w:ascii="Cambria" w:hAnsi="Cambria"/>
          <w:i/>
          <w:noProof/>
          <w:sz w:val="22"/>
          <w:szCs w:val="22"/>
        </w:rPr>
        <w:t>Embo Mol Med</w:t>
      </w:r>
      <w:r w:rsidRPr="0044022E">
        <w:rPr>
          <w:rFonts w:ascii="Cambria" w:hAnsi="Cambria"/>
          <w:noProof/>
          <w:sz w:val="22"/>
          <w:szCs w:val="22"/>
        </w:rPr>
        <w:t xml:space="preserve"> </w:t>
      </w:r>
      <w:r w:rsidRPr="0044022E">
        <w:rPr>
          <w:rFonts w:ascii="Cambria" w:hAnsi="Cambria"/>
          <w:b/>
          <w:noProof/>
          <w:sz w:val="22"/>
          <w:szCs w:val="22"/>
        </w:rPr>
        <w:t>4</w:t>
      </w:r>
      <w:r w:rsidRPr="0044022E">
        <w:rPr>
          <w:rFonts w:ascii="Cambria" w:hAnsi="Cambria"/>
          <w:noProof/>
          <w:sz w:val="22"/>
          <w:szCs w:val="22"/>
        </w:rPr>
        <w:t>, 691-704.</w:t>
      </w:r>
    </w:p>
    <w:p w14:paraId="01400A6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1] Simons, MJP. 2015 Questioning causal involvement of telomeres in aging. </w:t>
      </w:r>
      <w:r w:rsidRPr="0044022E">
        <w:rPr>
          <w:rFonts w:ascii="Cambria" w:hAnsi="Cambria"/>
          <w:i/>
          <w:noProof/>
          <w:sz w:val="22"/>
          <w:szCs w:val="22"/>
        </w:rPr>
        <w:t>Ageing Res Rev</w:t>
      </w:r>
      <w:r w:rsidRPr="0044022E">
        <w:rPr>
          <w:rFonts w:ascii="Cambria" w:hAnsi="Cambria"/>
          <w:noProof/>
          <w:sz w:val="22"/>
          <w:szCs w:val="22"/>
        </w:rPr>
        <w:t xml:space="preserve"> </w:t>
      </w:r>
      <w:r w:rsidRPr="0044022E">
        <w:rPr>
          <w:rFonts w:ascii="Cambria" w:hAnsi="Cambria"/>
          <w:b/>
          <w:noProof/>
          <w:sz w:val="22"/>
          <w:szCs w:val="22"/>
        </w:rPr>
        <w:t>24</w:t>
      </w:r>
      <w:r w:rsidRPr="0044022E">
        <w:rPr>
          <w:rFonts w:ascii="Cambria" w:hAnsi="Cambria"/>
          <w:noProof/>
          <w:sz w:val="22"/>
          <w:szCs w:val="22"/>
        </w:rPr>
        <w:t>, 191-196.</w:t>
      </w:r>
    </w:p>
    <w:p w14:paraId="6BAA2CBA"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2] Criscuolo, F, Smith, S, Zahn, S, et al. 2017 Experimental manipulation of telomere length: does it reveal a corner-stone role for telomerase in the natural variability of individual fitnes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6E550C9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3] Boonekamp, JJ, Mulder, GA, Salomons, HM, et al. 2014 Nestling telomere shortening, but not telomere length, reflects developmental stress and predicts survival in wild birds.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1</w:t>
      </w:r>
      <w:r w:rsidRPr="0044022E">
        <w:rPr>
          <w:rFonts w:ascii="Cambria" w:hAnsi="Cambria"/>
          <w:noProof/>
          <w:sz w:val="22"/>
          <w:szCs w:val="22"/>
        </w:rPr>
        <w:t>.</w:t>
      </w:r>
    </w:p>
    <w:p w14:paraId="65E25FC4"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4] Kim, W, Ludlow, AT, Min, J, et al. 2016 Regulation of the Human Telomerase Gene TERT by Telomere Position Effect-Over Long Distances (TPE-OLD): Implications for Aging and Cancer. </w:t>
      </w:r>
      <w:r w:rsidRPr="0044022E">
        <w:rPr>
          <w:rFonts w:ascii="Cambria" w:hAnsi="Cambria"/>
          <w:i/>
          <w:noProof/>
          <w:sz w:val="22"/>
          <w:szCs w:val="22"/>
        </w:rPr>
        <w:t>Plos Biol</w:t>
      </w:r>
      <w:r w:rsidRPr="0044022E">
        <w:rPr>
          <w:rFonts w:ascii="Cambria" w:hAnsi="Cambria"/>
          <w:noProof/>
          <w:sz w:val="22"/>
          <w:szCs w:val="22"/>
        </w:rPr>
        <w:t xml:space="preserve"> </w:t>
      </w:r>
      <w:r w:rsidRPr="0044022E">
        <w:rPr>
          <w:rFonts w:ascii="Cambria" w:hAnsi="Cambria"/>
          <w:b/>
          <w:noProof/>
          <w:sz w:val="22"/>
          <w:szCs w:val="22"/>
        </w:rPr>
        <w:t>14</w:t>
      </w:r>
      <w:r w:rsidRPr="0044022E">
        <w:rPr>
          <w:rFonts w:ascii="Cambria" w:hAnsi="Cambria"/>
          <w:noProof/>
          <w:sz w:val="22"/>
          <w:szCs w:val="22"/>
        </w:rPr>
        <w:t>.</w:t>
      </w:r>
    </w:p>
    <w:p w14:paraId="5DB6E7A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5] Hjelmborg, JB, Dalgard, C, Moller, S, et al. 2015 The heritability of leucocyte telomere length dynamics. </w:t>
      </w:r>
      <w:r w:rsidRPr="0044022E">
        <w:rPr>
          <w:rFonts w:ascii="Cambria" w:hAnsi="Cambria"/>
          <w:i/>
          <w:noProof/>
          <w:sz w:val="22"/>
          <w:szCs w:val="22"/>
        </w:rPr>
        <w:t>J Med Genet</w:t>
      </w:r>
      <w:r w:rsidRPr="0044022E">
        <w:rPr>
          <w:rFonts w:ascii="Cambria" w:hAnsi="Cambria"/>
          <w:noProof/>
          <w:sz w:val="22"/>
          <w:szCs w:val="22"/>
        </w:rPr>
        <w:t xml:space="preserve"> </w:t>
      </w:r>
      <w:r w:rsidRPr="0044022E">
        <w:rPr>
          <w:rFonts w:ascii="Cambria" w:hAnsi="Cambria"/>
          <w:b/>
          <w:noProof/>
          <w:sz w:val="22"/>
          <w:szCs w:val="22"/>
        </w:rPr>
        <w:t>52</w:t>
      </w:r>
      <w:r w:rsidRPr="0044022E">
        <w:rPr>
          <w:rFonts w:ascii="Cambria" w:hAnsi="Cambria"/>
          <w:noProof/>
          <w:sz w:val="22"/>
          <w:szCs w:val="22"/>
        </w:rPr>
        <w:t>, 297-302.</w:t>
      </w:r>
    </w:p>
    <w:p w14:paraId="398F2DF8"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6] Asghar, M, Bensch, S, Tarka, M, et al. 2015 Maternal and genetic factors determine early life telomere length.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2</w:t>
      </w:r>
      <w:r w:rsidRPr="0044022E">
        <w:rPr>
          <w:rFonts w:ascii="Cambria" w:hAnsi="Cambria"/>
          <w:noProof/>
          <w:sz w:val="22"/>
          <w:szCs w:val="22"/>
        </w:rPr>
        <w:t>.</w:t>
      </w:r>
    </w:p>
    <w:p w14:paraId="3621F1C8"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7] Shay, JW. 2016 Role of Telomeres and Telomerase in Aging and Cancer. </w:t>
      </w:r>
      <w:r w:rsidRPr="0044022E">
        <w:rPr>
          <w:rFonts w:ascii="Cambria" w:hAnsi="Cambria"/>
          <w:i/>
          <w:noProof/>
          <w:sz w:val="22"/>
          <w:szCs w:val="22"/>
        </w:rPr>
        <w:t>Cancer Discov</w:t>
      </w:r>
      <w:r w:rsidRPr="0044022E">
        <w:rPr>
          <w:rFonts w:ascii="Cambria" w:hAnsi="Cambria"/>
          <w:noProof/>
          <w:sz w:val="22"/>
          <w:szCs w:val="22"/>
        </w:rPr>
        <w:t xml:space="preserve"> </w:t>
      </w:r>
      <w:r w:rsidRPr="0044022E">
        <w:rPr>
          <w:rFonts w:ascii="Cambria" w:hAnsi="Cambria"/>
          <w:b/>
          <w:noProof/>
          <w:sz w:val="22"/>
          <w:szCs w:val="22"/>
        </w:rPr>
        <w:t>6</w:t>
      </w:r>
      <w:r w:rsidRPr="0044022E">
        <w:rPr>
          <w:rFonts w:ascii="Cambria" w:hAnsi="Cambria"/>
          <w:noProof/>
          <w:sz w:val="22"/>
          <w:szCs w:val="22"/>
        </w:rPr>
        <w:t>, 584-593.</w:t>
      </w:r>
    </w:p>
    <w:p w14:paraId="325F28F7"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8] Ackermann, M, Chao, L, Bergstrom, CT, et al. 2007 On the evolutionary origin of aging.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6</w:t>
      </w:r>
      <w:r w:rsidRPr="0044022E">
        <w:rPr>
          <w:rFonts w:ascii="Cambria" w:hAnsi="Cambria"/>
          <w:noProof/>
          <w:sz w:val="22"/>
          <w:szCs w:val="22"/>
        </w:rPr>
        <w:t>, 235-244.</w:t>
      </w:r>
    </w:p>
    <w:p w14:paraId="08CADE06"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69] Nystrom, T. 2007 A bacterial kind of aging. </w:t>
      </w:r>
      <w:r w:rsidRPr="0044022E">
        <w:rPr>
          <w:rFonts w:ascii="Cambria" w:hAnsi="Cambria"/>
          <w:i/>
          <w:noProof/>
          <w:sz w:val="22"/>
          <w:szCs w:val="22"/>
        </w:rPr>
        <w:t>Plos Genet</w:t>
      </w:r>
      <w:r w:rsidRPr="0044022E">
        <w:rPr>
          <w:rFonts w:ascii="Cambria" w:hAnsi="Cambria"/>
          <w:noProof/>
          <w:sz w:val="22"/>
          <w:szCs w:val="22"/>
        </w:rPr>
        <w:t xml:space="preserve"> </w:t>
      </w:r>
      <w:r w:rsidRPr="0044022E">
        <w:rPr>
          <w:rFonts w:ascii="Cambria" w:hAnsi="Cambria"/>
          <w:b/>
          <w:noProof/>
          <w:sz w:val="22"/>
          <w:szCs w:val="22"/>
        </w:rPr>
        <w:t>3</w:t>
      </w:r>
      <w:r w:rsidRPr="0044022E">
        <w:rPr>
          <w:rFonts w:ascii="Cambria" w:hAnsi="Cambria"/>
          <w:noProof/>
          <w:sz w:val="22"/>
          <w:szCs w:val="22"/>
        </w:rPr>
        <w:t>, 2355-2357.</w:t>
      </w:r>
    </w:p>
    <w:p w14:paraId="668CFD2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0] Fairlie, J, Holland, R, Pilkington, JG, et al. 2016 Lifelong leukocyte telomere dynamics and survival in a free-living mammal.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15</w:t>
      </w:r>
      <w:r w:rsidRPr="0044022E">
        <w:rPr>
          <w:rFonts w:ascii="Cambria" w:hAnsi="Cambria"/>
          <w:noProof/>
          <w:sz w:val="22"/>
          <w:szCs w:val="22"/>
        </w:rPr>
        <w:t>, 140-148.</w:t>
      </w:r>
    </w:p>
    <w:p w14:paraId="73499A4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1] Bateson, M &amp; Nettle, D. 2017 The telomere lengthening conundrum - it could be biology.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16</w:t>
      </w:r>
      <w:r w:rsidRPr="0044022E">
        <w:rPr>
          <w:rFonts w:ascii="Cambria" w:hAnsi="Cambria"/>
          <w:noProof/>
          <w:sz w:val="22"/>
          <w:szCs w:val="22"/>
        </w:rPr>
        <w:t>, 312-319.</w:t>
      </w:r>
    </w:p>
    <w:p w14:paraId="2B92C1E2"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2] Ujvari, B, Biro, PA, Charters, JE, et al. 2017 Curvilinear telomere length dynamics in a squamate reptile. </w:t>
      </w:r>
      <w:r w:rsidRPr="0044022E">
        <w:rPr>
          <w:rFonts w:ascii="Cambria" w:hAnsi="Cambria"/>
          <w:i/>
          <w:noProof/>
          <w:sz w:val="22"/>
          <w:szCs w:val="22"/>
        </w:rPr>
        <w:t>Funct Ecol</w:t>
      </w:r>
      <w:r w:rsidRPr="0044022E">
        <w:rPr>
          <w:rFonts w:ascii="Cambria" w:hAnsi="Cambria"/>
          <w:noProof/>
          <w:sz w:val="22"/>
          <w:szCs w:val="22"/>
        </w:rPr>
        <w:t xml:space="preserve"> </w:t>
      </w:r>
      <w:r w:rsidRPr="0044022E">
        <w:rPr>
          <w:rFonts w:ascii="Cambria" w:hAnsi="Cambria"/>
          <w:b/>
          <w:noProof/>
          <w:sz w:val="22"/>
          <w:szCs w:val="22"/>
        </w:rPr>
        <w:t>31</w:t>
      </w:r>
      <w:r w:rsidRPr="0044022E">
        <w:rPr>
          <w:rFonts w:ascii="Cambria" w:hAnsi="Cambria"/>
          <w:noProof/>
          <w:sz w:val="22"/>
          <w:szCs w:val="22"/>
        </w:rPr>
        <w:t>, 753-759.</w:t>
      </w:r>
    </w:p>
    <w:p w14:paraId="389E759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3] Haussmann, MF, Winkler, DW, Huntington, CE, et al. 2007 Telomerase activity is maintained throughout the lifespan of long-lived birds. </w:t>
      </w:r>
      <w:r w:rsidRPr="0044022E">
        <w:rPr>
          <w:rFonts w:ascii="Cambria" w:hAnsi="Cambria"/>
          <w:i/>
          <w:noProof/>
          <w:sz w:val="22"/>
          <w:szCs w:val="22"/>
        </w:rPr>
        <w:t>Exp Gerontol</w:t>
      </w:r>
      <w:r w:rsidRPr="0044022E">
        <w:rPr>
          <w:rFonts w:ascii="Cambria" w:hAnsi="Cambria"/>
          <w:noProof/>
          <w:sz w:val="22"/>
          <w:szCs w:val="22"/>
        </w:rPr>
        <w:t xml:space="preserve"> </w:t>
      </w:r>
      <w:r w:rsidRPr="0044022E">
        <w:rPr>
          <w:rFonts w:ascii="Cambria" w:hAnsi="Cambria"/>
          <w:b/>
          <w:noProof/>
          <w:sz w:val="22"/>
          <w:szCs w:val="22"/>
        </w:rPr>
        <w:t>42</w:t>
      </w:r>
      <w:r w:rsidRPr="0044022E">
        <w:rPr>
          <w:rFonts w:ascii="Cambria" w:hAnsi="Cambria"/>
          <w:noProof/>
          <w:sz w:val="22"/>
          <w:szCs w:val="22"/>
        </w:rPr>
        <w:t>, 610-618.</w:t>
      </w:r>
    </w:p>
    <w:p w14:paraId="5381C57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4] Gorbunova, V &amp; Seluanov, A. 2009 Coevolution of telomerase activity and body mass in mammals: From mice to beavers. </w:t>
      </w:r>
      <w:r w:rsidRPr="0044022E">
        <w:rPr>
          <w:rFonts w:ascii="Cambria" w:hAnsi="Cambria"/>
          <w:i/>
          <w:noProof/>
          <w:sz w:val="22"/>
          <w:szCs w:val="22"/>
        </w:rPr>
        <w:t>Mech Ageing Dev</w:t>
      </w:r>
      <w:r w:rsidRPr="0044022E">
        <w:rPr>
          <w:rFonts w:ascii="Cambria" w:hAnsi="Cambria"/>
          <w:noProof/>
          <w:sz w:val="22"/>
          <w:szCs w:val="22"/>
        </w:rPr>
        <w:t xml:space="preserve"> </w:t>
      </w:r>
      <w:r w:rsidRPr="0044022E">
        <w:rPr>
          <w:rFonts w:ascii="Cambria" w:hAnsi="Cambria"/>
          <w:b/>
          <w:noProof/>
          <w:sz w:val="22"/>
          <w:szCs w:val="22"/>
        </w:rPr>
        <w:t>130</w:t>
      </w:r>
      <w:r w:rsidRPr="0044022E">
        <w:rPr>
          <w:rFonts w:ascii="Cambria" w:hAnsi="Cambria"/>
          <w:noProof/>
          <w:sz w:val="22"/>
          <w:szCs w:val="22"/>
        </w:rPr>
        <w:t>, 3-9.</w:t>
      </w:r>
    </w:p>
    <w:p w14:paraId="05A85079"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5] Vera, E, de Jesus, BB, Foronda, M, et al. 2012 The Rate of Increase of Short Telomeres Predicts Longevity in Mammals. </w:t>
      </w:r>
      <w:r w:rsidRPr="0044022E">
        <w:rPr>
          <w:rFonts w:ascii="Cambria" w:hAnsi="Cambria"/>
          <w:i/>
          <w:noProof/>
          <w:sz w:val="22"/>
          <w:szCs w:val="22"/>
        </w:rPr>
        <w:t>Cell Rep</w:t>
      </w:r>
      <w:r w:rsidRPr="0044022E">
        <w:rPr>
          <w:rFonts w:ascii="Cambria" w:hAnsi="Cambria"/>
          <w:noProof/>
          <w:sz w:val="22"/>
          <w:szCs w:val="22"/>
        </w:rPr>
        <w:t xml:space="preserve"> </w:t>
      </w:r>
      <w:r w:rsidRPr="0044022E">
        <w:rPr>
          <w:rFonts w:ascii="Cambria" w:hAnsi="Cambria"/>
          <w:b/>
          <w:noProof/>
          <w:sz w:val="22"/>
          <w:szCs w:val="22"/>
        </w:rPr>
        <w:t>2</w:t>
      </w:r>
      <w:r w:rsidRPr="0044022E">
        <w:rPr>
          <w:rFonts w:ascii="Cambria" w:hAnsi="Cambria"/>
          <w:noProof/>
          <w:sz w:val="22"/>
          <w:szCs w:val="22"/>
        </w:rPr>
        <w:t>, 732-737.</w:t>
      </w:r>
    </w:p>
    <w:p w14:paraId="6BBE62D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6] Ma, SM, Upneja, A, Galecki, A, et al. 2016 Cell culture-based profiling across mammals reveals DNA repair and metabolism as determinants of species longevity. </w:t>
      </w:r>
      <w:r w:rsidRPr="0044022E">
        <w:rPr>
          <w:rFonts w:ascii="Cambria" w:hAnsi="Cambria"/>
          <w:i/>
          <w:noProof/>
          <w:sz w:val="22"/>
          <w:szCs w:val="22"/>
        </w:rPr>
        <w:t>Elife</w:t>
      </w:r>
      <w:r w:rsidRPr="0044022E">
        <w:rPr>
          <w:rFonts w:ascii="Cambria" w:hAnsi="Cambria"/>
          <w:noProof/>
          <w:sz w:val="22"/>
          <w:szCs w:val="22"/>
        </w:rPr>
        <w:t xml:space="preserve"> </w:t>
      </w:r>
      <w:r w:rsidRPr="0044022E">
        <w:rPr>
          <w:rFonts w:ascii="Cambria" w:hAnsi="Cambria"/>
          <w:b/>
          <w:noProof/>
          <w:sz w:val="22"/>
          <w:szCs w:val="22"/>
        </w:rPr>
        <w:t>5</w:t>
      </w:r>
      <w:r w:rsidRPr="0044022E">
        <w:rPr>
          <w:rFonts w:ascii="Cambria" w:hAnsi="Cambria"/>
          <w:noProof/>
          <w:sz w:val="22"/>
          <w:szCs w:val="22"/>
        </w:rPr>
        <w:t>.</w:t>
      </w:r>
    </w:p>
    <w:p w14:paraId="524E7C8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7] Pardue, ML &amp; DeBaryshe, PG. 2011 Retrotransposons that maintain chromosome ends. </w:t>
      </w:r>
      <w:r w:rsidRPr="0044022E">
        <w:rPr>
          <w:rFonts w:ascii="Cambria" w:hAnsi="Cambria"/>
          <w:i/>
          <w:noProof/>
          <w:sz w:val="22"/>
          <w:szCs w:val="22"/>
        </w:rPr>
        <w:t>P Natl Acad Sci USA</w:t>
      </w:r>
      <w:r w:rsidRPr="0044022E">
        <w:rPr>
          <w:rFonts w:ascii="Cambria" w:hAnsi="Cambria"/>
          <w:noProof/>
          <w:sz w:val="22"/>
          <w:szCs w:val="22"/>
        </w:rPr>
        <w:t xml:space="preserve"> </w:t>
      </w:r>
      <w:r w:rsidRPr="0044022E">
        <w:rPr>
          <w:rFonts w:ascii="Cambria" w:hAnsi="Cambria"/>
          <w:b/>
          <w:noProof/>
          <w:sz w:val="22"/>
          <w:szCs w:val="22"/>
        </w:rPr>
        <w:t>108</w:t>
      </w:r>
      <w:r w:rsidRPr="0044022E">
        <w:rPr>
          <w:rFonts w:ascii="Cambria" w:hAnsi="Cambria"/>
          <w:noProof/>
          <w:sz w:val="22"/>
          <w:szCs w:val="22"/>
        </w:rPr>
        <w:t>, 20317-20324.</w:t>
      </w:r>
    </w:p>
    <w:p w14:paraId="142B8123"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8] Dugdale, HL &amp; Richardson, DS. 2017 Heritability of telomere variation: it’s all about the environment!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57E7204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79] Soerensen, M, Thinggaard, M, Nygaard, M, et al. 2012 Genetic variation in TERT and TERC and human leukocyte telomere length and longevity: a cross-sectional and longitudinal analysis. </w:t>
      </w:r>
      <w:r w:rsidRPr="0044022E">
        <w:rPr>
          <w:rFonts w:ascii="Cambria" w:hAnsi="Cambria"/>
          <w:i/>
          <w:noProof/>
          <w:sz w:val="22"/>
          <w:szCs w:val="22"/>
        </w:rPr>
        <w:t>Aging Cell</w:t>
      </w:r>
      <w:r w:rsidRPr="0044022E">
        <w:rPr>
          <w:rFonts w:ascii="Cambria" w:hAnsi="Cambria"/>
          <w:noProof/>
          <w:sz w:val="22"/>
          <w:szCs w:val="22"/>
        </w:rPr>
        <w:t xml:space="preserve"> </w:t>
      </w:r>
      <w:r w:rsidRPr="0044022E">
        <w:rPr>
          <w:rFonts w:ascii="Cambria" w:hAnsi="Cambria"/>
          <w:b/>
          <w:noProof/>
          <w:sz w:val="22"/>
          <w:szCs w:val="22"/>
        </w:rPr>
        <w:t>11</w:t>
      </w:r>
      <w:r w:rsidRPr="0044022E">
        <w:rPr>
          <w:rFonts w:ascii="Cambria" w:hAnsi="Cambria"/>
          <w:noProof/>
          <w:sz w:val="22"/>
          <w:szCs w:val="22"/>
        </w:rPr>
        <w:t>, 223-227.</w:t>
      </w:r>
    </w:p>
    <w:p w14:paraId="42AC9AF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0] Daniali, L, Benetos, A, Susser, E, et al. 2013 Telomeres shorten at equivalent rates in somatic tissues of adults. </w:t>
      </w:r>
      <w:r w:rsidRPr="0044022E">
        <w:rPr>
          <w:rFonts w:ascii="Cambria" w:hAnsi="Cambria"/>
          <w:i/>
          <w:noProof/>
          <w:sz w:val="22"/>
          <w:szCs w:val="22"/>
        </w:rPr>
        <w:t>Nat Commun</w:t>
      </w:r>
      <w:r w:rsidRPr="0044022E">
        <w:rPr>
          <w:rFonts w:ascii="Cambria" w:hAnsi="Cambria"/>
          <w:noProof/>
          <w:sz w:val="22"/>
          <w:szCs w:val="22"/>
        </w:rPr>
        <w:t xml:space="preserve"> </w:t>
      </w:r>
      <w:r w:rsidRPr="0044022E">
        <w:rPr>
          <w:rFonts w:ascii="Cambria" w:hAnsi="Cambria"/>
          <w:b/>
          <w:noProof/>
          <w:sz w:val="22"/>
          <w:szCs w:val="22"/>
        </w:rPr>
        <w:t>4</w:t>
      </w:r>
      <w:r w:rsidRPr="0044022E">
        <w:rPr>
          <w:rFonts w:ascii="Cambria" w:hAnsi="Cambria"/>
          <w:noProof/>
          <w:sz w:val="22"/>
          <w:szCs w:val="22"/>
        </w:rPr>
        <w:t>.</w:t>
      </w:r>
    </w:p>
    <w:p w14:paraId="6FDFFAD0"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1] Palazzo, AF &amp; Gregory, TR. 2014 The Case for Junk DNA. </w:t>
      </w:r>
      <w:r w:rsidRPr="0044022E">
        <w:rPr>
          <w:rFonts w:ascii="Cambria" w:hAnsi="Cambria"/>
          <w:i/>
          <w:noProof/>
          <w:sz w:val="22"/>
          <w:szCs w:val="22"/>
        </w:rPr>
        <w:t>Plos Genet</w:t>
      </w:r>
      <w:r w:rsidRPr="0044022E">
        <w:rPr>
          <w:rFonts w:ascii="Cambria" w:hAnsi="Cambria"/>
          <w:noProof/>
          <w:sz w:val="22"/>
          <w:szCs w:val="22"/>
        </w:rPr>
        <w:t xml:space="preserve"> </w:t>
      </w:r>
      <w:r w:rsidRPr="0044022E">
        <w:rPr>
          <w:rFonts w:ascii="Cambria" w:hAnsi="Cambria"/>
          <w:b/>
          <w:noProof/>
          <w:sz w:val="22"/>
          <w:szCs w:val="22"/>
        </w:rPr>
        <w:t>10</w:t>
      </w:r>
      <w:r w:rsidRPr="0044022E">
        <w:rPr>
          <w:rFonts w:ascii="Cambria" w:hAnsi="Cambria"/>
          <w:noProof/>
          <w:sz w:val="22"/>
          <w:szCs w:val="22"/>
        </w:rPr>
        <w:t>.</w:t>
      </w:r>
    </w:p>
    <w:p w14:paraId="7200B12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2] Van de Peer, Y, Mizrachi, E &amp; Marchal, K. 2017 The evolutionary significance of polyploidy. </w:t>
      </w:r>
      <w:r w:rsidRPr="0044022E">
        <w:rPr>
          <w:rFonts w:ascii="Cambria" w:hAnsi="Cambria"/>
          <w:i/>
          <w:noProof/>
          <w:sz w:val="22"/>
          <w:szCs w:val="22"/>
        </w:rPr>
        <w:t>Nat Rev Genet</w:t>
      </w:r>
      <w:r w:rsidRPr="0044022E">
        <w:rPr>
          <w:rFonts w:ascii="Cambria" w:hAnsi="Cambria"/>
          <w:noProof/>
          <w:sz w:val="22"/>
          <w:szCs w:val="22"/>
        </w:rPr>
        <w:t xml:space="preserve"> </w:t>
      </w:r>
      <w:r w:rsidRPr="0044022E">
        <w:rPr>
          <w:rFonts w:ascii="Cambria" w:hAnsi="Cambria"/>
          <w:b/>
          <w:noProof/>
          <w:sz w:val="22"/>
          <w:szCs w:val="22"/>
        </w:rPr>
        <w:t>18</w:t>
      </w:r>
      <w:r w:rsidRPr="0044022E">
        <w:rPr>
          <w:rFonts w:ascii="Cambria" w:hAnsi="Cambria"/>
          <w:noProof/>
          <w:sz w:val="22"/>
          <w:szCs w:val="22"/>
        </w:rPr>
        <w:t>, 411-424.</w:t>
      </w:r>
    </w:p>
    <w:p w14:paraId="6F9B015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3] Eisenberg, DTA. 2011 An Evolutionary Review of Human Telomere Biology: The Thrifty Telomere Hypothesis and Notes on Potential Adaptive Paternal Effects. </w:t>
      </w:r>
      <w:r w:rsidRPr="0044022E">
        <w:rPr>
          <w:rFonts w:ascii="Cambria" w:hAnsi="Cambria"/>
          <w:i/>
          <w:noProof/>
          <w:sz w:val="22"/>
          <w:szCs w:val="22"/>
        </w:rPr>
        <w:t>Am J Hum Biol</w:t>
      </w:r>
      <w:r w:rsidRPr="0044022E">
        <w:rPr>
          <w:rFonts w:ascii="Cambria" w:hAnsi="Cambria"/>
          <w:noProof/>
          <w:sz w:val="22"/>
          <w:szCs w:val="22"/>
        </w:rPr>
        <w:t xml:space="preserve"> </w:t>
      </w:r>
      <w:r w:rsidRPr="0044022E">
        <w:rPr>
          <w:rFonts w:ascii="Cambria" w:hAnsi="Cambria"/>
          <w:b/>
          <w:noProof/>
          <w:sz w:val="22"/>
          <w:szCs w:val="22"/>
        </w:rPr>
        <w:t>23</w:t>
      </w:r>
      <w:r w:rsidRPr="0044022E">
        <w:rPr>
          <w:rFonts w:ascii="Cambria" w:hAnsi="Cambria"/>
          <w:noProof/>
          <w:sz w:val="22"/>
          <w:szCs w:val="22"/>
        </w:rPr>
        <w:t>, 149-167.</w:t>
      </w:r>
    </w:p>
    <w:p w14:paraId="574E772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4] Tian, X, Doerig, K, Park, R, et al. 2017 Evolution of telomere maintenance and tumor suppressor mechanisms across mammal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5B5AE0B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5] Kim, NW, Piatyszek, MA, Prowse, KR, et al. 1994 Specific Association of Human Telomerase Activity with Immortal Cells and Cancer. </w:t>
      </w:r>
      <w:r w:rsidRPr="0044022E">
        <w:rPr>
          <w:rFonts w:ascii="Cambria" w:hAnsi="Cambria"/>
          <w:i/>
          <w:noProof/>
          <w:sz w:val="22"/>
          <w:szCs w:val="22"/>
        </w:rPr>
        <w:t>Science</w:t>
      </w:r>
      <w:r w:rsidRPr="0044022E">
        <w:rPr>
          <w:rFonts w:ascii="Cambria" w:hAnsi="Cambria"/>
          <w:noProof/>
          <w:sz w:val="22"/>
          <w:szCs w:val="22"/>
        </w:rPr>
        <w:t xml:space="preserve"> </w:t>
      </w:r>
      <w:r w:rsidRPr="0044022E">
        <w:rPr>
          <w:rFonts w:ascii="Cambria" w:hAnsi="Cambria"/>
          <w:b/>
          <w:noProof/>
          <w:sz w:val="22"/>
          <w:szCs w:val="22"/>
        </w:rPr>
        <w:t>266</w:t>
      </w:r>
      <w:r w:rsidRPr="0044022E">
        <w:rPr>
          <w:rFonts w:ascii="Cambria" w:hAnsi="Cambria"/>
          <w:noProof/>
          <w:sz w:val="22"/>
          <w:szCs w:val="22"/>
        </w:rPr>
        <w:t>, 2011-2015.</w:t>
      </w:r>
    </w:p>
    <w:p w14:paraId="2F100E5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6] de Lange, T &amp; Jacks, T. 1999 For better or worse? Telomerase inhibition and cancer. </w:t>
      </w:r>
      <w:r w:rsidRPr="0044022E">
        <w:rPr>
          <w:rFonts w:ascii="Cambria" w:hAnsi="Cambria"/>
          <w:i/>
          <w:noProof/>
          <w:sz w:val="22"/>
          <w:szCs w:val="22"/>
        </w:rPr>
        <w:t>Cell</w:t>
      </w:r>
      <w:r w:rsidRPr="0044022E">
        <w:rPr>
          <w:rFonts w:ascii="Cambria" w:hAnsi="Cambria"/>
          <w:noProof/>
          <w:sz w:val="22"/>
          <w:szCs w:val="22"/>
        </w:rPr>
        <w:t xml:space="preserve"> </w:t>
      </w:r>
      <w:r w:rsidRPr="0044022E">
        <w:rPr>
          <w:rFonts w:ascii="Cambria" w:hAnsi="Cambria"/>
          <w:b/>
          <w:noProof/>
          <w:sz w:val="22"/>
          <w:szCs w:val="22"/>
        </w:rPr>
        <w:t>98</w:t>
      </w:r>
      <w:r w:rsidRPr="0044022E">
        <w:rPr>
          <w:rFonts w:ascii="Cambria" w:hAnsi="Cambria"/>
          <w:noProof/>
          <w:sz w:val="22"/>
          <w:szCs w:val="22"/>
        </w:rPr>
        <w:t>, 273-275.</w:t>
      </w:r>
    </w:p>
    <w:p w14:paraId="2401B4E5"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7] Risques, R &amp; Promislow, DEL. 2017 All’s well that ends well: Why large species have short telomeres.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2348C49B"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8] Aktipis, CA, Boddy, AM, Jansen, G, et al. 2015 Cancer across the tree of life: cooperation and cheating in multicellularity.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370</w:t>
      </w:r>
      <w:r w:rsidRPr="0044022E">
        <w:rPr>
          <w:rFonts w:ascii="Cambria" w:hAnsi="Cambria"/>
          <w:noProof/>
          <w:sz w:val="22"/>
          <w:szCs w:val="22"/>
        </w:rPr>
        <w:t>.</w:t>
      </w:r>
    </w:p>
    <w:p w14:paraId="068D1802"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89] Vittecoq, M, Roche, B, Daoust, SP, et al. 2013 Cancer: a missing link in ecosystem functioning?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28</w:t>
      </w:r>
      <w:r w:rsidRPr="0044022E">
        <w:rPr>
          <w:rFonts w:ascii="Cambria" w:hAnsi="Cambria"/>
          <w:noProof/>
          <w:sz w:val="22"/>
          <w:szCs w:val="22"/>
        </w:rPr>
        <w:t>, 628-635.</w:t>
      </w:r>
    </w:p>
    <w:p w14:paraId="1389FD5C"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0] Leroi, AM, Koufopanou, V &amp; Burt, A. 2003 Cancer selection. </w:t>
      </w:r>
      <w:r w:rsidRPr="0044022E">
        <w:rPr>
          <w:rFonts w:ascii="Cambria" w:hAnsi="Cambria"/>
          <w:i/>
          <w:noProof/>
          <w:sz w:val="22"/>
          <w:szCs w:val="22"/>
        </w:rPr>
        <w:t>Nat Rev Cancer</w:t>
      </w:r>
      <w:r w:rsidRPr="0044022E">
        <w:rPr>
          <w:rFonts w:ascii="Cambria" w:hAnsi="Cambria"/>
          <w:noProof/>
          <w:sz w:val="22"/>
          <w:szCs w:val="22"/>
        </w:rPr>
        <w:t xml:space="preserve"> </w:t>
      </w:r>
      <w:r w:rsidRPr="0044022E">
        <w:rPr>
          <w:rFonts w:ascii="Cambria" w:hAnsi="Cambria"/>
          <w:b/>
          <w:noProof/>
          <w:sz w:val="22"/>
          <w:szCs w:val="22"/>
        </w:rPr>
        <w:t>3</w:t>
      </w:r>
      <w:r w:rsidRPr="0044022E">
        <w:rPr>
          <w:rFonts w:ascii="Cambria" w:hAnsi="Cambria"/>
          <w:noProof/>
          <w:sz w:val="22"/>
          <w:szCs w:val="22"/>
        </w:rPr>
        <w:t>, 226-231.</w:t>
      </w:r>
    </w:p>
    <w:p w14:paraId="5E0BE691"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1] DeGregori, J. 2011 Evolved Tumor Suppression: Why Are We So Good at Not Getting Cancer? </w:t>
      </w:r>
      <w:r w:rsidRPr="0044022E">
        <w:rPr>
          <w:rFonts w:ascii="Cambria" w:hAnsi="Cambria"/>
          <w:i/>
          <w:noProof/>
          <w:sz w:val="22"/>
          <w:szCs w:val="22"/>
        </w:rPr>
        <w:t>Cancer Res</w:t>
      </w:r>
      <w:r w:rsidRPr="0044022E">
        <w:rPr>
          <w:rFonts w:ascii="Cambria" w:hAnsi="Cambria"/>
          <w:noProof/>
          <w:sz w:val="22"/>
          <w:szCs w:val="22"/>
        </w:rPr>
        <w:t xml:space="preserve"> </w:t>
      </w:r>
      <w:r w:rsidRPr="0044022E">
        <w:rPr>
          <w:rFonts w:ascii="Cambria" w:hAnsi="Cambria"/>
          <w:b/>
          <w:noProof/>
          <w:sz w:val="22"/>
          <w:szCs w:val="22"/>
        </w:rPr>
        <w:t>71</w:t>
      </w:r>
      <w:r w:rsidRPr="0044022E">
        <w:rPr>
          <w:rFonts w:ascii="Cambria" w:hAnsi="Cambria"/>
          <w:noProof/>
          <w:sz w:val="22"/>
          <w:szCs w:val="22"/>
        </w:rPr>
        <w:t>, 3739-3744.</w:t>
      </w:r>
    </w:p>
    <w:p w14:paraId="5AFFE98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2] Effron, M, Griner, L &amp; Benirschke, K. 1977 Nature and Rate of Neoplasia Found in Captive Wild Mammals, Birds, and Reptiles at Necropsy. </w:t>
      </w:r>
      <w:r w:rsidRPr="0044022E">
        <w:rPr>
          <w:rFonts w:ascii="Cambria" w:hAnsi="Cambria"/>
          <w:i/>
          <w:noProof/>
          <w:sz w:val="22"/>
          <w:szCs w:val="22"/>
        </w:rPr>
        <w:t>J Natl Cancer I</w:t>
      </w:r>
      <w:r w:rsidRPr="0044022E">
        <w:rPr>
          <w:rFonts w:ascii="Cambria" w:hAnsi="Cambria"/>
          <w:noProof/>
          <w:sz w:val="22"/>
          <w:szCs w:val="22"/>
        </w:rPr>
        <w:t xml:space="preserve"> </w:t>
      </w:r>
      <w:r w:rsidRPr="0044022E">
        <w:rPr>
          <w:rFonts w:ascii="Cambria" w:hAnsi="Cambria"/>
          <w:b/>
          <w:noProof/>
          <w:sz w:val="22"/>
          <w:szCs w:val="22"/>
        </w:rPr>
        <w:t>59</w:t>
      </w:r>
      <w:r w:rsidRPr="0044022E">
        <w:rPr>
          <w:rFonts w:ascii="Cambria" w:hAnsi="Cambria"/>
          <w:noProof/>
          <w:sz w:val="22"/>
          <w:szCs w:val="22"/>
        </w:rPr>
        <w:t>, 185-198.</w:t>
      </w:r>
    </w:p>
    <w:p w14:paraId="46362F96"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3] Caulin, AF &amp; Maley, CC. 2011 Peto's Paradox: evolution's prescription for cancer prevention. </w:t>
      </w:r>
      <w:r w:rsidRPr="0044022E">
        <w:rPr>
          <w:rFonts w:ascii="Cambria" w:hAnsi="Cambria"/>
          <w:i/>
          <w:noProof/>
          <w:sz w:val="22"/>
          <w:szCs w:val="22"/>
        </w:rPr>
        <w:t>Trends Ecol Evol</w:t>
      </w:r>
      <w:r w:rsidRPr="0044022E">
        <w:rPr>
          <w:rFonts w:ascii="Cambria" w:hAnsi="Cambria"/>
          <w:noProof/>
          <w:sz w:val="22"/>
          <w:szCs w:val="22"/>
        </w:rPr>
        <w:t xml:space="preserve"> </w:t>
      </w:r>
      <w:r w:rsidRPr="0044022E">
        <w:rPr>
          <w:rFonts w:ascii="Cambria" w:hAnsi="Cambria"/>
          <w:b/>
          <w:noProof/>
          <w:sz w:val="22"/>
          <w:szCs w:val="22"/>
        </w:rPr>
        <w:t>26</w:t>
      </w:r>
      <w:r w:rsidRPr="0044022E">
        <w:rPr>
          <w:rFonts w:ascii="Cambria" w:hAnsi="Cambria"/>
          <w:noProof/>
          <w:sz w:val="22"/>
          <w:szCs w:val="22"/>
        </w:rPr>
        <w:t>, 175-182.</w:t>
      </w:r>
    </w:p>
    <w:p w14:paraId="65D90E3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4] Velando, A, Drummond, H &amp; Torres, R. 2006 Senescent birds redouble reproductive effort when ill: confirmation of the terminal investment hypothesis.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73</w:t>
      </w:r>
      <w:r w:rsidRPr="0044022E">
        <w:rPr>
          <w:rFonts w:ascii="Cambria" w:hAnsi="Cambria"/>
          <w:noProof/>
          <w:sz w:val="22"/>
          <w:szCs w:val="22"/>
        </w:rPr>
        <w:t>, 1443-1448.</w:t>
      </w:r>
    </w:p>
    <w:p w14:paraId="4461430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5] Bateson, M, Brilot, BO, Gillespie, R, et al. 2015 Developmental telomere attrition predicts impulsive decision-making in adult starlings. </w:t>
      </w:r>
      <w:r w:rsidRPr="0044022E">
        <w:rPr>
          <w:rFonts w:ascii="Cambria" w:hAnsi="Cambria"/>
          <w:i/>
          <w:noProof/>
          <w:sz w:val="22"/>
          <w:szCs w:val="22"/>
        </w:rPr>
        <w:t>P Roy Soc B-Biol Sci</w:t>
      </w:r>
      <w:r w:rsidRPr="0044022E">
        <w:rPr>
          <w:rFonts w:ascii="Cambria" w:hAnsi="Cambria"/>
          <w:noProof/>
          <w:sz w:val="22"/>
          <w:szCs w:val="22"/>
        </w:rPr>
        <w:t xml:space="preserve"> </w:t>
      </w:r>
      <w:r w:rsidRPr="0044022E">
        <w:rPr>
          <w:rFonts w:ascii="Cambria" w:hAnsi="Cambria"/>
          <w:b/>
          <w:noProof/>
          <w:sz w:val="22"/>
          <w:szCs w:val="22"/>
        </w:rPr>
        <w:t>282</w:t>
      </w:r>
      <w:r w:rsidRPr="0044022E">
        <w:rPr>
          <w:rFonts w:ascii="Cambria" w:hAnsi="Cambria"/>
          <w:noProof/>
          <w:sz w:val="22"/>
          <w:szCs w:val="22"/>
        </w:rPr>
        <w:t>.</w:t>
      </w:r>
    </w:p>
    <w:p w14:paraId="20EF16D6"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6] Bateson, M &amp; Nettle, D. 2017 Why are there associations between telomere length and behaviour? </w:t>
      </w:r>
      <w:r w:rsidRPr="0044022E">
        <w:rPr>
          <w:rFonts w:ascii="Cambria" w:hAnsi="Cambria"/>
          <w:i/>
          <w:noProof/>
          <w:sz w:val="22"/>
          <w:szCs w:val="22"/>
        </w:rPr>
        <w:t>Philos T R Soc B</w:t>
      </w:r>
      <w:r w:rsidRPr="0044022E">
        <w:rPr>
          <w:rFonts w:ascii="Cambria" w:hAnsi="Cambria"/>
          <w:noProof/>
          <w:sz w:val="22"/>
          <w:szCs w:val="22"/>
        </w:rPr>
        <w:t xml:space="preserve"> </w:t>
      </w:r>
      <w:r w:rsidRPr="0044022E">
        <w:rPr>
          <w:rFonts w:ascii="Cambria" w:hAnsi="Cambria"/>
          <w:b/>
          <w:noProof/>
          <w:sz w:val="22"/>
          <w:szCs w:val="22"/>
        </w:rPr>
        <w:t>This volume</w:t>
      </w:r>
      <w:r w:rsidRPr="0044022E">
        <w:rPr>
          <w:rFonts w:ascii="Cambria" w:hAnsi="Cambria"/>
          <w:noProof/>
          <w:sz w:val="22"/>
          <w:szCs w:val="22"/>
        </w:rPr>
        <w:t>.</w:t>
      </w:r>
    </w:p>
    <w:p w14:paraId="6E4E751D"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7] Ye, J, Renault, VM, Jamet, K, et al. 2014 Transcriptional outcome of telomere signalling. </w:t>
      </w:r>
      <w:r w:rsidRPr="0044022E">
        <w:rPr>
          <w:rFonts w:ascii="Cambria" w:hAnsi="Cambria"/>
          <w:i/>
          <w:noProof/>
          <w:sz w:val="22"/>
          <w:szCs w:val="22"/>
        </w:rPr>
        <w:t>Nat Rev Genet</w:t>
      </w:r>
      <w:r w:rsidRPr="0044022E">
        <w:rPr>
          <w:rFonts w:ascii="Cambria" w:hAnsi="Cambria"/>
          <w:noProof/>
          <w:sz w:val="22"/>
          <w:szCs w:val="22"/>
        </w:rPr>
        <w:t xml:space="preserve"> </w:t>
      </w:r>
      <w:r w:rsidRPr="0044022E">
        <w:rPr>
          <w:rFonts w:ascii="Cambria" w:hAnsi="Cambria"/>
          <w:b/>
          <w:noProof/>
          <w:sz w:val="22"/>
          <w:szCs w:val="22"/>
        </w:rPr>
        <w:t>15</w:t>
      </w:r>
      <w:r w:rsidRPr="0044022E">
        <w:rPr>
          <w:rFonts w:ascii="Cambria" w:hAnsi="Cambria"/>
          <w:noProof/>
          <w:sz w:val="22"/>
          <w:szCs w:val="22"/>
        </w:rPr>
        <w:t>, 491-503.</w:t>
      </w:r>
    </w:p>
    <w:p w14:paraId="51DAEEF2"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8] Evans, JA. 2016 Collective timekeeping among cells of the master circadian clock. </w:t>
      </w:r>
      <w:r w:rsidRPr="0044022E">
        <w:rPr>
          <w:rFonts w:ascii="Cambria" w:hAnsi="Cambria"/>
          <w:i/>
          <w:noProof/>
          <w:sz w:val="22"/>
          <w:szCs w:val="22"/>
        </w:rPr>
        <w:t>J Endocrinol</w:t>
      </w:r>
      <w:r w:rsidRPr="0044022E">
        <w:rPr>
          <w:rFonts w:ascii="Cambria" w:hAnsi="Cambria"/>
          <w:noProof/>
          <w:sz w:val="22"/>
          <w:szCs w:val="22"/>
        </w:rPr>
        <w:t xml:space="preserve"> </w:t>
      </w:r>
      <w:r w:rsidRPr="0044022E">
        <w:rPr>
          <w:rFonts w:ascii="Cambria" w:hAnsi="Cambria"/>
          <w:b/>
          <w:noProof/>
          <w:sz w:val="22"/>
          <w:szCs w:val="22"/>
        </w:rPr>
        <w:t>230</w:t>
      </w:r>
      <w:r w:rsidRPr="0044022E">
        <w:rPr>
          <w:rFonts w:ascii="Cambria" w:hAnsi="Cambria"/>
          <w:noProof/>
          <w:sz w:val="22"/>
          <w:szCs w:val="22"/>
        </w:rPr>
        <w:t>, R27-R49.</w:t>
      </w:r>
    </w:p>
    <w:p w14:paraId="7010226F"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99] Ninio, J. 1975 Kinetic Amplification of Enzyme Discrimination. </w:t>
      </w:r>
      <w:r w:rsidRPr="0044022E">
        <w:rPr>
          <w:rFonts w:ascii="Cambria" w:hAnsi="Cambria"/>
          <w:i/>
          <w:noProof/>
          <w:sz w:val="22"/>
          <w:szCs w:val="22"/>
        </w:rPr>
        <w:t>Biochimie</w:t>
      </w:r>
      <w:r w:rsidRPr="0044022E">
        <w:rPr>
          <w:rFonts w:ascii="Cambria" w:hAnsi="Cambria"/>
          <w:noProof/>
          <w:sz w:val="22"/>
          <w:szCs w:val="22"/>
        </w:rPr>
        <w:t xml:space="preserve"> </w:t>
      </w:r>
      <w:r w:rsidRPr="0044022E">
        <w:rPr>
          <w:rFonts w:ascii="Cambria" w:hAnsi="Cambria"/>
          <w:b/>
          <w:noProof/>
          <w:sz w:val="22"/>
          <w:szCs w:val="22"/>
        </w:rPr>
        <w:t>57</w:t>
      </w:r>
      <w:r w:rsidRPr="0044022E">
        <w:rPr>
          <w:rFonts w:ascii="Cambria" w:hAnsi="Cambria"/>
          <w:noProof/>
          <w:sz w:val="22"/>
          <w:szCs w:val="22"/>
        </w:rPr>
        <w:t>, 587-595.</w:t>
      </w:r>
    </w:p>
    <w:p w14:paraId="1E315EBE"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00] Savageau, MA &amp; Freter, RR. 1979 Evolution of Accuracy and Cost of Proofreading Transfer-Rna Aminoacylation. </w:t>
      </w:r>
      <w:r w:rsidRPr="0044022E">
        <w:rPr>
          <w:rFonts w:ascii="Cambria" w:hAnsi="Cambria"/>
          <w:i/>
          <w:noProof/>
          <w:sz w:val="22"/>
          <w:szCs w:val="22"/>
        </w:rPr>
        <w:t>P Natl Acad Sci USA</w:t>
      </w:r>
      <w:r w:rsidRPr="0044022E">
        <w:rPr>
          <w:rFonts w:ascii="Cambria" w:hAnsi="Cambria"/>
          <w:noProof/>
          <w:sz w:val="22"/>
          <w:szCs w:val="22"/>
        </w:rPr>
        <w:t xml:space="preserve"> </w:t>
      </w:r>
      <w:r w:rsidRPr="0044022E">
        <w:rPr>
          <w:rFonts w:ascii="Cambria" w:hAnsi="Cambria"/>
          <w:b/>
          <w:noProof/>
          <w:sz w:val="22"/>
          <w:szCs w:val="22"/>
        </w:rPr>
        <w:t>76</w:t>
      </w:r>
      <w:r w:rsidRPr="0044022E">
        <w:rPr>
          <w:rFonts w:ascii="Cambria" w:hAnsi="Cambria"/>
          <w:noProof/>
          <w:sz w:val="22"/>
          <w:szCs w:val="22"/>
        </w:rPr>
        <w:t>, 4507-4510.</w:t>
      </w:r>
    </w:p>
    <w:p w14:paraId="72976724" w14:textId="77777777" w:rsidR="0044022E" w:rsidRPr="0044022E" w:rsidRDefault="0044022E" w:rsidP="0044022E">
      <w:pPr>
        <w:rPr>
          <w:rFonts w:ascii="Cambria" w:hAnsi="Cambria"/>
          <w:noProof/>
          <w:sz w:val="22"/>
          <w:szCs w:val="22"/>
        </w:rPr>
      </w:pPr>
      <w:r w:rsidRPr="0044022E">
        <w:rPr>
          <w:rFonts w:ascii="Cambria" w:hAnsi="Cambria"/>
          <w:noProof/>
          <w:sz w:val="22"/>
          <w:szCs w:val="22"/>
        </w:rPr>
        <w:t xml:space="preserve">[101] de Jesus, BB &amp; Blasco, MA. 2012 Potential of telomerase activation in extending health span and longevity. </w:t>
      </w:r>
      <w:r w:rsidRPr="0044022E">
        <w:rPr>
          <w:rFonts w:ascii="Cambria" w:hAnsi="Cambria"/>
          <w:i/>
          <w:noProof/>
          <w:sz w:val="22"/>
          <w:szCs w:val="22"/>
        </w:rPr>
        <w:t>Curr Opin Cell Biol</w:t>
      </w:r>
      <w:r w:rsidRPr="0044022E">
        <w:rPr>
          <w:rFonts w:ascii="Cambria" w:hAnsi="Cambria"/>
          <w:noProof/>
          <w:sz w:val="22"/>
          <w:szCs w:val="22"/>
        </w:rPr>
        <w:t xml:space="preserve"> </w:t>
      </w:r>
      <w:r w:rsidRPr="0044022E">
        <w:rPr>
          <w:rFonts w:ascii="Cambria" w:hAnsi="Cambria"/>
          <w:b/>
          <w:noProof/>
          <w:sz w:val="22"/>
          <w:szCs w:val="22"/>
        </w:rPr>
        <w:t>24</w:t>
      </w:r>
      <w:r w:rsidRPr="0044022E">
        <w:rPr>
          <w:rFonts w:ascii="Cambria" w:hAnsi="Cambria"/>
          <w:noProof/>
          <w:sz w:val="22"/>
          <w:szCs w:val="22"/>
        </w:rPr>
        <w:t>, 739-743.</w:t>
      </w:r>
    </w:p>
    <w:p w14:paraId="79CF6327" w14:textId="5F69A2CC" w:rsidR="0044022E" w:rsidRDefault="0044022E" w:rsidP="0044022E">
      <w:pPr>
        <w:rPr>
          <w:rFonts w:ascii="Cambria" w:hAnsi="Cambria"/>
          <w:noProof/>
          <w:sz w:val="22"/>
          <w:szCs w:val="22"/>
        </w:rPr>
      </w:pPr>
    </w:p>
    <w:p w14:paraId="2350A4B2" w14:textId="35E6FEF2" w:rsidR="002612F4" w:rsidRPr="002612F4" w:rsidRDefault="00CB023A" w:rsidP="00F91B94">
      <w:pPr>
        <w:spacing w:line="360" w:lineRule="auto"/>
      </w:pPr>
      <w:r w:rsidRPr="002612F4">
        <w:rPr>
          <w:sz w:val="22"/>
          <w:szCs w:val="22"/>
        </w:rPr>
        <w:fldChar w:fldCharType="end"/>
      </w:r>
    </w:p>
    <w:sectPr w:rsidR="002612F4" w:rsidRPr="002612F4" w:rsidSect="00122829">
      <w:headerReference w:type="default" r:id="rId9"/>
      <w:pgSz w:w="11900" w:h="16840"/>
      <w:pgMar w:top="0"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C46A0" w14:textId="77777777" w:rsidR="005159C2" w:rsidRDefault="005159C2" w:rsidP="00407275">
      <w:r>
        <w:separator/>
      </w:r>
    </w:p>
  </w:endnote>
  <w:endnote w:type="continuationSeparator" w:id="0">
    <w:p w14:paraId="3F8C1EBC" w14:textId="77777777" w:rsidR="005159C2" w:rsidRDefault="005159C2" w:rsidP="00407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F359E" w14:textId="77777777" w:rsidR="005159C2" w:rsidRDefault="005159C2" w:rsidP="00407275">
      <w:r>
        <w:separator/>
      </w:r>
    </w:p>
  </w:footnote>
  <w:footnote w:type="continuationSeparator" w:id="0">
    <w:p w14:paraId="71583D49" w14:textId="77777777" w:rsidR="005159C2" w:rsidRDefault="005159C2" w:rsidP="0040727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605E6" w14:textId="77777777" w:rsidR="005159C2" w:rsidRPr="00407275" w:rsidRDefault="005159C2" w:rsidP="00407275">
    <w:pPr>
      <w:framePr w:wrap="around" w:vAnchor="text" w:hAnchor="page" w:x="10742" w:y="-42"/>
      <w:rPr>
        <w:color w:val="A6A6A6" w:themeColor="background1" w:themeShade="A6"/>
        <w:sz w:val="22"/>
        <w:szCs w:val="22"/>
      </w:rPr>
    </w:pPr>
    <w:r w:rsidRPr="00407275">
      <w:rPr>
        <w:color w:val="A6A6A6" w:themeColor="background1" w:themeShade="A6"/>
        <w:sz w:val="22"/>
        <w:szCs w:val="22"/>
      </w:rPr>
      <w:fldChar w:fldCharType="begin"/>
    </w:r>
    <w:r w:rsidRPr="00407275">
      <w:rPr>
        <w:color w:val="A6A6A6" w:themeColor="background1" w:themeShade="A6"/>
        <w:sz w:val="22"/>
        <w:szCs w:val="22"/>
      </w:rPr>
      <w:instrText xml:space="preserve">PAGE  </w:instrText>
    </w:r>
    <w:r w:rsidRPr="00407275">
      <w:rPr>
        <w:color w:val="A6A6A6" w:themeColor="background1" w:themeShade="A6"/>
        <w:sz w:val="22"/>
        <w:szCs w:val="22"/>
      </w:rPr>
      <w:fldChar w:fldCharType="separate"/>
    </w:r>
    <w:r w:rsidR="005E2656">
      <w:rPr>
        <w:noProof/>
        <w:color w:val="A6A6A6" w:themeColor="background1" w:themeShade="A6"/>
        <w:sz w:val="22"/>
        <w:szCs w:val="22"/>
      </w:rPr>
      <w:t>1</w:t>
    </w:r>
    <w:r w:rsidRPr="00407275">
      <w:rPr>
        <w:noProof/>
        <w:color w:val="A6A6A6" w:themeColor="background1" w:themeShade="A6"/>
        <w:sz w:val="22"/>
        <w:szCs w:val="22"/>
      </w:rPr>
      <w:fldChar w:fldCharType="end"/>
    </w:r>
  </w:p>
  <w:p w14:paraId="2CA227C2" w14:textId="30BDBEBE" w:rsidR="005159C2" w:rsidRPr="00407275" w:rsidRDefault="005159C2">
    <w:pPr>
      <w:pStyle w:val="Header"/>
      <w:rPr>
        <w:color w:val="A6A6A6" w:themeColor="background1" w:themeShade="A6"/>
        <w:sz w:val="22"/>
        <w:szCs w:val="22"/>
      </w:rPr>
    </w:pPr>
    <w:r w:rsidRPr="00407275">
      <w:rPr>
        <w:color w:val="A6A6A6" w:themeColor="background1" w:themeShade="A6"/>
        <w:sz w:val="22"/>
        <w:szCs w:val="22"/>
      </w:rPr>
      <w:t xml:space="preserve">Telomeres, life-history trade-offs and ageing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841DD"/>
    <w:multiLevelType w:val="hybridMultilevel"/>
    <w:tmpl w:val="32D81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D4ADA"/>
    <w:multiLevelType w:val="hybridMultilevel"/>
    <w:tmpl w:val="343C5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3E1552"/>
    <w:multiLevelType w:val="hybridMultilevel"/>
    <w:tmpl w:val="A76ECD1E"/>
    <w:lvl w:ilvl="0" w:tplc="BE3CA13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330AF5"/>
    <w:multiLevelType w:val="hybridMultilevel"/>
    <w:tmpl w:val="64905A52"/>
    <w:lvl w:ilvl="0" w:tplc="DEEA742E">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6D0BCD"/>
    <w:multiLevelType w:val="hybridMultilevel"/>
    <w:tmpl w:val="F72E5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043996"/>
    <w:multiLevelType w:val="hybridMultilevel"/>
    <w:tmpl w:val="1C0A13D0"/>
    <w:lvl w:ilvl="0" w:tplc="3BE886C0">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955338"/>
    <w:multiLevelType w:val="hybridMultilevel"/>
    <w:tmpl w:val="DD5CAF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4614E4"/>
    <w:multiLevelType w:val="hybridMultilevel"/>
    <w:tmpl w:val="1B48F0DA"/>
    <w:lvl w:ilvl="0" w:tplc="EAF66AE4">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1021D9"/>
    <w:multiLevelType w:val="hybridMultilevel"/>
    <w:tmpl w:val="99167ABA"/>
    <w:lvl w:ilvl="0" w:tplc="FC4460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886A0F"/>
    <w:multiLevelType w:val="hybridMultilevel"/>
    <w:tmpl w:val="19C2785A"/>
    <w:lvl w:ilvl="0" w:tplc="A96E5A0A">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494224"/>
    <w:multiLevelType w:val="hybridMultilevel"/>
    <w:tmpl w:val="760ADA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545C53"/>
    <w:multiLevelType w:val="hybridMultilevel"/>
    <w:tmpl w:val="33280974"/>
    <w:lvl w:ilvl="0" w:tplc="A51CACC2">
      <w:start w:val="2"/>
      <w:numFmt w:val="bullet"/>
      <w:lvlText w:val="-"/>
      <w:lvlJc w:val="left"/>
      <w:pPr>
        <w:ind w:left="720" w:hanging="360"/>
      </w:pPr>
      <w:rPr>
        <w:rFonts w:ascii="Cambria" w:eastAsiaTheme="minorEastAsia" w:hAnsi="Cambria" w:cstheme="minorBidi" w:hint="default"/>
        <w:color w:val="4F81BD" w:themeColor="accen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0C758F"/>
    <w:multiLevelType w:val="hybridMultilevel"/>
    <w:tmpl w:val="46520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61484E"/>
    <w:multiLevelType w:val="hybridMultilevel"/>
    <w:tmpl w:val="8DFEC904"/>
    <w:lvl w:ilvl="0" w:tplc="28049952">
      <w:start w:val="4"/>
      <w:numFmt w:val="bullet"/>
      <w:lvlText w:val="-"/>
      <w:lvlJc w:val="left"/>
      <w:pPr>
        <w:ind w:left="720" w:hanging="360"/>
      </w:pPr>
      <w:rPr>
        <w:rFonts w:ascii="Cambria" w:eastAsiaTheme="minorEastAsia" w:hAnsi="Cambria" w:cstheme="minorBidi"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EC77EA"/>
    <w:multiLevelType w:val="hybridMultilevel"/>
    <w:tmpl w:val="02A242C6"/>
    <w:lvl w:ilvl="0" w:tplc="FA7E7670">
      <w:start w:val="1"/>
      <w:numFmt w:val="decimal"/>
      <w:lvlText w:val="%1."/>
      <w:lvlJc w:val="left"/>
      <w:pPr>
        <w:ind w:left="720" w:hanging="360"/>
      </w:pPr>
      <w:rPr>
        <w:rFonts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B83584"/>
    <w:multiLevelType w:val="hybridMultilevel"/>
    <w:tmpl w:val="C65A12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89E1192"/>
    <w:multiLevelType w:val="hybridMultilevel"/>
    <w:tmpl w:val="FE440D9E"/>
    <w:lvl w:ilvl="0" w:tplc="DF9CF642">
      <w:start w:val="1"/>
      <w:numFmt w:val="lowerLetter"/>
      <w:lvlText w:val="(%1)"/>
      <w:lvlJc w:val="left"/>
      <w:pPr>
        <w:ind w:left="720" w:hanging="360"/>
      </w:pPr>
      <w:rPr>
        <w:rFonts w:hint="default"/>
        <w:b/>
        <w:color w:val="76923C" w:themeColor="accent3"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360C1A"/>
    <w:multiLevelType w:val="hybridMultilevel"/>
    <w:tmpl w:val="C100AD52"/>
    <w:lvl w:ilvl="0" w:tplc="BEB6BEC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3F069A"/>
    <w:multiLevelType w:val="hybridMultilevel"/>
    <w:tmpl w:val="F972288C"/>
    <w:lvl w:ilvl="0" w:tplc="D0A620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206D85"/>
    <w:multiLevelType w:val="hybridMultilevel"/>
    <w:tmpl w:val="CD3E585C"/>
    <w:lvl w:ilvl="0" w:tplc="B228399E">
      <w:start w:val="1"/>
      <w:numFmt w:val="bullet"/>
      <w:lvlText w:val="-"/>
      <w:lvlJc w:val="left"/>
      <w:pPr>
        <w:ind w:left="720" w:hanging="360"/>
      </w:pPr>
      <w:rPr>
        <w:rFonts w:ascii="Cambria" w:eastAsiaTheme="minorEastAsia" w:hAnsi="Cambria" w:cstheme="minorBidi"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E739F5"/>
    <w:multiLevelType w:val="hybridMultilevel"/>
    <w:tmpl w:val="0D749970"/>
    <w:lvl w:ilvl="0" w:tplc="FD3A3606">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9D4872"/>
    <w:multiLevelType w:val="hybridMultilevel"/>
    <w:tmpl w:val="4142FA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C9E5CBA"/>
    <w:multiLevelType w:val="hybridMultilevel"/>
    <w:tmpl w:val="22BCED8E"/>
    <w:lvl w:ilvl="0" w:tplc="F6047AB6">
      <w:start w:val="1"/>
      <w:numFmt w:val="lowerRoman"/>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9C5A34"/>
    <w:multiLevelType w:val="hybridMultilevel"/>
    <w:tmpl w:val="F8267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D11972"/>
    <w:multiLevelType w:val="hybridMultilevel"/>
    <w:tmpl w:val="0CF46484"/>
    <w:lvl w:ilvl="0" w:tplc="B80425D6">
      <w:start w:val="1"/>
      <w:numFmt w:val="decimal"/>
      <w:lvlText w:val="%1."/>
      <w:lvlJc w:val="left"/>
      <w:pPr>
        <w:ind w:left="720" w:hanging="360"/>
      </w:pPr>
      <w:rPr>
        <w:rFonts w:hint="default"/>
        <w:b/>
        <w:color w:val="76923C" w:themeColor="accent3" w:themeShade="BF"/>
        <w:sz w:val="24"/>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C82E31"/>
    <w:multiLevelType w:val="hybridMultilevel"/>
    <w:tmpl w:val="51F699CA"/>
    <w:lvl w:ilvl="0" w:tplc="E5987EE4">
      <w:start w:val="1"/>
      <w:numFmt w:val="bullet"/>
      <w:lvlText w:val="-"/>
      <w:lvlJc w:val="left"/>
      <w:pPr>
        <w:ind w:left="720" w:hanging="360"/>
      </w:pPr>
      <w:rPr>
        <w:rFonts w:ascii="Cambria" w:eastAsiaTheme="minorEastAsia" w:hAnsi="Cambria" w:cstheme="minorBidi" w:hint="default"/>
        <w:i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6FE34DE"/>
    <w:multiLevelType w:val="hybridMultilevel"/>
    <w:tmpl w:val="8CCCF0B8"/>
    <w:lvl w:ilvl="0" w:tplc="6D8ACC8C">
      <w:start w:val="2"/>
      <w:numFmt w:val="bullet"/>
      <w:lvlText w:val="-"/>
      <w:lvlJc w:val="left"/>
      <w:pPr>
        <w:ind w:left="720" w:hanging="360"/>
      </w:pPr>
      <w:rPr>
        <w:rFonts w:ascii="Cambria" w:eastAsiaTheme="minorEastAsia" w:hAnsi="Cambria" w:cstheme="minorBidi" w:hint="default"/>
        <w:b/>
        <w:color w:val="4F81BD" w:themeColor="accen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F2C0571"/>
    <w:multiLevelType w:val="hybridMultilevel"/>
    <w:tmpl w:val="113A64A4"/>
    <w:lvl w:ilvl="0" w:tplc="6720CDD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7"/>
  </w:num>
  <w:num w:numId="3">
    <w:abstractNumId w:val="18"/>
  </w:num>
  <w:num w:numId="4">
    <w:abstractNumId w:val="6"/>
  </w:num>
  <w:num w:numId="5">
    <w:abstractNumId w:val="7"/>
  </w:num>
  <w:num w:numId="6">
    <w:abstractNumId w:val="15"/>
  </w:num>
  <w:num w:numId="7">
    <w:abstractNumId w:val="21"/>
  </w:num>
  <w:num w:numId="8">
    <w:abstractNumId w:val="4"/>
  </w:num>
  <w:num w:numId="9">
    <w:abstractNumId w:val="20"/>
  </w:num>
  <w:num w:numId="10">
    <w:abstractNumId w:val="8"/>
  </w:num>
  <w:num w:numId="11">
    <w:abstractNumId w:val="25"/>
  </w:num>
  <w:num w:numId="12">
    <w:abstractNumId w:val="1"/>
  </w:num>
  <w:num w:numId="13">
    <w:abstractNumId w:val="26"/>
  </w:num>
  <w:num w:numId="14">
    <w:abstractNumId w:val="19"/>
  </w:num>
  <w:num w:numId="15">
    <w:abstractNumId w:val="24"/>
  </w:num>
  <w:num w:numId="16">
    <w:abstractNumId w:val="11"/>
  </w:num>
  <w:num w:numId="17">
    <w:abstractNumId w:val="12"/>
  </w:num>
  <w:num w:numId="18">
    <w:abstractNumId w:val="14"/>
  </w:num>
  <w:num w:numId="19">
    <w:abstractNumId w:val="13"/>
  </w:num>
  <w:num w:numId="20">
    <w:abstractNumId w:val="5"/>
  </w:num>
  <w:num w:numId="21">
    <w:abstractNumId w:val="10"/>
  </w:num>
  <w:num w:numId="22">
    <w:abstractNumId w:val="9"/>
  </w:num>
  <w:num w:numId="23">
    <w:abstractNumId w:val="22"/>
  </w:num>
  <w:num w:numId="24">
    <w:abstractNumId w:val="23"/>
  </w:num>
  <w:num w:numId="25">
    <w:abstractNumId w:val="16"/>
  </w:num>
  <w:num w:numId="26">
    <w:abstractNumId w:val="2"/>
  </w:num>
  <w:num w:numId="27">
    <w:abstractNumId w:val="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IL TRANS - Biblio compressio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9we5205z59tpfe5dftpafsxe0s209r5ftdw&quot;&gt;TELOMERES&lt;record-ids&gt;&lt;item&gt;8978&lt;/item&gt;&lt;item&gt;9004&lt;/item&gt;&lt;item&gt;9012&lt;/item&gt;&lt;item&gt;9052&lt;/item&gt;&lt;item&gt;9078&lt;/item&gt;&lt;item&gt;9163&lt;/item&gt;&lt;item&gt;9245&lt;/item&gt;&lt;item&gt;9333&lt;/item&gt;&lt;item&gt;9361&lt;/item&gt;&lt;item&gt;9380&lt;/item&gt;&lt;item&gt;9385&lt;/item&gt;&lt;item&gt;9488&lt;/item&gt;&lt;item&gt;9499&lt;/item&gt;&lt;item&gt;9504&lt;/item&gt;&lt;item&gt;9510&lt;/item&gt;&lt;item&gt;9518&lt;/item&gt;&lt;item&gt;9528&lt;/item&gt;&lt;item&gt;9539&lt;/item&gt;&lt;item&gt;9543&lt;/item&gt;&lt;item&gt;9559&lt;/item&gt;&lt;item&gt;9561&lt;/item&gt;&lt;item&gt;9596&lt;/item&gt;&lt;item&gt;9707&lt;/item&gt;&lt;item&gt;10044&lt;/item&gt;&lt;item&gt;10186&lt;/item&gt;&lt;item&gt;10190&lt;/item&gt;&lt;item&gt;10192&lt;/item&gt;&lt;item&gt;10201&lt;/item&gt;&lt;item&gt;10217&lt;/item&gt;&lt;item&gt;10223&lt;/item&gt;&lt;item&gt;10258&lt;/item&gt;&lt;item&gt;10655&lt;/item&gt;&lt;item&gt;10668&lt;/item&gt;&lt;item&gt;10868&lt;/item&gt;&lt;item&gt;11025&lt;/item&gt;&lt;item&gt;11139&lt;/item&gt;&lt;item&gt;11347&lt;/item&gt;&lt;item&gt;11413&lt;/item&gt;&lt;item&gt;11416&lt;/item&gt;&lt;item&gt;11418&lt;/item&gt;&lt;item&gt;11610&lt;/item&gt;&lt;item&gt;11626&lt;/item&gt;&lt;item&gt;11769&lt;/item&gt;&lt;item&gt;12008&lt;/item&gt;&lt;item&gt;12050&lt;/item&gt;&lt;item&gt;12077&lt;/item&gt;&lt;item&gt;12141&lt;/item&gt;&lt;item&gt;12143&lt;/item&gt;&lt;item&gt;12271&lt;/item&gt;&lt;item&gt;12285&lt;/item&gt;&lt;item&gt;12548&lt;/item&gt;&lt;item&gt;12625&lt;/item&gt;&lt;item&gt;12626&lt;/item&gt;&lt;item&gt;12642&lt;/item&gt;&lt;item&gt;12656&lt;/item&gt;&lt;item&gt;12716&lt;/item&gt;&lt;item&gt;12745&lt;/item&gt;&lt;item&gt;12746&lt;/item&gt;&lt;item&gt;12751&lt;/item&gt;&lt;item&gt;12808&lt;/item&gt;&lt;item&gt;12812&lt;/item&gt;&lt;item&gt;12816&lt;/item&gt;&lt;item&gt;12830&lt;/item&gt;&lt;item&gt;12901&lt;/item&gt;&lt;item&gt;12927&lt;/item&gt;&lt;item&gt;12947&lt;/item&gt;&lt;item&gt;12949&lt;/item&gt;&lt;item&gt;12991&lt;/item&gt;&lt;item&gt;12994&lt;/item&gt;&lt;item&gt;13008&lt;/item&gt;&lt;item&gt;13009&lt;/item&gt;&lt;item&gt;13024&lt;/item&gt;&lt;item&gt;13066&lt;/item&gt;&lt;item&gt;13071&lt;/item&gt;&lt;item&gt;13087&lt;/item&gt;&lt;item&gt;13102&lt;/item&gt;&lt;item&gt;13103&lt;/item&gt;&lt;item&gt;13109&lt;/item&gt;&lt;item&gt;13112&lt;/item&gt;&lt;item&gt;13118&lt;/item&gt;&lt;item&gt;13122&lt;/item&gt;&lt;item&gt;13124&lt;/item&gt;&lt;item&gt;13126&lt;/item&gt;&lt;item&gt;13127&lt;/item&gt;&lt;item&gt;13128&lt;/item&gt;&lt;item&gt;13129&lt;/item&gt;&lt;item&gt;13130&lt;/item&gt;&lt;item&gt;13131&lt;/item&gt;&lt;item&gt;13132&lt;/item&gt;&lt;item&gt;13133&lt;/item&gt;&lt;item&gt;13134&lt;/item&gt;&lt;item&gt;13135&lt;/item&gt;&lt;item&gt;13139&lt;/item&gt;&lt;item&gt;13141&lt;/item&gt;&lt;item&gt;13157&lt;/item&gt;&lt;item&gt;13158&lt;/item&gt;&lt;item&gt;13159&lt;/item&gt;&lt;item&gt;13160&lt;/item&gt;&lt;item&gt;13161&lt;/item&gt;&lt;item&gt;13164&lt;/item&gt;&lt;item&gt;13169&lt;/item&gt;&lt;/record-ids&gt;&lt;/item&gt;&lt;/Libraries&gt;"/>
  </w:docVars>
  <w:rsids>
    <w:rsidRoot w:val="00603233"/>
    <w:rsid w:val="000001A0"/>
    <w:rsid w:val="000004E1"/>
    <w:rsid w:val="00001DC0"/>
    <w:rsid w:val="00001E74"/>
    <w:rsid w:val="000023B3"/>
    <w:rsid w:val="00002496"/>
    <w:rsid w:val="00002801"/>
    <w:rsid w:val="00002AB7"/>
    <w:rsid w:val="00002CF0"/>
    <w:rsid w:val="000035E2"/>
    <w:rsid w:val="00003707"/>
    <w:rsid w:val="000041D8"/>
    <w:rsid w:val="000048E7"/>
    <w:rsid w:val="0000505F"/>
    <w:rsid w:val="00005CE9"/>
    <w:rsid w:val="00005E3A"/>
    <w:rsid w:val="000060A5"/>
    <w:rsid w:val="00006135"/>
    <w:rsid w:val="00006140"/>
    <w:rsid w:val="000065B5"/>
    <w:rsid w:val="000071CB"/>
    <w:rsid w:val="00010D0D"/>
    <w:rsid w:val="0001107E"/>
    <w:rsid w:val="00011244"/>
    <w:rsid w:val="00011B3D"/>
    <w:rsid w:val="0001248F"/>
    <w:rsid w:val="00012FFE"/>
    <w:rsid w:val="000131A8"/>
    <w:rsid w:val="000132FC"/>
    <w:rsid w:val="00014960"/>
    <w:rsid w:val="000150E2"/>
    <w:rsid w:val="00015922"/>
    <w:rsid w:val="00015942"/>
    <w:rsid w:val="00015F58"/>
    <w:rsid w:val="0001616A"/>
    <w:rsid w:val="000161AE"/>
    <w:rsid w:val="00016337"/>
    <w:rsid w:val="00016D25"/>
    <w:rsid w:val="00017056"/>
    <w:rsid w:val="00017162"/>
    <w:rsid w:val="00017C27"/>
    <w:rsid w:val="00017D1F"/>
    <w:rsid w:val="00017D20"/>
    <w:rsid w:val="00020154"/>
    <w:rsid w:val="000202FE"/>
    <w:rsid w:val="00020403"/>
    <w:rsid w:val="00020C5D"/>
    <w:rsid w:val="00020CBD"/>
    <w:rsid w:val="00020F34"/>
    <w:rsid w:val="0002125D"/>
    <w:rsid w:val="0002132B"/>
    <w:rsid w:val="000214DB"/>
    <w:rsid w:val="00021BCF"/>
    <w:rsid w:val="00021BD9"/>
    <w:rsid w:val="000221CB"/>
    <w:rsid w:val="000221D1"/>
    <w:rsid w:val="00022360"/>
    <w:rsid w:val="00022CBD"/>
    <w:rsid w:val="0002364B"/>
    <w:rsid w:val="0002378B"/>
    <w:rsid w:val="00023810"/>
    <w:rsid w:val="00023B28"/>
    <w:rsid w:val="00024405"/>
    <w:rsid w:val="00024C55"/>
    <w:rsid w:val="000253C9"/>
    <w:rsid w:val="00025509"/>
    <w:rsid w:val="000259C5"/>
    <w:rsid w:val="00025C23"/>
    <w:rsid w:val="00025CBA"/>
    <w:rsid w:val="00026F75"/>
    <w:rsid w:val="00027547"/>
    <w:rsid w:val="00030158"/>
    <w:rsid w:val="000305D5"/>
    <w:rsid w:val="00030BF1"/>
    <w:rsid w:val="0003114B"/>
    <w:rsid w:val="00031201"/>
    <w:rsid w:val="00031745"/>
    <w:rsid w:val="00031959"/>
    <w:rsid w:val="00031C96"/>
    <w:rsid w:val="00031CBB"/>
    <w:rsid w:val="000323D1"/>
    <w:rsid w:val="00032EF6"/>
    <w:rsid w:val="00033192"/>
    <w:rsid w:val="000333B7"/>
    <w:rsid w:val="00033A6E"/>
    <w:rsid w:val="00033CD4"/>
    <w:rsid w:val="00034299"/>
    <w:rsid w:val="000344C2"/>
    <w:rsid w:val="00034D78"/>
    <w:rsid w:val="0003512A"/>
    <w:rsid w:val="00035ABE"/>
    <w:rsid w:val="00035F24"/>
    <w:rsid w:val="000368F0"/>
    <w:rsid w:val="00037190"/>
    <w:rsid w:val="0003788F"/>
    <w:rsid w:val="00037AC8"/>
    <w:rsid w:val="000407DA"/>
    <w:rsid w:val="00041151"/>
    <w:rsid w:val="00041416"/>
    <w:rsid w:val="0004169C"/>
    <w:rsid w:val="000417B7"/>
    <w:rsid w:val="00041F7A"/>
    <w:rsid w:val="00042454"/>
    <w:rsid w:val="00042926"/>
    <w:rsid w:val="00042B6C"/>
    <w:rsid w:val="00043774"/>
    <w:rsid w:val="00043C8A"/>
    <w:rsid w:val="0004426B"/>
    <w:rsid w:val="00045275"/>
    <w:rsid w:val="00045580"/>
    <w:rsid w:val="000456C1"/>
    <w:rsid w:val="00045D49"/>
    <w:rsid w:val="00045FD2"/>
    <w:rsid w:val="00046393"/>
    <w:rsid w:val="000466E1"/>
    <w:rsid w:val="000468D5"/>
    <w:rsid w:val="00046A5F"/>
    <w:rsid w:val="00047041"/>
    <w:rsid w:val="00047164"/>
    <w:rsid w:val="000505B8"/>
    <w:rsid w:val="00051042"/>
    <w:rsid w:val="0005108B"/>
    <w:rsid w:val="00051A40"/>
    <w:rsid w:val="00052367"/>
    <w:rsid w:val="000523D5"/>
    <w:rsid w:val="00052D15"/>
    <w:rsid w:val="00052FE7"/>
    <w:rsid w:val="00053EB3"/>
    <w:rsid w:val="0005494E"/>
    <w:rsid w:val="00054B58"/>
    <w:rsid w:val="00054D38"/>
    <w:rsid w:val="00054EB8"/>
    <w:rsid w:val="000555B8"/>
    <w:rsid w:val="0005565B"/>
    <w:rsid w:val="0005597B"/>
    <w:rsid w:val="00055BAD"/>
    <w:rsid w:val="00055D0C"/>
    <w:rsid w:val="00055EC0"/>
    <w:rsid w:val="00056472"/>
    <w:rsid w:val="00056A3D"/>
    <w:rsid w:val="00056B27"/>
    <w:rsid w:val="00056C37"/>
    <w:rsid w:val="00056F44"/>
    <w:rsid w:val="00057AB3"/>
    <w:rsid w:val="000601DB"/>
    <w:rsid w:val="00060A84"/>
    <w:rsid w:val="00061CC1"/>
    <w:rsid w:val="00061F05"/>
    <w:rsid w:val="0006250A"/>
    <w:rsid w:val="00062D6A"/>
    <w:rsid w:val="00062D7F"/>
    <w:rsid w:val="0006327E"/>
    <w:rsid w:val="00063827"/>
    <w:rsid w:val="000643CF"/>
    <w:rsid w:val="00064D44"/>
    <w:rsid w:val="00065469"/>
    <w:rsid w:val="00065783"/>
    <w:rsid w:val="0006685E"/>
    <w:rsid w:val="00066A0A"/>
    <w:rsid w:val="00067772"/>
    <w:rsid w:val="0006782B"/>
    <w:rsid w:val="00067A03"/>
    <w:rsid w:val="00070A9F"/>
    <w:rsid w:val="00070E62"/>
    <w:rsid w:val="00071429"/>
    <w:rsid w:val="00071624"/>
    <w:rsid w:val="00071690"/>
    <w:rsid w:val="00071DAF"/>
    <w:rsid w:val="00071EFB"/>
    <w:rsid w:val="000722ED"/>
    <w:rsid w:val="00072523"/>
    <w:rsid w:val="000725C8"/>
    <w:rsid w:val="0007321F"/>
    <w:rsid w:val="00073B9A"/>
    <w:rsid w:val="00073FBF"/>
    <w:rsid w:val="00073FD2"/>
    <w:rsid w:val="0007464E"/>
    <w:rsid w:val="0007469C"/>
    <w:rsid w:val="00074772"/>
    <w:rsid w:val="00074A1D"/>
    <w:rsid w:val="0007523D"/>
    <w:rsid w:val="00075245"/>
    <w:rsid w:val="0007586D"/>
    <w:rsid w:val="00075A4A"/>
    <w:rsid w:val="000773A3"/>
    <w:rsid w:val="0007755F"/>
    <w:rsid w:val="0007776E"/>
    <w:rsid w:val="00080166"/>
    <w:rsid w:val="000802CB"/>
    <w:rsid w:val="00081033"/>
    <w:rsid w:val="0008135A"/>
    <w:rsid w:val="00082184"/>
    <w:rsid w:val="000823AF"/>
    <w:rsid w:val="00083344"/>
    <w:rsid w:val="000834A3"/>
    <w:rsid w:val="00083DE6"/>
    <w:rsid w:val="00083F5A"/>
    <w:rsid w:val="00084A9D"/>
    <w:rsid w:val="00084FBF"/>
    <w:rsid w:val="000850CC"/>
    <w:rsid w:val="000857C5"/>
    <w:rsid w:val="00085DEF"/>
    <w:rsid w:val="0008701C"/>
    <w:rsid w:val="00090346"/>
    <w:rsid w:val="00090524"/>
    <w:rsid w:val="0009084F"/>
    <w:rsid w:val="000913D1"/>
    <w:rsid w:val="00091565"/>
    <w:rsid w:val="00091593"/>
    <w:rsid w:val="000915F6"/>
    <w:rsid w:val="000919C4"/>
    <w:rsid w:val="0009233A"/>
    <w:rsid w:val="00092CE6"/>
    <w:rsid w:val="00092D14"/>
    <w:rsid w:val="000930C6"/>
    <w:rsid w:val="0009434C"/>
    <w:rsid w:val="00094AC3"/>
    <w:rsid w:val="00095589"/>
    <w:rsid w:val="00095661"/>
    <w:rsid w:val="00095671"/>
    <w:rsid w:val="00096093"/>
    <w:rsid w:val="00096275"/>
    <w:rsid w:val="00096890"/>
    <w:rsid w:val="00096C02"/>
    <w:rsid w:val="00097048"/>
    <w:rsid w:val="0009771E"/>
    <w:rsid w:val="0009777E"/>
    <w:rsid w:val="00097B67"/>
    <w:rsid w:val="00097CB5"/>
    <w:rsid w:val="000A00DB"/>
    <w:rsid w:val="000A0137"/>
    <w:rsid w:val="000A0153"/>
    <w:rsid w:val="000A1128"/>
    <w:rsid w:val="000A1129"/>
    <w:rsid w:val="000A13A7"/>
    <w:rsid w:val="000A15E4"/>
    <w:rsid w:val="000A1850"/>
    <w:rsid w:val="000A1E3F"/>
    <w:rsid w:val="000A25F3"/>
    <w:rsid w:val="000A2D77"/>
    <w:rsid w:val="000A31C6"/>
    <w:rsid w:val="000A4C1C"/>
    <w:rsid w:val="000A51C8"/>
    <w:rsid w:val="000A54E7"/>
    <w:rsid w:val="000A565A"/>
    <w:rsid w:val="000A56D2"/>
    <w:rsid w:val="000A58F6"/>
    <w:rsid w:val="000A5D75"/>
    <w:rsid w:val="000A69D9"/>
    <w:rsid w:val="000A6B7C"/>
    <w:rsid w:val="000A70FD"/>
    <w:rsid w:val="000A715E"/>
    <w:rsid w:val="000A7251"/>
    <w:rsid w:val="000A7299"/>
    <w:rsid w:val="000A75E7"/>
    <w:rsid w:val="000A799C"/>
    <w:rsid w:val="000A7BFA"/>
    <w:rsid w:val="000B0174"/>
    <w:rsid w:val="000B023E"/>
    <w:rsid w:val="000B028C"/>
    <w:rsid w:val="000B04B7"/>
    <w:rsid w:val="000B09F9"/>
    <w:rsid w:val="000B1A0A"/>
    <w:rsid w:val="000B1B77"/>
    <w:rsid w:val="000B1FF7"/>
    <w:rsid w:val="000B3824"/>
    <w:rsid w:val="000B4997"/>
    <w:rsid w:val="000B502B"/>
    <w:rsid w:val="000B53D0"/>
    <w:rsid w:val="000B5882"/>
    <w:rsid w:val="000B6A12"/>
    <w:rsid w:val="000B6FD8"/>
    <w:rsid w:val="000B71EC"/>
    <w:rsid w:val="000B751E"/>
    <w:rsid w:val="000B76AB"/>
    <w:rsid w:val="000B76DB"/>
    <w:rsid w:val="000B7817"/>
    <w:rsid w:val="000B785D"/>
    <w:rsid w:val="000B7BEC"/>
    <w:rsid w:val="000C0F64"/>
    <w:rsid w:val="000C1344"/>
    <w:rsid w:val="000C1F7D"/>
    <w:rsid w:val="000C2156"/>
    <w:rsid w:val="000C2B29"/>
    <w:rsid w:val="000C2D4D"/>
    <w:rsid w:val="000C39B9"/>
    <w:rsid w:val="000C3FE5"/>
    <w:rsid w:val="000C4C00"/>
    <w:rsid w:val="000C5378"/>
    <w:rsid w:val="000C55A5"/>
    <w:rsid w:val="000C60D7"/>
    <w:rsid w:val="000C65B9"/>
    <w:rsid w:val="000C66A1"/>
    <w:rsid w:val="000C70CE"/>
    <w:rsid w:val="000C7174"/>
    <w:rsid w:val="000C7BB1"/>
    <w:rsid w:val="000C7BC6"/>
    <w:rsid w:val="000D064E"/>
    <w:rsid w:val="000D0909"/>
    <w:rsid w:val="000D0A71"/>
    <w:rsid w:val="000D0BC7"/>
    <w:rsid w:val="000D1308"/>
    <w:rsid w:val="000D1B96"/>
    <w:rsid w:val="000D1D8E"/>
    <w:rsid w:val="000D22BE"/>
    <w:rsid w:val="000D2B05"/>
    <w:rsid w:val="000D3165"/>
    <w:rsid w:val="000D36CB"/>
    <w:rsid w:val="000D37E4"/>
    <w:rsid w:val="000D3962"/>
    <w:rsid w:val="000D42DA"/>
    <w:rsid w:val="000D4792"/>
    <w:rsid w:val="000D5514"/>
    <w:rsid w:val="000D571E"/>
    <w:rsid w:val="000D62B0"/>
    <w:rsid w:val="000D6589"/>
    <w:rsid w:val="000D65FB"/>
    <w:rsid w:val="000D6746"/>
    <w:rsid w:val="000D6BAE"/>
    <w:rsid w:val="000D6F20"/>
    <w:rsid w:val="000D736C"/>
    <w:rsid w:val="000D76B1"/>
    <w:rsid w:val="000D7E00"/>
    <w:rsid w:val="000E00D5"/>
    <w:rsid w:val="000E029D"/>
    <w:rsid w:val="000E051E"/>
    <w:rsid w:val="000E0676"/>
    <w:rsid w:val="000E0742"/>
    <w:rsid w:val="000E09C9"/>
    <w:rsid w:val="000E0CF1"/>
    <w:rsid w:val="000E1338"/>
    <w:rsid w:val="000E1668"/>
    <w:rsid w:val="000E22E8"/>
    <w:rsid w:val="000E23E4"/>
    <w:rsid w:val="000E2FB1"/>
    <w:rsid w:val="000E4325"/>
    <w:rsid w:val="000E522D"/>
    <w:rsid w:val="000E52B7"/>
    <w:rsid w:val="000E5E8D"/>
    <w:rsid w:val="000E6666"/>
    <w:rsid w:val="000E6815"/>
    <w:rsid w:val="000E6F74"/>
    <w:rsid w:val="000E73CD"/>
    <w:rsid w:val="000F016F"/>
    <w:rsid w:val="000F043D"/>
    <w:rsid w:val="000F05DA"/>
    <w:rsid w:val="000F0E1D"/>
    <w:rsid w:val="000F1100"/>
    <w:rsid w:val="000F11EA"/>
    <w:rsid w:val="000F1A33"/>
    <w:rsid w:val="000F443A"/>
    <w:rsid w:val="000F4B8E"/>
    <w:rsid w:val="000F4D68"/>
    <w:rsid w:val="000F4E02"/>
    <w:rsid w:val="000F567D"/>
    <w:rsid w:val="000F579B"/>
    <w:rsid w:val="000F5A6A"/>
    <w:rsid w:val="000F5BC4"/>
    <w:rsid w:val="000F65DC"/>
    <w:rsid w:val="000F79F8"/>
    <w:rsid w:val="000F7C1E"/>
    <w:rsid w:val="000F7F94"/>
    <w:rsid w:val="0010038F"/>
    <w:rsid w:val="001008A4"/>
    <w:rsid w:val="00100A0F"/>
    <w:rsid w:val="00100F25"/>
    <w:rsid w:val="001017D9"/>
    <w:rsid w:val="00102723"/>
    <w:rsid w:val="001028C7"/>
    <w:rsid w:val="00103224"/>
    <w:rsid w:val="00103418"/>
    <w:rsid w:val="00103653"/>
    <w:rsid w:val="00103C92"/>
    <w:rsid w:val="0010401D"/>
    <w:rsid w:val="00104336"/>
    <w:rsid w:val="00104B24"/>
    <w:rsid w:val="00105189"/>
    <w:rsid w:val="0010540C"/>
    <w:rsid w:val="001058C1"/>
    <w:rsid w:val="001059D4"/>
    <w:rsid w:val="00105F12"/>
    <w:rsid w:val="001060FF"/>
    <w:rsid w:val="001066A4"/>
    <w:rsid w:val="00106F3A"/>
    <w:rsid w:val="00107F9C"/>
    <w:rsid w:val="0011011B"/>
    <w:rsid w:val="00110938"/>
    <w:rsid w:val="0011140C"/>
    <w:rsid w:val="00111557"/>
    <w:rsid w:val="00111645"/>
    <w:rsid w:val="00111704"/>
    <w:rsid w:val="00111D08"/>
    <w:rsid w:val="00111FA9"/>
    <w:rsid w:val="0011209D"/>
    <w:rsid w:val="0011296D"/>
    <w:rsid w:val="00112A22"/>
    <w:rsid w:val="00112EC4"/>
    <w:rsid w:val="001131F7"/>
    <w:rsid w:val="001134B8"/>
    <w:rsid w:val="00113A38"/>
    <w:rsid w:val="00113D06"/>
    <w:rsid w:val="00114518"/>
    <w:rsid w:val="00114ABB"/>
    <w:rsid w:val="001156F4"/>
    <w:rsid w:val="0011721B"/>
    <w:rsid w:val="001176D4"/>
    <w:rsid w:val="00117A80"/>
    <w:rsid w:val="00117D55"/>
    <w:rsid w:val="00117EB1"/>
    <w:rsid w:val="0012045D"/>
    <w:rsid w:val="001208B6"/>
    <w:rsid w:val="00120BE8"/>
    <w:rsid w:val="001212FB"/>
    <w:rsid w:val="001218DC"/>
    <w:rsid w:val="00121B22"/>
    <w:rsid w:val="00121B5D"/>
    <w:rsid w:val="00121DB9"/>
    <w:rsid w:val="0012221B"/>
    <w:rsid w:val="001222F3"/>
    <w:rsid w:val="00122829"/>
    <w:rsid w:val="00122CA2"/>
    <w:rsid w:val="00122E0B"/>
    <w:rsid w:val="00122FCE"/>
    <w:rsid w:val="00123D52"/>
    <w:rsid w:val="001248A6"/>
    <w:rsid w:val="00124D53"/>
    <w:rsid w:val="00125192"/>
    <w:rsid w:val="00125CCF"/>
    <w:rsid w:val="0012634F"/>
    <w:rsid w:val="00126A0E"/>
    <w:rsid w:val="00126DF6"/>
    <w:rsid w:val="00127114"/>
    <w:rsid w:val="001279EF"/>
    <w:rsid w:val="001307E2"/>
    <w:rsid w:val="001309F8"/>
    <w:rsid w:val="0013148A"/>
    <w:rsid w:val="00131902"/>
    <w:rsid w:val="0013207E"/>
    <w:rsid w:val="0013210B"/>
    <w:rsid w:val="001324AF"/>
    <w:rsid w:val="00132523"/>
    <w:rsid w:val="0013272A"/>
    <w:rsid w:val="001327F5"/>
    <w:rsid w:val="00132E43"/>
    <w:rsid w:val="00132E56"/>
    <w:rsid w:val="0013310E"/>
    <w:rsid w:val="00133864"/>
    <w:rsid w:val="00133C12"/>
    <w:rsid w:val="00133D6E"/>
    <w:rsid w:val="00133F3D"/>
    <w:rsid w:val="0013533E"/>
    <w:rsid w:val="00135E99"/>
    <w:rsid w:val="00135EAD"/>
    <w:rsid w:val="0013639A"/>
    <w:rsid w:val="00136C6D"/>
    <w:rsid w:val="00137018"/>
    <w:rsid w:val="0013751D"/>
    <w:rsid w:val="00137942"/>
    <w:rsid w:val="001405E2"/>
    <w:rsid w:val="001406CE"/>
    <w:rsid w:val="00140A7A"/>
    <w:rsid w:val="00140C9B"/>
    <w:rsid w:val="00141039"/>
    <w:rsid w:val="00141AAC"/>
    <w:rsid w:val="00142C8E"/>
    <w:rsid w:val="00142F12"/>
    <w:rsid w:val="00143020"/>
    <w:rsid w:val="00143451"/>
    <w:rsid w:val="0014374F"/>
    <w:rsid w:val="00143C37"/>
    <w:rsid w:val="0014498D"/>
    <w:rsid w:val="00144B11"/>
    <w:rsid w:val="00145262"/>
    <w:rsid w:val="0014558C"/>
    <w:rsid w:val="00145C3B"/>
    <w:rsid w:val="0014605B"/>
    <w:rsid w:val="00146A0B"/>
    <w:rsid w:val="00146C5F"/>
    <w:rsid w:val="00146FFE"/>
    <w:rsid w:val="00147BE8"/>
    <w:rsid w:val="00151F05"/>
    <w:rsid w:val="0015258D"/>
    <w:rsid w:val="00153020"/>
    <w:rsid w:val="0015308B"/>
    <w:rsid w:val="0015359A"/>
    <w:rsid w:val="0015376F"/>
    <w:rsid w:val="00153790"/>
    <w:rsid w:val="001546C3"/>
    <w:rsid w:val="0015499D"/>
    <w:rsid w:val="001549F8"/>
    <w:rsid w:val="00154B43"/>
    <w:rsid w:val="001553AC"/>
    <w:rsid w:val="00155830"/>
    <w:rsid w:val="00155E7B"/>
    <w:rsid w:val="00155FB9"/>
    <w:rsid w:val="00156B13"/>
    <w:rsid w:val="00157EAD"/>
    <w:rsid w:val="00157EB1"/>
    <w:rsid w:val="001603F1"/>
    <w:rsid w:val="00160929"/>
    <w:rsid w:val="00160A63"/>
    <w:rsid w:val="0016130B"/>
    <w:rsid w:val="00161B59"/>
    <w:rsid w:val="001624B0"/>
    <w:rsid w:val="001625DC"/>
    <w:rsid w:val="00162A6E"/>
    <w:rsid w:val="00162C4A"/>
    <w:rsid w:val="001630F4"/>
    <w:rsid w:val="0016374C"/>
    <w:rsid w:val="00163A21"/>
    <w:rsid w:val="00164483"/>
    <w:rsid w:val="001646E1"/>
    <w:rsid w:val="001648AF"/>
    <w:rsid w:val="001649FD"/>
    <w:rsid w:val="00165974"/>
    <w:rsid w:val="00165B26"/>
    <w:rsid w:val="00165D25"/>
    <w:rsid w:val="0016627F"/>
    <w:rsid w:val="00166418"/>
    <w:rsid w:val="00166A34"/>
    <w:rsid w:val="00166FCA"/>
    <w:rsid w:val="00166FF2"/>
    <w:rsid w:val="00167060"/>
    <w:rsid w:val="00167826"/>
    <w:rsid w:val="00170181"/>
    <w:rsid w:val="00170214"/>
    <w:rsid w:val="001704E5"/>
    <w:rsid w:val="00171213"/>
    <w:rsid w:val="00171CBF"/>
    <w:rsid w:val="00172BF8"/>
    <w:rsid w:val="00173260"/>
    <w:rsid w:val="0017332C"/>
    <w:rsid w:val="001735CE"/>
    <w:rsid w:val="001737BB"/>
    <w:rsid w:val="00173829"/>
    <w:rsid w:val="00174B82"/>
    <w:rsid w:val="00174B89"/>
    <w:rsid w:val="001750F3"/>
    <w:rsid w:val="00175C29"/>
    <w:rsid w:val="00176401"/>
    <w:rsid w:val="001765CB"/>
    <w:rsid w:val="00177197"/>
    <w:rsid w:val="00177EA7"/>
    <w:rsid w:val="0018062A"/>
    <w:rsid w:val="00180BEB"/>
    <w:rsid w:val="00180FE2"/>
    <w:rsid w:val="001812F4"/>
    <w:rsid w:val="0018137F"/>
    <w:rsid w:val="001829C1"/>
    <w:rsid w:val="0018377C"/>
    <w:rsid w:val="00183A50"/>
    <w:rsid w:val="00184377"/>
    <w:rsid w:val="00184ECD"/>
    <w:rsid w:val="00184FFD"/>
    <w:rsid w:val="00185725"/>
    <w:rsid w:val="00186641"/>
    <w:rsid w:val="00187A37"/>
    <w:rsid w:val="001901BE"/>
    <w:rsid w:val="00190778"/>
    <w:rsid w:val="00190B61"/>
    <w:rsid w:val="00190F8A"/>
    <w:rsid w:val="001916B1"/>
    <w:rsid w:val="00191E72"/>
    <w:rsid w:val="00191F52"/>
    <w:rsid w:val="00191FF1"/>
    <w:rsid w:val="001922C8"/>
    <w:rsid w:val="00193306"/>
    <w:rsid w:val="00193B77"/>
    <w:rsid w:val="00194476"/>
    <w:rsid w:val="00194558"/>
    <w:rsid w:val="00194967"/>
    <w:rsid w:val="0019497F"/>
    <w:rsid w:val="00194A72"/>
    <w:rsid w:val="00194B48"/>
    <w:rsid w:val="00194DAE"/>
    <w:rsid w:val="0019505F"/>
    <w:rsid w:val="00195096"/>
    <w:rsid w:val="00195595"/>
    <w:rsid w:val="0019664B"/>
    <w:rsid w:val="001966DC"/>
    <w:rsid w:val="00196716"/>
    <w:rsid w:val="00197674"/>
    <w:rsid w:val="001A01B2"/>
    <w:rsid w:val="001A0556"/>
    <w:rsid w:val="001A1E04"/>
    <w:rsid w:val="001A2100"/>
    <w:rsid w:val="001A26AD"/>
    <w:rsid w:val="001A28C0"/>
    <w:rsid w:val="001A2CE7"/>
    <w:rsid w:val="001A2E92"/>
    <w:rsid w:val="001A399C"/>
    <w:rsid w:val="001A3DF3"/>
    <w:rsid w:val="001A41EA"/>
    <w:rsid w:val="001A49F5"/>
    <w:rsid w:val="001A4B74"/>
    <w:rsid w:val="001A4E39"/>
    <w:rsid w:val="001A514D"/>
    <w:rsid w:val="001A5263"/>
    <w:rsid w:val="001A68E2"/>
    <w:rsid w:val="001A6A63"/>
    <w:rsid w:val="001A6F0E"/>
    <w:rsid w:val="001A78B2"/>
    <w:rsid w:val="001A7A4D"/>
    <w:rsid w:val="001B01DA"/>
    <w:rsid w:val="001B163E"/>
    <w:rsid w:val="001B24E9"/>
    <w:rsid w:val="001B2F5C"/>
    <w:rsid w:val="001B3581"/>
    <w:rsid w:val="001B3704"/>
    <w:rsid w:val="001B3984"/>
    <w:rsid w:val="001B3AF5"/>
    <w:rsid w:val="001B3C22"/>
    <w:rsid w:val="001B42F1"/>
    <w:rsid w:val="001B4BCF"/>
    <w:rsid w:val="001B5223"/>
    <w:rsid w:val="001B6B0D"/>
    <w:rsid w:val="001B6BC0"/>
    <w:rsid w:val="001B6DD2"/>
    <w:rsid w:val="001B74BE"/>
    <w:rsid w:val="001B7930"/>
    <w:rsid w:val="001C0409"/>
    <w:rsid w:val="001C074F"/>
    <w:rsid w:val="001C0995"/>
    <w:rsid w:val="001C0FF7"/>
    <w:rsid w:val="001C1017"/>
    <w:rsid w:val="001C1317"/>
    <w:rsid w:val="001C13BE"/>
    <w:rsid w:val="001C2BA0"/>
    <w:rsid w:val="001C4127"/>
    <w:rsid w:val="001C459A"/>
    <w:rsid w:val="001C47AA"/>
    <w:rsid w:val="001C5099"/>
    <w:rsid w:val="001C54F1"/>
    <w:rsid w:val="001C5CDB"/>
    <w:rsid w:val="001C6ECE"/>
    <w:rsid w:val="001C7EBE"/>
    <w:rsid w:val="001D0117"/>
    <w:rsid w:val="001D06CC"/>
    <w:rsid w:val="001D0E13"/>
    <w:rsid w:val="001D12B9"/>
    <w:rsid w:val="001D1421"/>
    <w:rsid w:val="001D271E"/>
    <w:rsid w:val="001D2A49"/>
    <w:rsid w:val="001D2EA3"/>
    <w:rsid w:val="001D35E1"/>
    <w:rsid w:val="001D3B04"/>
    <w:rsid w:val="001D4270"/>
    <w:rsid w:val="001D436E"/>
    <w:rsid w:val="001D4597"/>
    <w:rsid w:val="001D45DC"/>
    <w:rsid w:val="001D4A66"/>
    <w:rsid w:val="001D4E03"/>
    <w:rsid w:val="001D504A"/>
    <w:rsid w:val="001D50D5"/>
    <w:rsid w:val="001D5216"/>
    <w:rsid w:val="001D5219"/>
    <w:rsid w:val="001D5849"/>
    <w:rsid w:val="001D5C9D"/>
    <w:rsid w:val="001D5DCC"/>
    <w:rsid w:val="001D64FE"/>
    <w:rsid w:val="001D6508"/>
    <w:rsid w:val="001D6688"/>
    <w:rsid w:val="001D68B9"/>
    <w:rsid w:val="001D709D"/>
    <w:rsid w:val="001E00B2"/>
    <w:rsid w:val="001E01CC"/>
    <w:rsid w:val="001E0A89"/>
    <w:rsid w:val="001E0B6B"/>
    <w:rsid w:val="001E0DB0"/>
    <w:rsid w:val="001E183E"/>
    <w:rsid w:val="001E1903"/>
    <w:rsid w:val="001E1C66"/>
    <w:rsid w:val="001E2045"/>
    <w:rsid w:val="001E2537"/>
    <w:rsid w:val="001E2B25"/>
    <w:rsid w:val="001E3363"/>
    <w:rsid w:val="001E4016"/>
    <w:rsid w:val="001E45E5"/>
    <w:rsid w:val="001E49F1"/>
    <w:rsid w:val="001E50B0"/>
    <w:rsid w:val="001E5C56"/>
    <w:rsid w:val="001E5D69"/>
    <w:rsid w:val="001E5F84"/>
    <w:rsid w:val="001E61FD"/>
    <w:rsid w:val="001E6B97"/>
    <w:rsid w:val="001E7AC8"/>
    <w:rsid w:val="001F03CE"/>
    <w:rsid w:val="001F0A4C"/>
    <w:rsid w:val="001F0CD2"/>
    <w:rsid w:val="001F10C0"/>
    <w:rsid w:val="001F16D8"/>
    <w:rsid w:val="001F1837"/>
    <w:rsid w:val="001F1ECF"/>
    <w:rsid w:val="001F201C"/>
    <w:rsid w:val="001F270E"/>
    <w:rsid w:val="001F31A8"/>
    <w:rsid w:val="001F4AFB"/>
    <w:rsid w:val="001F4E5D"/>
    <w:rsid w:val="001F526B"/>
    <w:rsid w:val="001F5516"/>
    <w:rsid w:val="001F6221"/>
    <w:rsid w:val="001F6345"/>
    <w:rsid w:val="001F6879"/>
    <w:rsid w:val="001F6FE2"/>
    <w:rsid w:val="00200388"/>
    <w:rsid w:val="00200391"/>
    <w:rsid w:val="002007CD"/>
    <w:rsid w:val="00200D32"/>
    <w:rsid w:val="00200DD3"/>
    <w:rsid w:val="002011DB"/>
    <w:rsid w:val="00201C60"/>
    <w:rsid w:val="00201D26"/>
    <w:rsid w:val="00201FA5"/>
    <w:rsid w:val="00202D52"/>
    <w:rsid w:val="00202D5A"/>
    <w:rsid w:val="00202D74"/>
    <w:rsid w:val="00203C54"/>
    <w:rsid w:val="0020490C"/>
    <w:rsid w:val="00204A96"/>
    <w:rsid w:val="00204BBA"/>
    <w:rsid w:val="00204E13"/>
    <w:rsid w:val="00204F72"/>
    <w:rsid w:val="0020580D"/>
    <w:rsid w:val="00205DC7"/>
    <w:rsid w:val="00205EC9"/>
    <w:rsid w:val="00206E98"/>
    <w:rsid w:val="00207374"/>
    <w:rsid w:val="00210573"/>
    <w:rsid w:val="002118D5"/>
    <w:rsid w:val="002129CD"/>
    <w:rsid w:val="00214A9F"/>
    <w:rsid w:val="00214AF3"/>
    <w:rsid w:val="00214DDD"/>
    <w:rsid w:val="00215B4F"/>
    <w:rsid w:val="002162D3"/>
    <w:rsid w:val="00216BFC"/>
    <w:rsid w:val="00216C61"/>
    <w:rsid w:val="00216DA4"/>
    <w:rsid w:val="00217879"/>
    <w:rsid w:val="00220A51"/>
    <w:rsid w:val="00221D84"/>
    <w:rsid w:val="00222C35"/>
    <w:rsid w:val="00223901"/>
    <w:rsid w:val="0022390C"/>
    <w:rsid w:val="002253B4"/>
    <w:rsid w:val="0022549D"/>
    <w:rsid w:val="00225678"/>
    <w:rsid w:val="00225954"/>
    <w:rsid w:val="00227A2B"/>
    <w:rsid w:val="00230198"/>
    <w:rsid w:val="00230B94"/>
    <w:rsid w:val="00230BBE"/>
    <w:rsid w:val="00231090"/>
    <w:rsid w:val="00231781"/>
    <w:rsid w:val="00231B52"/>
    <w:rsid w:val="002321E3"/>
    <w:rsid w:val="00232588"/>
    <w:rsid w:val="0023272F"/>
    <w:rsid w:val="00232810"/>
    <w:rsid w:val="00232C1D"/>
    <w:rsid w:val="00232CB2"/>
    <w:rsid w:val="00232CEA"/>
    <w:rsid w:val="00232FB0"/>
    <w:rsid w:val="0023365E"/>
    <w:rsid w:val="002336BD"/>
    <w:rsid w:val="00233C91"/>
    <w:rsid w:val="00234467"/>
    <w:rsid w:val="00234A46"/>
    <w:rsid w:val="00234C8B"/>
    <w:rsid w:val="002356F2"/>
    <w:rsid w:val="002357E9"/>
    <w:rsid w:val="00235E0E"/>
    <w:rsid w:val="002374FB"/>
    <w:rsid w:val="002377FB"/>
    <w:rsid w:val="00237E16"/>
    <w:rsid w:val="00237E22"/>
    <w:rsid w:val="00240C3B"/>
    <w:rsid w:val="00240E3D"/>
    <w:rsid w:val="0024111A"/>
    <w:rsid w:val="0024122E"/>
    <w:rsid w:val="00241792"/>
    <w:rsid w:val="00242159"/>
    <w:rsid w:val="00242230"/>
    <w:rsid w:val="00242506"/>
    <w:rsid w:val="00242763"/>
    <w:rsid w:val="0024324D"/>
    <w:rsid w:val="00243437"/>
    <w:rsid w:val="002436BD"/>
    <w:rsid w:val="002437DA"/>
    <w:rsid w:val="002438C3"/>
    <w:rsid w:val="00243B5F"/>
    <w:rsid w:val="00243CA5"/>
    <w:rsid w:val="002446B2"/>
    <w:rsid w:val="002449F2"/>
    <w:rsid w:val="00246728"/>
    <w:rsid w:val="002471DD"/>
    <w:rsid w:val="0024723D"/>
    <w:rsid w:val="00247321"/>
    <w:rsid w:val="00247798"/>
    <w:rsid w:val="00247C6C"/>
    <w:rsid w:val="002510B5"/>
    <w:rsid w:val="002512C1"/>
    <w:rsid w:val="00252567"/>
    <w:rsid w:val="00252976"/>
    <w:rsid w:val="00252982"/>
    <w:rsid w:val="002535A9"/>
    <w:rsid w:val="002538A3"/>
    <w:rsid w:val="00253B0F"/>
    <w:rsid w:val="002540B0"/>
    <w:rsid w:val="002542C4"/>
    <w:rsid w:val="00254DA1"/>
    <w:rsid w:val="00255C09"/>
    <w:rsid w:val="00255C26"/>
    <w:rsid w:val="002561ED"/>
    <w:rsid w:val="00256E6B"/>
    <w:rsid w:val="002575BF"/>
    <w:rsid w:val="0026051D"/>
    <w:rsid w:val="002612F4"/>
    <w:rsid w:val="00261BB2"/>
    <w:rsid w:val="0026262C"/>
    <w:rsid w:val="00262D53"/>
    <w:rsid w:val="00263BE7"/>
    <w:rsid w:val="0026416E"/>
    <w:rsid w:val="002642D3"/>
    <w:rsid w:val="00264EF7"/>
    <w:rsid w:val="002650D3"/>
    <w:rsid w:val="00265480"/>
    <w:rsid w:val="00265608"/>
    <w:rsid w:val="00265662"/>
    <w:rsid w:val="00265C5B"/>
    <w:rsid w:val="00265FB7"/>
    <w:rsid w:val="00266899"/>
    <w:rsid w:val="00270B6E"/>
    <w:rsid w:val="00270D21"/>
    <w:rsid w:val="002713CB"/>
    <w:rsid w:val="00271D08"/>
    <w:rsid w:val="002720A2"/>
    <w:rsid w:val="002725A6"/>
    <w:rsid w:val="002740FB"/>
    <w:rsid w:val="00274240"/>
    <w:rsid w:val="00274FE2"/>
    <w:rsid w:val="00276068"/>
    <w:rsid w:val="002765D0"/>
    <w:rsid w:val="00276C93"/>
    <w:rsid w:val="002778D5"/>
    <w:rsid w:val="00277D42"/>
    <w:rsid w:val="00277D79"/>
    <w:rsid w:val="00280A16"/>
    <w:rsid w:val="002813C7"/>
    <w:rsid w:val="00281872"/>
    <w:rsid w:val="00281A66"/>
    <w:rsid w:val="00281F51"/>
    <w:rsid w:val="00282EE6"/>
    <w:rsid w:val="00283690"/>
    <w:rsid w:val="002836E0"/>
    <w:rsid w:val="00283C43"/>
    <w:rsid w:val="00284422"/>
    <w:rsid w:val="00284CD6"/>
    <w:rsid w:val="002851B8"/>
    <w:rsid w:val="00285390"/>
    <w:rsid w:val="00285999"/>
    <w:rsid w:val="00286621"/>
    <w:rsid w:val="00286793"/>
    <w:rsid w:val="00286BBE"/>
    <w:rsid w:val="00287601"/>
    <w:rsid w:val="002877DD"/>
    <w:rsid w:val="002878E0"/>
    <w:rsid w:val="00287E1E"/>
    <w:rsid w:val="00290103"/>
    <w:rsid w:val="00290214"/>
    <w:rsid w:val="00290D3C"/>
    <w:rsid w:val="002918FB"/>
    <w:rsid w:val="00291DCA"/>
    <w:rsid w:val="00291DE0"/>
    <w:rsid w:val="0029225D"/>
    <w:rsid w:val="00292970"/>
    <w:rsid w:val="00292CB1"/>
    <w:rsid w:val="00292CD5"/>
    <w:rsid w:val="00292EA8"/>
    <w:rsid w:val="00292ED8"/>
    <w:rsid w:val="002932EE"/>
    <w:rsid w:val="002936FD"/>
    <w:rsid w:val="00294A6A"/>
    <w:rsid w:val="00294BB0"/>
    <w:rsid w:val="00295426"/>
    <w:rsid w:val="0029579C"/>
    <w:rsid w:val="002957B6"/>
    <w:rsid w:val="0029587D"/>
    <w:rsid w:val="00295A10"/>
    <w:rsid w:val="00295E99"/>
    <w:rsid w:val="0029616E"/>
    <w:rsid w:val="0029658D"/>
    <w:rsid w:val="00296AD1"/>
    <w:rsid w:val="0029706A"/>
    <w:rsid w:val="002973B9"/>
    <w:rsid w:val="00297838"/>
    <w:rsid w:val="00297965"/>
    <w:rsid w:val="002A0392"/>
    <w:rsid w:val="002A14CD"/>
    <w:rsid w:val="002A1897"/>
    <w:rsid w:val="002A1ACC"/>
    <w:rsid w:val="002A1B95"/>
    <w:rsid w:val="002A216C"/>
    <w:rsid w:val="002A23F2"/>
    <w:rsid w:val="002A2505"/>
    <w:rsid w:val="002A330C"/>
    <w:rsid w:val="002A3E7D"/>
    <w:rsid w:val="002A446A"/>
    <w:rsid w:val="002A5075"/>
    <w:rsid w:val="002A5857"/>
    <w:rsid w:val="002A6061"/>
    <w:rsid w:val="002A6604"/>
    <w:rsid w:val="002A6A67"/>
    <w:rsid w:val="002A6E4C"/>
    <w:rsid w:val="002A6F22"/>
    <w:rsid w:val="002B0013"/>
    <w:rsid w:val="002B0569"/>
    <w:rsid w:val="002B128E"/>
    <w:rsid w:val="002B141B"/>
    <w:rsid w:val="002B22AD"/>
    <w:rsid w:val="002B3000"/>
    <w:rsid w:val="002B36F0"/>
    <w:rsid w:val="002B3DC6"/>
    <w:rsid w:val="002B3F42"/>
    <w:rsid w:val="002B42E8"/>
    <w:rsid w:val="002B456E"/>
    <w:rsid w:val="002B45F2"/>
    <w:rsid w:val="002B502D"/>
    <w:rsid w:val="002B5E12"/>
    <w:rsid w:val="002B662A"/>
    <w:rsid w:val="002B6A13"/>
    <w:rsid w:val="002B6BF2"/>
    <w:rsid w:val="002B713C"/>
    <w:rsid w:val="002B783B"/>
    <w:rsid w:val="002B7AF7"/>
    <w:rsid w:val="002C060A"/>
    <w:rsid w:val="002C0A59"/>
    <w:rsid w:val="002C0A76"/>
    <w:rsid w:val="002C0CF0"/>
    <w:rsid w:val="002C0D4C"/>
    <w:rsid w:val="002C146D"/>
    <w:rsid w:val="002C1F96"/>
    <w:rsid w:val="002C2778"/>
    <w:rsid w:val="002C3059"/>
    <w:rsid w:val="002C30E1"/>
    <w:rsid w:val="002C31D4"/>
    <w:rsid w:val="002C32D0"/>
    <w:rsid w:val="002C3790"/>
    <w:rsid w:val="002C3D1F"/>
    <w:rsid w:val="002C47E1"/>
    <w:rsid w:val="002C4BF0"/>
    <w:rsid w:val="002C4CEB"/>
    <w:rsid w:val="002C55D6"/>
    <w:rsid w:val="002C5A7F"/>
    <w:rsid w:val="002C5DAD"/>
    <w:rsid w:val="002C64C0"/>
    <w:rsid w:val="002C6677"/>
    <w:rsid w:val="002C7B05"/>
    <w:rsid w:val="002D04CD"/>
    <w:rsid w:val="002D06F5"/>
    <w:rsid w:val="002D0B43"/>
    <w:rsid w:val="002D0F40"/>
    <w:rsid w:val="002D1C63"/>
    <w:rsid w:val="002D2E62"/>
    <w:rsid w:val="002D303F"/>
    <w:rsid w:val="002D3181"/>
    <w:rsid w:val="002D33DE"/>
    <w:rsid w:val="002D3552"/>
    <w:rsid w:val="002D38D0"/>
    <w:rsid w:val="002D426D"/>
    <w:rsid w:val="002D4759"/>
    <w:rsid w:val="002D4CA0"/>
    <w:rsid w:val="002D4D8D"/>
    <w:rsid w:val="002D4FF0"/>
    <w:rsid w:val="002D5002"/>
    <w:rsid w:val="002D5214"/>
    <w:rsid w:val="002D53E7"/>
    <w:rsid w:val="002D656D"/>
    <w:rsid w:val="002D669A"/>
    <w:rsid w:val="002D674B"/>
    <w:rsid w:val="002D697F"/>
    <w:rsid w:val="002D6E69"/>
    <w:rsid w:val="002D6FCD"/>
    <w:rsid w:val="002D723B"/>
    <w:rsid w:val="002D72DA"/>
    <w:rsid w:val="002D741E"/>
    <w:rsid w:val="002D79F8"/>
    <w:rsid w:val="002E02A4"/>
    <w:rsid w:val="002E1947"/>
    <w:rsid w:val="002E1CCD"/>
    <w:rsid w:val="002E279A"/>
    <w:rsid w:val="002E3943"/>
    <w:rsid w:val="002E3C0D"/>
    <w:rsid w:val="002E44CB"/>
    <w:rsid w:val="002E4CEF"/>
    <w:rsid w:val="002E5550"/>
    <w:rsid w:val="002E7405"/>
    <w:rsid w:val="002E756A"/>
    <w:rsid w:val="002E77A0"/>
    <w:rsid w:val="002E77CE"/>
    <w:rsid w:val="002E7DE1"/>
    <w:rsid w:val="002F051E"/>
    <w:rsid w:val="002F0894"/>
    <w:rsid w:val="002F1DF7"/>
    <w:rsid w:val="002F2491"/>
    <w:rsid w:val="002F2A1D"/>
    <w:rsid w:val="002F2E13"/>
    <w:rsid w:val="002F317A"/>
    <w:rsid w:val="002F322F"/>
    <w:rsid w:val="002F329B"/>
    <w:rsid w:val="002F3529"/>
    <w:rsid w:val="002F38FD"/>
    <w:rsid w:val="002F3C44"/>
    <w:rsid w:val="002F3E13"/>
    <w:rsid w:val="002F480C"/>
    <w:rsid w:val="002F5A07"/>
    <w:rsid w:val="002F64C1"/>
    <w:rsid w:val="002F66FE"/>
    <w:rsid w:val="002F6EE1"/>
    <w:rsid w:val="002F71D6"/>
    <w:rsid w:val="002F7705"/>
    <w:rsid w:val="00300BC4"/>
    <w:rsid w:val="003013C7"/>
    <w:rsid w:val="00301A08"/>
    <w:rsid w:val="003022C8"/>
    <w:rsid w:val="00303892"/>
    <w:rsid w:val="00304BEE"/>
    <w:rsid w:val="003052DC"/>
    <w:rsid w:val="00305896"/>
    <w:rsid w:val="00305B88"/>
    <w:rsid w:val="00307025"/>
    <w:rsid w:val="0030751E"/>
    <w:rsid w:val="00307EB4"/>
    <w:rsid w:val="00307ED8"/>
    <w:rsid w:val="00310248"/>
    <w:rsid w:val="00310C0F"/>
    <w:rsid w:val="00310F6E"/>
    <w:rsid w:val="00310F75"/>
    <w:rsid w:val="00310F8F"/>
    <w:rsid w:val="00311091"/>
    <w:rsid w:val="003118F7"/>
    <w:rsid w:val="003123A7"/>
    <w:rsid w:val="003124F7"/>
    <w:rsid w:val="00313102"/>
    <w:rsid w:val="003137A7"/>
    <w:rsid w:val="00313D12"/>
    <w:rsid w:val="00313E87"/>
    <w:rsid w:val="003145F8"/>
    <w:rsid w:val="00315E3A"/>
    <w:rsid w:val="00315FF4"/>
    <w:rsid w:val="00316BAA"/>
    <w:rsid w:val="00317848"/>
    <w:rsid w:val="00317EA8"/>
    <w:rsid w:val="003208C2"/>
    <w:rsid w:val="00320915"/>
    <w:rsid w:val="00321382"/>
    <w:rsid w:val="00322CA0"/>
    <w:rsid w:val="00323E52"/>
    <w:rsid w:val="00324F7B"/>
    <w:rsid w:val="00326159"/>
    <w:rsid w:val="00326334"/>
    <w:rsid w:val="00327113"/>
    <w:rsid w:val="0032739C"/>
    <w:rsid w:val="00327FED"/>
    <w:rsid w:val="003300FF"/>
    <w:rsid w:val="003313AD"/>
    <w:rsid w:val="00331EF0"/>
    <w:rsid w:val="00332300"/>
    <w:rsid w:val="0033231B"/>
    <w:rsid w:val="00332C34"/>
    <w:rsid w:val="00333F48"/>
    <w:rsid w:val="00334ADF"/>
    <w:rsid w:val="003358CA"/>
    <w:rsid w:val="003359F4"/>
    <w:rsid w:val="0033610F"/>
    <w:rsid w:val="00336E26"/>
    <w:rsid w:val="0033703E"/>
    <w:rsid w:val="0033721B"/>
    <w:rsid w:val="00337253"/>
    <w:rsid w:val="0033770E"/>
    <w:rsid w:val="00337D59"/>
    <w:rsid w:val="00340566"/>
    <w:rsid w:val="00340698"/>
    <w:rsid w:val="00340F1D"/>
    <w:rsid w:val="0034101D"/>
    <w:rsid w:val="0034113A"/>
    <w:rsid w:val="00341265"/>
    <w:rsid w:val="0034186D"/>
    <w:rsid w:val="00341D2C"/>
    <w:rsid w:val="00341DAD"/>
    <w:rsid w:val="00341E4B"/>
    <w:rsid w:val="003421A6"/>
    <w:rsid w:val="00342B42"/>
    <w:rsid w:val="00343277"/>
    <w:rsid w:val="003433AD"/>
    <w:rsid w:val="003434D1"/>
    <w:rsid w:val="00343563"/>
    <w:rsid w:val="0034372C"/>
    <w:rsid w:val="00343BDD"/>
    <w:rsid w:val="00344476"/>
    <w:rsid w:val="0034580F"/>
    <w:rsid w:val="00345A97"/>
    <w:rsid w:val="00345CD1"/>
    <w:rsid w:val="00347444"/>
    <w:rsid w:val="00347671"/>
    <w:rsid w:val="003508AD"/>
    <w:rsid w:val="00350B40"/>
    <w:rsid w:val="00350DB1"/>
    <w:rsid w:val="00351C86"/>
    <w:rsid w:val="00353D92"/>
    <w:rsid w:val="00354B66"/>
    <w:rsid w:val="003555B9"/>
    <w:rsid w:val="00355C77"/>
    <w:rsid w:val="00356488"/>
    <w:rsid w:val="00356F97"/>
    <w:rsid w:val="0035780C"/>
    <w:rsid w:val="00360395"/>
    <w:rsid w:val="003605E5"/>
    <w:rsid w:val="003606C1"/>
    <w:rsid w:val="00360C49"/>
    <w:rsid w:val="0036119B"/>
    <w:rsid w:val="0036164B"/>
    <w:rsid w:val="00362018"/>
    <w:rsid w:val="00362883"/>
    <w:rsid w:val="00362B8F"/>
    <w:rsid w:val="00363161"/>
    <w:rsid w:val="00363D4F"/>
    <w:rsid w:val="00364263"/>
    <w:rsid w:val="003645E7"/>
    <w:rsid w:val="00364D00"/>
    <w:rsid w:val="00364F59"/>
    <w:rsid w:val="0036519B"/>
    <w:rsid w:val="003660A8"/>
    <w:rsid w:val="00366175"/>
    <w:rsid w:val="003668A7"/>
    <w:rsid w:val="00366E23"/>
    <w:rsid w:val="00367050"/>
    <w:rsid w:val="00367E91"/>
    <w:rsid w:val="00370260"/>
    <w:rsid w:val="003706AE"/>
    <w:rsid w:val="00370877"/>
    <w:rsid w:val="003712CF"/>
    <w:rsid w:val="003713C0"/>
    <w:rsid w:val="003715C8"/>
    <w:rsid w:val="003716E8"/>
    <w:rsid w:val="0037192F"/>
    <w:rsid w:val="0037216A"/>
    <w:rsid w:val="00372847"/>
    <w:rsid w:val="003729B2"/>
    <w:rsid w:val="0037377A"/>
    <w:rsid w:val="00374743"/>
    <w:rsid w:val="0037484D"/>
    <w:rsid w:val="00374932"/>
    <w:rsid w:val="00374FB5"/>
    <w:rsid w:val="00375170"/>
    <w:rsid w:val="0037532F"/>
    <w:rsid w:val="0037668B"/>
    <w:rsid w:val="00376B38"/>
    <w:rsid w:val="00376F0C"/>
    <w:rsid w:val="003774A6"/>
    <w:rsid w:val="00377BBA"/>
    <w:rsid w:val="0038054A"/>
    <w:rsid w:val="003807FD"/>
    <w:rsid w:val="003808C7"/>
    <w:rsid w:val="003809F9"/>
    <w:rsid w:val="003816C1"/>
    <w:rsid w:val="00382A47"/>
    <w:rsid w:val="00382D7C"/>
    <w:rsid w:val="00383BE3"/>
    <w:rsid w:val="00384098"/>
    <w:rsid w:val="003845D1"/>
    <w:rsid w:val="00384782"/>
    <w:rsid w:val="0038479E"/>
    <w:rsid w:val="003848A9"/>
    <w:rsid w:val="0038556A"/>
    <w:rsid w:val="00385F1C"/>
    <w:rsid w:val="0038632A"/>
    <w:rsid w:val="00386583"/>
    <w:rsid w:val="00386CF5"/>
    <w:rsid w:val="00386E55"/>
    <w:rsid w:val="00387EA3"/>
    <w:rsid w:val="00387FA1"/>
    <w:rsid w:val="003907E8"/>
    <w:rsid w:val="00390E54"/>
    <w:rsid w:val="00391310"/>
    <w:rsid w:val="003918FF"/>
    <w:rsid w:val="003919A6"/>
    <w:rsid w:val="00391A2F"/>
    <w:rsid w:val="003930B1"/>
    <w:rsid w:val="0039346D"/>
    <w:rsid w:val="003935B5"/>
    <w:rsid w:val="00393736"/>
    <w:rsid w:val="003947AE"/>
    <w:rsid w:val="00394AA2"/>
    <w:rsid w:val="00395272"/>
    <w:rsid w:val="0039544F"/>
    <w:rsid w:val="0039564C"/>
    <w:rsid w:val="0039580F"/>
    <w:rsid w:val="00395C29"/>
    <w:rsid w:val="003978F7"/>
    <w:rsid w:val="00397A1D"/>
    <w:rsid w:val="003A0100"/>
    <w:rsid w:val="003A1220"/>
    <w:rsid w:val="003A1D01"/>
    <w:rsid w:val="003A1F7C"/>
    <w:rsid w:val="003A2623"/>
    <w:rsid w:val="003A285E"/>
    <w:rsid w:val="003A2B5B"/>
    <w:rsid w:val="003A2C96"/>
    <w:rsid w:val="003A338F"/>
    <w:rsid w:val="003A34C9"/>
    <w:rsid w:val="003A380B"/>
    <w:rsid w:val="003A3BAF"/>
    <w:rsid w:val="003A41A4"/>
    <w:rsid w:val="003A474B"/>
    <w:rsid w:val="003A4A65"/>
    <w:rsid w:val="003A518B"/>
    <w:rsid w:val="003A5864"/>
    <w:rsid w:val="003A593B"/>
    <w:rsid w:val="003A6EEE"/>
    <w:rsid w:val="003A70E8"/>
    <w:rsid w:val="003A72F4"/>
    <w:rsid w:val="003A7A11"/>
    <w:rsid w:val="003A7D4C"/>
    <w:rsid w:val="003B01CA"/>
    <w:rsid w:val="003B1B2B"/>
    <w:rsid w:val="003B2671"/>
    <w:rsid w:val="003B26AB"/>
    <w:rsid w:val="003B28C4"/>
    <w:rsid w:val="003B2D43"/>
    <w:rsid w:val="003B3041"/>
    <w:rsid w:val="003B37AE"/>
    <w:rsid w:val="003B4659"/>
    <w:rsid w:val="003B4725"/>
    <w:rsid w:val="003B4989"/>
    <w:rsid w:val="003B4F40"/>
    <w:rsid w:val="003B5BBC"/>
    <w:rsid w:val="003B5FA8"/>
    <w:rsid w:val="003B6011"/>
    <w:rsid w:val="003B6677"/>
    <w:rsid w:val="003B675A"/>
    <w:rsid w:val="003B694C"/>
    <w:rsid w:val="003B6CAE"/>
    <w:rsid w:val="003B6D5F"/>
    <w:rsid w:val="003B79AC"/>
    <w:rsid w:val="003B7E38"/>
    <w:rsid w:val="003C12A4"/>
    <w:rsid w:val="003C1381"/>
    <w:rsid w:val="003C13CE"/>
    <w:rsid w:val="003C13F6"/>
    <w:rsid w:val="003C1575"/>
    <w:rsid w:val="003C1D0C"/>
    <w:rsid w:val="003C2D7B"/>
    <w:rsid w:val="003C2F8D"/>
    <w:rsid w:val="003C33C2"/>
    <w:rsid w:val="003C33D2"/>
    <w:rsid w:val="003C39CD"/>
    <w:rsid w:val="003C41A4"/>
    <w:rsid w:val="003C4573"/>
    <w:rsid w:val="003C4FB4"/>
    <w:rsid w:val="003C6576"/>
    <w:rsid w:val="003C6BAC"/>
    <w:rsid w:val="003C713C"/>
    <w:rsid w:val="003C7A93"/>
    <w:rsid w:val="003D0086"/>
    <w:rsid w:val="003D0337"/>
    <w:rsid w:val="003D04A9"/>
    <w:rsid w:val="003D0561"/>
    <w:rsid w:val="003D057C"/>
    <w:rsid w:val="003D075E"/>
    <w:rsid w:val="003D084D"/>
    <w:rsid w:val="003D091B"/>
    <w:rsid w:val="003D0FE7"/>
    <w:rsid w:val="003D2C2A"/>
    <w:rsid w:val="003D3651"/>
    <w:rsid w:val="003D369B"/>
    <w:rsid w:val="003D37E2"/>
    <w:rsid w:val="003D459C"/>
    <w:rsid w:val="003D4A39"/>
    <w:rsid w:val="003D4C5F"/>
    <w:rsid w:val="003D5188"/>
    <w:rsid w:val="003D5360"/>
    <w:rsid w:val="003D5998"/>
    <w:rsid w:val="003D5B03"/>
    <w:rsid w:val="003D5EDE"/>
    <w:rsid w:val="003D6792"/>
    <w:rsid w:val="003D6880"/>
    <w:rsid w:val="003D68E0"/>
    <w:rsid w:val="003D6D3A"/>
    <w:rsid w:val="003D6D9B"/>
    <w:rsid w:val="003D6DBA"/>
    <w:rsid w:val="003D76C9"/>
    <w:rsid w:val="003D77B5"/>
    <w:rsid w:val="003D7A9C"/>
    <w:rsid w:val="003D7E18"/>
    <w:rsid w:val="003D7F76"/>
    <w:rsid w:val="003E00A9"/>
    <w:rsid w:val="003E0430"/>
    <w:rsid w:val="003E0450"/>
    <w:rsid w:val="003E0516"/>
    <w:rsid w:val="003E0665"/>
    <w:rsid w:val="003E0AE2"/>
    <w:rsid w:val="003E0EB7"/>
    <w:rsid w:val="003E16B8"/>
    <w:rsid w:val="003E1DB6"/>
    <w:rsid w:val="003E217C"/>
    <w:rsid w:val="003E2221"/>
    <w:rsid w:val="003E307D"/>
    <w:rsid w:val="003E3931"/>
    <w:rsid w:val="003E394E"/>
    <w:rsid w:val="003E3D7F"/>
    <w:rsid w:val="003E3E9A"/>
    <w:rsid w:val="003E44A3"/>
    <w:rsid w:val="003E4755"/>
    <w:rsid w:val="003E4E6C"/>
    <w:rsid w:val="003E56E7"/>
    <w:rsid w:val="003E583E"/>
    <w:rsid w:val="003E5A39"/>
    <w:rsid w:val="003E5DBE"/>
    <w:rsid w:val="003E607C"/>
    <w:rsid w:val="003E6089"/>
    <w:rsid w:val="003E63F3"/>
    <w:rsid w:val="003E65A8"/>
    <w:rsid w:val="003E69A4"/>
    <w:rsid w:val="003E6F2C"/>
    <w:rsid w:val="003E7C3D"/>
    <w:rsid w:val="003F0AC7"/>
    <w:rsid w:val="003F15AD"/>
    <w:rsid w:val="003F15C8"/>
    <w:rsid w:val="003F26CB"/>
    <w:rsid w:val="003F356D"/>
    <w:rsid w:val="003F3D0C"/>
    <w:rsid w:val="003F4344"/>
    <w:rsid w:val="003F461F"/>
    <w:rsid w:val="003F46AE"/>
    <w:rsid w:val="003F4AB4"/>
    <w:rsid w:val="003F4C20"/>
    <w:rsid w:val="003F4FDD"/>
    <w:rsid w:val="003F5400"/>
    <w:rsid w:val="003F588F"/>
    <w:rsid w:val="003F620D"/>
    <w:rsid w:val="003F6409"/>
    <w:rsid w:val="003F659A"/>
    <w:rsid w:val="003F661B"/>
    <w:rsid w:val="003F69C9"/>
    <w:rsid w:val="003F6F9D"/>
    <w:rsid w:val="003F7051"/>
    <w:rsid w:val="003F7E3C"/>
    <w:rsid w:val="0040031E"/>
    <w:rsid w:val="0040096B"/>
    <w:rsid w:val="00400BDE"/>
    <w:rsid w:val="00400D9E"/>
    <w:rsid w:val="00400DEF"/>
    <w:rsid w:val="00402057"/>
    <w:rsid w:val="004025C6"/>
    <w:rsid w:val="00402680"/>
    <w:rsid w:val="004027CB"/>
    <w:rsid w:val="00402BEE"/>
    <w:rsid w:val="00402CA6"/>
    <w:rsid w:val="004043A6"/>
    <w:rsid w:val="0040497A"/>
    <w:rsid w:val="004051E5"/>
    <w:rsid w:val="004052C6"/>
    <w:rsid w:val="00405EBA"/>
    <w:rsid w:val="00406533"/>
    <w:rsid w:val="0040679D"/>
    <w:rsid w:val="0040681F"/>
    <w:rsid w:val="00406A77"/>
    <w:rsid w:val="00406B3C"/>
    <w:rsid w:val="00406C7B"/>
    <w:rsid w:val="004070C5"/>
    <w:rsid w:val="00407275"/>
    <w:rsid w:val="00407B24"/>
    <w:rsid w:val="00410124"/>
    <w:rsid w:val="00410A91"/>
    <w:rsid w:val="00411A39"/>
    <w:rsid w:val="00413632"/>
    <w:rsid w:val="00413992"/>
    <w:rsid w:val="004139E1"/>
    <w:rsid w:val="004145C7"/>
    <w:rsid w:val="00414844"/>
    <w:rsid w:val="00414897"/>
    <w:rsid w:val="00414944"/>
    <w:rsid w:val="00415140"/>
    <w:rsid w:val="00415716"/>
    <w:rsid w:val="004159BF"/>
    <w:rsid w:val="0041602B"/>
    <w:rsid w:val="004174B2"/>
    <w:rsid w:val="00417725"/>
    <w:rsid w:val="004177E2"/>
    <w:rsid w:val="00417E9F"/>
    <w:rsid w:val="0042005A"/>
    <w:rsid w:val="00420245"/>
    <w:rsid w:val="00420336"/>
    <w:rsid w:val="0042042C"/>
    <w:rsid w:val="00420833"/>
    <w:rsid w:val="00420A56"/>
    <w:rsid w:val="00420EC1"/>
    <w:rsid w:val="0042169D"/>
    <w:rsid w:val="004220B3"/>
    <w:rsid w:val="00422386"/>
    <w:rsid w:val="004226A6"/>
    <w:rsid w:val="0042278F"/>
    <w:rsid w:val="00422B6A"/>
    <w:rsid w:val="00423727"/>
    <w:rsid w:val="00423BE2"/>
    <w:rsid w:val="0042459A"/>
    <w:rsid w:val="00424EF3"/>
    <w:rsid w:val="00424F80"/>
    <w:rsid w:val="0042506B"/>
    <w:rsid w:val="0042529F"/>
    <w:rsid w:val="004252CE"/>
    <w:rsid w:val="00425BBB"/>
    <w:rsid w:val="00425C3B"/>
    <w:rsid w:val="00425DCE"/>
    <w:rsid w:val="00426292"/>
    <w:rsid w:val="00426402"/>
    <w:rsid w:val="00426645"/>
    <w:rsid w:val="00427075"/>
    <w:rsid w:val="00427603"/>
    <w:rsid w:val="00427A0A"/>
    <w:rsid w:val="0043186B"/>
    <w:rsid w:val="00431DEE"/>
    <w:rsid w:val="0043213A"/>
    <w:rsid w:val="0043353C"/>
    <w:rsid w:val="00433989"/>
    <w:rsid w:val="00433E8A"/>
    <w:rsid w:val="004340DC"/>
    <w:rsid w:val="004346C2"/>
    <w:rsid w:val="00434802"/>
    <w:rsid w:val="00434A49"/>
    <w:rsid w:val="0043521E"/>
    <w:rsid w:val="00435736"/>
    <w:rsid w:val="0043651C"/>
    <w:rsid w:val="00436A5F"/>
    <w:rsid w:val="00436C82"/>
    <w:rsid w:val="004374C7"/>
    <w:rsid w:val="00437754"/>
    <w:rsid w:val="0044022E"/>
    <w:rsid w:val="00440EE1"/>
    <w:rsid w:val="00441651"/>
    <w:rsid w:val="00441B11"/>
    <w:rsid w:val="00442609"/>
    <w:rsid w:val="00443518"/>
    <w:rsid w:val="004435A2"/>
    <w:rsid w:val="00443FCA"/>
    <w:rsid w:val="004441A6"/>
    <w:rsid w:val="0044426E"/>
    <w:rsid w:val="00444581"/>
    <w:rsid w:val="00444FD3"/>
    <w:rsid w:val="00445851"/>
    <w:rsid w:val="00445EAA"/>
    <w:rsid w:val="004468BA"/>
    <w:rsid w:val="0044724D"/>
    <w:rsid w:val="00447AD0"/>
    <w:rsid w:val="00447F2C"/>
    <w:rsid w:val="00447F81"/>
    <w:rsid w:val="004505B4"/>
    <w:rsid w:val="00450B01"/>
    <w:rsid w:val="004512D2"/>
    <w:rsid w:val="0045186D"/>
    <w:rsid w:val="00451B13"/>
    <w:rsid w:val="0045212E"/>
    <w:rsid w:val="0045228F"/>
    <w:rsid w:val="00452A9B"/>
    <w:rsid w:val="004532E4"/>
    <w:rsid w:val="004536CE"/>
    <w:rsid w:val="004548BA"/>
    <w:rsid w:val="00454A85"/>
    <w:rsid w:val="00454D8B"/>
    <w:rsid w:val="00454E5A"/>
    <w:rsid w:val="00454E96"/>
    <w:rsid w:val="00454FEE"/>
    <w:rsid w:val="0045549D"/>
    <w:rsid w:val="004564A7"/>
    <w:rsid w:val="00456677"/>
    <w:rsid w:val="00456DC7"/>
    <w:rsid w:val="004576A7"/>
    <w:rsid w:val="00457885"/>
    <w:rsid w:val="00457C6E"/>
    <w:rsid w:val="00457EA0"/>
    <w:rsid w:val="00460122"/>
    <w:rsid w:val="00460999"/>
    <w:rsid w:val="0046104E"/>
    <w:rsid w:val="00461D54"/>
    <w:rsid w:val="00462235"/>
    <w:rsid w:val="00462D60"/>
    <w:rsid w:val="00462EA5"/>
    <w:rsid w:val="004638DC"/>
    <w:rsid w:val="0046394F"/>
    <w:rsid w:val="00463A6C"/>
    <w:rsid w:val="00463EEE"/>
    <w:rsid w:val="004647D5"/>
    <w:rsid w:val="004649AC"/>
    <w:rsid w:val="00464D8A"/>
    <w:rsid w:val="0046539E"/>
    <w:rsid w:val="00465636"/>
    <w:rsid w:val="00465800"/>
    <w:rsid w:val="00465926"/>
    <w:rsid w:val="00465DE1"/>
    <w:rsid w:val="0046763E"/>
    <w:rsid w:val="00470416"/>
    <w:rsid w:val="004706BA"/>
    <w:rsid w:val="00470C77"/>
    <w:rsid w:val="00471DA6"/>
    <w:rsid w:val="004720BC"/>
    <w:rsid w:val="00472242"/>
    <w:rsid w:val="0047247D"/>
    <w:rsid w:val="004728CA"/>
    <w:rsid w:val="00472E91"/>
    <w:rsid w:val="0047354A"/>
    <w:rsid w:val="00473971"/>
    <w:rsid w:val="00473F32"/>
    <w:rsid w:val="00473FF4"/>
    <w:rsid w:val="00474351"/>
    <w:rsid w:val="0047454D"/>
    <w:rsid w:val="00474658"/>
    <w:rsid w:val="004747C2"/>
    <w:rsid w:val="00474A0F"/>
    <w:rsid w:val="004751DD"/>
    <w:rsid w:val="004758A4"/>
    <w:rsid w:val="004758B2"/>
    <w:rsid w:val="00475B99"/>
    <w:rsid w:val="00476273"/>
    <w:rsid w:val="004765AB"/>
    <w:rsid w:val="00476857"/>
    <w:rsid w:val="00476A39"/>
    <w:rsid w:val="00476EC4"/>
    <w:rsid w:val="00477509"/>
    <w:rsid w:val="00477F6D"/>
    <w:rsid w:val="00480254"/>
    <w:rsid w:val="00480BED"/>
    <w:rsid w:val="00480E13"/>
    <w:rsid w:val="004819A6"/>
    <w:rsid w:val="00481DE7"/>
    <w:rsid w:val="00482C6D"/>
    <w:rsid w:val="00483613"/>
    <w:rsid w:val="00483888"/>
    <w:rsid w:val="00484549"/>
    <w:rsid w:val="004847D8"/>
    <w:rsid w:val="004850F3"/>
    <w:rsid w:val="0048586A"/>
    <w:rsid w:val="0048596B"/>
    <w:rsid w:val="0048623B"/>
    <w:rsid w:val="004866D3"/>
    <w:rsid w:val="00487338"/>
    <w:rsid w:val="00487881"/>
    <w:rsid w:val="004878F3"/>
    <w:rsid w:val="004909D4"/>
    <w:rsid w:val="00490FEB"/>
    <w:rsid w:val="00491404"/>
    <w:rsid w:val="00491B8B"/>
    <w:rsid w:val="00491D88"/>
    <w:rsid w:val="00491F89"/>
    <w:rsid w:val="0049207E"/>
    <w:rsid w:val="00493FC7"/>
    <w:rsid w:val="004959C2"/>
    <w:rsid w:val="00495C41"/>
    <w:rsid w:val="00495D59"/>
    <w:rsid w:val="0049620F"/>
    <w:rsid w:val="0049622C"/>
    <w:rsid w:val="00496A1C"/>
    <w:rsid w:val="00496D20"/>
    <w:rsid w:val="00496DD0"/>
    <w:rsid w:val="00497202"/>
    <w:rsid w:val="004975FF"/>
    <w:rsid w:val="00497732"/>
    <w:rsid w:val="004A055F"/>
    <w:rsid w:val="004A1B2D"/>
    <w:rsid w:val="004A2305"/>
    <w:rsid w:val="004A266D"/>
    <w:rsid w:val="004A3690"/>
    <w:rsid w:val="004A46DF"/>
    <w:rsid w:val="004A4986"/>
    <w:rsid w:val="004A4D5F"/>
    <w:rsid w:val="004A4D91"/>
    <w:rsid w:val="004A5253"/>
    <w:rsid w:val="004A5B24"/>
    <w:rsid w:val="004A5CD2"/>
    <w:rsid w:val="004A6AB5"/>
    <w:rsid w:val="004B00A8"/>
    <w:rsid w:val="004B03B1"/>
    <w:rsid w:val="004B0772"/>
    <w:rsid w:val="004B08BE"/>
    <w:rsid w:val="004B0B00"/>
    <w:rsid w:val="004B14FA"/>
    <w:rsid w:val="004B1669"/>
    <w:rsid w:val="004B2B18"/>
    <w:rsid w:val="004B2BA8"/>
    <w:rsid w:val="004B2D3D"/>
    <w:rsid w:val="004B3827"/>
    <w:rsid w:val="004B3E8F"/>
    <w:rsid w:val="004B452E"/>
    <w:rsid w:val="004B4EF8"/>
    <w:rsid w:val="004B5226"/>
    <w:rsid w:val="004B5266"/>
    <w:rsid w:val="004B568C"/>
    <w:rsid w:val="004B59FC"/>
    <w:rsid w:val="004B5B08"/>
    <w:rsid w:val="004B6957"/>
    <w:rsid w:val="004B7447"/>
    <w:rsid w:val="004B785D"/>
    <w:rsid w:val="004B7932"/>
    <w:rsid w:val="004C02D7"/>
    <w:rsid w:val="004C03C6"/>
    <w:rsid w:val="004C0691"/>
    <w:rsid w:val="004C0A7A"/>
    <w:rsid w:val="004C124B"/>
    <w:rsid w:val="004C1718"/>
    <w:rsid w:val="004C2D6E"/>
    <w:rsid w:val="004C2DDB"/>
    <w:rsid w:val="004C34AD"/>
    <w:rsid w:val="004C36FC"/>
    <w:rsid w:val="004C3E31"/>
    <w:rsid w:val="004C3F94"/>
    <w:rsid w:val="004C424B"/>
    <w:rsid w:val="004C4BB3"/>
    <w:rsid w:val="004C5757"/>
    <w:rsid w:val="004C587E"/>
    <w:rsid w:val="004C5E83"/>
    <w:rsid w:val="004C619A"/>
    <w:rsid w:val="004C78E2"/>
    <w:rsid w:val="004C797D"/>
    <w:rsid w:val="004D0C7B"/>
    <w:rsid w:val="004D0DDA"/>
    <w:rsid w:val="004D12B9"/>
    <w:rsid w:val="004D1A34"/>
    <w:rsid w:val="004D1FFD"/>
    <w:rsid w:val="004D27DC"/>
    <w:rsid w:val="004D2F11"/>
    <w:rsid w:val="004D3694"/>
    <w:rsid w:val="004D380F"/>
    <w:rsid w:val="004D3A00"/>
    <w:rsid w:val="004D4CC2"/>
    <w:rsid w:val="004D517B"/>
    <w:rsid w:val="004D53A2"/>
    <w:rsid w:val="004D5AB9"/>
    <w:rsid w:val="004D5FC6"/>
    <w:rsid w:val="004D764A"/>
    <w:rsid w:val="004D7B8F"/>
    <w:rsid w:val="004D7B9E"/>
    <w:rsid w:val="004D7FF9"/>
    <w:rsid w:val="004E0221"/>
    <w:rsid w:val="004E051F"/>
    <w:rsid w:val="004E0903"/>
    <w:rsid w:val="004E149D"/>
    <w:rsid w:val="004E15E1"/>
    <w:rsid w:val="004E237D"/>
    <w:rsid w:val="004E275D"/>
    <w:rsid w:val="004E2A83"/>
    <w:rsid w:val="004E2CB4"/>
    <w:rsid w:val="004E322D"/>
    <w:rsid w:val="004E3838"/>
    <w:rsid w:val="004E3B08"/>
    <w:rsid w:val="004E4EDC"/>
    <w:rsid w:val="004E54D1"/>
    <w:rsid w:val="004E563B"/>
    <w:rsid w:val="004E5AF2"/>
    <w:rsid w:val="004E6D8C"/>
    <w:rsid w:val="004E7065"/>
    <w:rsid w:val="004E74AB"/>
    <w:rsid w:val="004E79D3"/>
    <w:rsid w:val="004E79DC"/>
    <w:rsid w:val="004F07C4"/>
    <w:rsid w:val="004F1512"/>
    <w:rsid w:val="004F153B"/>
    <w:rsid w:val="004F179B"/>
    <w:rsid w:val="004F1822"/>
    <w:rsid w:val="004F1902"/>
    <w:rsid w:val="004F2447"/>
    <w:rsid w:val="004F25E7"/>
    <w:rsid w:val="004F27DB"/>
    <w:rsid w:val="004F298C"/>
    <w:rsid w:val="004F2AA2"/>
    <w:rsid w:val="004F2CF2"/>
    <w:rsid w:val="004F3535"/>
    <w:rsid w:val="004F48C5"/>
    <w:rsid w:val="004F4F30"/>
    <w:rsid w:val="004F5269"/>
    <w:rsid w:val="004F557E"/>
    <w:rsid w:val="004F5592"/>
    <w:rsid w:val="004F5D0A"/>
    <w:rsid w:val="004F6071"/>
    <w:rsid w:val="004F733F"/>
    <w:rsid w:val="00501196"/>
    <w:rsid w:val="00501B3D"/>
    <w:rsid w:val="00501F2F"/>
    <w:rsid w:val="005020C9"/>
    <w:rsid w:val="0050222D"/>
    <w:rsid w:val="0050289E"/>
    <w:rsid w:val="00502A2B"/>
    <w:rsid w:val="00502C00"/>
    <w:rsid w:val="0050304A"/>
    <w:rsid w:val="00503339"/>
    <w:rsid w:val="005034B6"/>
    <w:rsid w:val="00503BBC"/>
    <w:rsid w:val="005044CD"/>
    <w:rsid w:val="00504A47"/>
    <w:rsid w:val="00504C97"/>
    <w:rsid w:val="00504EEE"/>
    <w:rsid w:val="00505E34"/>
    <w:rsid w:val="00506339"/>
    <w:rsid w:val="005065C0"/>
    <w:rsid w:val="00507B2E"/>
    <w:rsid w:val="00507F46"/>
    <w:rsid w:val="0051027B"/>
    <w:rsid w:val="00510C83"/>
    <w:rsid w:val="00510EB9"/>
    <w:rsid w:val="00511271"/>
    <w:rsid w:val="005117DD"/>
    <w:rsid w:val="00511916"/>
    <w:rsid w:val="00511D28"/>
    <w:rsid w:val="005125B6"/>
    <w:rsid w:val="005125D9"/>
    <w:rsid w:val="00512D21"/>
    <w:rsid w:val="00513A06"/>
    <w:rsid w:val="00513C26"/>
    <w:rsid w:val="00513E01"/>
    <w:rsid w:val="0051417A"/>
    <w:rsid w:val="005141CA"/>
    <w:rsid w:val="005148A6"/>
    <w:rsid w:val="00515817"/>
    <w:rsid w:val="005159C2"/>
    <w:rsid w:val="00515AF2"/>
    <w:rsid w:val="00515F6B"/>
    <w:rsid w:val="00516360"/>
    <w:rsid w:val="00516607"/>
    <w:rsid w:val="005166BD"/>
    <w:rsid w:val="0051677F"/>
    <w:rsid w:val="00517BFD"/>
    <w:rsid w:val="00517F13"/>
    <w:rsid w:val="005204D8"/>
    <w:rsid w:val="00520DBE"/>
    <w:rsid w:val="00520F3B"/>
    <w:rsid w:val="0052107D"/>
    <w:rsid w:val="00521518"/>
    <w:rsid w:val="005222C3"/>
    <w:rsid w:val="0052261F"/>
    <w:rsid w:val="00522E92"/>
    <w:rsid w:val="00522FF1"/>
    <w:rsid w:val="00523130"/>
    <w:rsid w:val="00523E66"/>
    <w:rsid w:val="005244C5"/>
    <w:rsid w:val="00524545"/>
    <w:rsid w:val="00524614"/>
    <w:rsid w:val="00524872"/>
    <w:rsid w:val="00525312"/>
    <w:rsid w:val="0052553D"/>
    <w:rsid w:val="0052561C"/>
    <w:rsid w:val="005256D3"/>
    <w:rsid w:val="0052582E"/>
    <w:rsid w:val="00525977"/>
    <w:rsid w:val="00525DF4"/>
    <w:rsid w:val="0052687F"/>
    <w:rsid w:val="00526B3B"/>
    <w:rsid w:val="0053017C"/>
    <w:rsid w:val="005302F6"/>
    <w:rsid w:val="00530438"/>
    <w:rsid w:val="0053093F"/>
    <w:rsid w:val="00530E52"/>
    <w:rsid w:val="00531A54"/>
    <w:rsid w:val="00531BB2"/>
    <w:rsid w:val="00531CE5"/>
    <w:rsid w:val="00532073"/>
    <w:rsid w:val="00532318"/>
    <w:rsid w:val="00532D7C"/>
    <w:rsid w:val="00533428"/>
    <w:rsid w:val="00533509"/>
    <w:rsid w:val="005336DA"/>
    <w:rsid w:val="0053430B"/>
    <w:rsid w:val="00534D06"/>
    <w:rsid w:val="00535691"/>
    <w:rsid w:val="00535BD6"/>
    <w:rsid w:val="00535CE7"/>
    <w:rsid w:val="00535F4C"/>
    <w:rsid w:val="0053677A"/>
    <w:rsid w:val="005375D5"/>
    <w:rsid w:val="005378A2"/>
    <w:rsid w:val="00537E8B"/>
    <w:rsid w:val="00540591"/>
    <w:rsid w:val="00540813"/>
    <w:rsid w:val="0054108B"/>
    <w:rsid w:val="00541307"/>
    <w:rsid w:val="005428A4"/>
    <w:rsid w:val="00542DA2"/>
    <w:rsid w:val="00542E80"/>
    <w:rsid w:val="00543C11"/>
    <w:rsid w:val="0054478D"/>
    <w:rsid w:val="00544796"/>
    <w:rsid w:val="0054506E"/>
    <w:rsid w:val="0054549A"/>
    <w:rsid w:val="00545DAC"/>
    <w:rsid w:val="00546068"/>
    <w:rsid w:val="0054657A"/>
    <w:rsid w:val="00546778"/>
    <w:rsid w:val="00546AA0"/>
    <w:rsid w:val="00550306"/>
    <w:rsid w:val="00550599"/>
    <w:rsid w:val="00550966"/>
    <w:rsid w:val="00550C22"/>
    <w:rsid w:val="00550E34"/>
    <w:rsid w:val="005519F3"/>
    <w:rsid w:val="00551F9A"/>
    <w:rsid w:val="00552177"/>
    <w:rsid w:val="005523DB"/>
    <w:rsid w:val="00552BFA"/>
    <w:rsid w:val="0055323F"/>
    <w:rsid w:val="005533E9"/>
    <w:rsid w:val="005535A8"/>
    <w:rsid w:val="005535AB"/>
    <w:rsid w:val="00553754"/>
    <w:rsid w:val="00553D71"/>
    <w:rsid w:val="005542C5"/>
    <w:rsid w:val="00554731"/>
    <w:rsid w:val="00554A90"/>
    <w:rsid w:val="00554C16"/>
    <w:rsid w:val="00554C77"/>
    <w:rsid w:val="0055551D"/>
    <w:rsid w:val="00555627"/>
    <w:rsid w:val="00555840"/>
    <w:rsid w:val="00555D35"/>
    <w:rsid w:val="00556428"/>
    <w:rsid w:val="00557072"/>
    <w:rsid w:val="005573C8"/>
    <w:rsid w:val="00557988"/>
    <w:rsid w:val="005579F8"/>
    <w:rsid w:val="00560582"/>
    <w:rsid w:val="00560728"/>
    <w:rsid w:val="00560751"/>
    <w:rsid w:val="00560790"/>
    <w:rsid w:val="00560B30"/>
    <w:rsid w:val="00560DBF"/>
    <w:rsid w:val="00560FAB"/>
    <w:rsid w:val="00560FBE"/>
    <w:rsid w:val="00561125"/>
    <w:rsid w:val="00561236"/>
    <w:rsid w:val="005626C7"/>
    <w:rsid w:val="005626CB"/>
    <w:rsid w:val="005628B8"/>
    <w:rsid w:val="00562F9C"/>
    <w:rsid w:val="005630A2"/>
    <w:rsid w:val="00563D71"/>
    <w:rsid w:val="005640C5"/>
    <w:rsid w:val="005640E9"/>
    <w:rsid w:val="005641AC"/>
    <w:rsid w:val="00564749"/>
    <w:rsid w:val="0056497D"/>
    <w:rsid w:val="00565769"/>
    <w:rsid w:val="0056613A"/>
    <w:rsid w:val="005668DA"/>
    <w:rsid w:val="00567942"/>
    <w:rsid w:val="00567ADC"/>
    <w:rsid w:val="00567F2E"/>
    <w:rsid w:val="00570779"/>
    <w:rsid w:val="00570981"/>
    <w:rsid w:val="00570ADD"/>
    <w:rsid w:val="00572046"/>
    <w:rsid w:val="0057235B"/>
    <w:rsid w:val="0057277A"/>
    <w:rsid w:val="005731D2"/>
    <w:rsid w:val="0057323E"/>
    <w:rsid w:val="005735E9"/>
    <w:rsid w:val="0057383A"/>
    <w:rsid w:val="005738C0"/>
    <w:rsid w:val="005738C9"/>
    <w:rsid w:val="00573B62"/>
    <w:rsid w:val="00574227"/>
    <w:rsid w:val="0057479B"/>
    <w:rsid w:val="00574FF4"/>
    <w:rsid w:val="005750E1"/>
    <w:rsid w:val="0057545D"/>
    <w:rsid w:val="0057574E"/>
    <w:rsid w:val="00575FDE"/>
    <w:rsid w:val="00576029"/>
    <w:rsid w:val="00576115"/>
    <w:rsid w:val="00576666"/>
    <w:rsid w:val="00576855"/>
    <w:rsid w:val="0057719D"/>
    <w:rsid w:val="0057745D"/>
    <w:rsid w:val="00577C58"/>
    <w:rsid w:val="00577C8F"/>
    <w:rsid w:val="00580D0B"/>
    <w:rsid w:val="00580F74"/>
    <w:rsid w:val="005813CA"/>
    <w:rsid w:val="005818D4"/>
    <w:rsid w:val="00581C36"/>
    <w:rsid w:val="00581FFE"/>
    <w:rsid w:val="00582107"/>
    <w:rsid w:val="005824FC"/>
    <w:rsid w:val="00582EBA"/>
    <w:rsid w:val="00583D57"/>
    <w:rsid w:val="00583EA6"/>
    <w:rsid w:val="005844A6"/>
    <w:rsid w:val="0058453A"/>
    <w:rsid w:val="0058487F"/>
    <w:rsid w:val="005856D5"/>
    <w:rsid w:val="005857ED"/>
    <w:rsid w:val="00585A9F"/>
    <w:rsid w:val="00585D95"/>
    <w:rsid w:val="00585DCF"/>
    <w:rsid w:val="005863C7"/>
    <w:rsid w:val="00586DB8"/>
    <w:rsid w:val="00586DCD"/>
    <w:rsid w:val="0058748C"/>
    <w:rsid w:val="005877CE"/>
    <w:rsid w:val="005877E7"/>
    <w:rsid w:val="005878B1"/>
    <w:rsid w:val="00587CD1"/>
    <w:rsid w:val="00590043"/>
    <w:rsid w:val="00590A97"/>
    <w:rsid w:val="00590C59"/>
    <w:rsid w:val="00591454"/>
    <w:rsid w:val="005915C5"/>
    <w:rsid w:val="00591DBA"/>
    <w:rsid w:val="00591EA7"/>
    <w:rsid w:val="005923E7"/>
    <w:rsid w:val="00592FED"/>
    <w:rsid w:val="005932A9"/>
    <w:rsid w:val="0059372E"/>
    <w:rsid w:val="00593F63"/>
    <w:rsid w:val="00593FC7"/>
    <w:rsid w:val="00594821"/>
    <w:rsid w:val="00594DE6"/>
    <w:rsid w:val="005950D4"/>
    <w:rsid w:val="00595A4A"/>
    <w:rsid w:val="0059641B"/>
    <w:rsid w:val="005966E6"/>
    <w:rsid w:val="00596C31"/>
    <w:rsid w:val="00597B4B"/>
    <w:rsid w:val="00597D51"/>
    <w:rsid w:val="005A0534"/>
    <w:rsid w:val="005A0627"/>
    <w:rsid w:val="005A2399"/>
    <w:rsid w:val="005A2682"/>
    <w:rsid w:val="005A2A51"/>
    <w:rsid w:val="005A2C56"/>
    <w:rsid w:val="005A3909"/>
    <w:rsid w:val="005A4489"/>
    <w:rsid w:val="005A486D"/>
    <w:rsid w:val="005A488F"/>
    <w:rsid w:val="005A4A0B"/>
    <w:rsid w:val="005A4F79"/>
    <w:rsid w:val="005A5A11"/>
    <w:rsid w:val="005A6037"/>
    <w:rsid w:val="005A6685"/>
    <w:rsid w:val="005A66BD"/>
    <w:rsid w:val="005A66ED"/>
    <w:rsid w:val="005A70C1"/>
    <w:rsid w:val="005A77A2"/>
    <w:rsid w:val="005B05C7"/>
    <w:rsid w:val="005B18DA"/>
    <w:rsid w:val="005B222A"/>
    <w:rsid w:val="005B295A"/>
    <w:rsid w:val="005B2F76"/>
    <w:rsid w:val="005B3018"/>
    <w:rsid w:val="005B3101"/>
    <w:rsid w:val="005B4081"/>
    <w:rsid w:val="005B41DF"/>
    <w:rsid w:val="005B470A"/>
    <w:rsid w:val="005B5024"/>
    <w:rsid w:val="005B555D"/>
    <w:rsid w:val="005B62C8"/>
    <w:rsid w:val="005B6D7C"/>
    <w:rsid w:val="005B7AC9"/>
    <w:rsid w:val="005C0061"/>
    <w:rsid w:val="005C02F6"/>
    <w:rsid w:val="005C04A0"/>
    <w:rsid w:val="005C05B7"/>
    <w:rsid w:val="005C0772"/>
    <w:rsid w:val="005C0DF0"/>
    <w:rsid w:val="005C0F22"/>
    <w:rsid w:val="005C1A64"/>
    <w:rsid w:val="005C1F34"/>
    <w:rsid w:val="005C334D"/>
    <w:rsid w:val="005C33F8"/>
    <w:rsid w:val="005C3723"/>
    <w:rsid w:val="005C3D1F"/>
    <w:rsid w:val="005C4133"/>
    <w:rsid w:val="005C4223"/>
    <w:rsid w:val="005C468A"/>
    <w:rsid w:val="005C56FB"/>
    <w:rsid w:val="005C5C0A"/>
    <w:rsid w:val="005C6697"/>
    <w:rsid w:val="005C6AF2"/>
    <w:rsid w:val="005C6FFD"/>
    <w:rsid w:val="005C7086"/>
    <w:rsid w:val="005C73B7"/>
    <w:rsid w:val="005C78BF"/>
    <w:rsid w:val="005C7F36"/>
    <w:rsid w:val="005D08DA"/>
    <w:rsid w:val="005D09A0"/>
    <w:rsid w:val="005D13D9"/>
    <w:rsid w:val="005D17C2"/>
    <w:rsid w:val="005D1A2D"/>
    <w:rsid w:val="005D1F7D"/>
    <w:rsid w:val="005D22F7"/>
    <w:rsid w:val="005D2942"/>
    <w:rsid w:val="005D2E74"/>
    <w:rsid w:val="005D3DE0"/>
    <w:rsid w:val="005D4571"/>
    <w:rsid w:val="005D4664"/>
    <w:rsid w:val="005D48BB"/>
    <w:rsid w:val="005D4C12"/>
    <w:rsid w:val="005D5069"/>
    <w:rsid w:val="005D56FA"/>
    <w:rsid w:val="005D5FD4"/>
    <w:rsid w:val="005D67CD"/>
    <w:rsid w:val="005D6D8D"/>
    <w:rsid w:val="005D6E61"/>
    <w:rsid w:val="005D7BD1"/>
    <w:rsid w:val="005E026E"/>
    <w:rsid w:val="005E0371"/>
    <w:rsid w:val="005E0468"/>
    <w:rsid w:val="005E05A4"/>
    <w:rsid w:val="005E05E3"/>
    <w:rsid w:val="005E085A"/>
    <w:rsid w:val="005E0C2C"/>
    <w:rsid w:val="005E1DC9"/>
    <w:rsid w:val="005E23A6"/>
    <w:rsid w:val="005E258E"/>
    <w:rsid w:val="005E25B0"/>
    <w:rsid w:val="005E2656"/>
    <w:rsid w:val="005E2D31"/>
    <w:rsid w:val="005E2F42"/>
    <w:rsid w:val="005E2FD2"/>
    <w:rsid w:val="005E328C"/>
    <w:rsid w:val="005E3481"/>
    <w:rsid w:val="005E39A0"/>
    <w:rsid w:val="005E4083"/>
    <w:rsid w:val="005E46A2"/>
    <w:rsid w:val="005E4844"/>
    <w:rsid w:val="005E4997"/>
    <w:rsid w:val="005E4D00"/>
    <w:rsid w:val="005E551D"/>
    <w:rsid w:val="005E5E76"/>
    <w:rsid w:val="005E7638"/>
    <w:rsid w:val="005F04A8"/>
    <w:rsid w:val="005F0756"/>
    <w:rsid w:val="005F0992"/>
    <w:rsid w:val="005F09C7"/>
    <w:rsid w:val="005F0C7E"/>
    <w:rsid w:val="005F0F7B"/>
    <w:rsid w:val="005F1EA7"/>
    <w:rsid w:val="005F205A"/>
    <w:rsid w:val="005F21AA"/>
    <w:rsid w:val="005F236F"/>
    <w:rsid w:val="005F3661"/>
    <w:rsid w:val="005F4F1E"/>
    <w:rsid w:val="005F4F48"/>
    <w:rsid w:val="005F4F8F"/>
    <w:rsid w:val="005F6BA1"/>
    <w:rsid w:val="005F778A"/>
    <w:rsid w:val="005F7D03"/>
    <w:rsid w:val="006000C7"/>
    <w:rsid w:val="006001FD"/>
    <w:rsid w:val="006003FF"/>
    <w:rsid w:val="00600DEB"/>
    <w:rsid w:val="00601595"/>
    <w:rsid w:val="00601615"/>
    <w:rsid w:val="00602512"/>
    <w:rsid w:val="00602838"/>
    <w:rsid w:val="00602D20"/>
    <w:rsid w:val="00602FDD"/>
    <w:rsid w:val="00603233"/>
    <w:rsid w:val="006046A1"/>
    <w:rsid w:val="0060539A"/>
    <w:rsid w:val="00605C14"/>
    <w:rsid w:val="00605D9E"/>
    <w:rsid w:val="006065EF"/>
    <w:rsid w:val="00606E60"/>
    <w:rsid w:val="00607264"/>
    <w:rsid w:val="00610BB9"/>
    <w:rsid w:val="00611067"/>
    <w:rsid w:val="00611069"/>
    <w:rsid w:val="00611B82"/>
    <w:rsid w:val="00611FDF"/>
    <w:rsid w:val="0061234C"/>
    <w:rsid w:val="006125E5"/>
    <w:rsid w:val="00612886"/>
    <w:rsid w:val="006129C7"/>
    <w:rsid w:val="00612A7A"/>
    <w:rsid w:val="00612CCA"/>
    <w:rsid w:val="00613178"/>
    <w:rsid w:val="00613792"/>
    <w:rsid w:val="006138FF"/>
    <w:rsid w:val="00613C35"/>
    <w:rsid w:val="00613F8D"/>
    <w:rsid w:val="00613FFD"/>
    <w:rsid w:val="006144FF"/>
    <w:rsid w:val="006148CD"/>
    <w:rsid w:val="00615C0E"/>
    <w:rsid w:val="00616E1A"/>
    <w:rsid w:val="006178B3"/>
    <w:rsid w:val="006179A5"/>
    <w:rsid w:val="00617F0D"/>
    <w:rsid w:val="0062000C"/>
    <w:rsid w:val="00620560"/>
    <w:rsid w:val="00620A89"/>
    <w:rsid w:val="00621FB6"/>
    <w:rsid w:val="0062217B"/>
    <w:rsid w:val="00622B6B"/>
    <w:rsid w:val="00622C8A"/>
    <w:rsid w:val="00622CE3"/>
    <w:rsid w:val="00622D5F"/>
    <w:rsid w:val="006232F7"/>
    <w:rsid w:val="00623704"/>
    <w:rsid w:val="00623C8F"/>
    <w:rsid w:val="00624686"/>
    <w:rsid w:val="00624A2F"/>
    <w:rsid w:val="00624BB0"/>
    <w:rsid w:val="00624F27"/>
    <w:rsid w:val="00625405"/>
    <w:rsid w:val="00625508"/>
    <w:rsid w:val="00625B45"/>
    <w:rsid w:val="00625BE5"/>
    <w:rsid w:val="00626459"/>
    <w:rsid w:val="006268CA"/>
    <w:rsid w:val="00626A21"/>
    <w:rsid w:val="00626BA9"/>
    <w:rsid w:val="006274D9"/>
    <w:rsid w:val="0062776F"/>
    <w:rsid w:val="00627EC6"/>
    <w:rsid w:val="00630231"/>
    <w:rsid w:val="00630436"/>
    <w:rsid w:val="00630635"/>
    <w:rsid w:val="0063121A"/>
    <w:rsid w:val="0063182B"/>
    <w:rsid w:val="00631D67"/>
    <w:rsid w:val="006327EB"/>
    <w:rsid w:val="00632DD0"/>
    <w:rsid w:val="00632E88"/>
    <w:rsid w:val="00633670"/>
    <w:rsid w:val="00634B46"/>
    <w:rsid w:val="00634F76"/>
    <w:rsid w:val="00634F7C"/>
    <w:rsid w:val="0063508B"/>
    <w:rsid w:val="00635528"/>
    <w:rsid w:val="0063586A"/>
    <w:rsid w:val="00635A06"/>
    <w:rsid w:val="00635D0F"/>
    <w:rsid w:val="0063600E"/>
    <w:rsid w:val="006374B8"/>
    <w:rsid w:val="006378A0"/>
    <w:rsid w:val="00640069"/>
    <w:rsid w:val="0064077C"/>
    <w:rsid w:val="00641299"/>
    <w:rsid w:val="006412BA"/>
    <w:rsid w:val="00641794"/>
    <w:rsid w:val="00641909"/>
    <w:rsid w:val="006425D6"/>
    <w:rsid w:val="00642C35"/>
    <w:rsid w:val="00642E24"/>
    <w:rsid w:val="006435AD"/>
    <w:rsid w:val="00643FF6"/>
    <w:rsid w:val="006447D7"/>
    <w:rsid w:val="00644810"/>
    <w:rsid w:val="00644EA0"/>
    <w:rsid w:val="00645967"/>
    <w:rsid w:val="00645F16"/>
    <w:rsid w:val="00646C59"/>
    <w:rsid w:val="00646FC2"/>
    <w:rsid w:val="00647562"/>
    <w:rsid w:val="0064778E"/>
    <w:rsid w:val="00650AD4"/>
    <w:rsid w:val="00650B52"/>
    <w:rsid w:val="00650D6A"/>
    <w:rsid w:val="0065115B"/>
    <w:rsid w:val="006512C1"/>
    <w:rsid w:val="00651EA6"/>
    <w:rsid w:val="00651EE0"/>
    <w:rsid w:val="006524BD"/>
    <w:rsid w:val="006525D8"/>
    <w:rsid w:val="006527F5"/>
    <w:rsid w:val="00652804"/>
    <w:rsid w:val="00653CC7"/>
    <w:rsid w:val="00655262"/>
    <w:rsid w:val="0065543C"/>
    <w:rsid w:val="006564D1"/>
    <w:rsid w:val="006573F6"/>
    <w:rsid w:val="00660356"/>
    <w:rsid w:val="006603B9"/>
    <w:rsid w:val="006604EE"/>
    <w:rsid w:val="006605D2"/>
    <w:rsid w:val="0066137D"/>
    <w:rsid w:val="00662536"/>
    <w:rsid w:val="0066262B"/>
    <w:rsid w:val="00662671"/>
    <w:rsid w:val="00663847"/>
    <w:rsid w:val="00663909"/>
    <w:rsid w:val="00663EDE"/>
    <w:rsid w:val="00663F47"/>
    <w:rsid w:val="00664132"/>
    <w:rsid w:val="006642F0"/>
    <w:rsid w:val="006643F9"/>
    <w:rsid w:val="00664415"/>
    <w:rsid w:val="00664CEF"/>
    <w:rsid w:val="00665867"/>
    <w:rsid w:val="0066592F"/>
    <w:rsid w:val="00665A8D"/>
    <w:rsid w:val="00665AB9"/>
    <w:rsid w:val="006673A6"/>
    <w:rsid w:val="0066757F"/>
    <w:rsid w:val="00667A3C"/>
    <w:rsid w:val="0067040C"/>
    <w:rsid w:val="00670971"/>
    <w:rsid w:val="0067160C"/>
    <w:rsid w:val="00671BF0"/>
    <w:rsid w:val="00671CC0"/>
    <w:rsid w:val="006727C1"/>
    <w:rsid w:val="00672D5F"/>
    <w:rsid w:val="006739BB"/>
    <w:rsid w:val="00674CBA"/>
    <w:rsid w:val="00675B00"/>
    <w:rsid w:val="006766D1"/>
    <w:rsid w:val="00676803"/>
    <w:rsid w:val="00676A79"/>
    <w:rsid w:val="00677A09"/>
    <w:rsid w:val="0068009C"/>
    <w:rsid w:val="006804BD"/>
    <w:rsid w:val="0068087A"/>
    <w:rsid w:val="0068087C"/>
    <w:rsid w:val="00680DFF"/>
    <w:rsid w:val="00681452"/>
    <w:rsid w:val="00681BB6"/>
    <w:rsid w:val="00681BC7"/>
    <w:rsid w:val="00682A5E"/>
    <w:rsid w:val="006845BE"/>
    <w:rsid w:val="00685129"/>
    <w:rsid w:val="00685D16"/>
    <w:rsid w:val="006862EE"/>
    <w:rsid w:val="0068661A"/>
    <w:rsid w:val="00687064"/>
    <w:rsid w:val="00687726"/>
    <w:rsid w:val="0068789E"/>
    <w:rsid w:val="00687905"/>
    <w:rsid w:val="00687CE1"/>
    <w:rsid w:val="00690025"/>
    <w:rsid w:val="006904A6"/>
    <w:rsid w:val="0069066A"/>
    <w:rsid w:val="00690769"/>
    <w:rsid w:val="00691EF8"/>
    <w:rsid w:val="00692039"/>
    <w:rsid w:val="00692B2F"/>
    <w:rsid w:val="00692DF1"/>
    <w:rsid w:val="00692E8E"/>
    <w:rsid w:val="006931DA"/>
    <w:rsid w:val="00693404"/>
    <w:rsid w:val="006938DE"/>
    <w:rsid w:val="00694877"/>
    <w:rsid w:val="00694893"/>
    <w:rsid w:val="00694E86"/>
    <w:rsid w:val="00694EC2"/>
    <w:rsid w:val="00694F9B"/>
    <w:rsid w:val="00695445"/>
    <w:rsid w:val="006954A4"/>
    <w:rsid w:val="00695BD9"/>
    <w:rsid w:val="0069614B"/>
    <w:rsid w:val="0069639A"/>
    <w:rsid w:val="006963AF"/>
    <w:rsid w:val="0069761A"/>
    <w:rsid w:val="006978F7"/>
    <w:rsid w:val="006A0F4A"/>
    <w:rsid w:val="006A257D"/>
    <w:rsid w:val="006A28C7"/>
    <w:rsid w:val="006A295C"/>
    <w:rsid w:val="006A2C23"/>
    <w:rsid w:val="006A3903"/>
    <w:rsid w:val="006A415A"/>
    <w:rsid w:val="006A4578"/>
    <w:rsid w:val="006A499A"/>
    <w:rsid w:val="006A51C2"/>
    <w:rsid w:val="006A5A3E"/>
    <w:rsid w:val="006A5AAA"/>
    <w:rsid w:val="006A5B57"/>
    <w:rsid w:val="006A6276"/>
    <w:rsid w:val="006A7046"/>
    <w:rsid w:val="006A74CE"/>
    <w:rsid w:val="006A7BC3"/>
    <w:rsid w:val="006B0D99"/>
    <w:rsid w:val="006B0E57"/>
    <w:rsid w:val="006B1411"/>
    <w:rsid w:val="006B1B0A"/>
    <w:rsid w:val="006B1CA9"/>
    <w:rsid w:val="006B1CFC"/>
    <w:rsid w:val="006B24EF"/>
    <w:rsid w:val="006B35D3"/>
    <w:rsid w:val="006B37D7"/>
    <w:rsid w:val="006B3911"/>
    <w:rsid w:val="006B3EE4"/>
    <w:rsid w:val="006B4A52"/>
    <w:rsid w:val="006B4FD2"/>
    <w:rsid w:val="006B5739"/>
    <w:rsid w:val="006B58D1"/>
    <w:rsid w:val="006B5D54"/>
    <w:rsid w:val="006B6AEC"/>
    <w:rsid w:val="006B7311"/>
    <w:rsid w:val="006C04AE"/>
    <w:rsid w:val="006C0EEA"/>
    <w:rsid w:val="006C0F6B"/>
    <w:rsid w:val="006C1650"/>
    <w:rsid w:val="006C21DB"/>
    <w:rsid w:val="006C23A0"/>
    <w:rsid w:val="006C2DA7"/>
    <w:rsid w:val="006C311C"/>
    <w:rsid w:val="006C32B0"/>
    <w:rsid w:val="006C350B"/>
    <w:rsid w:val="006C36D4"/>
    <w:rsid w:val="006C3983"/>
    <w:rsid w:val="006C3A2C"/>
    <w:rsid w:val="006C4055"/>
    <w:rsid w:val="006C42EE"/>
    <w:rsid w:val="006C4553"/>
    <w:rsid w:val="006C4758"/>
    <w:rsid w:val="006C4855"/>
    <w:rsid w:val="006C4CD9"/>
    <w:rsid w:val="006C5169"/>
    <w:rsid w:val="006C5278"/>
    <w:rsid w:val="006C5686"/>
    <w:rsid w:val="006C5892"/>
    <w:rsid w:val="006C5EA6"/>
    <w:rsid w:val="006C664C"/>
    <w:rsid w:val="006C6911"/>
    <w:rsid w:val="006C6B8C"/>
    <w:rsid w:val="006D00EC"/>
    <w:rsid w:val="006D0126"/>
    <w:rsid w:val="006D056A"/>
    <w:rsid w:val="006D1096"/>
    <w:rsid w:val="006D1EA9"/>
    <w:rsid w:val="006D276A"/>
    <w:rsid w:val="006D2D80"/>
    <w:rsid w:val="006D3796"/>
    <w:rsid w:val="006D3850"/>
    <w:rsid w:val="006D3AB0"/>
    <w:rsid w:val="006D3F74"/>
    <w:rsid w:val="006D4312"/>
    <w:rsid w:val="006D45D8"/>
    <w:rsid w:val="006D479A"/>
    <w:rsid w:val="006D487F"/>
    <w:rsid w:val="006D5EEC"/>
    <w:rsid w:val="006D6003"/>
    <w:rsid w:val="006D60D8"/>
    <w:rsid w:val="006D615A"/>
    <w:rsid w:val="006D66C1"/>
    <w:rsid w:val="006D705B"/>
    <w:rsid w:val="006D775F"/>
    <w:rsid w:val="006D78E3"/>
    <w:rsid w:val="006E02CE"/>
    <w:rsid w:val="006E03F8"/>
    <w:rsid w:val="006E05E7"/>
    <w:rsid w:val="006E1606"/>
    <w:rsid w:val="006E1B3A"/>
    <w:rsid w:val="006E278C"/>
    <w:rsid w:val="006E2E6F"/>
    <w:rsid w:val="006E319E"/>
    <w:rsid w:val="006E32AA"/>
    <w:rsid w:val="006E34F2"/>
    <w:rsid w:val="006E3593"/>
    <w:rsid w:val="006E556C"/>
    <w:rsid w:val="006E5C0D"/>
    <w:rsid w:val="006E6431"/>
    <w:rsid w:val="006E653A"/>
    <w:rsid w:val="006E658A"/>
    <w:rsid w:val="006E6940"/>
    <w:rsid w:val="006E6B85"/>
    <w:rsid w:val="006E6D74"/>
    <w:rsid w:val="006E6FCB"/>
    <w:rsid w:val="006E7256"/>
    <w:rsid w:val="006E7270"/>
    <w:rsid w:val="006E7F18"/>
    <w:rsid w:val="006F1CE1"/>
    <w:rsid w:val="006F2108"/>
    <w:rsid w:val="006F213C"/>
    <w:rsid w:val="006F2299"/>
    <w:rsid w:val="006F241C"/>
    <w:rsid w:val="006F275D"/>
    <w:rsid w:val="006F29AE"/>
    <w:rsid w:val="006F2DDD"/>
    <w:rsid w:val="006F2F12"/>
    <w:rsid w:val="006F2FC2"/>
    <w:rsid w:val="006F3AC1"/>
    <w:rsid w:val="006F3B34"/>
    <w:rsid w:val="006F3FDD"/>
    <w:rsid w:val="006F43F4"/>
    <w:rsid w:val="006F44FD"/>
    <w:rsid w:val="006F4AC5"/>
    <w:rsid w:val="006F4C8A"/>
    <w:rsid w:val="006F50F4"/>
    <w:rsid w:val="006F5219"/>
    <w:rsid w:val="006F595A"/>
    <w:rsid w:val="006F61F5"/>
    <w:rsid w:val="006F61FA"/>
    <w:rsid w:val="006F6DE4"/>
    <w:rsid w:val="006F6F55"/>
    <w:rsid w:val="006F76BA"/>
    <w:rsid w:val="006F7D65"/>
    <w:rsid w:val="007003CE"/>
    <w:rsid w:val="0070203B"/>
    <w:rsid w:val="0070204A"/>
    <w:rsid w:val="007028B3"/>
    <w:rsid w:val="00702C79"/>
    <w:rsid w:val="00702EFA"/>
    <w:rsid w:val="0070319D"/>
    <w:rsid w:val="007031A0"/>
    <w:rsid w:val="00703535"/>
    <w:rsid w:val="00703A62"/>
    <w:rsid w:val="00703EF3"/>
    <w:rsid w:val="0070469A"/>
    <w:rsid w:val="00704A30"/>
    <w:rsid w:val="00704B3C"/>
    <w:rsid w:val="007055FF"/>
    <w:rsid w:val="0070628D"/>
    <w:rsid w:val="00706F2F"/>
    <w:rsid w:val="007073B8"/>
    <w:rsid w:val="00710432"/>
    <w:rsid w:val="00710C65"/>
    <w:rsid w:val="007111E3"/>
    <w:rsid w:val="007114CA"/>
    <w:rsid w:val="007115AC"/>
    <w:rsid w:val="00711933"/>
    <w:rsid w:val="00711E64"/>
    <w:rsid w:val="00712770"/>
    <w:rsid w:val="00713118"/>
    <w:rsid w:val="007137D5"/>
    <w:rsid w:val="00713FF9"/>
    <w:rsid w:val="007149ED"/>
    <w:rsid w:val="00714D2E"/>
    <w:rsid w:val="00715650"/>
    <w:rsid w:val="0071591A"/>
    <w:rsid w:val="00715990"/>
    <w:rsid w:val="007160EE"/>
    <w:rsid w:val="00720BAF"/>
    <w:rsid w:val="0072202E"/>
    <w:rsid w:val="00722A59"/>
    <w:rsid w:val="00722B99"/>
    <w:rsid w:val="0072381E"/>
    <w:rsid w:val="00723DA4"/>
    <w:rsid w:val="00724A71"/>
    <w:rsid w:val="00725064"/>
    <w:rsid w:val="0072582D"/>
    <w:rsid w:val="007264CF"/>
    <w:rsid w:val="00726CD6"/>
    <w:rsid w:val="007275C5"/>
    <w:rsid w:val="007277A5"/>
    <w:rsid w:val="00730819"/>
    <w:rsid w:val="0073104E"/>
    <w:rsid w:val="00732C4A"/>
    <w:rsid w:val="0073350C"/>
    <w:rsid w:val="0073364C"/>
    <w:rsid w:val="0073465D"/>
    <w:rsid w:val="0073471E"/>
    <w:rsid w:val="007348CD"/>
    <w:rsid w:val="00734A15"/>
    <w:rsid w:val="007350A6"/>
    <w:rsid w:val="0073554D"/>
    <w:rsid w:val="00735683"/>
    <w:rsid w:val="00735C64"/>
    <w:rsid w:val="0073607E"/>
    <w:rsid w:val="00736097"/>
    <w:rsid w:val="00736566"/>
    <w:rsid w:val="007367D2"/>
    <w:rsid w:val="007378FD"/>
    <w:rsid w:val="00740425"/>
    <w:rsid w:val="007409A2"/>
    <w:rsid w:val="00740C6C"/>
    <w:rsid w:val="007410A3"/>
    <w:rsid w:val="0074123A"/>
    <w:rsid w:val="00741B31"/>
    <w:rsid w:val="007428CD"/>
    <w:rsid w:val="00743723"/>
    <w:rsid w:val="00743756"/>
    <w:rsid w:val="00743B82"/>
    <w:rsid w:val="00743BE8"/>
    <w:rsid w:val="007441A8"/>
    <w:rsid w:val="00744253"/>
    <w:rsid w:val="007448FD"/>
    <w:rsid w:val="007461AB"/>
    <w:rsid w:val="00746225"/>
    <w:rsid w:val="00746304"/>
    <w:rsid w:val="0074660A"/>
    <w:rsid w:val="00746743"/>
    <w:rsid w:val="00746CE0"/>
    <w:rsid w:val="00747038"/>
    <w:rsid w:val="007470B2"/>
    <w:rsid w:val="00747169"/>
    <w:rsid w:val="007477C6"/>
    <w:rsid w:val="007505F2"/>
    <w:rsid w:val="00750BC6"/>
    <w:rsid w:val="00751117"/>
    <w:rsid w:val="007518C3"/>
    <w:rsid w:val="00751924"/>
    <w:rsid w:val="00751E5E"/>
    <w:rsid w:val="00752276"/>
    <w:rsid w:val="00752840"/>
    <w:rsid w:val="00752848"/>
    <w:rsid w:val="007528D3"/>
    <w:rsid w:val="007534A7"/>
    <w:rsid w:val="00753DE5"/>
    <w:rsid w:val="00753F9F"/>
    <w:rsid w:val="00754208"/>
    <w:rsid w:val="0075471D"/>
    <w:rsid w:val="00754CFC"/>
    <w:rsid w:val="00754DD2"/>
    <w:rsid w:val="00754ED1"/>
    <w:rsid w:val="00755280"/>
    <w:rsid w:val="0075535B"/>
    <w:rsid w:val="00755443"/>
    <w:rsid w:val="00755763"/>
    <w:rsid w:val="007559E4"/>
    <w:rsid w:val="00755EC1"/>
    <w:rsid w:val="00755F22"/>
    <w:rsid w:val="00756115"/>
    <w:rsid w:val="007565F3"/>
    <w:rsid w:val="00756C78"/>
    <w:rsid w:val="00757441"/>
    <w:rsid w:val="00757A38"/>
    <w:rsid w:val="007602FC"/>
    <w:rsid w:val="0076075F"/>
    <w:rsid w:val="00760FED"/>
    <w:rsid w:val="0076108B"/>
    <w:rsid w:val="0076198D"/>
    <w:rsid w:val="0076207A"/>
    <w:rsid w:val="00762163"/>
    <w:rsid w:val="00762213"/>
    <w:rsid w:val="007623E3"/>
    <w:rsid w:val="00762506"/>
    <w:rsid w:val="00763254"/>
    <w:rsid w:val="007641AD"/>
    <w:rsid w:val="007643F8"/>
    <w:rsid w:val="00764BFC"/>
    <w:rsid w:val="0076577F"/>
    <w:rsid w:val="0076588F"/>
    <w:rsid w:val="007664CC"/>
    <w:rsid w:val="00766DF3"/>
    <w:rsid w:val="007676F5"/>
    <w:rsid w:val="00767718"/>
    <w:rsid w:val="007678DD"/>
    <w:rsid w:val="00767B51"/>
    <w:rsid w:val="00770016"/>
    <w:rsid w:val="00770DCB"/>
    <w:rsid w:val="00771BE4"/>
    <w:rsid w:val="00771E66"/>
    <w:rsid w:val="00771F53"/>
    <w:rsid w:val="00771F83"/>
    <w:rsid w:val="00771FEA"/>
    <w:rsid w:val="00772057"/>
    <w:rsid w:val="00772382"/>
    <w:rsid w:val="00772BD6"/>
    <w:rsid w:val="00774332"/>
    <w:rsid w:val="0077469E"/>
    <w:rsid w:val="00774D77"/>
    <w:rsid w:val="00774FF5"/>
    <w:rsid w:val="00775BB5"/>
    <w:rsid w:val="00775DED"/>
    <w:rsid w:val="00776127"/>
    <w:rsid w:val="0077650C"/>
    <w:rsid w:val="00776552"/>
    <w:rsid w:val="00776760"/>
    <w:rsid w:val="007771E9"/>
    <w:rsid w:val="00777544"/>
    <w:rsid w:val="0077771C"/>
    <w:rsid w:val="007779C1"/>
    <w:rsid w:val="00777DB9"/>
    <w:rsid w:val="00780018"/>
    <w:rsid w:val="007802D8"/>
    <w:rsid w:val="007806AE"/>
    <w:rsid w:val="00780CF8"/>
    <w:rsid w:val="00781594"/>
    <w:rsid w:val="0078178F"/>
    <w:rsid w:val="00781C6E"/>
    <w:rsid w:val="00782379"/>
    <w:rsid w:val="007825DC"/>
    <w:rsid w:val="0078269C"/>
    <w:rsid w:val="0078286C"/>
    <w:rsid w:val="00783034"/>
    <w:rsid w:val="00783141"/>
    <w:rsid w:val="0078340F"/>
    <w:rsid w:val="007845EA"/>
    <w:rsid w:val="00784D32"/>
    <w:rsid w:val="00785776"/>
    <w:rsid w:val="00786478"/>
    <w:rsid w:val="00786E70"/>
    <w:rsid w:val="0078713E"/>
    <w:rsid w:val="00790D2B"/>
    <w:rsid w:val="007911F2"/>
    <w:rsid w:val="007919D2"/>
    <w:rsid w:val="007919DD"/>
    <w:rsid w:val="00791C52"/>
    <w:rsid w:val="00791C55"/>
    <w:rsid w:val="00792023"/>
    <w:rsid w:val="007923E4"/>
    <w:rsid w:val="007925E9"/>
    <w:rsid w:val="00792688"/>
    <w:rsid w:val="007934B0"/>
    <w:rsid w:val="00793981"/>
    <w:rsid w:val="00793C4C"/>
    <w:rsid w:val="00794240"/>
    <w:rsid w:val="00794E33"/>
    <w:rsid w:val="00795043"/>
    <w:rsid w:val="00795118"/>
    <w:rsid w:val="00796AE5"/>
    <w:rsid w:val="007976B6"/>
    <w:rsid w:val="00797E99"/>
    <w:rsid w:val="007A0912"/>
    <w:rsid w:val="007A0B05"/>
    <w:rsid w:val="007A0F47"/>
    <w:rsid w:val="007A14AA"/>
    <w:rsid w:val="007A1D7C"/>
    <w:rsid w:val="007A1D94"/>
    <w:rsid w:val="007A1E0E"/>
    <w:rsid w:val="007A2168"/>
    <w:rsid w:val="007A2CA7"/>
    <w:rsid w:val="007A3709"/>
    <w:rsid w:val="007A38DB"/>
    <w:rsid w:val="007A3DA3"/>
    <w:rsid w:val="007A4081"/>
    <w:rsid w:val="007A42CA"/>
    <w:rsid w:val="007A4503"/>
    <w:rsid w:val="007A459A"/>
    <w:rsid w:val="007A45E6"/>
    <w:rsid w:val="007A4735"/>
    <w:rsid w:val="007A50EE"/>
    <w:rsid w:val="007A5B0B"/>
    <w:rsid w:val="007A66CA"/>
    <w:rsid w:val="007A682B"/>
    <w:rsid w:val="007A6D0A"/>
    <w:rsid w:val="007A7169"/>
    <w:rsid w:val="007A739F"/>
    <w:rsid w:val="007A7E24"/>
    <w:rsid w:val="007B0DEA"/>
    <w:rsid w:val="007B12C7"/>
    <w:rsid w:val="007B1574"/>
    <w:rsid w:val="007B176B"/>
    <w:rsid w:val="007B17FA"/>
    <w:rsid w:val="007B1C53"/>
    <w:rsid w:val="007B2104"/>
    <w:rsid w:val="007B240D"/>
    <w:rsid w:val="007B27DB"/>
    <w:rsid w:val="007B27F0"/>
    <w:rsid w:val="007B30B9"/>
    <w:rsid w:val="007B3488"/>
    <w:rsid w:val="007B3FA1"/>
    <w:rsid w:val="007B470A"/>
    <w:rsid w:val="007B48DD"/>
    <w:rsid w:val="007B4C84"/>
    <w:rsid w:val="007B5493"/>
    <w:rsid w:val="007B586C"/>
    <w:rsid w:val="007B5B72"/>
    <w:rsid w:val="007B5E2C"/>
    <w:rsid w:val="007B5E9B"/>
    <w:rsid w:val="007B6529"/>
    <w:rsid w:val="007B727B"/>
    <w:rsid w:val="007B7AFF"/>
    <w:rsid w:val="007B7B1B"/>
    <w:rsid w:val="007C00AB"/>
    <w:rsid w:val="007C04E2"/>
    <w:rsid w:val="007C0CB7"/>
    <w:rsid w:val="007C0D20"/>
    <w:rsid w:val="007C0E1F"/>
    <w:rsid w:val="007C1CB3"/>
    <w:rsid w:val="007C2224"/>
    <w:rsid w:val="007C23CE"/>
    <w:rsid w:val="007C24D2"/>
    <w:rsid w:val="007C2C63"/>
    <w:rsid w:val="007C344D"/>
    <w:rsid w:val="007C35B9"/>
    <w:rsid w:val="007C388B"/>
    <w:rsid w:val="007C481D"/>
    <w:rsid w:val="007C4D7F"/>
    <w:rsid w:val="007C4F98"/>
    <w:rsid w:val="007C523B"/>
    <w:rsid w:val="007C549B"/>
    <w:rsid w:val="007C5CD4"/>
    <w:rsid w:val="007C5E58"/>
    <w:rsid w:val="007C5E7E"/>
    <w:rsid w:val="007C6188"/>
    <w:rsid w:val="007C6EF9"/>
    <w:rsid w:val="007C70BD"/>
    <w:rsid w:val="007C7FA3"/>
    <w:rsid w:val="007D070A"/>
    <w:rsid w:val="007D072A"/>
    <w:rsid w:val="007D0861"/>
    <w:rsid w:val="007D0A0F"/>
    <w:rsid w:val="007D0BE8"/>
    <w:rsid w:val="007D0C27"/>
    <w:rsid w:val="007D0CDE"/>
    <w:rsid w:val="007D16C6"/>
    <w:rsid w:val="007D1979"/>
    <w:rsid w:val="007D201D"/>
    <w:rsid w:val="007D2ABA"/>
    <w:rsid w:val="007D2BB7"/>
    <w:rsid w:val="007D2D0C"/>
    <w:rsid w:val="007D3422"/>
    <w:rsid w:val="007D3A60"/>
    <w:rsid w:val="007D44DA"/>
    <w:rsid w:val="007D466F"/>
    <w:rsid w:val="007D5407"/>
    <w:rsid w:val="007D54B1"/>
    <w:rsid w:val="007D551B"/>
    <w:rsid w:val="007D57BD"/>
    <w:rsid w:val="007D62D2"/>
    <w:rsid w:val="007D6428"/>
    <w:rsid w:val="007D6947"/>
    <w:rsid w:val="007D6B9C"/>
    <w:rsid w:val="007D6F1B"/>
    <w:rsid w:val="007D6FF8"/>
    <w:rsid w:val="007D710B"/>
    <w:rsid w:val="007D7516"/>
    <w:rsid w:val="007D7544"/>
    <w:rsid w:val="007D75A2"/>
    <w:rsid w:val="007E06AD"/>
    <w:rsid w:val="007E0A40"/>
    <w:rsid w:val="007E0A46"/>
    <w:rsid w:val="007E153E"/>
    <w:rsid w:val="007E1ADD"/>
    <w:rsid w:val="007E2E27"/>
    <w:rsid w:val="007E38D5"/>
    <w:rsid w:val="007E3D57"/>
    <w:rsid w:val="007E4676"/>
    <w:rsid w:val="007E4E3D"/>
    <w:rsid w:val="007E530E"/>
    <w:rsid w:val="007E550C"/>
    <w:rsid w:val="007E5548"/>
    <w:rsid w:val="007E56D1"/>
    <w:rsid w:val="007E60C4"/>
    <w:rsid w:val="007E6907"/>
    <w:rsid w:val="007E6CF4"/>
    <w:rsid w:val="007E6DD0"/>
    <w:rsid w:val="007E6DDB"/>
    <w:rsid w:val="007E6E48"/>
    <w:rsid w:val="007E7C67"/>
    <w:rsid w:val="007E7D04"/>
    <w:rsid w:val="007F02D6"/>
    <w:rsid w:val="007F07FA"/>
    <w:rsid w:val="007F0963"/>
    <w:rsid w:val="007F0ADD"/>
    <w:rsid w:val="007F0C91"/>
    <w:rsid w:val="007F113E"/>
    <w:rsid w:val="007F176D"/>
    <w:rsid w:val="007F1FDF"/>
    <w:rsid w:val="007F3460"/>
    <w:rsid w:val="007F4063"/>
    <w:rsid w:val="007F435B"/>
    <w:rsid w:val="007F45E4"/>
    <w:rsid w:val="007F486C"/>
    <w:rsid w:val="007F4959"/>
    <w:rsid w:val="007F4AAA"/>
    <w:rsid w:val="007F522C"/>
    <w:rsid w:val="007F53C8"/>
    <w:rsid w:val="007F6123"/>
    <w:rsid w:val="007F6137"/>
    <w:rsid w:val="007F6163"/>
    <w:rsid w:val="007F63D8"/>
    <w:rsid w:val="007F73EB"/>
    <w:rsid w:val="00800B06"/>
    <w:rsid w:val="008023FE"/>
    <w:rsid w:val="00802425"/>
    <w:rsid w:val="008025D7"/>
    <w:rsid w:val="0080297D"/>
    <w:rsid w:val="00802A5E"/>
    <w:rsid w:val="00803048"/>
    <w:rsid w:val="008032C3"/>
    <w:rsid w:val="008032D8"/>
    <w:rsid w:val="00804361"/>
    <w:rsid w:val="008047CB"/>
    <w:rsid w:val="008050F0"/>
    <w:rsid w:val="008051A5"/>
    <w:rsid w:val="008058AA"/>
    <w:rsid w:val="00805F15"/>
    <w:rsid w:val="00806D2F"/>
    <w:rsid w:val="00807219"/>
    <w:rsid w:val="008074E1"/>
    <w:rsid w:val="00807557"/>
    <w:rsid w:val="00807619"/>
    <w:rsid w:val="00807FA3"/>
    <w:rsid w:val="0081186F"/>
    <w:rsid w:val="00811CDF"/>
    <w:rsid w:val="00811D40"/>
    <w:rsid w:val="008136C0"/>
    <w:rsid w:val="008138B5"/>
    <w:rsid w:val="00813A39"/>
    <w:rsid w:val="00813DF0"/>
    <w:rsid w:val="00813FBD"/>
    <w:rsid w:val="008144BD"/>
    <w:rsid w:val="008147C8"/>
    <w:rsid w:val="00814BBA"/>
    <w:rsid w:val="00815018"/>
    <w:rsid w:val="00815D56"/>
    <w:rsid w:val="008166BD"/>
    <w:rsid w:val="00816776"/>
    <w:rsid w:val="00817246"/>
    <w:rsid w:val="0081739E"/>
    <w:rsid w:val="008176E0"/>
    <w:rsid w:val="008178B2"/>
    <w:rsid w:val="00817B1E"/>
    <w:rsid w:val="00817D3D"/>
    <w:rsid w:val="00817F98"/>
    <w:rsid w:val="008200CB"/>
    <w:rsid w:val="008201D7"/>
    <w:rsid w:val="00820722"/>
    <w:rsid w:val="008209E0"/>
    <w:rsid w:val="00821000"/>
    <w:rsid w:val="008214DB"/>
    <w:rsid w:val="008218C0"/>
    <w:rsid w:val="00821C8B"/>
    <w:rsid w:val="00822487"/>
    <w:rsid w:val="00822681"/>
    <w:rsid w:val="0082270F"/>
    <w:rsid w:val="00822A91"/>
    <w:rsid w:val="00822B75"/>
    <w:rsid w:val="00823B46"/>
    <w:rsid w:val="00824333"/>
    <w:rsid w:val="0082440B"/>
    <w:rsid w:val="0082454A"/>
    <w:rsid w:val="00824742"/>
    <w:rsid w:val="00824F11"/>
    <w:rsid w:val="00825933"/>
    <w:rsid w:val="00825B74"/>
    <w:rsid w:val="00825BF5"/>
    <w:rsid w:val="008260C3"/>
    <w:rsid w:val="008261E0"/>
    <w:rsid w:val="008266F1"/>
    <w:rsid w:val="008271C3"/>
    <w:rsid w:val="00827503"/>
    <w:rsid w:val="008277C8"/>
    <w:rsid w:val="00827C11"/>
    <w:rsid w:val="008300E9"/>
    <w:rsid w:val="0083083B"/>
    <w:rsid w:val="00830F0D"/>
    <w:rsid w:val="00831171"/>
    <w:rsid w:val="008311F9"/>
    <w:rsid w:val="00831A0B"/>
    <w:rsid w:val="00831E2B"/>
    <w:rsid w:val="008324B1"/>
    <w:rsid w:val="00832BA9"/>
    <w:rsid w:val="00832D68"/>
    <w:rsid w:val="00832FC0"/>
    <w:rsid w:val="0083388C"/>
    <w:rsid w:val="00833D0F"/>
    <w:rsid w:val="0083482E"/>
    <w:rsid w:val="00834C7C"/>
    <w:rsid w:val="00834CC5"/>
    <w:rsid w:val="00834E04"/>
    <w:rsid w:val="00835182"/>
    <w:rsid w:val="00835599"/>
    <w:rsid w:val="00835BC0"/>
    <w:rsid w:val="008363A6"/>
    <w:rsid w:val="0083641E"/>
    <w:rsid w:val="00836EBA"/>
    <w:rsid w:val="008372C2"/>
    <w:rsid w:val="00837656"/>
    <w:rsid w:val="00837847"/>
    <w:rsid w:val="00837AA1"/>
    <w:rsid w:val="00837F05"/>
    <w:rsid w:val="00840848"/>
    <w:rsid w:val="00840F81"/>
    <w:rsid w:val="00841883"/>
    <w:rsid w:val="00842026"/>
    <w:rsid w:val="0084210E"/>
    <w:rsid w:val="00842445"/>
    <w:rsid w:val="008425E1"/>
    <w:rsid w:val="00842860"/>
    <w:rsid w:val="00842B6F"/>
    <w:rsid w:val="00842E6F"/>
    <w:rsid w:val="0084312D"/>
    <w:rsid w:val="00843B1F"/>
    <w:rsid w:val="0084416C"/>
    <w:rsid w:val="00844B02"/>
    <w:rsid w:val="00844CDC"/>
    <w:rsid w:val="00844F44"/>
    <w:rsid w:val="00845F5B"/>
    <w:rsid w:val="00846060"/>
    <w:rsid w:val="00846550"/>
    <w:rsid w:val="008471ED"/>
    <w:rsid w:val="00847CA6"/>
    <w:rsid w:val="00847F31"/>
    <w:rsid w:val="00850196"/>
    <w:rsid w:val="00850197"/>
    <w:rsid w:val="00850444"/>
    <w:rsid w:val="008507B8"/>
    <w:rsid w:val="00850DD4"/>
    <w:rsid w:val="008510F7"/>
    <w:rsid w:val="008511F8"/>
    <w:rsid w:val="00851D23"/>
    <w:rsid w:val="00852AE7"/>
    <w:rsid w:val="0085378A"/>
    <w:rsid w:val="00853B6D"/>
    <w:rsid w:val="00853C18"/>
    <w:rsid w:val="0085467F"/>
    <w:rsid w:val="008555AF"/>
    <w:rsid w:val="008559B2"/>
    <w:rsid w:val="0085613C"/>
    <w:rsid w:val="008562F3"/>
    <w:rsid w:val="00856C76"/>
    <w:rsid w:val="0085746A"/>
    <w:rsid w:val="00857548"/>
    <w:rsid w:val="0085776B"/>
    <w:rsid w:val="00857B38"/>
    <w:rsid w:val="00857C05"/>
    <w:rsid w:val="0086022E"/>
    <w:rsid w:val="0086087B"/>
    <w:rsid w:val="00860D7F"/>
    <w:rsid w:val="00861070"/>
    <w:rsid w:val="00861519"/>
    <w:rsid w:val="00861F29"/>
    <w:rsid w:val="00862642"/>
    <w:rsid w:val="00862921"/>
    <w:rsid w:val="00862F37"/>
    <w:rsid w:val="008634D8"/>
    <w:rsid w:val="008635F2"/>
    <w:rsid w:val="0086374F"/>
    <w:rsid w:val="00863971"/>
    <w:rsid w:val="00863A0A"/>
    <w:rsid w:val="008645E0"/>
    <w:rsid w:val="008647A0"/>
    <w:rsid w:val="008655B0"/>
    <w:rsid w:val="00866207"/>
    <w:rsid w:val="0086669F"/>
    <w:rsid w:val="0086670C"/>
    <w:rsid w:val="00867093"/>
    <w:rsid w:val="00867BD2"/>
    <w:rsid w:val="00870273"/>
    <w:rsid w:val="0087118A"/>
    <w:rsid w:val="008716E5"/>
    <w:rsid w:val="008717AE"/>
    <w:rsid w:val="00872709"/>
    <w:rsid w:val="008736A8"/>
    <w:rsid w:val="00873909"/>
    <w:rsid w:val="0087433B"/>
    <w:rsid w:val="00874408"/>
    <w:rsid w:val="00874EA5"/>
    <w:rsid w:val="00874FAE"/>
    <w:rsid w:val="008757E0"/>
    <w:rsid w:val="00875CFF"/>
    <w:rsid w:val="00877342"/>
    <w:rsid w:val="008778C0"/>
    <w:rsid w:val="00877DF5"/>
    <w:rsid w:val="0088000F"/>
    <w:rsid w:val="008801D7"/>
    <w:rsid w:val="008811BA"/>
    <w:rsid w:val="008812F3"/>
    <w:rsid w:val="00881C04"/>
    <w:rsid w:val="00881CF8"/>
    <w:rsid w:val="008821E0"/>
    <w:rsid w:val="008833DB"/>
    <w:rsid w:val="0088447A"/>
    <w:rsid w:val="008851BD"/>
    <w:rsid w:val="00885E29"/>
    <w:rsid w:val="008861F5"/>
    <w:rsid w:val="008864ED"/>
    <w:rsid w:val="00886998"/>
    <w:rsid w:val="00887228"/>
    <w:rsid w:val="008876DC"/>
    <w:rsid w:val="008876F7"/>
    <w:rsid w:val="0088797B"/>
    <w:rsid w:val="00887EED"/>
    <w:rsid w:val="008900F7"/>
    <w:rsid w:val="00890234"/>
    <w:rsid w:val="00890347"/>
    <w:rsid w:val="008908E3"/>
    <w:rsid w:val="00890B0C"/>
    <w:rsid w:val="008913EA"/>
    <w:rsid w:val="008916D6"/>
    <w:rsid w:val="00891792"/>
    <w:rsid w:val="00891833"/>
    <w:rsid w:val="00891A4A"/>
    <w:rsid w:val="00891FD0"/>
    <w:rsid w:val="00892556"/>
    <w:rsid w:val="00892EDB"/>
    <w:rsid w:val="00893355"/>
    <w:rsid w:val="008937B9"/>
    <w:rsid w:val="00893B22"/>
    <w:rsid w:val="00893F28"/>
    <w:rsid w:val="00894099"/>
    <w:rsid w:val="008941C7"/>
    <w:rsid w:val="00894938"/>
    <w:rsid w:val="00894A6C"/>
    <w:rsid w:val="00894F54"/>
    <w:rsid w:val="008951BE"/>
    <w:rsid w:val="00895891"/>
    <w:rsid w:val="008964B4"/>
    <w:rsid w:val="008967DB"/>
    <w:rsid w:val="008A0A18"/>
    <w:rsid w:val="008A1B80"/>
    <w:rsid w:val="008A23AC"/>
    <w:rsid w:val="008A2521"/>
    <w:rsid w:val="008A2799"/>
    <w:rsid w:val="008A2B2D"/>
    <w:rsid w:val="008A2F4A"/>
    <w:rsid w:val="008A32EA"/>
    <w:rsid w:val="008A33A1"/>
    <w:rsid w:val="008A38FD"/>
    <w:rsid w:val="008A3FA7"/>
    <w:rsid w:val="008A41DC"/>
    <w:rsid w:val="008A4CA3"/>
    <w:rsid w:val="008A50B3"/>
    <w:rsid w:val="008A59AD"/>
    <w:rsid w:val="008A5F70"/>
    <w:rsid w:val="008A661A"/>
    <w:rsid w:val="008A6F00"/>
    <w:rsid w:val="008A6F93"/>
    <w:rsid w:val="008A7013"/>
    <w:rsid w:val="008A71EE"/>
    <w:rsid w:val="008A797B"/>
    <w:rsid w:val="008A7CF5"/>
    <w:rsid w:val="008A7EFD"/>
    <w:rsid w:val="008A7FE8"/>
    <w:rsid w:val="008B07DD"/>
    <w:rsid w:val="008B09A7"/>
    <w:rsid w:val="008B18F3"/>
    <w:rsid w:val="008B1B6B"/>
    <w:rsid w:val="008B1EB9"/>
    <w:rsid w:val="008B22B6"/>
    <w:rsid w:val="008B2441"/>
    <w:rsid w:val="008B2543"/>
    <w:rsid w:val="008B27A0"/>
    <w:rsid w:val="008B2868"/>
    <w:rsid w:val="008B2F7C"/>
    <w:rsid w:val="008B32D9"/>
    <w:rsid w:val="008B360C"/>
    <w:rsid w:val="008B43A5"/>
    <w:rsid w:val="008B4603"/>
    <w:rsid w:val="008B4E36"/>
    <w:rsid w:val="008B5018"/>
    <w:rsid w:val="008B53D3"/>
    <w:rsid w:val="008B558F"/>
    <w:rsid w:val="008B5FF5"/>
    <w:rsid w:val="008B66AD"/>
    <w:rsid w:val="008B66BF"/>
    <w:rsid w:val="008B6BB7"/>
    <w:rsid w:val="008B71E2"/>
    <w:rsid w:val="008B7752"/>
    <w:rsid w:val="008B7B12"/>
    <w:rsid w:val="008C0D66"/>
    <w:rsid w:val="008C0DA7"/>
    <w:rsid w:val="008C128C"/>
    <w:rsid w:val="008C192E"/>
    <w:rsid w:val="008C2148"/>
    <w:rsid w:val="008C2172"/>
    <w:rsid w:val="008C2C7D"/>
    <w:rsid w:val="008C3A4E"/>
    <w:rsid w:val="008C3B63"/>
    <w:rsid w:val="008C4418"/>
    <w:rsid w:val="008C6876"/>
    <w:rsid w:val="008C6D85"/>
    <w:rsid w:val="008C73A8"/>
    <w:rsid w:val="008C779A"/>
    <w:rsid w:val="008C78D0"/>
    <w:rsid w:val="008C7FF1"/>
    <w:rsid w:val="008D013D"/>
    <w:rsid w:val="008D0600"/>
    <w:rsid w:val="008D0F77"/>
    <w:rsid w:val="008D1072"/>
    <w:rsid w:val="008D111C"/>
    <w:rsid w:val="008D22C9"/>
    <w:rsid w:val="008D2719"/>
    <w:rsid w:val="008D2825"/>
    <w:rsid w:val="008D2AD2"/>
    <w:rsid w:val="008D2F24"/>
    <w:rsid w:val="008D3CBC"/>
    <w:rsid w:val="008D3DFF"/>
    <w:rsid w:val="008D3E3B"/>
    <w:rsid w:val="008D509A"/>
    <w:rsid w:val="008D53B0"/>
    <w:rsid w:val="008D5A3C"/>
    <w:rsid w:val="008D659D"/>
    <w:rsid w:val="008D6D4A"/>
    <w:rsid w:val="008D763A"/>
    <w:rsid w:val="008D79DE"/>
    <w:rsid w:val="008D7A6D"/>
    <w:rsid w:val="008D7DD4"/>
    <w:rsid w:val="008E02AD"/>
    <w:rsid w:val="008E0769"/>
    <w:rsid w:val="008E0FF9"/>
    <w:rsid w:val="008E1EF6"/>
    <w:rsid w:val="008E1FB1"/>
    <w:rsid w:val="008E20E6"/>
    <w:rsid w:val="008E21E3"/>
    <w:rsid w:val="008E2812"/>
    <w:rsid w:val="008E2A4A"/>
    <w:rsid w:val="008E2B3B"/>
    <w:rsid w:val="008E355F"/>
    <w:rsid w:val="008E3DE8"/>
    <w:rsid w:val="008E43FF"/>
    <w:rsid w:val="008E4729"/>
    <w:rsid w:val="008E4CD9"/>
    <w:rsid w:val="008E5226"/>
    <w:rsid w:val="008E5616"/>
    <w:rsid w:val="008E67D5"/>
    <w:rsid w:val="008E7208"/>
    <w:rsid w:val="008E7770"/>
    <w:rsid w:val="008E7B9A"/>
    <w:rsid w:val="008F0050"/>
    <w:rsid w:val="008F0240"/>
    <w:rsid w:val="008F082E"/>
    <w:rsid w:val="008F14F5"/>
    <w:rsid w:val="008F179A"/>
    <w:rsid w:val="008F24D6"/>
    <w:rsid w:val="008F292F"/>
    <w:rsid w:val="008F31C4"/>
    <w:rsid w:val="008F3254"/>
    <w:rsid w:val="008F334C"/>
    <w:rsid w:val="008F348D"/>
    <w:rsid w:val="008F3E80"/>
    <w:rsid w:val="008F4318"/>
    <w:rsid w:val="008F4333"/>
    <w:rsid w:val="008F46E0"/>
    <w:rsid w:val="008F5607"/>
    <w:rsid w:val="008F57F5"/>
    <w:rsid w:val="008F599F"/>
    <w:rsid w:val="008F5D17"/>
    <w:rsid w:val="008F6081"/>
    <w:rsid w:val="008F6B7E"/>
    <w:rsid w:val="008F6CB7"/>
    <w:rsid w:val="008F6E06"/>
    <w:rsid w:val="008F6E6B"/>
    <w:rsid w:val="008F75CF"/>
    <w:rsid w:val="008F7927"/>
    <w:rsid w:val="008F7B3B"/>
    <w:rsid w:val="008F7D4A"/>
    <w:rsid w:val="0090057F"/>
    <w:rsid w:val="00901286"/>
    <w:rsid w:val="009016BC"/>
    <w:rsid w:val="00901DF8"/>
    <w:rsid w:val="00902282"/>
    <w:rsid w:val="00902687"/>
    <w:rsid w:val="009028A5"/>
    <w:rsid w:val="009029FE"/>
    <w:rsid w:val="00902D8E"/>
    <w:rsid w:val="00902E0B"/>
    <w:rsid w:val="00902EC3"/>
    <w:rsid w:val="00903004"/>
    <w:rsid w:val="00903B1A"/>
    <w:rsid w:val="00904AE8"/>
    <w:rsid w:val="009050F1"/>
    <w:rsid w:val="009054E1"/>
    <w:rsid w:val="00905D60"/>
    <w:rsid w:val="00906E9E"/>
    <w:rsid w:val="00907499"/>
    <w:rsid w:val="00907680"/>
    <w:rsid w:val="00907B29"/>
    <w:rsid w:val="00907F54"/>
    <w:rsid w:val="00910B92"/>
    <w:rsid w:val="00911128"/>
    <w:rsid w:val="00911E39"/>
    <w:rsid w:val="00912001"/>
    <w:rsid w:val="00914950"/>
    <w:rsid w:val="009155B3"/>
    <w:rsid w:val="00915A6C"/>
    <w:rsid w:val="0091628C"/>
    <w:rsid w:val="0091662A"/>
    <w:rsid w:val="009169A0"/>
    <w:rsid w:val="00917054"/>
    <w:rsid w:val="009172DF"/>
    <w:rsid w:val="009174D1"/>
    <w:rsid w:val="0091767F"/>
    <w:rsid w:val="00917F16"/>
    <w:rsid w:val="009206BB"/>
    <w:rsid w:val="00920756"/>
    <w:rsid w:val="00920B88"/>
    <w:rsid w:val="00920E8B"/>
    <w:rsid w:val="00921591"/>
    <w:rsid w:val="0092255B"/>
    <w:rsid w:val="00922750"/>
    <w:rsid w:val="00923261"/>
    <w:rsid w:val="0092430C"/>
    <w:rsid w:val="00924672"/>
    <w:rsid w:val="0092493D"/>
    <w:rsid w:val="009249C0"/>
    <w:rsid w:val="009256D8"/>
    <w:rsid w:val="00925E31"/>
    <w:rsid w:val="00926140"/>
    <w:rsid w:val="00926165"/>
    <w:rsid w:val="009261AB"/>
    <w:rsid w:val="009265E1"/>
    <w:rsid w:val="0092664A"/>
    <w:rsid w:val="00926E07"/>
    <w:rsid w:val="00927921"/>
    <w:rsid w:val="00927E60"/>
    <w:rsid w:val="00930772"/>
    <w:rsid w:val="00930864"/>
    <w:rsid w:val="00931575"/>
    <w:rsid w:val="00931F10"/>
    <w:rsid w:val="009322AF"/>
    <w:rsid w:val="00932BC3"/>
    <w:rsid w:val="00932CA5"/>
    <w:rsid w:val="00932F53"/>
    <w:rsid w:val="00933071"/>
    <w:rsid w:val="009333CE"/>
    <w:rsid w:val="00933AA9"/>
    <w:rsid w:val="009343B8"/>
    <w:rsid w:val="0093455D"/>
    <w:rsid w:val="00934753"/>
    <w:rsid w:val="0093481C"/>
    <w:rsid w:val="00934D16"/>
    <w:rsid w:val="00934D51"/>
    <w:rsid w:val="009351CD"/>
    <w:rsid w:val="009360FE"/>
    <w:rsid w:val="009365DF"/>
    <w:rsid w:val="00936777"/>
    <w:rsid w:val="009368A5"/>
    <w:rsid w:val="0093691F"/>
    <w:rsid w:val="00936AEC"/>
    <w:rsid w:val="00936BCA"/>
    <w:rsid w:val="00936E6D"/>
    <w:rsid w:val="009378CB"/>
    <w:rsid w:val="00937F92"/>
    <w:rsid w:val="00940000"/>
    <w:rsid w:val="0094010A"/>
    <w:rsid w:val="0094017C"/>
    <w:rsid w:val="00940641"/>
    <w:rsid w:val="009408AA"/>
    <w:rsid w:val="00941364"/>
    <w:rsid w:val="0094158A"/>
    <w:rsid w:val="00941B3E"/>
    <w:rsid w:val="0094211B"/>
    <w:rsid w:val="00942ABF"/>
    <w:rsid w:val="009437A3"/>
    <w:rsid w:val="009437DC"/>
    <w:rsid w:val="009443B7"/>
    <w:rsid w:val="00944968"/>
    <w:rsid w:val="0094540B"/>
    <w:rsid w:val="00945A6F"/>
    <w:rsid w:val="00945C9A"/>
    <w:rsid w:val="00946B03"/>
    <w:rsid w:val="00946B8F"/>
    <w:rsid w:val="00946BC4"/>
    <w:rsid w:val="00946F72"/>
    <w:rsid w:val="009471AF"/>
    <w:rsid w:val="00950358"/>
    <w:rsid w:val="009508D3"/>
    <w:rsid w:val="00950A76"/>
    <w:rsid w:val="00951680"/>
    <w:rsid w:val="009517AE"/>
    <w:rsid w:val="009525B8"/>
    <w:rsid w:val="00952E40"/>
    <w:rsid w:val="00952F17"/>
    <w:rsid w:val="00953354"/>
    <w:rsid w:val="009536C1"/>
    <w:rsid w:val="009551F3"/>
    <w:rsid w:val="00955205"/>
    <w:rsid w:val="00955B0F"/>
    <w:rsid w:val="00955C6E"/>
    <w:rsid w:val="009560A9"/>
    <w:rsid w:val="009570F2"/>
    <w:rsid w:val="00957476"/>
    <w:rsid w:val="0095762A"/>
    <w:rsid w:val="009577B2"/>
    <w:rsid w:val="00957F93"/>
    <w:rsid w:val="00961B50"/>
    <w:rsid w:val="00961D7C"/>
    <w:rsid w:val="00962045"/>
    <w:rsid w:val="00962583"/>
    <w:rsid w:val="009634DA"/>
    <w:rsid w:val="009647A8"/>
    <w:rsid w:val="00964CAD"/>
    <w:rsid w:val="00964DDE"/>
    <w:rsid w:val="00965238"/>
    <w:rsid w:val="00966008"/>
    <w:rsid w:val="00966170"/>
    <w:rsid w:val="009666A4"/>
    <w:rsid w:val="009669B1"/>
    <w:rsid w:val="00966C90"/>
    <w:rsid w:val="0096776D"/>
    <w:rsid w:val="009704EE"/>
    <w:rsid w:val="00970650"/>
    <w:rsid w:val="00970A5A"/>
    <w:rsid w:val="00970F1B"/>
    <w:rsid w:val="009714DF"/>
    <w:rsid w:val="00971B3C"/>
    <w:rsid w:val="009725B4"/>
    <w:rsid w:val="009727AA"/>
    <w:rsid w:val="00972BDE"/>
    <w:rsid w:val="00972D9F"/>
    <w:rsid w:val="009731E6"/>
    <w:rsid w:val="0097359E"/>
    <w:rsid w:val="00974022"/>
    <w:rsid w:val="009753A2"/>
    <w:rsid w:val="00975926"/>
    <w:rsid w:val="00975AD0"/>
    <w:rsid w:val="00975B59"/>
    <w:rsid w:val="00976375"/>
    <w:rsid w:val="0097722F"/>
    <w:rsid w:val="009775E1"/>
    <w:rsid w:val="00977FF6"/>
    <w:rsid w:val="00980513"/>
    <w:rsid w:val="00980649"/>
    <w:rsid w:val="00980F81"/>
    <w:rsid w:val="00981341"/>
    <w:rsid w:val="009814EB"/>
    <w:rsid w:val="00981A2F"/>
    <w:rsid w:val="00982838"/>
    <w:rsid w:val="009834A3"/>
    <w:rsid w:val="009834D2"/>
    <w:rsid w:val="00984860"/>
    <w:rsid w:val="0098502F"/>
    <w:rsid w:val="0098503C"/>
    <w:rsid w:val="0098521F"/>
    <w:rsid w:val="00986152"/>
    <w:rsid w:val="00986D0E"/>
    <w:rsid w:val="00986ED2"/>
    <w:rsid w:val="009871DD"/>
    <w:rsid w:val="009871ED"/>
    <w:rsid w:val="0098747D"/>
    <w:rsid w:val="00987D26"/>
    <w:rsid w:val="00990824"/>
    <w:rsid w:val="00990A37"/>
    <w:rsid w:val="00991524"/>
    <w:rsid w:val="00991B53"/>
    <w:rsid w:val="00991F32"/>
    <w:rsid w:val="0099275E"/>
    <w:rsid w:val="00992B2F"/>
    <w:rsid w:val="00993D0E"/>
    <w:rsid w:val="00993FA9"/>
    <w:rsid w:val="0099532B"/>
    <w:rsid w:val="00995581"/>
    <w:rsid w:val="00996D96"/>
    <w:rsid w:val="00996E60"/>
    <w:rsid w:val="00997091"/>
    <w:rsid w:val="009976C7"/>
    <w:rsid w:val="00997A18"/>
    <w:rsid w:val="009A001D"/>
    <w:rsid w:val="009A01D6"/>
    <w:rsid w:val="009A02FA"/>
    <w:rsid w:val="009A0988"/>
    <w:rsid w:val="009A0F5C"/>
    <w:rsid w:val="009A15DA"/>
    <w:rsid w:val="009A18BF"/>
    <w:rsid w:val="009A1AA5"/>
    <w:rsid w:val="009A1F3C"/>
    <w:rsid w:val="009A21BC"/>
    <w:rsid w:val="009A28A3"/>
    <w:rsid w:val="009A2B63"/>
    <w:rsid w:val="009A340E"/>
    <w:rsid w:val="009A372E"/>
    <w:rsid w:val="009A374F"/>
    <w:rsid w:val="009A4357"/>
    <w:rsid w:val="009A451D"/>
    <w:rsid w:val="009A472B"/>
    <w:rsid w:val="009A4B32"/>
    <w:rsid w:val="009A4D32"/>
    <w:rsid w:val="009A57DB"/>
    <w:rsid w:val="009A5FBD"/>
    <w:rsid w:val="009A60E4"/>
    <w:rsid w:val="009A6237"/>
    <w:rsid w:val="009A6406"/>
    <w:rsid w:val="009A6F88"/>
    <w:rsid w:val="009A704B"/>
    <w:rsid w:val="009A712C"/>
    <w:rsid w:val="009A72E7"/>
    <w:rsid w:val="009A7380"/>
    <w:rsid w:val="009A743F"/>
    <w:rsid w:val="009A750C"/>
    <w:rsid w:val="009A7594"/>
    <w:rsid w:val="009A7AC2"/>
    <w:rsid w:val="009B0474"/>
    <w:rsid w:val="009B053B"/>
    <w:rsid w:val="009B0D00"/>
    <w:rsid w:val="009B0EA3"/>
    <w:rsid w:val="009B17BF"/>
    <w:rsid w:val="009B1F34"/>
    <w:rsid w:val="009B2520"/>
    <w:rsid w:val="009B36F6"/>
    <w:rsid w:val="009B38A5"/>
    <w:rsid w:val="009B3C5D"/>
    <w:rsid w:val="009B3FE3"/>
    <w:rsid w:val="009B4AAA"/>
    <w:rsid w:val="009B527D"/>
    <w:rsid w:val="009B545C"/>
    <w:rsid w:val="009B5A1C"/>
    <w:rsid w:val="009B7A81"/>
    <w:rsid w:val="009B7EDC"/>
    <w:rsid w:val="009C03E1"/>
    <w:rsid w:val="009C04C7"/>
    <w:rsid w:val="009C0AA4"/>
    <w:rsid w:val="009C0B93"/>
    <w:rsid w:val="009C0C1C"/>
    <w:rsid w:val="009C1107"/>
    <w:rsid w:val="009C17C5"/>
    <w:rsid w:val="009C2766"/>
    <w:rsid w:val="009C3DAE"/>
    <w:rsid w:val="009C46CE"/>
    <w:rsid w:val="009C4B93"/>
    <w:rsid w:val="009C4BC5"/>
    <w:rsid w:val="009C5727"/>
    <w:rsid w:val="009C5AD2"/>
    <w:rsid w:val="009C5C94"/>
    <w:rsid w:val="009C68BE"/>
    <w:rsid w:val="009C6DED"/>
    <w:rsid w:val="009C7FD7"/>
    <w:rsid w:val="009D099E"/>
    <w:rsid w:val="009D0AE5"/>
    <w:rsid w:val="009D0E42"/>
    <w:rsid w:val="009D10D4"/>
    <w:rsid w:val="009D1249"/>
    <w:rsid w:val="009D161B"/>
    <w:rsid w:val="009D1E90"/>
    <w:rsid w:val="009D1EBE"/>
    <w:rsid w:val="009D2118"/>
    <w:rsid w:val="009D24DD"/>
    <w:rsid w:val="009D29D2"/>
    <w:rsid w:val="009D2B04"/>
    <w:rsid w:val="009D2E84"/>
    <w:rsid w:val="009D34E6"/>
    <w:rsid w:val="009D3F71"/>
    <w:rsid w:val="009D44AD"/>
    <w:rsid w:val="009D4DA2"/>
    <w:rsid w:val="009D5126"/>
    <w:rsid w:val="009D53CC"/>
    <w:rsid w:val="009D5866"/>
    <w:rsid w:val="009D63A3"/>
    <w:rsid w:val="009D64DB"/>
    <w:rsid w:val="009D6C76"/>
    <w:rsid w:val="009D6F5C"/>
    <w:rsid w:val="009D7579"/>
    <w:rsid w:val="009D78EC"/>
    <w:rsid w:val="009D79B5"/>
    <w:rsid w:val="009E034C"/>
    <w:rsid w:val="009E0562"/>
    <w:rsid w:val="009E06CB"/>
    <w:rsid w:val="009E0A27"/>
    <w:rsid w:val="009E0C83"/>
    <w:rsid w:val="009E17F5"/>
    <w:rsid w:val="009E1D8F"/>
    <w:rsid w:val="009E203D"/>
    <w:rsid w:val="009E24A4"/>
    <w:rsid w:val="009E2714"/>
    <w:rsid w:val="009E28F9"/>
    <w:rsid w:val="009E2D39"/>
    <w:rsid w:val="009E33C7"/>
    <w:rsid w:val="009E3487"/>
    <w:rsid w:val="009E34EB"/>
    <w:rsid w:val="009E40CA"/>
    <w:rsid w:val="009E5597"/>
    <w:rsid w:val="009E5598"/>
    <w:rsid w:val="009E5E84"/>
    <w:rsid w:val="009E6229"/>
    <w:rsid w:val="009E6289"/>
    <w:rsid w:val="009E6413"/>
    <w:rsid w:val="009E6573"/>
    <w:rsid w:val="009E65AE"/>
    <w:rsid w:val="009E7054"/>
    <w:rsid w:val="009E70DF"/>
    <w:rsid w:val="009E7514"/>
    <w:rsid w:val="009E7A65"/>
    <w:rsid w:val="009E7D35"/>
    <w:rsid w:val="009E7EC8"/>
    <w:rsid w:val="009F0121"/>
    <w:rsid w:val="009F18F8"/>
    <w:rsid w:val="009F2BD5"/>
    <w:rsid w:val="009F2E58"/>
    <w:rsid w:val="009F30CB"/>
    <w:rsid w:val="009F312F"/>
    <w:rsid w:val="009F371C"/>
    <w:rsid w:val="009F38FA"/>
    <w:rsid w:val="009F4B0D"/>
    <w:rsid w:val="009F4D27"/>
    <w:rsid w:val="009F56DF"/>
    <w:rsid w:val="009F6C83"/>
    <w:rsid w:val="009F6FD6"/>
    <w:rsid w:val="009F70B0"/>
    <w:rsid w:val="009F72F6"/>
    <w:rsid w:val="009F78B1"/>
    <w:rsid w:val="009F7E16"/>
    <w:rsid w:val="00A001C8"/>
    <w:rsid w:val="00A0127C"/>
    <w:rsid w:val="00A01996"/>
    <w:rsid w:val="00A02AA3"/>
    <w:rsid w:val="00A02C92"/>
    <w:rsid w:val="00A02FC8"/>
    <w:rsid w:val="00A04A76"/>
    <w:rsid w:val="00A04D9B"/>
    <w:rsid w:val="00A0525B"/>
    <w:rsid w:val="00A05319"/>
    <w:rsid w:val="00A0567D"/>
    <w:rsid w:val="00A0592F"/>
    <w:rsid w:val="00A05C29"/>
    <w:rsid w:val="00A05D5A"/>
    <w:rsid w:val="00A06CED"/>
    <w:rsid w:val="00A06EDE"/>
    <w:rsid w:val="00A0778D"/>
    <w:rsid w:val="00A100D8"/>
    <w:rsid w:val="00A10577"/>
    <w:rsid w:val="00A107F4"/>
    <w:rsid w:val="00A11607"/>
    <w:rsid w:val="00A116ED"/>
    <w:rsid w:val="00A117E7"/>
    <w:rsid w:val="00A11871"/>
    <w:rsid w:val="00A11E63"/>
    <w:rsid w:val="00A12697"/>
    <w:rsid w:val="00A135F1"/>
    <w:rsid w:val="00A1381E"/>
    <w:rsid w:val="00A138EB"/>
    <w:rsid w:val="00A13C24"/>
    <w:rsid w:val="00A1406C"/>
    <w:rsid w:val="00A1447E"/>
    <w:rsid w:val="00A1449C"/>
    <w:rsid w:val="00A14B3E"/>
    <w:rsid w:val="00A14FF1"/>
    <w:rsid w:val="00A162B1"/>
    <w:rsid w:val="00A16417"/>
    <w:rsid w:val="00A167EB"/>
    <w:rsid w:val="00A16AED"/>
    <w:rsid w:val="00A174DB"/>
    <w:rsid w:val="00A1796E"/>
    <w:rsid w:val="00A21150"/>
    <w:rsid w:val="00A2118A"/>
    <w:rsid w:val="00A21272"/>
    <w:rsid w:val="00A21CA1"/>
    <w:rsid w:val="00A21EC7"/>
    <w:rsid w:val="00A22A32"/>
    <w:rsid w:val="00A22F7E"/>
    <w:rsid w:val="00A233F3"/>
    <w:rsid w:val="00A23802"/>
    <w:rsid w:val="00A23849"/>
    <w:rsid w:val="00A23CC0"/>
    <w:rsid w:val="00A24065"/>
    <w:rsid w:val="00A240F5"/>
    <w:rsid w:val="00A24752"/>
    <w:rsid w:val="00A24972"/>
    <w:rsid w:val="00A24C24"/>
    <w:rsid w:val="00A24CC1"/>
    <w:rsid w:val="00A2511B"/>
    <w:rsid w:val="00A2539D"/>
    <w:rsid w:val="00A25834"/>
    <w:rsid w:val="00A25AC1"/>
    <w:rsid w:val="00A25E0A"/>
    <w:rsid w:val="00A26477"/>
    <w:rsid w:val="00A265E6"/>
    <w:rsid w:val="00A26713"/>
    <w:rsid w:val="00A2740F"/>
    <w:rsid w:val="00A27801"/>
    <w:rsid w:val="00A3007A"/>
    <w:rsid w:val="00A30304"/>
    <w:rsid w:val="00A309A0"/>
    <w:rsid w:val="00A31380"/>
    <w:rsid w:val="00A3159B"/>
    <w:rsid w:val="00A31AD0"/>
    <w:rsid w:val="00A3279D"/>
    <w:rsid w:val="00A335C3"/>
    <w:rsid w:val="00A33740"/>
    <w:rsid w:val="00A338CF"/>
    <w:rsid w:val="00A33E56"/>
    <w:rsid w:val="00A34783"/>
    <w:rsid w:val="00A34CC8"/>
    <w:rsid w:val="00A350CF"/>
    <w:rsid w:val="00A367B2"/>
    <w:rsid w:val="00A36EFC"/>
    <w:rsid w:val="00A36F26"/>
    <w:rsid w:val="00A37298"/>
    <w:rsid w:val="00A3738D"/>
    <w:rsid w:val="00A378C0"/>
    <w:rsid w:val="00A405EC"/>
    <w:rsid w:val="00A41C15"/>
    <w:rsid w:val="00A4256F"/>
    <w:rsid w:val="00A42583"/>
    <w:rsid w:val="00A427E8"/>
    <w:rsid w:val="00A42883"/>
    <w:rsid w:val="00A430EC"/>
    <w:rsid w:val="00A43BF2"/>
    <w:rsid w:val="00A4477F"/>
    <w:rsid w:val="00A459B2"/>
    <w:rsid w:val="00A472A7"/>
    <w:rsid w:val="00A47317"/>
    <w:rsid w:val="00A474C1"/>
    <w:rsid w:val="00A51C3A"/>
    <w:rsid w:val="00A51F79"/>
    <w:rsid w:val="00A523AF"/>
    <w:rsid w:val="00A52D50"/>
    <w:rsid w:val="00A52EB9"/>
    <w:rsid w:val="00A53BFA"/>
    <w:rsid w:val="00A5460D"/>
    <w:rsid w:val="00A54B92"/>
    <w:rsid w:val="00A54D9C"/>
    <w:rsid w:val="00A54F56"/>
    <w:rsid w:val="00A5530D"/>
    <w:rsid w:val="00A5531F"/>
    <w:rsid w:val="00A55453"/>
    <w:rsid w:val="00A56070"/>
    <w:rsid w:val="00A5700E"/>
    <w:rsid w:val="00A57B41"/>
    <w:rsid w:val="00A60A6A"/>
    <w:rsid w:val="00A60E07"/>
    <w:rsid w:val="00A614B6"/>
    <w:rsid w:val="00A6157C"/>
    <w:rsid w:val="00A61C4B"/>
    <w:rsid w:val="00A61ECF"/>
    <w:rsid w:val="00A62789"/>
    <w:rsid w:val="00A627AB"/>
    <w:rsid w:val="00A6290B"/>
    <w:rsid w:val="00A62924"/>
    <w:rsid w:val="00A630C8"/>
    <w:rsid w:val="00A63123"/>
    <w:rsid w:val="00A635DF"/>
    <w:rsid w:val="00A63643"/>
    <w:rsid w:val="00A63956"/>
    <w:rsid w:val="00A63E6B"/>
    <w:rsid w:val="00A63F31"/>
    <w:rsid w:val="00A65A0D"/>
    <w:rsid w:val="00A65F46"/>
    <w:rsid w:val="00A67235"/>
    <w:rsid w:val="00A67785"/>
    <w:rsid w:val="00A677A5"/>
    <w:rsid w:val="00A70185"/>
    <w:rsid w:val="00A704BC"/>
    <w:rsid w:val="00A70735"/>
    <w:rsid w:val="00A70793"/>
    <w:rsid w:val="00A70A2A"/>
    <w:rsid w:val="00A70B28"/>
    <w:rsid w:val="00A711A4"/>
    <w:rsid w:val="00A719C4"/>
    <w:rsid w:val="00A72688"/>
    <w:rsid w:val="00A72DF0"/>
    <w:rsid w:val="00A730D7"/>
    <w:rsid w:val="00A7323B"/>
    <w:rsid w:val="00A73580"/>
    <w:rsid w:val="00A75177"/>
    <w:rsid w:val="00A751DF"/>
    <w:rsid w:val="00A7566E"/>
    <w:rsid w:val="00A76838"/>
    <w:rsid w:val="00A77D0B"/>
    <w:rsid w:val="00A80136"/>
    <w:rsid w:val="00A802A5"/>
    <w:rsid w:val="00A8187C"/>
    <w:rsid w:val="00A81AD3"/>
    <w:rsid w:val="00A81ADC"/>
    <w:rsid w:val="00A824D1"/>
    <w:rsid w:val="00A829E8"/>
    <w:rsid w:val="00A8325E"/>
    <w:rsid w:val="00A839E2"/>
    <w:rsid w:val="00A83BB6"/>
    <w:rsid w:val="00A8471E"/>
    <w:rsid w:val="00A8472F"/>
    <w:rsid w:val="00A84943"/>
    <w:rsid w:val="00A852D8"/>
    <w:rsid w:val="00A85512"/>
    <w:rsid w:val="00A85843"/>
    <w:rsid w:val="00A85A73"/>
    <w:rsid w:val="00A867F8"/>
    <w:rsid w:val="00A86F02"/>
    <w:rsid w:val="00A870AB"/>
    <w:rsid w:val="00A8714A"/>
    <w:rsid w:val="00A902E6"/>
    <w:rsid w:val="00A9092A"/>
    <w:rsid w:val="00A9191A"/>
    <w:rsid w:val="00A91FF6"/>
    <w:rsid w:val="00A933DF"/>
    <w:rsid w:val="00A94588"/>
    <w:rsid w:val="00A94CC8"/>
    <w:rsid w:val="00A9520E"/>
    <w:rsid w:val="00A95372"/>
    <w:rsid w:val="00A95A1B"/>
    <w:rsid w:val="00A95C13"/>
    <w:rsid w:val="00A9643F"/>
    <w:rsid w:val="00A96AC2"/>
    <w:rsid w:val="00A96F23"/>
    <w:rsid w:val="00A96F62"/>
    <w:rsid w:val="00A975B3"/>
    <w:rsid w:val="00A97769"/>
    <w:rsid w:val="00A97D3A"/>
    <w:rsid w:val="00A97F69"/>
    <w:rsid w:val="00AA0142"/>
    <w:rsid w:val="00AA0154"/>
    <w:rsid w:val="00AA0474"/>
    <w:rsid w:val="00AA0A43"/>
    <w:rsid w:val="00AA0A46"/>
    <w:rsid w:val="00AA1303"/>
    <w:rsid w:val="00AA139B"/>
    <w:rsid w:val="00AA1492"/>
    <w:rsid w:val="00AA15BC"/>
    <w:rsid w:val="00AA1CC7"/>
    <w:rsid w:val="00AA1DC3"/>
    <w:rsid w:val="00AA21F3"/>
    <w:rsid w:val="00AA2C3C"/>
    <w:rsid w:val="00AA2F3A"/>
    <w:rsid w:val="00AA3182"/>
    <w:rsid w:val="00AA35E2"/>
    <w:rsid w:val="00AA3B01"/>
    <w:rsid w:val="00AA3C75"/>
    <w:rsid w:val="00AA4688"/>
    <w:rsid w:val="00AA4874"/>
    <w:rsid w:val="00AA4DE0"/>
    <w:rsid w:val="00AA5633"/>
    <w:rsid w:val="00AA59FF"/>
    <w:rsid w:val="00AA5C20"/>
    <w:rsid w:val="00AA5CCB"/>
    <w:rsid w:val="00AA703C"/>
    <w:rsid w:val="00AA7DB5"/>
    <w:rsid w:val="00AB0A80"/>
    <w:rsid w:val="00AB2A74"/>
    <w:rsid w:val="00AB2D3F"/>
    <w:rsid w:val="00AB2EE4"/>
    <w:rsid w:val="00AB3EA1"/>
    <w:rsid w:val="00AB47C2"/>
    <w:rsid w:val="00AB4CA4"/>
    <w:rsid w:val="00AB4F21"/>
    <w:rsid w:val="00AB5581"/>
    <w:rsid w:val="00AB58D7"/>
    <w:rsid w:val="00AB5E14"/>
    <w:rsid w:val="00AB607F"/>
    <w:rsid w:val="00AB677A"/>
    <w:rsid w:val="00AB6C68"/>
    <w:rsid w:val="00AB72E5"/>
    <w:rsid w:val="00AB7574"/>
    <w:rsid w:val="00AB77EF"/>
    <w:rsid w:val="00AC03F8"/>
    <w:rsid w:val="00AC070D"/>
    <w:rsid w:val="00AC07C3"/>
    <w:rsid w:val="00AC0A4F"/>
    <w:rsid w:val="00AC1031"/>
    <w:rsid w:val="00AC188F"/>
    <w:rsid w:val="00AC1F5E"/>
    <w:rsid w:val="00AC245F"/>
    <w:rsid w:val="00AC2497"/>
    <w:rsid w:val="00AC2E10"/>
    <w:rsid w:val="00AC2E4B"/>
    <w:rsid w:val="00AC2F40"/>
    <w:rsid w:val="00AC314F"/>
    <w:rsid w:val="00AC3D97"/>
    <w:rsid w:val="00AC5060"/>
    <w:rsid w:val="00AC514D"/>
    <w:rsid w:val="00AC522E"/>
    <w:rsid w:val="00AC68BC"/>
    <w:rsid w:val="00AC6914"/>
    <w:rsid w:val="00AC6BB7"/>
    <w:rsid w:val="00AC6E65"/>
    <w:rsid w:val="00AC7479"/>
    <w:rsid w:val="00AC79D5"/>
    <w:rsid w:val="00AC7A67"/>
    <w:rsid w:val="00AD0104"/>
    <w:rsid w:val="00AD0852"/>
    <w:rsid w:val="00AD0C89"/>
    <w:rsid w:val="00AD0EF7"/>
    <w:rsid w:val="00AD1B2C"/>
    <w:rsid w:val="00AD22B8"/>
    <w:rsid w:val="00AD23BB"/>
    <w:rsid w:val="00AD3081"/>
    <w:rsid w:val="00AD3110"/>
    <w:rsid w:val="00AD4279"/>
    <w:rsid w:val="00AD4D23"/>
    <w:rsid w:val="00AD5B78"/>
    <w:rsid w:val="00AD5C25"/>
    <w:rsid w:val="00AD5E34"/>
    <w:rsid w:val="00AE0A95"/>
    <w:rsid w:val="00AE0F3A"/>
    <w:rsid w:val="00AE1443"/>
    <w:rsid w:val="00AE1AC8"/>
    <w:rsid w:val="00AE23D7"/>
    <w:rsid w:val="00AE267A"/>
    <w:rsid w:val="00AE2CBF"/>
    <w:rsid w:val="00AE2DA8"/>
    <w:rsid w:val="00AE2DF9"/>
    <w:rsid w:val="00AE317C"/>
    <w:rsid w:val="00AE32F0"/>
    <w:rsid w:val="00AE362E"/>
    <w:rsid w:val="00AE3799"/>
    <w:rsid w:val="00AE4002"/>
    <w:rsid w:val="00AE4A30"/>
    <w:rsid w:val="00AE4A52"/>
    <w:rsid w:val="00AE503E"/>
    <w:rsid w:val="00AE5459"/>
    <w:rsid w:val="00AE5B18"/>
    <w:rsid w:val="00AE5ECA"/>
    <w:rsid w:val="00AE63F6"/>
    <w:rsid w:val="00AE66F6"/>
    <w:rsid w:val="00AE71B7"/>
    <w:rsid w:val="00AE7379"/>
    <w:rsid w:val="00AF06DB"/>
    <w:rsid w:val="00AF0AE6"/>
    <w:rsid w:val="00AF0D08"/>
    <w:rsid w:val="00AF13F2"/>
    <w:rsid w:val="00AF1762"/>
    <w:rsid w:val="00AF1806"/>
    <w:rsid w:val="00AF1BB3"/>
    <w:rsid w:val="00AF27DB"/>
    <w:rsid w:val="00AF298E"/>
    <w:rsid w:val="00AF33FE"/>
    <w:rsid w:val="00AF44EC"/>
    <w:rsid w:val="00AF47D2"/>
    <w:rsid w:val="00AF53C7"/>
    <w:rsid w:val="00AF540A"/>
    <w:rsid w:val="00AF55EB"/>
    <w:rsid w:val="00AF5A1E"/>
    <w:rsid w:val="00AF5A2A"/>
    <w:rsid w:val="00AF5F6A"/>
    <w:rsid w:val="00AF67C7"/>
    <w:rsid w:val="00AF6DD3"/>
    <w:rsid w:val="00B003B1"/>
    <w:rsid w:val="00B003BC"/>
    <w:rsid w:val="00B00AC4"/>
    <w:rsid w:val="00B00D37"/>
    <w:rsid w:val="00B0139E"/>
    <w:rsid w:val="00B01968"/>
    <w:rsid w:val="00B01CD5"/>
    <w:rsid w:val="00B0212C"/>
    <w:rsid w:val="00B02281"/>
    <w:rsid w:val="00B02348"/>
    <w:rsid w:val="00B0296D"/>
    <w:rsid w:val="00B03262"/>
    <w:rsid w:val="00B039F7"/>
    <w:rsid w:val="00B03D89"/>
    <w:rsid w:val="00B04530"/>
    <w:rsid w:val="00B05E68"/>
    <w:rsid w:val="00B0637D"/>
    <w:rsid w:val="00B06750"/>
    <w:rsid w:val="00B06EE8"/>
    <w:rsid w:val="00B07634"/>
    <w:rsid w:val="00B0794F"/>
    <w:rsid w:val="00B10025"/>
    <w:rsid w:val="00B10497"/>
    <w:rsid w:val="00B109E8"/>
    <w:rsid w:val="00B10A55"/>
    <w:rsid w:val="00B11E70"/>
    <w:rsid w:val="00B12346"/>
    <w:rsid w:val="00B12712"/>
    <w:rsid w:val="00B12EF1"/>
    <w:rsid w:val="00B1337E"/>
    <w:rsid w:val="00B136BB"/>
    <w:rsid w:val="00B13BF0"/>
    <w:rsid w:val="00B13CB3"/>
    <w:rsid w:val="00B1497F"/>
    <w:rsid w:val="00B156C3"/>
    <w:rsid w:val="00B15983"/>
    <w:rsid w:val="00B15BC8"/>
    <w:rsid w:val="00B15DDA"/>
    <w:rsid w:val="00B16218"/>
    <w:rsid w:val="00B16866"/>
    <w:rsid w:val="00B206B6"/>
    <w:rsid w:val="00B21714"/>
    <w:rsid w:val="00B22D96"/>
    <w:rsid w:val="00B22F84"/>
    <w:rsid w:val="00B2413F"/>
    <w:rsid w:val="00B246DF"/>
    <w:rsid w:val="00B24F0C"/>
    <w:rsid w:val="00B25879"/>
    <w:rsid w:val="00B25BE7"/>
    <w:rsid w:val="00B260C8"/>
    <w:rsid w:val="00B26C63"/>
    <w:rsid w:val="00B26F8C"/>
    <w:rsid w:val="00B27915"/>
    <w:rsid w:val="00B30460"/>
    <w:rsid w:val="00B304DB"/>
    <w:rsid w:val="00B30962"/>
    <w:rsid w:val="00B31C35"/>
    <w:rsid w:val="00B3210D"/>
    <w:rsid w:val="00B32381"/>
    <w:rsid w:val="00B331E1"/>
    <w:rsid w:val="00B3355C"/>
    <w:rsid w:val="00B33D4C"/>
    <w:rsid w:val="00B33FE7"/>
    <w:rsid w:val="00B342B4"/>
    <w:rsid w:val="00B342CF"/>
    <w:rsid w:val="00B3478A"/>
    <w:rsid w:val="00B34CF3"/>
    <w:rsid w:val="00B34D62"/>
    <w:rsid w:val="00B35350"/>
    <w:rsid w:val="00B354F6"/>
    <w:rsid w:val="00B364B7"/>
    <w:rsid w:val="00B373A6"/>
    <w:rsid w:val="00B37CFD"/>
    <w:rsid w:val="00B37DA8"/>
    <w:rsid w:val="00B401F3"/>
    <w:rsid w:val="00B403C3"/>
    <w:rsid w:val="00B40E92"/>
    <w:rsid w:val="00B414F8"/>
    <w:rsid w:val="00B41AF8"/>
    <w:rsid w:val="00B422F9"/>
    <w:rsid w:val="00B43015"/>
    <w:rsid w:val="00B4321A"/>
    <w:rsid w:val="00B43340"/>
    <w:rsid w:val="00B43765"/>
    <w:rsid w:val="00B43B6B"/>
    <w:rsid w:val="00B442A2"/>
    <w:rsid w:val="00B45342"/>
    <w:rsid w:val="00B46825"/>
    <w:rsid w:val="00B47DA6"/>
    <w:rsid w:val="00B47FDD"/>
    <w:rsid w:val="00B50902"/>
    <w:rsid w:val="00B51056"/>
    <w:rsid w:val="00B51247"/>
    <w:rsid w:val="00B5211A"/>
    <w:rsid w:val="00B52137"/>
    <w:rsid w:val="00B52CF8"/>
    <w:rsid w:val="00B531D9"/>
    <w:rsid w:val="00B53C36"/>
    <w:rsid w:val="00B53EF2"/>
    <w:rsid w:val="00B54252"/>
    <w:rsid w:val="00B54CEB"/>
    <w:rsid w:val="00B55152"/>
    <w:rsid w:val="00B55166"/>
    <w:rsid w:val="00B559A5"/>
    <w:rsid w:val="00B55DC7"/>
    <w:rsid w:val="00B565B6"/>
    <w:rsid w:val="00B574D2"/>
    <w:rsid w:val="00B57E36"/>
    <w:rsid w:val="00B60177"/>
    <w:rsid w:val="00B60AB3"/>
    <w:rsid w:val="00B61279"/>
    <w:rsid w:val="00B61C84"/>
    <w:rsid w:val="00B61DFA"/>
    <w:rsid w:val="00B6210F"/>
    <w:rsid w:val="00B62295"/>
    <w:rsid w:val="00B6269B"/>
    <w:rsid w:val="00B62BA3"/>
    <w:rsid w:val="00B62DD5"/>
    <w:rsid w:val="00B62F4D"/>
    <w:rsid w:val="00B6313F"/>
    <w:rsid w:val="00B64133"/>
    <w:rsid w:val="00B64367"/>
    <w:rsid w:val="00B64774"/>
    <w:rsid w:val="00B6495E"/>
    <w:rsid w:val="00B64D04"/>
    <w:rsid w:val="00B64DCF"/>
    <w:rsid w:val="00B65017"/>
    <w:rsid w:val="00B65EC5"/>
    <w:rsid w:val="00B660EE"/>
    <w:rsid w:val="00B66363"/>
    <w:rsid w:val="00B66516"/>
    <w:rsid w:val="00B6694E"/>
    <w:rsid w:val="00B669A5"/>
    <w:rsid w:val="00B66FEE"/>
    <w:rsid w:val="00B67A41"/>
    <w:rsid w:val="00B67C97"/>
    <w:rsid w:val="00B70162"/>
    <w:rsid w:val="00B701BB"/>
    <w:rsid w:val="00B70227"/>
    <w:rsid w:val="00B7058D"/>
    <w:rsid w:val="00B706D1"/>
    <w:rsid w:val="00B7109D"/>
    <w:rsid w:val="00B71BBA"/>
    <w:rsid w:val="00B71E18"/>
    <w:rsid w:val="00B71F93"/>
    <w:rsid w:val="00B722BD"/>
    <w:rsid w:val="00B722C2"/>
    <w:rsid w:val="00B73379"/>
    <w:rsid w:val="00B73B91"/>
    <w:rsid w:val="00B73BA7"/>
    <w:rsid w:val="00B7441C"/>
    <w:rsid w:val="00B746A1"/>
    <w:rsid w:val="00B75234"/>
    <w:rsid w:val="00B7549E"/>
    <w:rsid w:val="00B757F1"/>
    <w:rsid w:val="00B759F9"/>
    <w:rsid w:val="00B75B72"/>
    <w:rsid w:val="00B768C7"/>
    <w:rsid w:val="00B76C76"/>
    <w:rsid w:val="00B771DE"/>
    <w:rsid w:val="00B77639"/>
    <w:rsid w:val="00B7777B"/>
    <w:rsid w:val="00B77E9B"/>
    <w:rsid w:val="00B80261"/>
    <w:rsid w:val="00B80DF8"/>
    <w:rsid w:val="00B81F02"/>
    <w:rsid w:val="00B82CD1"/>
    <w:rsid w:val="00B83168"/>
    <w:rsid w:val="00B83BCC"/>
    <w:rsid w:val="00B8449B"/>
    <w:rsid w:val="00B84840"/>
    <w:rsid w:val="00B84ADB"/>
    <w:rsid w:val="00B855E7"/>
    <w:rsid w:val="00B858D7"/>
    <w:rsid w:val="00B85BC4"/>
    <w:rsid w:val="00B869D3"/>
    <w:rsid w:val="00B86AE8"/>
    <w:rsid w:val="00B86D15"/>
    <w:rsid w:val="00B8719A"/>
    <w:rsid w:val="00B87345"/>
    <w:rsid w:val="00B87CF1"/>
    <w:rsid w:val="00B90379"/>
    <w:rsid w:val="00B907E4"/>
    <w:rsid w:val="00B910A9"/>
    <w:rsid w:val="00B918BE"/>
    <w:rsid w:val="00B91BFE"/>
    <w:rsid w:val="00B9260E"/>
    <w:rsid w:val="00B92DA0"/>
    <w:rsid w:val="00B92F39"/>
    <w:rsid w:val="00B933BC"/>
    <w:rsid w:val="00B937F2"/>
    <w:rsid w:val="00B94F0E"/>
    <w:rsid w:val="00B9515C"/>
    <w:rsid w:val="00B954F6"/>
    <w:rsid w:val="00B96494"/>
    <w:rsid w:val="00B96997"/>
    <w:rsid w:val="00B96B5F"/>
    <w:rsid w:val="00B97591"/>
    <w:rsid w:val="00B97720"/>
    <w:rsid w:val="00B97A1A"/>
    <w:rsid w:val="00B97A51"/>
    <w:rsid w:val="00B97D56"/>
    <w:rsid w:val="00B97E86"/>
    <w:rsid w:val="00BA0DE4"/>
    <w:rsid w:val="00BA130E"/>
    <w:rsid w:val="00BA168D"/>
    <w:rsid w:val="00BA2DB8"/>
    <w:rsid w:val="00BA3AFE"/>
    <w:rsid w:val="00BA431A"/>
    <w:rsid w:val="00BA468E"/>
    <w:rsid w:val="00BA4FD0"/>
    <w:rsid w:val="00BA4FF6"/>
    <w:rsid w:val="00BA50F5"/>
    <w:rsid w:val="00BA515B"/>
    <w:rsid w:val="00BA5440"/>
    <w:rsid w:val="00BA5C44"/>
    <w:rsid w:val="00BA6C0F"/>
    <w:rsid w:val="00BA6C58"/>
    <w:rsid w:val="00BA790A"/>
    <w:rsid w:val="00BA797A"/>
    <w:rsid w:val="00BA7B61"/>
    <w:rsid w:val="00BB012A"/>
    <w:rsid w:val="00BB01D2"/>
    <w:rsid w:val="00BB09B4"/>
    <w:rsid w:val="00BB0F3A"/>
    <w:rsid w:val="00BB1379"/>
    <w:rsid w:val="00BB1A93"/>
    <w:rsid w:val="00BB2A85"/>
    <w:rsid w:val="00BB2BF0"/>
    <w:rsid w:val="00BB2DA6"/>
    <w:rsid w:val="00BB31D7"/>
    <w:rsid w:val="00BB33AF"/>
    <w:rsid w:val="00BB36DC"/>
    <w:rsid w:val="00BB3BA5"/>
    <w:rsid w:val="00BB3D42"/>
    <w:rsid w:val="00BB3DD1"/>
    <w:rsid w:val="00BB4360"/>
    <w:rsid w:val="00BB48DA"/>
    <w:rsid w:val="00BB534D"/>
    <w:rsid w:val="00BB5900"/>
    <w:rsid w:val="00BB5BA5"/>
    <w:rsid w:val="00BB6193"/>
    <w:rsid w:val="00BB65EC"/>
    <w:rsid w:val="00BB671A"/>
    <w:rsid w:val="00BB682F"/>
    <w:rsid w:val="00BB6C5F"/>
    <w:rsid w:val="00BB6F2E"/>
    <w:rsid w:val="00BB70BB"/>
    <w:rsid w:val="00BB74E7"/>
    <w:rsid w:val="00BC0C2B"/>
    <w:rsid w:val="00BC17E3"/>
    <w:rsid w:val="00BC1FDC"/>
    <w:rsid w:val="00BC2A16"/>
    <w:rsid w:val="00BC2A48"/>
    <w:rsid w:val="00BC374E"/>
    <w:rsid w:val="00BC39E8"/>
    <w:rsid w:val="00BC3BD9"/>
    <w:rsid w:val="00BC4245"/>
    <w:rsid w:val="00BC42DA"/>
    <w:rsid w:val="00BC444B"/>
    <w:rsid w:val="00BC5529"/>
    <w:rsid w:val="00BC5BF1"/>
    <w:rsid w:val="00BC642E"/>
    <w:rsid w:val="00BC663E"/>
    <w:rsid w:val="00BC6B5D"/>
    <w:rsid w:val="00BC7C1E"/>
    <w:rsid w:val="00BC7FF9"/>
    <w:rsid w:val="00BD088B"/>
    <w:rsid w:val="00BD0B50"/>
    <w:rsid w:val="00BD0CCA"/>
    <w:rsid w:val="00BD0D89"/>
    <w:rsid w:val="00BD143C"/>
    <w:rsid w:val="00BD161B"/>
    <w:rsid w:val="00BD1A0D"/>
    <w:rsid w:val="00BD1E7D"/>
    <w:rsid w:val="00BD22DD"/>
    <w:rsid w:val="00BD26D2"/>
    <w:rsid w:val="00BD2C07"/>
    <w:rsid w:val="00BD2D28"/>
    <w:rsid w:val="00BD2D71"/>
    <w:rsid w:val="00BD2DCD"/>
    <w:rsid w:val="00BD30D2"/>
    <w:rsid w:val="00BD3581"/>
    <w:rsid w:val="00BD3941"/>
    <w:rsid w:val="00BD3AA3"/>
    <w:rsid w:val="00BD3EC7"/>
    <w:rsid w:val="00BD419D"/>
    <w:rsid w:val="00BD4ADF"/>
    <w:rsid w:val="00BD4AF2"/>
    <w:rsid w:val="00BD4BA1"/>
    <w:rsid w:val="00BD58A3"/>
    <w:rsid w:val="00BD590B"/>
    <w:rsid w:val="00BD6050"/>
    <w:rsid w:val="00BD6BD5"/>
    <w:rsid w:val="00BD6EE7"/>
    <w:rsid w:val="00BD74B6"/>
    <w:rsid w:val="00BD7500"/>
    <w:rsid w:val="00BE0610"/>
    <w:rsid w:val="00BE0967"/>
    <w:rsid w:val="00BE0D80"/>
    <w:rsid w:val="00BE1127"/>
    <w:rsid w:val="00BE121C"/>
    <w:rsid w:val="00BE22F3"/>
    <w:rsid w:val="00BE2365"/>
    <w:rsid w:val="00BE24BF"/>
    <w:rsid w:val="00BE2B23"/>
    <w:rsid w:val="00BE2DC3"/>
    <w:rsid w:val="00BE3D0A"/>
    <w:rsid w:val="00BE3D56"/>
    <w:rsid w:val="00BE4A9E"/>
    <w:rsid w:val="00BE5DD3"/>
    <w:rsid w:val="00BE61C0"/>
    <w:rsid w:val="00BE62AE"/>
    <w:rsid w:val="00BE70E5"/>
    <w:rsid w:val="00BE7984"/>
    <w:rsid w:val="00BE7A82"/>
    <w:rsid w:val="00BF01EC"/>
    <w:rsid w:val="00BF025D"/>
    <w:rsid w:val="00BF0753"/>
    <w:rsid w:val="00BF104D"/>
    <w:rsid w:val="00BF1465"/>
    <w:rsid w:val="00BF1B73"/>
    <w:rsid w:val="00BF21A8"/>
    <w:rsid w:val="00BF263A"/>
    <w:rsid w:val="00BF2B8D"/>
    <w:rsid w:val="00BF2D55"/>
    <w:rsid w:val="00BF2F03"/>
    <w:rsid w:val="00BF324F"/>
    <w:rsid w:val="00BF4809"/>
    <w:rsid w:val="00BF4A12"/>
    <w:rsid w:val="00BF52A4"/>
    <w:rsid w:val="00BF57F3"/>
    <w:rsid w:val="00BF582D"/>
    <w:rsid w:val="00BF5B2F"/>
    <w:rsid w:val="00BF5C9E"/>
    <w:rsid w:val="00BF6A45"/>
    <w:rsid w:val="00BF76AB"/>
    <w:rsid w:val="00C00474"/>
    <w:rsid w:val="00C01522"/>
    <w:rsid w:val="00C01D08"/>
    <w:rsid w:val="00C01D7A"/>
    <w:rsid w:val="00C021CB"/>
    <w:rsid w:val="00C02372"/>
    <w:rsid w:val="00C028CC"/>
    <w:rsid w:val="00C02A5F"/>
    <w:rsid w:val="00C02A82"/>
    <w:rsid w:val="00C02C25"/>
    <w:rsid w:val="00C033F2"/>
    <w:rsid w:val="00C03AB7"/>
    <w:rsid w:val="00C03C26"/>
    <w:rsid w:val="00C03D74"/>
    <w:rsid w:val="00C0482A"/>
    <w:rsid w:val="00C04B54"/>
    <w:rsid w:val="00C0545F"/>
    <w:rsid w:val="00C06148"/>
    <w:rsid w:val="00C06723"/>
    <w:rsid w:val="00C06739"/>
    <w:rsid w:val="00C0729D"/>
    <w:rsid w:val="00C07410"/>
    <w:rsid w:val="00C077E0"/>
    <w:rsid w:val="00C106D1"/>
    <w:rsid w:val="00C10730"/>
    <w:rsid w:val="00C114FB"/>
    <w:rsid w:val="00C11997"/>
    <w:rsid w:val="00C11D82"/>
    <w:rsid w:val="00C11F1F"/>
    <w:rsid w:val="00C122A5"/>
    <w:rsid w:val="00C122CD"/>
    <w:rsid w:val="00C12F74"/>
    <w:rsid w:val="00C13522"/>
    <w:rsid w:val="00C13B34"/>
    <w:rsid w:val="00C14515"/>
    <w:rsid w:val="00C1459E"/>
    <w:rsid w:val="00C16517"/>
    <w:rsid w:val="00C16964"/>
    <w:rsid w:val="00C16EE3"/>
    <w:rsid w:val="00C17363"/>
    <w:rsid w:val="00C17EF1"/>
    <w:rsid w:val="00C202EC"/>
    <w:rsid w:val="00C2086B"/>
    <w:rsid w:val="00C2106E"/>
    <w:rsid w:val="00C21200"/>
    <w:rsid w:val="00C213CA"/>
    <w:rsid w:val="00C21617"/>
    <w:rsid w:val="00C218AF"/>
    <w:rsid w:val="00C21AB7"/>
    <w:rsid w:val="00C21B84"/>
    <w:rsid w:val="00C21D56"/>
    <w:rsid w:val="00C22041"/>
    <w:rsid w:val="00C227C6"/>
    <w:rsid w:val="00C22C0F"/>
    <w:rsid w:val="00C232FE"/>
    <w:rsid w:val="00C234FB"/>
    <w:rsid w:val="00C24023"/>
    <w:rsid w:val="00C2494F"/>
    <w:rsid w:val="00C24968"/>
    <w:rsid w:val="00C24AC5"/>
    <w:rsid w:val="00C24B1C"/>
    <w:rsid w:val="00C24E28"/>
    <w:rsid w:val="00C24F8D"/>
    <w:rsid w:val="00C25254"/>
    <w:rsid w:val="00C25708"/>
    <w:rsid w:val="00C257D5"/>
    <w:rsid w:val="00C258AB"/>
    <w:rsid w:val="00C258F6"/>
    <w:rsid w:val="00C25960"/>
    <w:rsid w:val="00C25D93"/>
    <w:rsid w:val="00C25E9B"/>
    <w:rsid w:val="00C260E4"/>
    <w:rsid w:val="00C263F3"/>
    <w:rsid w:val="00C26539"/>
    <w:rsid w:val="00C26DE0"/>
    <w:rsid w:val="00C2711F"/>
    <w:rsid w:val="00C27413"/>
    <w:rsid w:val="00C27A19"/>
    <w:rsid w:val="00C300FF"/>
    <w:rsid w:val="00C30A38"/>
    <w:rsid w:val="00C30AC5"/>
    <w:rsid w:val="00C319BF"/>
    <w:rsid w:val="00C31A5F"/>
    <w:rsid w:val="00C32558"/>
    <w:rsid w:val="00C32B55"/>
    <w:rsid w:val="00C32D74"/>
    <w:rsid w:val="00C32EC6"/>
    <w:rsid w:val="00C33576"/>
    <w:rsid w:val="00C33C13"/>
    <w:rsid w:val="00C34314"/>
    <w:rsid w:val="00C34756"/>
    <w:rsid w:val="00C349F9"/>
    <w:rsid w:val="00C34A5C"/>
    <w:rsid w:val="00C34BEB"/>
    <w:rsid w:val="00C3559E"/>
    <w:rsid w:val="00C357B9"/>
    <w:rsid w:val="00C357EA"/>
    <w:rsid w:val="00C35DB9"/>
    <w:rsid w:val="00C35EA2"/>
    <w:rsid w:val="00C3600D"/>
    <w:rsid w:val="00C36020"/>
    <w:rsid w:val="00C36466"/>
    <w:rsid w:val="00C36753"/>
    <w:rsid w:val="00C36978"/>
    <w:rsid w:val="00C3733F"/>
    <w:rsid w:val="00C37374"/>
    <w:rsid w:val="00C373F2"/>
    <w:rsid w:val="00C37953"/>
    <w:rsid w:val="00C37EDF"/>
    <w:rsid w:val="00C4143B"/>
    <w:rsid w:val="00C41FAA"/>
    <w:rsid w:val="00C42AAB"/>
    <w:rsid w:val="00C42ADB"/>
    <w:rsid w:val="00C43BF3"/>
    <w:rsid w:val="00C43EBB"/>
    <w:rsid w:val="00C446AC"/>
    <w:rsid w:val="00C44A49"/>
    <w:rsid w:val="00C44E32"/>
    <w:rsid w:val="00C455D7"/>
    <w:rsid w:val="00C45715"/>
    <w:rsid w:val="00C45913"/>
    <w:rsid w:val="00C46016"/>
    <w:rsid w:val="00C46121"/>
    <w:rsid w:val="00C46E77"/>
    <w:rsid w:val="00C47662"/>
    <w:rsid w:val="00C47AEB"/>
    <w:rsid w:val="00C47FB8"/>
    <w:rsid w:val="00C506E0"/>
    <w:rsid w:val="00C50B3B"/>
    <w:rsid w:val="00C50B7B"/>
    <w:rsid w:val="00C50D91"/>
    <w:rsid w:val="00C5104B"/>
    <w:rsid w:val="00C51DE5"/>
    <w:rsid w:val="00C525D9"/>
    <w:rsid w:val="00C53490"/>
    <w:rsid w:val="00C5367C"/>
    <w:rsid w:val="00C53723"/>
    <w:rsid w:val="00C53AA7"/>
    <w:rsid w:val="00C54BA0"/>
    <w:rsid w:val="00C55338"/>
    <w:rsid w:val="00C568AB"/>
    <w:rsid w:val="00C569AE"/>
    <w:rsid w:val="00C569CF"/>
    <w:rsid w:val="00C56B90"/>
    <w:rsid w:val="00C56D9D"/>
    <w:rsid w:val="00C57484"/>
    <w:rsid w:val="00C60114"/>
    <w:rsid w:val="00C602E5"/>
    <w:rsid w:val="00C60467"/>
    <w:rsid w:val="00C60F51"/>
    <w:rsid w:val="00C6171C"/>
    <w:rsid w:val="00C61733"/>
    <w:rsid w:val="00C62B02"/>
    <w:rsid w:val="00C63962"/>
    <w:rsid w:val="00C639D6"/>
    <w:rsid w:val="00C63E0F"/>
    <w:rsid w:val="00C648F6"/>
    <w:rsid w:val="00C6556A"/>
    <w:rsid w:val="00C65F65"/>
    <w:rsid w:val="00C66C87"/>
    <w:rsid w:val="00C67081"/>
    <w:rsid w:val="00C67214"/>
    <w:rsid w:val="00C674C4"/>
    <w:rsid w:val="00C679E7"/>
    <w:rsid w:val="00C67C2A"/>
    <w:rsid w:val="00C67E7E"/>
    <w:rsid w:val="00C702A8"/>
    <w:rsid w:val="00C70715"/>
    <w:rsid w:val="00C708BD"/>
    <w:rsid w:val="00C70CB6"/>
    <w:rsid w:val="00C70EFB"/>
    <w:rsid w:val="00C71418"/>
    <w:rsid w:val="00C71493"/>
    <w:rsid w:val="00C73D30"/>
    <w:rsid w:val="00C74B38"/>
    <w:rsid w:val="00C74E1A"/>
    <w:rsid w:val="00C760CB"/>
    <w:rsid w:val="00C7627F"/>
    <w:rsid w:val="00C763F8"/>
    <w:rsid w:val="00C768C0"/>
    <w:rsid w:val="00C76E60"/>
    <w:rsid w:val="00C777E0"/>
    <w:rsid w:val="00C80212"/>
    <w:rsid w:val="00C803E1"/>
    <w:rsid w:val="00C81E2B"/>
    <w:rsid w:val="00C82DEB"/>
    <w:rsid w:val="00C83470"/>
    <w:rsid w:val="00C83535"/>
    <w:rsid w:val="00C838B9"/>
    <w:rsid w:val="00C84916"/>
    <w:rsid w:val="00C84A18"/>
    <w:rsid w:val="00C8507F"/>
    <w:rsid w:val="00C8627A"/>
    <w:rsid w:val="00C86ACB"/>
    <w:rsid w:val="00C87103"/>
    <w:rsid w:val="00C873E4"/>
    <w:rsid w:val="00C8757A"/>
    <w:rsid w:val="00C90DB6"/>
    <w:rsid w:val="00C91A5B"/>
    <w:rsid w:val="00C91B0E"/>
    <w:rsid w:val="00C91F62"/>
    <w:rsid w:val="00C9269A"/>
    <w:rsid w:val="00C93165"/>
    <w:rsid w:val="00C93479"/>
    <w:rsid w:val="00C935B6"/>
    <w:rsid w:val="00C93A03"/>
    <w:rsid w:val="00C9440E"/>
    <w:rsid w:val="00C947C2"/>
    <w:rsid w:val="00C950C9"/>
    <w:rsid w:val="00C951C1"/>
    <w:rsid w:val="00C951D6"/>
    <w:rsid w:val="00C95714"/>
    <w:rsid w:val="00C960EE"/>
    <w:rsid w:val="00C96F7C"/>
    <w:rsid w:val="00C97AA5"/>
    <w:rsid w:val="00C97D52"/>
    <w:rsid w:val="00CA030E"/>
    <w:rsid w:val="00CA0497"/>
    <w:rsid w:val="00CA04FC"/>
    <w:rsid w:val="00CA0D94"/>
    <w:rsid w:val="00CA156D"/>
    <w:rsid w:val="00CA22B5"/>
    <w:rsid w:val="00CA26D1"/>
    <w:rsid w:val="00CA2E4A"/>
    <w:rsid w:val="00CA2F84"/>
    <w:rsid w:val="00CA30B1"/>
    <w:rsid w:val="00CA3111"/>
    <w:rsid w:val="00CA31E0"/>
    <w:rsid w:val="00CA383D"/>
    <w:rsid w:val="00CA3996"/>
    <w:rsid w:val="00CA39AF"/>
    <w:rsid w:val="00CA39E1"/>
    <w:rsid w:val="00CA3A6F"/>
    <w:rsid w:val="00CA3D4C"/>
    <w:rsid w:val="00CA43E6"/>
    <w:rsid w:val="00CA483F"/>
    <w:rsid w:val="00CA5827"/>
    <w:rsid w:val="00CA5946"/>
    <w:rsid w:val="00CA5A33"/>
    <w:rsid w:val="00CA5FB2"/>
    <w:rsid w:val="00CA644A"/>
    <w:rsid w:val="00CA6469"/>
    <w:rsid w:val="00CA664E"/>
    <w:rsid w:val="00CA67D2"/>
    <w:rsid w:val="00CA76FF"/>
    <w:rsid w:val="00CA7B37"/>
    <w:rsid w:val="00CA7DC7"/>
    <w:rsid w:val="00CB023A"/>
    <w:rsid w:val="00CB0537"/>
    <w:rsid w:val="00CB098F"/>
    <w:rsid w:val="00CB0F30"/>
    <w:rsid w:val="00CB19C7"/>
    <w:rsid w:val="00CB2A39"/>
    <w:rsid w:val="00CB2D68"/>
    <w:rsid w:val="00CB2FDC"/>
    <w:rsid w:val="00CB30A5"/>
    <w:rsid w:val="00CB31DE"/>
    <w:rsid w:val="00CB3FA8"/>
    <w:rsid w:val="00CB4243"/>
    <w:rsid w:val="00CB4546"/>
    <w:rsid w:val="00CB4A47"/>
    <w:rsid w:val="00CB4A6B"/>
    <w:rsid w:val="00CB4F41"/>
    <w:rsid w:val="00CB56F7"/>
    <w:rsid w:val="00CB58E8"/>
    <w:rsid w:val="00CB65AF"/>
    <w:rsid w:val="00CB67CC"/>
    <w:rsid w:val="00CB7F6E"/>
    <w:rsid w:val="00CC0328"/>
    <w:rsid w:val="00CC05F0"/>
    <w:rsid w:val="00CC1689"/>
    <w:rsid w:val="00CC191C"/>
    <w:rsid w:val="00CC1A9F"/>
    <w:rsid w:val="00CC207F"/>
    <w:rsid w:val="00CC2F38"/>
    <w:rsid w:val="00CC30B9"/>
    <w:rsid w:val="00CC3E72"/>
    <w:rsid w:val="00CC47B4"/>
    <w:rsid w:val="00CC50E0"/>
    <w:rsid w:val="00CC57E7"/>
    <w:rsid w:val="00CC5874"/>
    <w:rsid w:val="00CC608D"/>
    <w:rsid w:val="00CC61F8"/>
    <w:rsid w:val="00CC6511"/>
    <w:rsid w:val="00CC652F"/>
    <w:rsid w:val="00CC67B7"/>
    <w:rsid w:val="00CC6E35"/>
    <w:rsid w:val="00CC79B5"/>
    <w:rsid w:val="00CC7E4C"/>
    <w:rsid w:val="00CD07E1"/>
    <w:rsid w:val="00CD160D"/>
    <w:rsid w:val="00CD1BC0"/>
    <w:rsid w:val="00CD1FE3"/>
    <w:rsid w:val="00CD29AB"/>
    <w:rsid w:val="00CD2B82"/>
    <w:rsid w:val="00CD2D2D"/>
    <w:rsid w:val="00CD2E09"/>
    <w:rsid w:val="00CD4F8A"/>
    <w:rsid w:val="00CD5030"/>
    <w:rsid w:val="00CD5599"/>
    <w:rsid w:val="00CD596F"/>
    <w:rsid w:val="00CD5A35"/>
    <w:rsid w:val="00CD648D"/>
    <w:rsid w:val="00CD6B17"/>
    <w:rsid w:val="00CD6B36"/>
    <w:rsid w:val="00CD6D06"/>
    <w:rsid w:val="00CD6E17"/>
    <w:rsid w:val="00CD6F89"/>
    <w:rsid w:val="00CD7153"/>
    <w:rsid w:val="00CD7467"/>
    <w:rsid w:val="00CD772C"/>
    <w:rsid w:val="00CD7777"/>
    <w:rsid w:val="00CD7821"/>
    <w:rsid w:val="00CE08CB"/>
    <w:rsid w:val="00CE0CA8"/>
    <w:rsid w:val="00CE1243"/>
    <w:rsid w:val="00CE1594"/>
    <w:rsid w:val="00CE1605"/>
    <w:rsid w:val="00CE1782"/>
    <w:rsid w:val="00CE1F3D"/>
    <w:rsid w:val="00CE2057"/>
    <w:rsid w:val="00CE249F"/>
    <w:rsid w:val="00CE29FB"/>
    <w:rsid w:val="00CE2AFD"/>
    <w:rsid w:val="00CE3549"/>
    <w:rsid w:val="00CE4630"/>
    <w:rsid w:val="00CE49E7"/>
    <w:rsid w:val="00CE4CE8"/>
    <w:rsid w:val="00CE4DAB"/>
    <w:rsid w:val="00CE504A"/>
    <w:rsid w:val="00CE5CA6"/>
    <w:rsid w:val="00CE63CC"/>
    <w:rsid w:val="00CE6C6D"/>
    <w:rsid w:val="00CE7367"/>
    <w:rsid w:val="00CF015F"/>
    <w:rsid w:val="00CF03FF"/>
    <w:rsid w:val="00CF0524"/>
    <w:rsid w:val="00CF1644"/>
    <w:rsid w:val="00CF17DF"/>
    <w:rsid w:val="00CF1B36"/>
    <w:rsid w:val="00CF1C1E"/>
    <w:rsid w:val="00CF2B3D"/>
    <w:rsid w:val="00CF3562"/>
    <w:rsid w:val="00CF3869"/>
    <w:rsid w:val="00CF3DB2"/>
    <w:rsid w:val="00CF3FD1"/>
    <w:rsid w:val="00CF40E4"/>
    <w:rsid w:val="00CF47BD"/>
    <w:rsid w:val="00CF4FC5"/>
    <w:rsid w:val="00CF508B"/>
    <w:rsid w:val="00CF59D1"/>
    <w:rsid w:val="00CF5CFD"/>
    <w:rsid w:val="00CF5F7D"/>
    <w:rsid w:val="00CF6421"/>
    <w:rsid w:val="00CF6720"/>
    <w:rsid w:val="00CF672D"/>
    <w:rsid w:val="00CF6AFA"/>
    <w:rsid w:val="00CF6E94"/>
    <w:rsid w:val="00CF70A4"/>
    <w:rsid w:val="00D00D02"/>
    <w:rsid w:val="00D01170"/>
    <w:rsid w:val="00D019CE"/>
    <w:rsid w:val="00D01E5D"/>
    <w:rsid w:val="00D023E9"/>
    <w:rsid w:val="00D02B46"/>
    <w:rsid w:val="00D02F67"/>
    <w:rsid w:val="00D030DF"/>
    <w:rsid w:val="00D032B2"/>
    <w:rsid w:val="00D048C4"/>
    <w:rsid w:val="00D04C0E"/>
    <w:rsid w:val="00D05106"/>
    <w:rsid w:val="00D05527"/>
    <w:rsid w:val="00D05669"/>
    <w:rsid w:val="00D057E0"/>
    <w:rsid w:val="00D0593A"/>
    <w:rsid w:val="00D061BC"/>
    <w:rsid w:val="00D0672B"/>
    <w:rsid w:val="00D06D7F"/>
    <w:rsid w:val="00D06FD2"/>
    <w:rsid w:val="00D07058"/>
    <w:rsid w:val="00D0711F"/>
    <w:rsid w:val="00D07C21"/>
    <w:rsid w:val="00D1011B"/>
    <w:rsid w:val="00D101E9"/>
    <w:rsid w:val="00D1119C"/>
    <w:rsid w:val="00D11325"/>
    <w:rsid w:val="00D11340"/>
    <w:rsid w:val="00D11599"/>
    <w:rsid w:val="00D117B3"/>
    <w:rsid w:val="00D1197B"/>
    <w:rsid w:val="00D11F7E"/>
    <w:rsid w:val="00D121E4"/>
    <w:rsid w:val="00D12E79"/>
    <w:rsid w:val="00D12EF1"/>
    <w:rsid w:val="00D12F67"/>
    <w:rsid w:val="00D1319B"/>
    <w:rsid w:val="00D137E5"/>
    <w:rsid w:val="00D13CF2"/>
    <w:rsid w:val="00D148ED"/>
    <w:rsid w:val="00D14BA6"/>
    <w:rsid w:val="00D1506D"/>
    <w:rsid w:val="00D157E3"/>
    <w:rsid w:val="00D15F59"/>
    <w:rsid w:val="00D1610C"/>
    <w:rsid w:val="00D1621A"/>
    <w:rsid w:val="00D16A92"/>
    <w:rsid w:val="00D17027"/>
    <w:rsid w:val="00D1703C"/>
    <w:rsid w:val="00D17556"/>
    <w:rsid w:val="00D17A64"/>
    <w:rsid w:val="00D17D01"/>
    <w:rsid w:val="00D204AB"/>
    <w:rsid w:val="00D21458"/>
    <w:rsid w:val="00D21651"/>
    <w:rsid w:val="00D219E9"/>
    <w:rsid w:val="00D21D6D"/>
    <w:rsid w:val="00D21E02"/>
    <w:rsid w:val="00D22AF3"/>
    <w:rsid w:val="00D22F2A"/>
    <w:rsid w:val="00D22F6C"/>
    <w:rsid w:val="00D2375D"/>
    <w:rsid w:val="00D238E7"/>
    <w:rsid w:val="00D23BBC"/>
    <w:rsid w:val="00D2419E"/>
    <w:rsid w:val="00D24325"/>
    <w:rsid w:val="00D243AA"/>
    <w:rsid w:val="00D249B6"/>
    <w:rsid w:val="00D25118"/>
    <w:rsid w:val="00D2564E"/>
    <w:rsid w:val="00D256AA"/>
    <w:rsid w:val="00D2581E"/>
    <w:rsid w:val="00D2623D"/>
    <w:rsid w:val="00D26FE3"/>
    <w:rsid w:val="00D271EA"/>
    <w:rsid w:val="00D2732A"/>
    <w:rsid w:val="00D274DA"/>
    <w:rsid w:val="00D27558"/>
    <w:rsid w:val="00D27A19"/>
    <w:rsid w:val="00D27D44"/>
    <w:rsid w:val="00D27FEB"/>
    <w:rsid w:val="00D30384"/>
    <w:rsid w:val="00D30A30"/>
    <w:rsid w:val="00D30F8D"/>
    <w:rsid w:val="00D3108F"/>
    <w:rsid w:val="00D31BDD"/>
    <w:rsid w:val="00D335AC"/>
    <w:rsid w:val="00D343BC"/>
    <w:rsid w:val="00D34A45"/>
    <w:rsid w:val="00D34BAF"/>
    <w:rsid w:val="00D34FCA"/>
    <w:rsid w:val="00D35070"/>
    <w:rsid w:val="00D35A4D"/>
    <w:rsid w:val="00D35F1F"/>
    <w:rsid w:val="00D36D5E"/>
    <w:rsid w:val="00D36FE1"/>
    <w:rsid w:val="00D3773D"/>
    <w:rsid w:val="00D379AA"/>
    <w:rsid w:val="00D40586"/>
    <w:rsid w:val="00D406DB"/>
    <w:rsid w:val="00D4157B"/>
    <w:rsid w:val="00D41764"/>
    <w:rsid w:val="00D41A3F"/>
    <w:rsid w:val="00D42C0B"/>
    <w:rsid w:val="00D43391"/>
    <w:rsid w:val="00D433B2"/>
    <w:rsid w:val="00D433D9"/>
    <w:rsid w:val="00D436AB"/>
    <w:rsid w:val="00D441A5"/>
    <w:rsid w:val="00D449B6"/>
    <w:rsid w:val="00D44D2B"/>
    <w:rsid w:val="00D45A90"/>
    <w:rsid w:val="00D45FFA"/>
    <w:rsid w:val="00D460DE"/>
    <w:rsid w:val="00D46824"/>
    <w:rsid w:val="00D47514"/>
    <w:rsid w:val="00D479F2"/>
    <w:rsid w:val="00D47A17"/>
    <w:rsid w:val="00D47CC2"/>
    <w:rsid w:val="00D51CEB"/>
    <w:rsid w:val="00D52316"/>
    <w:rsid w:val="00D52717"/>
    <w:rsid w:val="00D52C47"/>
    <w:rsid w:val="00D52DF8"/>
    <w:rsid w:val="00D5311C"/>
    <w:rsid w:val="00D53B64"/>
    <w:rsid w:val="00D5478A"/>
    <w:rsid w:val="00D54A20"/>
    <w:rsid w:val="00D55BDE"/>
    <w:rsid w:val="00D563CB"/>
    <w:rsid w:val="00D564A5"/>
    <w:rsid w:val="00D57100"/>
    <w:rsid w:val="00D57243"/>
    <w:rsid w:val="00D577DE"/>
    <w:rsid w:val="00D606C0"/>
    <w:rsid w:val="00D60900"/>
    <w:rsid w:val="00D6102B"/>
    <w:rsid w:val="00D624EC"/>
    <w:rsid w:val="00D62921"/>
    <w:rsid w:val="00D62BE9"/>
    <w:rsid w:val="00D6307A"/>
    <w:rsid w:val="00D635C1"/>
    <w:rsid w:val="00D6476E"/>
    <w:rsid w:val="00D64ADF"/>
    <w:rsid w:val="00D64DF2"/>
    <w:rsid w:val="00D6521F"/>
    <w:rsid w:val="00D65C1C"/>
    <w:rsid w:val="00D65D38"/>
    <w:rsid w:val="00D661B9"/>
    <w:rsid w:val="00D66E7E"/>
    <w:rsid w:val="00D67468"/>
    <w:rsid w:val="00D70271"/>
    <w:rsid w:val="00D7036B"/>
    <w:rsid w:val="00D7085B"/>
    <w:rsid w:val="00D7172A"/>
    <w:rsid w:val="00D71934"/>
    <w:rsid w:val="00D72054"/>
    <w:rsid w:val="00D721E1"/>
    <w:rsid w:val="00D722A8"/>
    <w:rsid w:val="00D72C7E"/>
    <w:rsid w:val="00D72D76"/>
    <w:rsid w:val="00D73066"/>
    <w:rsid w:val="00D7349C"/>
    <w:rsid w:val="00D739B9"/>
    <w:rsid w:val="00D739D5"/>
    <w:rsid w:val="00D746E2"/>
    <w:rsid w:val="00D74B0B"/>
    <w:rsid w:val="00D74B38"/>
    <w:rsid w:val="00D75437"/>
    <w:rsid w:val="00D75761"/>
    <w:rsid w:val="00D75DFB"/>
    <w:rsid w:val="00D76221"/>
    <w:rsid w:val="00D7663B"/>
    <w:rsid w:val="00D7690E"/>
    <w:rsid w:val="00D76910"/>
    <w:rsid w:val="00D776BA"/>
    <w:rsid w:val="00D77EDA"/>
    <w:rsid w:val="00D80704"/>
    <w:rsid w:val="00D809B0"/>
    <w:rsid w:val="00D80A79"/>
    <w:rsid w:val="00D80B88"/>
    <w:rsid w:val="00D80D04"/>
    <w:rsid w:val="00D81162"/>
    <w:rsid w:val="00D81609"/>
    <w:rsid w:val="00D8191C"/>
    <w:rsid w:val="00D819FC"/>
    <w:rsid w:val="00D81C84"/>
    <w:rsid w:val="00D82F26"/>
    <w:rsid w:val="00D83D29"/>
    <w:rsid w:val="00D84082"/>
    <w:rsid w:val="00D843A9"/>
    <w:rsid w:val="00D849EF"/>
    <w:rsid w:val="00D8522F"/>
    <w:rsid w:val="00D857AC"/>
    <w:rsid w:val="00D85C52"/>
    <w:rsid w:val="00D85D2D"/>
    <w:rsid w:val="00D862B3"/>
    <w:rsid w:val="00D86A8C"/>
    <w:rsid w:val="00D86ACB"/>
    <w:rsid w:val="00D8704A"/>
    <w:rsid w:val="00D876B1"/>
    <w:rsid w:val="00D877D1"/>
    <w:rsid w:val="00D87BCC"/>
    <w:rsid w:val="00D87E83"/>
    <w:rsid w:val="00D91335"/>
    <w:rsid w:val="00D919AE"/>
    <w:rsid w:val="00D9219A"/>
    <w:rsid w:val="00D9229A"/>
    <w:rsid w:val="00D9250F"/>
    <w:rsid w:val="00D92C61"/>
    <w:rsid w:val="00D92FFB"/>
    <w:rsid w:val="00D930F7"/>
    <w:rsid w:val="00D93138"/>
    <w:rsid w:val="00D934B6"/>
    <w:rsid w:val="00D93AF9"/>
    <w:rsid w:val="00D945E3"/>
    <w:rsid w:val="00D9483A"/>
    <w:rsid w:val="00D94D1D"/>
    <w:rsid w:val="00D954FD"/>
    <w:rsid w:val="00D95BD6"/>
    <w:rsid w:val="00D95D24"/>
    <w:rsid w:val="00D95DB4"/>
    <w:rsid w:val="00D95E69"/>
    <w:rsid w:val="00D9609A"/>
    <w:rsid w:val="00D96179"/>
    <w:rsid w:val="00D963CA"/>
    <w:rsid w:val="00D974E9"/>
    <w:rsid w:val="00D97CE6"/>
    <w:rsid w:val="00DA07D6"/>
    <w:rsid w:val="00DA192A"/>
    <w:rsid w:val="00DA2208"/>
    <w:rsid w:val="00DA26C9"/>
    <w:rsid w:val="00DA2840"/>
    <w:rsid w:val="00DA30BB"/>
    <w:rsid w:val="00DA345A"/>
    <w:rsid w:val="00DA3714"/>
    <w:rsid w:val="00DA3F69"/>
    <w:rsid w:val="00DA4966"/>
    <w:rsid w:val="00DA4AEA"/>
    <w:rsid w:val="00DA4EED"/>
    <w:rsid w:val="00DA5021"/>
    <w:rsid w:val="00DA5E38"/>
    <w:rsid w:val="00DA624A"/>
    <w:rsid w:val="00DA6768"/>
    <w:rsid w:val="00DA6C28"/>
    <w:rsid w:val="00DA6C4D"/>
    <w:rsid w:val="00DA7423"/>
    <w:rsid w:val="00DA744E"/>
    <w:rsid w:val="00DA7E89"/>
    <w:rsid w:val="00DB0656"/>
    <w:rsid w:val="00DB09AE"/>
    <w:rsid w:val="00DB13A1"/>
    <w:rsid w:val="00DB1DB4"/>
    <w:rsid w:val="00DB2E83"/>
    <w:rsid w:val="00DB3B16"/>
    <w:rsid w:val="00DB3F1B"/>
    <w:rsid w:val="00DB498B"/>
    <w:rsid w:val="00DB4A15"/>
    <w:rsid w:val="00DB4EB7"/>
    <w:rsid w:val="00DB53FD"/>
    <w:rsid w:val="00DB56BA"/>
    <w:rsid w:val="00DB5C8E"/>
    <w:rsid w:val="00DB611B"/>
    <w:rsid w:val="00DB6499"/>
    <w:rsid w:val="00DB6672"/>
    <w:rsid w:val="00DB6E83"/>
    <w:rsid w:val="00DB71DA"/>
    <w:rsid w:val="00DB7297"/>
    <w:rsid w:val="00DB744F"/>
    <w:rsid w:val="00DC01E9"/>
    <w:rsid w:val="00DC0E13"/>
    <w:rsid w:val="00DC0FF2"/>
    <w:rsid w:val="00DC179E"/>
    <w:rsid w:val="00DC182B"/>
    <w:rsid w:val="00DC2320"/>
    <w:rsid w:val="00DC2A16"/>
    <w:rsid w:val="00DC4151"/>
    <w:rsid w:val="00DC4533"/>
    <w:rsid w:val="00DC460E"/>
    <w:rsid w:val="00DC4968"/>
    <w:rsid w:val="00DC4F11"/>
    <w:rsid w:val="00DC507F"/>
    <w:rsid w:val="00DC5A8E"/>
    <w:rsid w:val="00DC5F20"/>
    <w:rsid w:val="00DC6205"/>
    <w:rsid w:val="00DC6574"/>
    <w:rsid w:val="00DC6A76"/>
    <w:rsid w:val="00DC6AE4"/>
    <w:rsid w:val="00DC70BA"/>
    <w:rsid w:val="00DC720D"/>
    <w:rsid w:val="00DC72C3"/>
    <w:rsid w:val="00DC7823"/>
    <w:rsid w:val="00DC7A54"/>
    <w:rsid w:val="00DC7CDA"/>
    <w:rsid w:val="00DD147D"/>
    <w:rsid w:val="00DD1BA1"/>
    <w:rsid w:val="00DD31C5"/>
    <w:rsid w:val="00DD3BC5"/>
    <w:rsid w:val="00DD3D5A"/>
    <w:rsid w:val="00DD3FBE"/>
    <w:rsid w:val="00DD40D3"/>
    <w:rsid w:val="00DD4202"/>
    <w:rsid w:val="00DD433D"/>
    <w:rsid w:val="00DD4C43"/>
    <w:rsid w:val="00DD4E83"/>
    <w:rsid w:val="00DD4F0D"/>
    <w:rsid w:val="00DD515A"/>
    <w:rsid w:val="00DD51B9"/>
    <w:rsid w:val="00DD623A"/>
    <w:rsid w:val="00DD6BD4"/>
    <w:rsid w:val="00DD739E"/>
    <w:rsid w:val="00DD7730"/>
    <w:rsid w:val="00DD7894"/>
    <w:rsid w:val="00DE053D"/>
    <w:rsid w:val="00DE0778"/>
    <w:rsid w:val="00DE0DF2"/>
    <w:rsid w:val="00DE1755"/>
    <w:rsid w:val="00DE18A2"/>
    <w:rsid w:val="00DE2548"/>
    <w:rsid w:val="00DE3213"/>
    <w:rsid w:val="00DE3871"/>
    <w:rsid w:val="00DE38FA"/>
    <w:rsid w:val="00DE3A1E"/>
    <w:rsid w:val="00DE3BB5"/>
    <w:rsid w:val="00DE4383"/>
    <w:rsid w:val="00DE43CB"/>
    <w:rsid w:val="00DE44DB"/>
    <w:rsid w:val="00DE4694"/>
    <w:rsid w:val="00DE49AF"/>
    <w:rsid w:val="00DE4E41"/>
    <w:rsid w:val="00DE5497"/>
    <w:rsid w:val="00DE5955"/>
    <w:rsid w:val="00DE6157"/>
    <w:rsid w:val="00DE62F6"/>
    <w:rsid w:val="00DE69E2"/>
    <w:rsid w:val="00DE7537"/>
    <w:rsid w:val="00DF0188"/>
    <w:rsid w:val="00DF04DE"/>
    <w:rsid w:val="00DF07E3"/>
    <w:rsid w:val="00DF0C0E"/>
    <w:rsid w:val="00DF0CB2"/>
    <w:rsid w:val="00DF0E01"/>
    <w:rsid w:val="00DF0F8A"/>
    <w:rsid w:val="00DF140A"/>
    <w:rsid w:val="00DF1B48"/>
    <w:rsid w:val="00DF24A0"/>
    <w:rsid w:val="00DF251F"/>
    <w:rsid w:val="00DF28DB"/>
    <w:rsid w:val="00DF294C"/>
    <w:rsid w:val="00DF2957"/>
    <w:rsid w:val="00DF2BD3"/>
    <w:rsid w:val="00DF307F"/>
    <w:rsid w:val="00DF3097"/>
    <w:rsid w:val="00DF3A6D"/>
    <w:rsid w:val="00DF3BD2"/>
    <w:rsid w:val="00DF4CE1"/>
    <w:rsid w:val="00DF4D86"/>
    <w:rsid w:val="00DF65ED"/>
    <w:rsid w:val="00DF668A"/>
    <w:rsid w:val="00DF6D8A"/>
    <w:rsid w:val="00DF6FD8"/>
    <w:rsid w:val="00DF711E"/>
    <w:rsid w:val="00DF7E80"/>
    <w:rsid w:val="00DF7F4B"/>
    <w:rsid w:val="00E005B8"/>
    <w:rsid w:val="00E00639"/>
    <w:rsid w:val="00E00792"/>
    <w:rsid w:val="00E010F0"/>
    <w:rsid w:val="00E01829"/>
    <w:rsid w:val="00E01EDC"/>
    <w:rsid w:val="00E02468"/>
    <w:rsid w:val="00E02732"/>
    <w:rsid w:val="00E027C5"/>
    <w:rsid w:val="00E02854"/>
    <w:rsid w:val="00E03A85"/>
    <w:rsid w:val="00E0424C"/>
    <w:rsid w:val="00E04CE8"/>
    <w:rsid w:val="00E04E14"/>
    <w:rsid w:val="00E052F3"/>
    <w:rsid w:val="00E05BE4"/>
    <w:rsid w:val="00E05F73"/>
    <w:rsid w:val="00E065A5"/>
    <w:rsid w:val="00E06AD0"/>
    <w:rsid w:val="00E06B91"/>
    <w:rsid w:val="00E06F4E"/>
    <w:rsid w:val="00E06F62"/>
    <w:rsid w:val="00E102F6"/>
    <w:rsid w:val="00E10D62"/>
    <w:rsid w:val="00E10E45"/>
    <w:rsid w:val="00E1118E"/>
    <w:rsid w:val="00E11F5A"/>
    <w:rsid w:val="00E12E35"/>
    <w:rsid w:val="00E12F02"/>
    <w:rsid w:val="00E13C19"/>
    <w:rsid w:val="00E141EC"/>
    <w:rsid w:val="00E14528"/>
    <w:rsid w:val="00E1482C"/>
    <w:rsid w:val="00E14ED9"/>
    <w:rsid w:val="00E14EE8"/>
    <w:rsid w:val="00E152E6"/>
    <w:rsid w:val="00E1584C"/>
    <w:rsid w:val="00E15F90"/>
    <w:rsid w:val="00E16270"/>
    <w:rsid w:val="00E1646A"/>
    <w:rsid w:val="00E16D26"/>
    <w:rsid w:val="00E16FCD"/>
    <w:rsid w:val="00E175FE"/>
    <w:rsid w:val="00E1784A"/>
    <w:rsid w:val="00E17EB7"/>
    <w:rsid w:val="00E200E8"/>
    <w:rsid w:val="00E20212"/>
    <w:rsid w:val="00E2089E"/>
    <w:rsid w:val="00E20961"/>
    <w:rsid w:val="00E20E08"/>
    <w:rsid w:val="00E2140A"/>
    <w:rsid w:val="00E21837"/>
    <w:rsid w:val="00E21D71"/>
    <w:rsid w:val="00E21F7E"/>
    <w:rsid w:val="00E220DD"/>
    <w:rsid w:val="00E226C8"/>
    <w:rsid w:val="00E23162"/>
    <w:rsid w:val="00E2318B"/>
    <w:rsid w:val="00E2475B"/>
    <w:rsid w:val="00E2492C"/>
    <w:rsid w:val="00E24C7B"/>
    <w:rsid w:val="00E2556E"/>
    <w:rsid w:val="00E25588"/>
    <w:rsid w:val="00E255B1"/>
    <w:rsid w:val="00E25983"/>
    <w:rsid w:val="00E26488"/>
    <w:rsid w:val="00E26DF1"/>
    <w:rsid w:val="00E26FC4"/>
    <w:rsid w:val="00E27CC6"/>
    <w:rsid w:val="00E305CF"/>
    <w:rsid w:val="00E306CD"/>
    <w:rsid w:val="00E30A7D"/>
    <w:rsid w:val="00E30BF4"/>
    <w:rsid w:val="00E30CDB"/>
    <w:rsid w:val="00E31B60"/>
    <w:rsid w:val="00E32EBF"/>
    <w:rsid w:val="00E33258"/>
    <w:rsid w:val="00E334F8"/>
    <w:rsid w:val="00E338B9"/>
    <w:rsid w:val="00E33ACC"/>
    <w:rsid w:val="00E34041"/>
    <w:rsid w:val="00E346A2"/>
    <w:rsid w:val="00E3473E"/>
    <w:rsid w:val="00E3487D"/>
    <w:rsid w:val="00E34912"/>
    <w:rsid w:val="00E353DD"/>
    <w:rsid w:val="00E35987"/>
    <w:rsid w:val="00E35C3B"/>
    <w:rsid w:val="00E36878"/>
    <w:rsid w:val="00E36A76"/>
    <w:rsid w:val="00E36F0E"/>
    <w:rsid w:val="00E37135"/>
    <w:rsid w:val="00E37A45"/>
    <w:rsid w:val="00E37DDF"/>
    <w:rsid w:val="00E37E51"/>
    <w:rsid w:val="00E40561"/>
    <w:rsid w:val="00E414C9"/>
    <w:rsid w:val="00E41A15"/>
    <w:rsid w:val="00E4218F"/>
    <w:rsid w:val="00E434DB"/>
    <w:rsid w:val="00E43A18"/>
    <w:rsid w:val="00E44097"/>
    <w:rsid w:val="00E44643"/>
    <w:rsid w:val="00E44697"/>
    <w:rsid w:val="00E44D14"/>
    <w:rsid w:val="00E45116"/>
    <w:rsid w:val="00E4677F"/>
    <w:rsid w:val="00E46D73"/>
    <w:rsid w:val="00E46DA4"/>
    <w:rsid w:val="00E47017"/>
    <w:rsid w:val="00E47233"/>
    <w:rsid w:val="00E4727F"/>
    <w:rsid w:val="00E4783C"/>
    <w:rsid w:val="00E479AC"/>
    <w:rsid w:val="00E47DB6"/>
    <w:rsid w:val="00E47FDC"/>
    <w:rsid w:val="00E50C58"/>
    <w:rsid w:val="00E50D86"/>
    <w:rsid w:val="00E510BA"/>
    <w:rsid w:val="00E5182C"/>
    <w:rsid w:val="00E5233D"/>
    <w:rsid w:val="00E527E8"/>
    <w:rsid w:val="00E527EA"/>
    <w:rsid w:val="00E529F7"/>
    <w:rsid w:val="00E52A2F"/>
    <w:rsid w:val="00E52FD6"/>
    <w:rsid w:val="00E532CC"/>
    <w:rsid w:val="00E5346E"/>
    <w:rsid w:val="00E53487"/>
    <w:rsid w:val="00E53652"/>
    <w:rsid w:val="00E53BE9"/>
    <w:rsid w:val="00E53FC9"/>
    <w:rsid w:val="00E545F7"/>
    <w:rsid w:val="00E54618"/>
    <w:rsid w:val="00E549CF"/>
    <w:rsid w:val="00E56274"/>
    <w:rsid w:val="00E564F8"/>
    <w:rsid w:val="00E565FB"/>
    <w:rsid w:val="00E56CA2"/>
    <w:rsid w:val="00E56CED"/>
    <w:rsid w:val="00E57207"/>
    <w:rsid w:val="00E57A27"/>
    <w:rsid w:val="00E60CE4"/>
    <w:rsid w:val="00E614CD"/>
    <w:rsid w:val="00E616D0"/>
    <w:rsid w:val="00E61742"/>
    <w:rsid w:val="00E618D1"/>
    <w:rsid w:val="00E61DFF"/>
    <w:rsid w:val="00E6241F"/>
    <w:rsid w:val="00E624EC"/>
    <w:rsid w:val="00E63057"/>
    <w:rsid w:val="00E6317D"/>
    <w:rsid w:val="00E63882"/>
    <w:rsid w:val="00E64BE4"/>
    <w:rsid w:val="00E650A6"/>
    <w:rsid w:val="00E657B4"/>
    <w:rsid w:val="00E65F0E"/>
    <w:rsid w:val="00E66B63"/>
    <w:rsid w:val="00E6732B"/>
    <w:rsid w:val="00E67371"/>
    <w:rsid w:val="00E67806"/>
    <w:rsid w:val="00E67BC1"/>
    <w:rsid w:val="00E67ED0"/>
    <w:rsid w:val="00E7013A"/>
    <w:rsid w:val="00E70489"/>
    <w:rsid w:val="00E7059F"/>
    <w:rsid w:val="00E70996"/>
    <w:rsid w:val="00E70C11"/>
    <w:rsid w:val="00E70CB8"/>
    <w:rsid w:val="00E72BCE"/>
    <w:rsid w:val="00E7319B"/>
    <w:rsid w:val="00E73531"/>
    <w:rsid w:val="00E73931"/>
    <w:rsid w:val="00E73C33"/>
    <w:rsid w:val="00E73D7B"/>
    <w:rsid w:val="00E744C8"/>
    <w:rsid w:val="00E74746"/>
    <w:rsid w:val="00E74A9F"/>
    <w:rsid w:val="00E74D12"/>
    <w:rsid w:val="00E74F73"/>
    <w:rsid w:val="00E755CD"/>
    <w:rsid w:val="00E75723"/>
    <w:rsid w:val="00E759A9"/>
    <w:rsid w:val="00E75D2C"/>
    <w:rsid w:val="00E76A18"/>
    <w:rsid w:val="00E76B9F"/>
    <w:rsid w:val="00E76DEB"/>
    <w:rsid w:val="00E7719F"/>
    <w:rsid w:val="00E7772C"/>
    <w:rsid w:val="00E80218"/>
    <w:rsid w:val="00E8044E"/>
    <w:rsid w:val="00E80A4E"/>
    <w:rsid w:val="00E80E8F"/>
    <w:rsid w:val="00E81A84"/>
    <w:rsid w:val="00E81EBB"/>
    <w:rsid w:val="00E8241D"/>
    <w:rsid w:val="00E8263A"/>
    <w:rsid w:val="00E82A82"/>
    <w:rsid w:val="00E82B72"/>
    <w:rsid w:val="00E82C32"/>
    <w:rsid w:val="00E82F00"/>
    <w:rsid w:val="00E8353D"/>
    <w:rsid w:val="00E83EF0"/>
    <w:rsid w:val="00E842AA"/>
    <w:rsid w:val="00E84906"/>
    <w:rsid w:val="00E84F5E"/>
    <w:rsid w:val="00E851CA"/>
    <w:rsid w:val="00E85399"/>
    <w:rsid w:val="00E853EE"/>
    <w:rsid w:val="00E85463"/>
    <w:rsid w:val="00E855DF"/>
    <w:rsid w:val="00E85694"/>
    <w:rsid w:val="00E85696"/>
    <w:rsid w:val="00E858EF"/>
    <w:rsid w:val="00E85CF0"/>
    <w:rsid w:val="00E87364"/>
    <w:rsid w:val="00E87983"/>
    <w:rsid w:val="00E87DA9"/>
    <w:rsid w:val="00E87DDC"/>
    <w:rsid w:val="00E90021"/>
    <w:rsid w:val="00E90429"/>
    <w:rsid w:val="00E914A3"/>
    <w:rsid w:val="00E91D1C"/>
    <w:rsid w:val="00E9260A"/>
    <w:rsid w:val="00E92B7D"/>
    <w:rsid w:val="00E92D58"/>
    <w:rsid w:val="00E9313A"/>
    <w:rsid w:val="00E933C6"/>
    <w:rsid w:val="00E937C0"/>
    <w:rsid w:val="00E939A2"/>
    <w:rsid w:val="00E93E7C"/>
    <w:rsid w:val="00E94362"/>
    <w:rsid w:val="00E94F52"/>
    <w:rsid w:val="00E952FF"/>
    <w:rsid w:val="00E954D1"/>
    <w:rsid w:val="00E956EC"/>
    <w:rsid w:val="00E95B65"/>
    <w:rsid w:val="00E95F8A"/>
    <w:rsid w:val="00E964AA"/>
    <w:rsid w:val="00E96F94"/>
    <w:rsid w:val="00E97123"/>
    <w:rsid w:val="00E97294"/>
    <w:rsid w:val="00E97915"/>
    <w:rsid w:val="00E97ED2"/>
    <w:rsid w:val="00EA018E"/>
    <w:rsid w:val="00EA01B0"/>
    <w:rsid w:val="00EA08FC"/>
    <w:rsid w:val="00EA0C62"/>
    <w:rsid w:val="00EA0EAC"/>
    <w:rsid w:val="00EA2B66"/>
    <w:rsid w:val="00EA33EC"/>
    <w:rsid w:val="00EA36CB"/>
    <w:rsid w:val="00EA3A4E"/>
    <w:rsid w:val="00EA42CC"/>
    <w:rsid w:val="00EA5309"/>
    <w:rsid w:val="00EA6974"/>
    <w:rsid w:val="00EA6CB4"/>
    <w:rsid w:val="00EA763B"/>
    <w:rsid w:val="00EB0565"/>
    <w:rsid w:val="00EB057D"/>
    <w:rsid w:val="00EB06A1"/>
    <w:rsid w:val="00EB0C69"/>
    <w:rsid w:val="00EB1C61"/>
    <w:rsid w:val="00EB265C"/>
    <w:rsid w:val="00EB2AE2"/>
    <w:rsid w:val="00EB35B7"/>
    <w:rsid w:val="00EB39A6"/>
    <w:rsid w:val="00EB507B"/>
    <w:rsid w:val="00EB55AB"/>
    <w:rsid w:val="00EB59F4"/>
    <w:rsid w:val="00EB6467"/>
    <w:rsid w:val="00EB647A"/>
    <w:rsid w:val="00EB6638"/>
    <w:rsid w:val="00EB748A"/>
    <w:rsid w:val="00EB7F80"/>
    <w:rsid w:val="00EC00F7"/>
    <w:rsid w:val="00EC080D"/>
    <w:rsid w:val="00EC1F45"/>
    <w:rsid w:val="00EC240E"/>
    <w:rsid w:val="00EC355D"/>
    <w:rsid w:val="00EC3BEB"/>
    <w:rsid w:val="00EC3F57"/>
    <w:rsid w:val="00EC40F3"/>
    <w:rsid w:val="00EC495B"/>
    <w:rsid w:val="00EC4F6B"/>
    <w:rsid w:val="00EC536C"/>
    <w:rsid w:val="00EC6701"/>
    <w:rsid w:val="00EC6D8A"/>
    <w:rsid w:val="00EC70BD"/>
    <w:rsid w:val="00EC72C9"/>
    <w:rsid w:val="00EC72DE"/>
    <w:rsid w:val="00EC7ED1"/>
    <w:rsid w:val="00ED0123"/>
    <w:rsid w:val="00ED0F7D"/>
    <w:rsid w:val="00ED173C"/>
    <w:rsid w:val="00ED1967"/>
    <w:rsid w:val="00ED1EA4"/>
    <w:rsid w:val="00ED2863"/>
    <w:rsid w:val="00ED28BF"/>
    <w:rsid w:val="00ED4DA4"/>
    <w:rsid w:val="00ED51CA"/>
    <w:rsid w:val="00ED541C"/>
    <w:rsid w:val="00ED55BE"/>
    <w:rsid w:val="00ED59DF"/>
    <w:rsid w:val="00ED5E76"/>
    <w:rsid w:val="00ED6987"/>
    <w:rsid w:val="00ED7308"/>
    <w:rsid w:val="00ED7A66"/>
    <w:rsid w:val="00ED7CAB"/>
    <w:rsid w:val="00EE0015"/>
    <w:rsid w:val="00EE00A2"/>
    <w:rsid w:val="00EE05A5"/>
    <w:rsid w:val="00EE0857"/>
    <w:rsid w:val="00EE0882"/>
    <w:rsid w:val="00EE1102"/>
    <w:rsid w:val="00EE1260"/>
    <w:rsid w:val="00EE1C66"/>
    <w:rsid w:val="00EE1E6E"/>
    <w:rsid w:val="00EE2083"/>
    <w:rsid w:val="00EE2163"/>
    <w:rsid w:val="00EE2213"/>
    <w:rsid w:val="00EE346A"/>
    <w:rsid w:val="00EE3700"/>
    <w:rsid w:val="00EE3706"/>
    <w:rsid w:val="00EE3B6C"/>
    <w:rsid w:val="00EE4273"/>
    <w:rsid w:val="00EE42AA"/>
    <w:rsid w:val="00EE46BB"/>
    <w:rsid w:val="00EE4E5D"/>
    <w:rsid w:val="00EE4FA4"/>
    <w:rsid w:val="00EE53A7"/>
    <w:rsid w:val="00EE555A"/>
    <w:rsid w:val="00EE562F"/>
    <w:rsid w:val="00EE5638"/>
    <w:rsid w:val="00EE586F"/>
    <w:rsid w:val="00EE7590"/>
    <w:rsid w:val="00EE799D"/>
    <w:rsid w:val="00EE7DB0"/>
    <w:rsid w:val="00EF0DD7"/>
    <w:rsid w:val="00EF0E3B"/>
    <w:rsid w:val="00EF112A"/>
    <w:rsid w:val="00EF1270"/>
    <w:rsid w:val="00EF1E57"/>
    <w:rsid w:val="00EF201E"/>
    <w:rsid w:val="00EF2490"/>
    <w:rsid w:val="00EF29AF"/>
    <w:rsid w:val="00EF2BB9"/>
    <w:rsid w:val="00EF3364"/>
    <w:rsid w:val="00EF336E"/>
    <w:rsid w:val="00EF3757"/>
    <w:rsid w:val="00EF388E"/>
    <w:rsid w:val="00EF3B18"/>
    <w:rsid w:val="00EF3EC9"/>
    <w:rsid w:val="00EF40FD"/>
    <w:rsid w:val="00EF433F"/>
    <w:rsid w:val="00EF449E"/>
    <w:rsid w:val="00EF4646"/>
    <w:rsid w:val="00EF4BD4"/>
    <w:rsid w:val="00EF4CA4"/>
    <w:rsid w:val="00EF5211"/>
    <w:rsid w:val="00EF59C0"/>
    <w:rsid w:val="00EF5AB2"/>
    <w:rsid w:val="00EF6217"/>
    <w:rsid w:val="00EF6CB1"/>
    <w:rsid w:val="00EF6D55"/>
    <w:rsid w:val="00EF7DE6"/>
    <w:rsid w:val="00F01798"/>
    <w:rsid w:val="00F01AE6"/>
    <w:rsid w:val="00F01FDB"/>
    <w:rsid w:val="00F02BDA"/>
    <w:rsid w:val="00F02ED5"/>
    <w:rsid w:val="00F03737"/>
    <w:rsid w:val="00F03B31"/>
    <w:rsid w:val="00F04256"/>
    <w:rsid w:val="00F0446B"/>
    <w:rsid w:val="00F04A87"/>
    <w:rsid w:val="00F04D17"/>
    <w:rsid w:val="00F04D4D"/>
    <w:rsid w:val="00F04E0F"/>
    <w:rsid w:val="00F05089"/>
    <w:rsid w:val="00F056C4"/>
    <w:rsid w:val="00F05A9C"/>
    <w:rsid w:val="00F05CDA"/>
    <w:rsid w:val="00F06284"/>
    <w:rsid w:val="00F06689"/>
    <w:rsid w:val="00F06DAE"/>
    <w:rsid w:val="00F077BC"/>
    <w:rsid w:val="00F07D4A"/>
    <w:rsid w:val="00F107B2"/>
    <w:rsid w:val="00F10A11"/>
    <w:rsid w:val="00F10BC4"/>
    <w:rsid w:val="00F10C3B"/>
    <w:rsid w:val="00F11386"/>
    <w:rsid w:val="00F11667"/>
    <w:rsid w:val="00F1181A"/>
    <w:rsid w:val="00F12763"/>
    <w:rsid w:val="00F12A22"/>
    <w:rsid w:val="00F13091"/>
    <w:rsid w:val="00F130DA"/>
    <w:rsid w:val="00F13B55"/>
    <w:rsid w:val="00F13E32"/>
    <w:rsid w:val="00F144F4"/>
    <w:rsid w:val="00F1499C"/>
    <w:rsid w:val="00F155FC"/>
    <w:rsid w:val="00F15F26"/>
    <w:rsid w:val="00F167CF"/>
    <w:rsid w:val="00F168FA"/>
    <w:rsid w:val="00F16C66"/>
    <w:rsid w:val="00F17690"/>
    <w:rsid w:val="00F17924"/>
    <w:rsid w:val="00F20BA5"/>
    <w:rsid w:val="00F20F8E"/>
    <w:rsid w:val="00F210F2"/>
    <w:rsid w:val="00F216E2"/>
    <w:rsid w:val="00F21743"/>
    <w:rsid w:val="00F22060"/>
    <w:rsid w:val="00F226BE"/>
    <w:rsid w:val="00F2284F"/>
    <w:rsid w:val="00F228A0"/>
    <w:rsid w:val="00F229F2"/>
    <w:rsid w:val="00F22F67"/>
    <w:rsid w:val="00F242DC"/>
    <w:rsid w:val="00F24327"/>
    <w:rsid w:val="00F25360"/>
    <w:rsid w:val="00F253E5"/>
    <w:rsid w:val="00F255F0"/>
    <w:rsid w:val="00F269FD"/>
    <w:rsid w:val="00F26E7B"/>
    <w:rsid w:val="00F27172"/>
    <w:rsid w:val="00F271EE"/>
    <w:rsid w:val="00F27DA1"/>
    <w:rsid w:val="00F27F49"/>
    <w:rsid w:val="00F302C7"/>
    <w:rsid w:val="00F30489"/>
    <w:rsid w:val="00F3094C"/>
    <w:rsid w:val="00F30962"/>
    <w:rsid w:val="00F30C73"/>
    <w:rsid w:val="00F30E6C"/>
    <w:rsid w:val="00F31222"/>
    <w:rsid w:val="00F3192B"/>
    <w:rsid w:val="00F31C56"/>
    <w:rsid w:val="00F31DBE"/>
    <w:rsid w:val="00F31E21"/>
    <w:rsid w:val="00F32379"/>
    <w:rsid w:val="00F32917"/>
    <w:rsid w:val="00F32A56"/>
    <w:rsid w:val="00F33254"/>
    <w:rsid w:val="00F33932"/>
    <w:rsid w:val="00F33A2D"/>
    <w:rsid w:val="00F340BF"/>
    <w:rsid w:val="00F3415E"/>
    <w:rsid w:val="00F342FC"/>
    <w:rsid w:val="00F349B1"/>
    <w:rsid w:val="00F35086"/>
    <w:rsid w:val="00F350C0"/>
    <w:rsid w:val="00F35342"/>
    <w:rsid w:val="00F3534F"/>
    <w:rsid w:val="00F35374"/>
    <w:rsid w:val="00F36AF0"/>
    <w:rsid w:val="00F36D1A"/>
    <w:rsid w:val="00F36FFA"/>
    <w:rsid w:val="00F37884"/>
    <w:rsid w:val="00F40E38"/>
    <w:rsid w:val="00F41345"/>
    <w:rsid w:val="00F41905"/>
    <w:rsid w:val="00F41A52"/>
    <w:rsid w:val="00F41FB0"/>
    <w:rsid w:val="00F42757"/>
    <w:rsid w:val="00F431B9"/>
    <w:rsid w:val="00F4336E"/>
    <w:rsid w:val="00F434A7"/>
    <w:rsid w:val="00F43A4D"/>
    <w:rsid w:val="00F43EBC"/>
    <w:rsid w:val="00F43EE6"/>
    <w:rsid w:val="00F44992"/>
    <w:rsid w:val="00F4519E"/>
    <w:rsid w:val="00F45295"/>
    <w:rsid w:val="00F456F4"/>
    <w:rsid w:val="00F45FD0"/>
    <w:rsid w:val="00F46149"/>
    <w:rsid w:val="00F462C7"/>
    <w:rsid w:val="00F46B00"/>
    <w:rsid w:val="00F474F1"/>
    <w:rsid w:val="00F47DFD"/>
    <w:rsid w:val="00F50A26"/>
    <w:rsid w:val="00F50C86"/>
    <w:rsid w:val="00F50E0D"/>
    <w:rsid w:val="00F517A7"/>
    <w:rsid w:val="00F517E8"/>
    <w:rsid w:val="00F5206C"/>
    <w:rsid w:val="00F52A67"/>
    <w:rsid w:val="00F52B8F"/>
    <w:rsid w:val="00F52F61"/>
    <w:rsid w:val="00F535EB"/>
    <w:rsid w:val="00F53662"/>
    <w:rsid w:val="00F536B0"/>
    <w:rsid w:val="00F53F34"/>
    <w:rsid w:val="00F54D72"/>
    <w:rsid w:val="00F559EB"/>
    <w:rsid w:val="00F56765"/>
    <w:rsid w:val="00F57A97"/>
    <w:rsid w:val="00F604EE"/>
    <w:rsid w:val="00F60CEE"/>
    <w:rsid w:val="00F61009"/>
    <w:rsid w:val="00F61AEB"/>
    <w:rsid w:val="00F61C99"/>
    <w:rsid w:val="00F61CD9"/>
    <w:rsid w:val="00F61DD4"/>
    <w:rsid w:val="00F62093"/>
    <w:rsid w:val="00F62412"/>
    <w:rsid w:val="00F62B21"/>
    <w:rsid w:val="00F62F15"/>
    <w:rsid w:val="00F6344B"/>
    <w:rsid w:val="00F63708"/>
    <w:rsid w:val="00F63811"/>
    <w:rsid w:val="00F63A6F"/>
    <w:rsid w:val="00F63E1E"/>
    <w:rsid w:val="00F6432B"/>
    <w:rsid w:val="00F646AE"/>
    <w:rsid w:val="00F64DFF"/>
    <w:rsid w:val="00F65473"/>
    <w:rsid w:val="00F65653"/>
    <w:rsid w:val="00F656CD"/>
    <w:rsid w:val="00F65A88"/>
    <w:rsid w:val="00F66957"/>
    <w:rsid w:val="00F66CDD"/>
    <w:rsid w:val="00F67E36"/>
    <w:rsid w:val="00F703DE"/>
    <w:rsid w:val="00F7058C"/>
    <w:rsid w:val="00F70C08"/>
    <w:rsid w:val="00F71A3E"/>
    <w:rsid w:val="00F71EEF"/>
    <w:rsid w:val="00F72BB8"/>
    <w:rsid w:val="00F72BFE"/>
    <w:rsid w:val="00F72CF1"/>
    <w:rsid w:val="00F7313D"/>
    <w:rsid w:val="00F73890"/>
    <w:rsid w:val="00F73A63"/>
    <w:rsid w:val="00F7421E"/>
    <w:rsid w:val="00F742F5"/>
    <w:rsid w:val="00F7452A"/>
    <w:rsid w:val="00F745B7"/>
    <w:rsid w:val="00F748BE"/>
    <w:rsid w:val="00F75240"/>
    <w:rsid w:val="00F772F4"/>
    <w:rsid w:val="00F775BA"/>
    <w:rsid w:val="00F776C0"/>
    <w:rsid w:val="00F77850"/>
    <w:rsid w:val="00F779E2"/>
    <w:rsid w:val="00F77EBB"/>
    <w:rsid w:val="00F81FE0"/>
    <w:rsid w:val="00F820C8"/>
    <w:rsid w:val="00F82A34"/>
    <w:rsid w:val="00F82C34"/>
    <w:rsid w:val="00F832C0"/>
    <w:rsid w:val="00F8395C"/>
    <w:rsid w:val="00F8405D"/>
    <w:rsid w:val="00F847DE"/>
    <w:rsid w:val="00F84BC5"/>
    <w:rsid w:val="00F84DC0"/>
    <w:rsid w:val="00F851D8"/>
    <w:rsid w:val="00F85B28"/>
    <w:rsid w:val="00F86A01"/>
    <w:rsid w:val="00F87484"/>
    <w:rsid w:val="00F87517"/>
    <w:rsid w:val="00F87635"/>
    <w:rsid w:val="00F87D09"/>
    <w:rsid w:val="00F900CF"/>
    <w:rsid w:val="00F908C0"/>
    <w:rsid w:val="00F91B94"/>
    <w:rsid w:val="00F922E6"/>
    <w:rsid w:val="00F92399"/>
    <w:rsid w:val="00F925C0"/>
    <w:rsid w:val="00F927B9"/>
    <w:rsid w:val="00F92BA4"/>
    <w:rsid w:val="00F92BAF"/>
    <w:rsid w:val="00F92F27"/>
    <w:rsid w:val="00F93198"/>
    <w:rsid w:val="00F93866"/>
    <w:rsid w:val="00F9480B"/>
    <w:rsid w:val="00F94A7B"/>
    <w:rsid w:val="00F94A7E"/>
    <w:rsid w:val="00F94FD5"/>
    <w:rsid w:val="00F95189"/>
    <w:rsid w:val="00F952B0"/>
    <w:rsid w:val="00F95A25"/>
    <w:rsid w:val="00F95C52"/>
    <w:rsid w:val="00F962D8"/>
    <w:rsid w:val="00F9634C"/>
    <w:rsid w:val="00F96654"/>
    <w:rsid w:val="00F972E4"/>
    <w:rsid w:val="00F97CD1"/>
    <w:rsid w:val="00FA0049"/>
    <w:rsid w:val="00FA00E9"/>
    <w:rsid w:val="00FA01C4"/>
    <w:rsid w:val="00FA1F80"/>
    <w:rsid w:val="00FA23B7"/>
    <w:rsid w:val="00FA23CC"/>
    <w:rsid w:val="00FA2BA1"/>
    <w:rsid w:val="00FA2EEE"/>
    <w:rsid w:val="00FA2F7E"/>
    <w:rsid w:val="00FA31FB"/>
    <w:rsid w:val="00FA3459"/>
    <w:rsid w:val="00FA4068"/>
    <w:rsid w:val="00FA4CF6"/>
    <w:rsid w:val="00FA5292"/>
    <w:rsid w:val="00FA53CD"/>
    <w:rsid w:val="00FA5D65"/>
    <w:rsid w:val="00FA5E23"/>
    <w:rsid w:val="00FA68EF"/>
    <w:rsid w:val="00FA69B7"/>
    <w:rsid w:val="00FA71D2"/>
    <w:rsid w:val="00FA73D2"/>
    <w:rsid w:val="00FA7451"/>
    <w:rsid w:val="00FA7645"/>
    <w:rsid w:val="00FA79A3"/>
    <w:rsid w:val="00FB043E"/>
    <w:rsid w:val="00FB0510"/>
    <w:rsid w:val="00FB065D"/>
    <w:rsid w:val="00FB06F5"/>
    <w:rsid w:val="00FB12A1"/>
    <w:rsid w:val="00FB12CA"/>
    <w:rsid w:val="00FB15B7"/>
    <w:rsid w:val="00FB15C0"/>
    <w:rsid w:val="00FB2128"/>
    <w:rsid w:val="00FB2479"/>
    <w:rsid w:val="00FB25D5"/>
    <w:rsid w:val="00FB319E"/>
    <w:rsid w:val="00FB3D7D"/>
    <w:rsid w:val="00FB4ECD"/>
    <w:rsid w:val="00FB591F"/>
    <w:rsid w:val="00FB60C0"/>
    <w:rsid w:val="00FB60F9"/>
    <w:rsid w:val="00FB64ED"/>
    <w:rsid w:val="00FB6EF3"/>
    <w:rsid w:val="00FB6F30"/>
    <w:rsid w:val="00FB7634"/>
    <w:rsid w:val="00FC1C08"/>
    <w:rsid w:val="00FC2717"/>
    <w:rsid w:val="00FC2A11"/>
    <w:rsid w:val="00FC2C4E"/>
    <w:rsid w:val="00FC2F19"/>
    <w:rsid w:val="00FC3027"/>
    <w:rsid w:val="00FC36D8"/>
    <w:rsid w:val="00FC3A33"/>
    <w:rsid w:val="00FC3F24"/>
    <w:rsid w:val="00FC4247"/>
    <w:rsid w:val="00FC436E"/>
    <w:rsid w:val="00FC4F41"/>
    <w:rsid w:val="00FC5978"/>
    <w:rsid w:val="00FC5F75"/>
    <w:rsid w:val="00FC66A8"/>
    <w:rsid w:val="00FC6727"/>
    <w:rsid w:val="00FC6830"/>
    <w:rsid w:val="00FC6FEE"/>
    <w:rsid w:val="00FC78BC"/>
    <w:rsid w:val="00FC7B43"/>
    <w:rsid w:val="00FD09D8"/>
    <w:rsid w:val="00FD1348"/>
    <w:rsid w:val="00FD15C4"/>
    <w:rsid w:val="00FD1746"/>
    <w:rsid w:val="00FD195B"/>
    <w:rsid w:val="00FD1D29"/>
    <w:rsid w:val="00FD20D6"/>
    <w:rsid w:val="00FD2A18"/>
    <w:rsid w:val="00FD2D21"/>
    <w:rsid w:val="00FD2E5E"/>
    <w:rsid w:val="00FD302D"/>
    <w:rsid w:val="00FD3237"/>
    <w:rsid w:val="00FD32A2"/>
    <w:rsid w:val="00FD36FE"/>
    <w:rsid w:val="00FD3FB4"/>
    <w:rsid w:val="00FD4C53"/>
    <w:rsid w:val="00FD528A"/>
    <w:rsid w:val="00FD58E7"/>
    <w:rsid w:val="00FD5D8B"/>
    <w:rsid w:val="00FD6A5F"/>
    <w:rsid w:val="00FD6B20"/>
    <w:rsid w:val="00FD7213"/>
    <w:rsid w:val="00FD74F3"/>
    <w:rsid w:val="00FD7A4B"/>
    <w:rsid w:val="00FD7D0B"/>
    <w:rsid w:val="00FE06FF"/>
    <w:rsid w:val="00FE0F29"/>
    <w:rsid w:val="00FE2877"/>
    <w:rsid w:val="00FE29A0"/>
    <w:rsid w:val="00FE2DBC"/>
    <w:rsid w:val="00FE33B1"/>
    <w:rsid w:val="00FE3D98"/>
    <w:rsid w:val="00FE4CBA"/>
    <w:rsid w:val="00FE4D97"/>
    <w:rsid w:val="00FE4DE4"/>
    <w:rsid w:val="00FE4E9A"/>
    <w:rsid w:val="00FE4F1D"/>
    <w:rsid w:val="00FE50A9"/>
    <w:rsid w:val="00FE5439"/>
    <w:rsid w:val="00FE55CA"/>
    <w:rsid w:val="00FE6234"/>
    <w:rsid w:val="00FE67AA"/>
    <w:rsid w:val="00FE7568"/>
    <w:rsid w:val="00FE7AF0"/>
    <w:rsid w:val="00FF0724"/>
    <w:rsid w:val="00FF088F"/>
    <w:rsid w:val="00FF0A9E"/>
    <w:rsid w:val="00FF17F8"/>
    <w:rsid w:val="00FF1C60"/>
    <w:rsid w:val="00FF20B9"/>
    <w:rsid w:val="00FF2DB2"/>
    <w:rsid w:val="00FF3FC6"/>
    <w:rsid w:val="00FF578C"/>
    <w:rsid w:val="00FF5C31"/>
    <w:rsid w:val="00FF6159"/>
    <w:rsid w:val="00FF66E4"/>
    <w:rsid w:val="00FF681E"/>
    <w:rsid w:val="00FF7701"/>
    <w:rsid w:val="00FF7C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9936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233"/>
  </w:style>
  <w:style w:type="paragraph" w:styleId="Heading1">
    <w:name w:val="heading 1"/>
    <w:basedOn w:val="Normal"/>
    <w:link w:val="Heading1Char"/>
    <w:uiPriority w:val="9"/>
    <w:qFormat/>
    <w:rsid w:val="00033A6E"/>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3233"/>
    <w:pPr>
      <w:ind w:left="720"/>
      <w:contextualSpacing/>
    </w:pPr>
  </w:style>
  <w:style w:type="character" w:styleId="CommentReference">
    <w:name w:val="annotation reference"/>
    <w:basedOn w:val="DefaultParagraphFont"/>
    <w:uiPriority w:val="99"/>
    <w:semiHidden/>
    <w:unhideWhenUsed/>
    <w:rsid w:val="00603233"/>
    <w:rPr>
      <w:sz w:val="18"/>
      <w:szCs w:val="18"/>
    </w:rPr>
  </w:style>
  <w:style w:type="paragraph" w:styleId="CommentText">
    <w:name w:val="annotation text"/>
    <w:basedOn w:val="Normal"/>
    <w:link w:val="CommentTextChar"/>
    <w:uiPriority w:val="99"/>
    <w:unhideWhenUsed/>
    <w:rsid w:val="00603233"/>
  </w:style>
  <w:style w:type="character" w:customStyle="1" w:styleId="CommentTextChar">
    <w:name w:val="Comment Text Char"/>
    <w:basedOn w:val="DefaultParagraphFont"/>
    <w:link w:val="CommentText"/>
    <w:uiPriority w:val="99"/>
    <w:rsid w:val="00603233"/>
  </w:style>
  <w:style w:type="paragraph" w:styleId="BalloonText">
    <w:name w:val="Balloon Text"/>
    <w:basedOn w:val="Normal"/>
    <w:link w:val="BalloonTextChar"/>
    <w:uiPriority w:val="99"/>
    <w:semiHidden/>
    <w:unhideWhenUsed/>
    <w:rsid w:val="006032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233"/>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A70A2A"/>
    <w:rPr>
      <w:b/>
      <w:bCs/>
      <w:sz w:val="20"/>
      <w:szCs w:val="20"/>
    </w:rPr>
  </w:style>
  <w:style w:type="character" w:customStyle="1" w:styleId="CommentSubjectChar">
    <w:name w:val="Comment Subject Char"/>
    <w:basedOn w:val="CommentTextChar"/>
    <w:link w:val="CommentSubject"/>
    <w:uiPriority w:val="99"/>
    <w:semiHidden/>
    <w:rsid w:val="00A70A2A"/>
    <w:rPr>
      <w:b/>
      <w:bCs/>
      <w:sz w:val="20"/>
      <w:szCs w:val="20"/>
    </w:rPr>
  </w:style>
  <w:style w:type="paragraph" w:styleId="Revision">
    <w:name w:val="Revision"/>
    <w:hidden/>
    <w:uiPriority w:val="99"/>
    <w:semiHidden/>
    <w:rsid w:val="002B42E8"/>
  </w:style>
  <w:style w:type="paragraph" w:customStyle="1" w:styleId="Drafting15line-space">
    <w:name w:val="Drafting (1.5 line-space)"/>
    <w:basedOn w:val="Normal"/>
    <w:rsid w:val="001B163E"/>
    <w:pPr>
      <w:widowControl w:val="0"/>
      <w:spacing w:line="480" w:lineRule="auto"/>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D11340"/>
    <w:rPr>
      <w:color w:val="0000FF"/>
      <w:u w:val="single"/>
    </w:rPr>
  </w:style>
  <w:style w:type="character" w:customStyle="1" w:styleId="apple-converted-space">
    <w:name w:val="apple-converted-space"/>
    <w:basedOn w:val="DefaultParagraphFont"/>
    <w:rsid w:val="00CD2B82"/>
  </w:style>
  <w:style w:type="character" w:customStyle="1" w:styleId="Heading1Char">
    <w:name w:val="Heading 1 Char"/>
    <w:basedOn w:val="DefaultParagraphFont"/>
    <w:link w:val="Heading1"/>
    <w:uiPriority w:val="9"/>
    <w:rsid w:val="00033A6E"/>
    <w:rPr>
      <w:rFonts w:ascii="Times" w:hAnsi="Times"/>
      <w:b/>
      <w:bCs/>
      <w:kern w:val="36"/>
      <w:sz w:val="48"/>
      <w:szCs w:val="48"/>
    </w:rPr>
  </w:style>
  <w:style w:type="character" w:styleId="LineNumber">
    <w:name w:val="line number"/>
    <w:basedOn w:val="DefaultParagraphFont"/>
    <w:uiPriority w:val="99"/>
    <w:semiHidden/>
    <w:unhideWhenUsed/>
    <w:rsid w:val="00756115"/>
  </w:style>
  <w:style w:type="paragraph" w:styleId="Header">
    <w:name w:val="header"/>
    <w:basedOn w:val="Normal"/>
    <w:link w:val="HeaderChar"/>
    <w:uiPriority w:val="99"/>
    <w:unhideWhenUsed/>
    <w:rsid w:val="00407275"/>
    <w:pPr>
      <w:tabs>
        <w:tab w:val="center" w:pos="4320"/>
        <w:tab w:val="right" w:pos="8640"/>
      </w:tabs>
    </w:pPr>
  </w:style>
  <w:style w:type="character" w:customStyle="1" w:styleId="HeaderChar">
    <w:name w:val="Header Char"/>
    <w:basedOn w:val="DefaultParagraphFont"/>
    <w:link w:val="Header"/>
    <w:uiPriority w:val="99"/>
    <w:rsid w:val="00407275"/>
  </w:style>
  <w:style w:type="paragraph" w:styleId="Footer">
    <w:name w:val="footer"/>
    <w:basedOn w:val="Normal"/>
    <w:link w:val="FooterChar"/>
    <w:uiPriority w:val="99"/>
    <w:unhideWhenUsed/>
    <w:rsid w:val="00407275"/>
    <w:pPr>
      <w:tabs>
        <w:tab w:val="center" w:pos="4320"/>
        <w:tab w:val="right" w:pos="8640"/>
      </w:tabs>
    </w:pPr>
  </w:style>
  <w:style w:type="character" w:customStyle="1" w:styleId="FooterChar">
    <w:name w:val="Footer Char"/>
    <w:basedOn w:val="DefaultParagraphFont"/>
    <w:link w:val="Footer"/>
    <w:uiPriority w:val="99"/>
    <w:rsid w:val="00407275"/>
  </w:style>
  <w:style w:type="character" w:styleId="PageNumber">
    <w:name w:val="page number"/>
    <w:basedOn w:val="DefaultParagraphFont"/>
    <w:uiPriority w:val="99"/>
    <w:semiHidden/>
    <w:unhideWhenUsed/>
    <w:rsid w:val="0040727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233"/>
  </w:style>
  <w:style w:type="paragraph" w:styleId="Heading1">
    <w:name w:val="heading 1"/>
    <w:basedOn w:val="Normal"/>
    <w:link w:val="Heading1Char"/>
    <w:uiPriority w:val="9"/>
    <w:qFormat/>
    <w:rsid w:val="00033A6E"/>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3233"/>
    <w:pPr>
      <w:ind w:left="720"/>
      <w:contextualSpacing/>
    </w:pPr>
  </w:style>
  <w:style w:type="character" w:styleId="CommentReference">
    <w:name w:val="annotation reference"/>
    <w:basedOn w:val="DefaultParagraphFont"/>
    <w:uiPriority w:val="99"/>
    <w:semiHidden/>
    <w:unhideWhenUsed/>
    <w:rsid w:val="00603233"/>
    <w:rPr>
      <w:sz w:val="18"/>
      <w:szCs w:val="18"/>
    </w:rPr>
  </w:style>
  <w:style w:type="paragraph" w:styleId="CommentText">
    <w:name w:val="annotation text"/>
    <w:basedOn w:val="Normal"/>
    <w:link w:val="CommentTextChar"/>
    <w:uiPriority w:val="99"/>
    <w:unhideWhenUsed/>
    <w:rsid w:val="00603233"/>
  </w:style>
  <w:style w:type="character" w:customStyle="1" w:styleId="CommentTextChar">
    <w:name w:val="Comment Text Char"/>
    <w:basedOn w:val="DefaultParagraphFont"/>
    <w:link w:val="CommentText"/>
    <w:uiPriority w:val="99"/>
    <w:rsid w:val="00603233"/>
  </w:style>
  <w:style w:type="paragraph" w:styleId="BalloonText">
    <w:name w:val="Balloon Text"/>
    <w:basedOn w:val="Normal"/>
    <w:link w:val="BalloonTextChar"/>
    <w:uiPriority w:val="99"/>
    <w:semiHidden/>
    <w:unhideWhenUsed/>
    <w:rsid w:val="006032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233"/>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A70A2A"/>
    <w:rPr>
      <w:b/>
      <w:bCs/>
      <w:sz w:val="20"/>
      <w:szCs w:val="20"/>
    </w:rPr>
  </w:style>
  <w:style w:type="character" w:customStyle="1" w:styleId="CommentSubjectChar">
    <w:name w:val="Comment Subject Char"/>
    <w:basedOn w:val="CommentTextChar"/>
    <w:link w:val="CommentSubject"/>
    <w:uiPriority w:val="99"/>
    <w:semiHidden/>
    <w:rsid w:val="00A70A2A"/>
    <w:rPr>
      <w:b/>
      <w:bCs/>
      <w:sz w:val="20"/>
      <w:szCs w:val="20"/>
    </w:rPr>
  </w:style>
  <w:style w:type="paragraph" w:styleId="Revision">
    <w:name w:val="Revision"/>
    <w:hidden/>
    <w:uiPriority w:val="99"/>
    <w:semiHidden/>
    <w:rsid w:val="002B42E8"/>
  </w:style>
  <w:style w:type="paragraph" w:customStyle="1" w:styleId="Drafting15line-space">
    <w:name w:val="Drafting (1.5 line-space)"/>
    <w:basedOn w:val="Normal"/>
    <w:rsid w:val="001B163E"/>
    <w:pPr>
      <w:widowControl w:val="0"/>
      <w:spacing w:line="480" w:lineRule="auto"/>
      <w:jc w:val="both"/>
    </w:pPr>
    <w:rPr>
      <w:rFonts w:ascii="Times New Roman" w:eastAsia="Times New Roman" w:hAnsi="Times New Roman" w:cs="Times New Roman"/>
      <w:lang w:val="en-US"/>
    </w:rPr>
  </w:style>
  <w:style w:type="character" w:styleId="Hyperlink">
    <w:name w:val="Hyperlink"/>
    <w:basedOn w:val="DefaultParagraphFont"/>
    <w:uiPriority w:val="99"/>
    <w:unhideWhenUsed/>
    <w:rsid w:val="00D11340"/>
    <w:rPr>
      <w:color w:val="0000FF"/>
      <w:u w:val="single"/>
    </w:rPr>
  </w:style>
  <w:style w:type="character" w:customStyle="1" w:styleId="apple-converted-space">
    <w:name w:val="apple-converted-space"/>
    <w:basedOn w:val="DefaultParagraphFont"/>
    <w:rsid w:val="00CD2B82"/>
  </w:style>
  <w:style w:type="character" w:customStyle="1" w:styleId="Heading1Char">
    <w:name w:val="Heading 1 Char"/>
    <w:basedOn w:val="DefaultParagraphFont"/>
    <w:link w:val="Heading1"/>
    <w:uiPriority w:val="9"/>
    <w:rsid w:val="00033A6E"/>
    <w:rPr>
      <w:rFonts w:ascii="Times" w:hAnsi="Times"/>
      <w:b/>
      <w:bCs/>
      <w:kern w:val="36"/>
      <w:sz w:val="48"/>
      <w:szCs w:val="48"/>
    </w:rPr>
  </w:style>
  <w:style w:type="character" w:styleId="LineNumber">
    <w:name w:val="line number"/>
    <w:basedOn w:val="DefaultParagraphFont"/>
    <w:uiPriority w:val="99"/>
    <w:semiHidden/>
    <w:unhideWhenUsed/>
    <w:rsid w:val="00756115"/>
  </w:style>
  <w:style w:type="paragraph" w:styleId="Header">
    <w:name w:val="header"/>
    <w:basedOn w:val="Normal"/>
    <w:link w:val="HeaderChar"/>
    <w:uiPriority w:val="99"/>
    <w:unhideWhenUsed/>
    <w:rsid w:val="00407275"/>
    <w:pPr>
      <w:tabs>
        <w:tab w:val="center" w:pos="4320"/>
        <w:tab w:val="right" w:pos="8640"/>
      </w:tabs>
    </w:pPr>
  </w:style>
  <w:style w:type="character" w:customStyle="1" w:styleId="HeaderChar">
    <w:name w:val="Header Char"/>
    <w:basedOn w:val="DefaultParagraphFont"/>
    <w:link w:val="Header"/>
    <w:uiPriority w:val="99"/>
    <w:rsid w:val="00407275"/>
  </w:style>
  <w:style w:type="paragraph" w:styleId="Footer">
    <w:name w:val="footer"/>
    <w:basedOn w:val="Normal"/>
    <w:link w:val="FooterChar"/>
    <w:uiPriority w:val="99"/>
    <w:unhideWhenUsed/>
    <w:rsid w:val="00407275"/>
    <w:pPr>
      <w:tabs>
        <w:tab w:val="center" w:pos="4320"/>
        <w:tab w:val="right" w:pos="8640"/>
      </w:tabs>
    </w:pPr>
  </w:style>
  <w:style w:type="character" w:customStyle="1" w:styleId="FooterChar">
    <w:name w:val="Footer Char"/>
    <w:basedOn w:val="DefaultParagraphFont"/>
    <w:link w:val="Footer"/>
    <w:uiPriority w:val="99"/>
    <w:rsid w:val="00407275"/>
  </w:style>
  <w:style w:type="character" w:styleId="PageNumber">
    <w:name w:val="page number"/>
    <w:basedOn w:val="DefaultParagraphFont"/>
    <w:uiPriority w:val="99"/>
    <w:semiHidden/>
    <w:unhideWhenUsed/>
    <w:rsid w:val="00407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62032">
      <w:bodyDiv w:val="1"/>
      <w:marLeft w:val="0"/>
      <w:marRight w:val="0"/>
      <w:marTop w:val="0"/>
      <w:marBottom w:val="0"/>
      <w:divBdr>
        <w:top w:val="none" w:sz="0" w:space="0" w:color="auto"/>
        <w:left w:val="none" w:sz="0" w:space="0" w:color="auto"/>
        <w:bottom w:val="none" w:sz="0" w:space="0" w:color="auto"/>
        <w:right w:val="none" w:sz="0" w:space="0" w:color="auto"/>
      </w:divBdr>
    </w:div>
    <w:div w:id="272172169">
      <w:bodyDiv w:val="1"/>
      <w:marLeft w:val="0"/>
      <w:marRight w:val="0"/>
      <w:marTop w:val="0"/>
      <w:marBottom w:val="0"/>
      <w:divBdr>
        <w:top w:val="none" w:sz="0" w:space="0" w:color="auto"/>
        <w:left w:val="none" w:sz="0" w:space="0" w:color="auto"/>
        <w:bottom w:val="none" w:sz="0" w:space="0" w:color="auto"/>
        <w:right w:val="none" w:sz="0" w:space="0" w:color="auto"/>
      </w:divBdr>
    </w:div>
    <w:div w:id="375743549">
      <w:bodyDiv w:val="1"/>
      <w:marLeft w:val="0"/>
      <w:marRight w:val="0"/>
      <w:marTop w:val="0"/>
      <w:marBottom w:val="0"/>
      <w:divBdr>
        <w:top w:val="none" w:sz="0" w:space="0" w:color="auto"/>
        <w:left w:val="none" w:sz="0" w:space="0" w:color="auto"/>
        <w:bottom w:val="none" w:sz="0" w:space="0" w:color="auto"/>
        <w:right w:val="none" w:sz="0" w:space="0" w:color="auto"/>
      </w:divBdr>
    </w:div>
    <w:div w:id="624892300">
      <w:bodyDiv w:val="1"/>
      <w:marLeft w:val="0"/>
      <w:marRight w:val="0"/>
      <w:marTop w:val="0"/>
      <w:marBottom w:val="0"/>
      <w:divBdr>
        <w:top w:val="none" w:sz="0" w:space="0" w:color="auto"/>
        <w:left w:val="none" w:sz="0" w:space="0" w:color="auto"/>
        <w:bottom w:val="none" w:sz="0" w:space="0" w:color="auto"/>
        <w:right w:val="none" w:sz="0" w:space="0" w:color="auto"/>
      </w:divBdr>
    </w:div>
    <w:div w:id="986939073">
      <w:bodyDiv w:val="1"/>
      <w:marLeft w:val="0"/>
      <w:marRight w:val="0"/>
      <w:marTop w:val="0"/>
      <w:marBottom w:val="0"/>
      <w:divBdr>
        <w:top w:val="none" w:sz="0" w:space="0" w:color="auto"/>
        <w:left w:val="none" w:sz="0" w:space="0" w:color="auto"/>
        <w:bottom w:val="none" w:sz="0" w:space="0" w:color="auto"/>
        <w:right w:val="none" w:sz="0" w:space="0" w:color="auto"/>
      </w:divBdr>
    </w:div>
    <w:div w:id="1744525829">
      <w:bodyDiv w:val="1"/>
      <w:marLeft w:val="0"/>
      <w:marRight w:val="0"/>
      <w:marTop w:val="0"/>
      <w:marBottom w:val="0"/>
      <w:divBdr>
        <w:top w:val="none" w:sz="0" w:space="0" w:color="auto"/>
        <w:left w:val="none" w:sz="0" w:space="0" w:color="auto"/>
        <w:bottom w:val="none" w:sz="0" w:space="0" w:color="auto"/>
        <w:right w:val="none" w:sz="0" w:space="0" w:color="auto"/>
      </w:divBdr>
      <w:divsChild>
        <w:div w:id="179780425">
          <w:marLeft w:val="0"/>
          <w:marRight w:val="0"/>
          <w:marTop w:val="0"/>
          <w:marBottom w:val="0"/>
          <w:divBdr>
            <w:top w:val="none" w:sz="0" w:space="0" w:color="auto"/>
            <w:left w:val="none" w:sz="0" w:space="0" w:color="auto"/>
            <w:bottom w:val="none" w:sz="0" w:space="0" w:color="auto"/>
            <w:right w:val="none" w:sz="0" w:space="0" w:color="auto"/>
          </w:divBdr>
        </w:div>
        <w:div w:id="184215541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AB5CA-014E-2D43-8C00-29B514DA3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29</Pages>
  <Words>22875</Words>
  <Characters>130392</Characters>
  <Application>Microsoft Macintosh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5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Young</dc:creator>
  <cp:keywords/>
  <dc:description/>
  <cp:lastModifiedBy>Andrew Young</cp:lastModifiedBy>
  <cp:revision>137</cp:revision>
  <cp:lastPrinted>2017-10-12T13:22:00Z</cp:lastPrinted>
  <dcterms:created xsi:type="dcterms:W3CDTF">2017-10-16T17:35:00Z</dcterms:created>
  <dcterms:modified xsi:type="dcterms:W3CDTF">2017-11-24T17:34:00Z</dcterms:modified>
</cp:coreProperties>
</file>